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52318F" w14:textId="16DE8BB8" w:rsidR="002E018D" w:rsidRPr="006A56FF" w:rsidRDefault="002E018D" w:rsidP="00EB31E0">
      <w:pPr>
        <w:pStyle w:val="berschrift1"/>
        <w:rPr>
          <w:lang w:val="en-US"/>
        </w:rPr>
      </w:pPr>
      <w:r w:rsidRPr="006A56FF">
        <w:rPr>
          <w:lang w:val="en-US"/>
        </w:rPr>
        <w:t>Title:</w:t>
      </w:r>
    </w:p>
    <w:p w14:paraId="72A2CC36" w14:textId="77777777" w:rsidR="008C7033" w:rsidRPr="006A56FF" w:rsidRDefault="008C7033" w:rsidP="008C7033">
      <w:pPr>
        <w:rPr>
          <w:lang w:val="en-US"/>
        </w:rPr>
      </w:pPr>
    </w:p>
    <w:p w14:paraId="17CA9D15" w14:textId="1F5C3729" w:rsidR="002E018D" w:rsidRPr="006A56FF" w:rsidRDefault="002E018D" w:rsidP="00DE025C">
      <w:pPr>
        <w:spacing w:after="160" w:line="480" w:lineRule="auto"/>
        <w:jc w:val="both"/>
        <w:rPr>
          <w:b/>
          <w:sz w:val="28"/>
          <w:szCs w:val="28"/>
          <w:lang w:val="en-US"/>
        </w:rPr>
      </w:pPr>
      <w:r w:rsidRPr="006A56FF">
        <w:rPr>
          <w:b/>
          <w:sz w:val="28"/>
          <w:szCs w:val="28"/>
          <w:lang w:val="en-US"/>
        </w:rPr>
        <w:t>Worlds of Long-term-care: A Long-term Care System Typology of OECD countries</w:t>
      </w:r>
    </w:p>
    <w:p w14:paraId="347C4FA6" w14:textId="58FB6989" w:rsidR="002E018D" w:rsidRPr="006A56FF" w:rsidRDefault="002E018D" w:rsidP="00315A0E">
      <w:pPr>
        <w:pStyle w:val="berschrift2"/>
        <w:rPr>
          <w:lang w:val="en-US"/>
        </w:rPr>
      </w:pPr>
      <w:r w:rsidRPr="006A56FF">
        <w:rPr>
          <w:lang w:val="en-US"/>
        </w:rPr>
        <w:t>Author names and affiliations:</w:t>
      </w:r>
    </w:p>
    <w:p w14:paraId="400CA2B5" w14:textId="77777777" w:rsidR="008C7033" w:rsidRPr="006A56FF" w:rsidRDefault="008C7033" w:rsidP="008C7033">
      <w:pPr>
        <w:rPr>
          <w:lang w:val="en-US"/>
        </w:rPr>
      </w:pPr>
    </w:p>
    <w:p w14:paraId="5D842AB1" w14:textId="0B08A0C0" w:rsidR="002E018D" w:rsidRPr="000C6B26" w:rsidRDefault="002E018D" w:rsidP="00DE025C">
      <w:pPr>
        <w:spacing w:line="480" w:lineRule="auto"/>
        <w:rPr>
          <w:bCs/>
          <w:szCs w:val="24"/>
          <w:vertAlign w:val="superscript"/>
          <w:lang w:val="en-US"/>
        </w:rPr>
      </w:pPr>
      <w:r w:rsidRPr="000C6B26">
        <w:rPr>
          <w:bCs/>
          <w:szCs w:val="24"/>
          <w:lang w:val="en-US"/>
        </w:rPr>
        <w:t>Mareike Ariaans</w:t>
      </w:r>
      <w:r w:rsidR="00DE025C" w:rsidRPr="000C6B26">
        <w:rPr>
          <w:bCs/>
          <w:szCs w:val="24"/>
          <w:vertAlign w:val="superscript"/>
          <w:lang w:val="en-US"/>
        </w:rPr>
        <w:t>1</w:t>
      </w:r>
      <w:r w:rsidR="00661837" w:rsidRPr="000C6B26">
        <w:rPr>
          <w:bCs/>
          <w:szCs w:val="24"/>
          <w:vertAlign w:val="superscript"/>
          <w:lang w:val="en-US"/>
        </w:rPr>
        <w:t>,</w:t>
      </w:r>
      <w:r w:rsidR="00D534D0" w:rsidRPr="000C6B26">
        <w:rPr>
          <w:bCs/>
          <w:szCs w:val="24"/>
          <w:vertAlign w:val="superscript"/>
          <w:lang w:val="en-US"/>
        </w:rPr>
        <w:t>2</w:t>
      </w:r>
      <w:r w:rsidR="00DE025C" w:rsidRPr="000C6B26">
        <w:rPr>
          <w:bCs/>
          <w:szCs w:val="24"/>
          <w:vertAlign w:val="superscript"/>
          <w:lang w:val="en-US"/>
        </w:rPr>
        <w:t>, *</w:t>
      </w:r>
      <w:r w:rsidR="00DE025C" w:rsidRPr="000C6B26">
        <w:rPr>
          <w:bCs/>
          <w:szCs w:val="24"/>
          <w:lang w:val="en-US"/>
        </w:rPr>
        <w:t xml:space="preserve">, </w:t>
      </w:r>
      <w:r w:rsidRPr="000C6B26">
        <w:rPr>
          <w:bCs/>
          <w:szCs w:val="24"/>
          <w:lang w:val="en-US"/>
        </w:rPr>
        <w:t>Philipp Linden</w:t>
      </w:r>
      <w:r w:rsidR="00D534D0" w:rsidRPr="000C6B26">
        <w:rPr>
          <w:bCs/>
          <w:szCs w:val="24"/>
          <w:vertAlign w:val="superscript"/>
          <w:lang w:val="en-US"/>
        </w:rPr>
        <w:t>3</w:t>
      </w:r>
      <w:r w:rsidRPr="000C6B26">
        <w:rPr>
          <w:bCs/>
          <w:szCs w:val="24"/>
          <w:lang w:val="en-US"/>
        </w:rPr>
        <w:t>,</w:t>
      </w:r>
      <w:r w:rsidR="00DE025C" w:rsidRPr="000C6B26">
        <w:rPr>
          <w:bCs/>
          <w:szCs w:val="24"/>
          <w:lang w:val="en-US"/>
        </w:rPr>
        <w:t xml:space="preserve"> </w:t>
      </w:r>
      <w:r w:rsidRPr="000C6B26">
        <w:rPr>
          <w:bCs/>
          <w:szCs w:val="24"/>
          <w:lang w:val="en-US"/>
        </w:rPr>
        <w:t>Claus Wendt</w:t>
      </w:r>
      <w:r w:rsidR="00DE025C" w:rsidRPr="000C6B26">
        <w:rPr>
          <w:bCs/>
          <w:szCs w:val="24"/>
          <w:vertAlign w:val="superscript"/>
          <w:lang w:val="en-US"/>
        </w:rPr>
        <w:t>4</w:t>
      </w:r>
    </w:p>
    <w:p w14:paraId="532F0F34" w14:textId="38C9804B" w:rsidR="00D534D0" w:rsidRPr="00661837" w:rsidRDefault="00D534D0" w:rsidP="000C6B26">
      <w:pPr>
        <w:spacing w:before="240" w:after="240" w:line="360" w:lineRule="auto"/>
        <w:jc w:val="both"/>
        <w:rPr>
          <w:color w:val="000000" w:themeColor="text1"/>
          <w:szCs w:val="24"/>
          <w:lang w:val="en-US"/>
        </w:rPr>
      </w:pPr>
      <w:r w:rsidRPr="00661837">
        <w:rPr>
          <w:color w:val="000000" w:themeColor="text1"/>
          <w:szCs w:val="24"/>
          <w:vertAlign w:val="superscript"/>
          <w:lang w:val="en-US"/>
        </w:rPr>
        <w:t xml:space="preserve">1 </w:t>
      </w:r>
      <w:r w:rsidRPr="00661837">
        <w:rPr>
          <w:color w:val="000000" w:themeColor="text1"/>
          <w:szCs w:val="24"/>
          <w:lang w:val="en-US"/>
        </w:rPr>
        <w:t>University of Mannheim, Mannheim C</w:t>
      </w:r>
      <w:r w:rsidRPr="00D534D0">
        <w:rPr>
          <w:color w:val="000000" w:themeColor="text1"/>
          <w:szCs w:val="24"/>
          <w:lang w:val="en-US"/>
        </w:rPr>
        <w:t>entre</w:t>
      </w:r>
      <w:r w:rsidRPr="00661837">
        <w:rPr>
          <w:color w:val="000000" w:themeColor="text1"/>
          <w:szCs w:val="24"/>
          <w:lang w:val="en-US"/>
        </w:rPr>
        <w:t xml:space="preserve"> for</w:t>
      </w:r>
      <w:r>
        <w:rPr>
          <w:color w:val="000000" w:themeColor="text1"/>
          <w:szCs w:val="24"/>
          <w:lang w:val="en-US"/>
        </w:rPr>
        <w:t xml:space="preserve"> European Social Research, </w:t>
      </w:r>
      <w:r w:rsidR="00D11535" w:rsidRPr="00661837">
        <w:rPr>
          <w:color w:val="000000" w:themeColor="text1"/>
          <w:szCs w:val="24"/>
          <w:lang w:val="en-US"/>
        </w:rPr>
        <w:t>A5, 6</w:t>
      </w:r>
      <w:r w:rsidR="00D11535">
        <w:rPr>
          <w:color w:val="000000" w:themeColor="text1"/>
          <w:szCs w:val="24"/>
          <w:lang w:val="en-US"/>
        </w:rPr>
        <w:t xml:space="preserve">, </w:t>
      </w:r>
      <w:r w:rsidR="00D11535" w:rsidRPr="00661837">
        <w:rPr>
          <w:color w:val="000000" w:themeColor="text1"/>
          <w:szCs w:val="24"/>
          <w:lang w:val="en-US"/>
        </w:rPr>
        <w:t>68159  Mannheim</w:t>
      </w:r>
      <w:r w:rsidR="00D11535">
        <w:rPr>
          <w:color w:val="000000" w:themeColor="text1"/>
          <w:szCs w:val="24"/>
          <w:lang w:val="en-US"/>
        </w:rPr>
        <w:t xml:space="preserve">, Phone: </w:t>
      </w:r>
      <w:r w:rsidR="00D11535" w:rsidRPr="00D11535">
        <w:rPr>
          <w:color w:val="000000" w:themeColor="text1"/>
          <w:szCs w:val="24"/>
          <w:lang w:val="en-US"/>
        </w:rPr>
        <w:t>+49-621-181</w:t>
      </w:r>
      <w:r w:rsidR="00D11535" w:rsidRPr="00661837">
        <w:rPr>
          <w:color w:val="000000" w:themeColor="text1"/>
          <w:szCs w:val="24"/>
          <w:lang w:val="en-US"/>
        </w:rPr>
        <w:t>2813</w:t>
      </w:r>
      <w:r w:rsidR="00D11535" w:rsidRPr="00D11535">
        <w:rPr>
          <w:color w:val="000000" w:themeColor="text1"/>
          <w:szCs w:val="24"/>
          <w:lang w:val="en-US"/>
        </w:rPr>
        <w:t xml:space="preserve">, </w:t>
      </w:r>
      <w:r w:rsidR="00D11535">
        <w:rPr>
          <w:color w:val="000000" w:themeColor="text1"/>
          <w:szCs w:val="24"/>
          <w:lang w:val="en-US"/>
        </w:rPr>
        <w:t>M</w:t>
      </w:r>
      <w:r w:rsidR="00D11535" w:rsidRPr="00661837">
        <w:rPr>
          <w:color w:val="000000" w:themeColor="text1"/>
          <w:szCs w:val="24"/>
          <w:lang w:val="en-US"/>
        </w:rPr>
        <w:t>areike.</w:t>
      </w:r>
      <w:r w:rsidR="00D11535">
        <w:rPr>
          <w:color w:val="000000" w:themeColor="text1"/>
          <w:szCs w:val="24"/>
          <w:lang w:val="en-US"/>
        </w:rPr>
        <w:t>Ariaans@mzes.uni.mannheim.de</w:t>
      </w:r>
      <w:r w:rsidR="00D11535" w:rsidRPr="00661837">
        <w:rPr>
          <w:color w:val="000000" w:themeColor="text1"/>
          <w:szCs w:val="24"/>
          <w:lang w:val="en-US"/>
        </w:rPr>
        <w:t xml:space="preserve"> </w:t>
      </w:r>
    </w:p>
    <w:p w14:paraId="67DBBCE7" w14:textId="40497861" w:rsidR="00522322" w:rsidRPr="006A56FF" w:rsidRDefault="00D534D0" w:rsidP="000C6B26">
      <w:pPr>
        <w:spacing w:before="240" w:after="240" w:line="360" w:lineRule="auto"/>
        <w:jc w:val="both"/>
        <w:rPr>
          <w:color w:val="000000" w:themeColor="text1"/>
          <w:szCs w:val="24"/>
          <w:lang w:val="en-US"/>
        </w:rPr>
      </w:pPr>
      <w:r>
        <w:rPr>
          <w:color w:val="000000" w:themeColor="text1"/>
          <w:szCs w:val="24"/>
          <w:vertAlign w:val="superscript"/>
          <w:lang w:val="en-US"/>
        </w:rPr>
        <w:t>2</w:t>
      </w:r>
      <w:r w:rsidR="00900C32" w:rsidRPr="006A56FF">
        <w:rPr>
          <w:color w:val="000000" w:themeColor="text1"/>
          <w:szCs w:val="24"/>
          <w:lang w:val="en-US"/>
        </w:rPr>
        <w:t xml:space="preserve"> University of Siegen, Seminar for Social Sciences, Adolf-Reichwein-Str. 2, 57068 Siegen, Germany; Phone: +49-271-740-5288, </w:t>
      </w:r>
      <w:r w:rsidR="009E7DEE">
        <w:fldChar w:fldCharType="begin"/>
      </w:r>
      <w:r w:rsidR="009E7DEE" w:rsidRPr="009E7DEE">
        <w:rPr>
          <w:lang w:val="en-US"/>
          <w:rPrChange w:id="0" w:author="Mareike Ariaans" w:date="2020-07-06T09:42:00Z">
            <w:rPr/>
          </w:rPrChange>
        </w:rPr>
        <w:instrText xml:space="preserve"> HYPERLINK "mailto:ariaans@soziologie.uni-siegen.de" </w:instrText>
      </w:r>
      <w:r w:rsidR="009E7DEE">
        <w:fldChar w:fldCharType="separate"/>
      </w:r>
      <w:r w:rsidR="00DE025C" w:rsidRPr="006A56FF">
        <w:rPr>
          <w:rStyle w:val="Hyperlink"/>
          <w:szCs w:val="24"/>
          <w:lang w:val="en-US"/>
        </w:rPr>
        <w:t>ariaans@soziologie.uni-siegen.de</w:t>
      </w:r>
      <w:r w:rsidR="009E7DEE">
        <w:rPr>
          <w:rStyle w:val="Hyperlink"/>
          <w:szCs w:val="24"/>
          <w:lang w:val="en-US"/>
        </w:rPr>
        <w:fldChar w:fldCharType="end"/>
      </w:r>
    </w:p>
    <w:p w14:paraId="3F051705" w14:textId="5D9BECEA" w:rsidR="00900C32" w:rsidRPr="006A56FF" w:rsidRDefault="00D534D0" w:rsidP="000C6B26">
      <w:pPr>
        <w:spacing w:before="240" w:after="240" w:line="360" w:lineRule="auto"/>
        <w:ind w:hanging="5"/>
        <w:rPr>
          <w:lang w:val="en-US"/>
        </w:rPr>
      </w:pPr>
      <w:r>
        <w:rPr>
          <w:szCs w:val="24"/>
          <w:vertAlign w:val="superscript"/>
          <w:lang w:val="en-US"/>
        </w:rPr>
        <w:t>3</w:t>
      </w:r>
      <w:r w:rsidR="00900C32" w:rsidRPr="006A56FF">
        <w:rPr>
          <w:szCs w:val="24"/>
          <w:lang w:val="en-US"/>
        </w:rPr>
        <w:t xml:space="preserve"> University of Siegen, Seminar for Social Sciences, Adolf-Reichwein-Str. 2, 57068 Siegen, Germany; Phone: +49-271-740-5288, </w:t>
      </w:r>
      <w:r w:rsidR="009E7DEE">
        <w:fldChar w:fldCharType="begin"/>
      </w:r>
      <w:r w:rsidR="009E7DEE" w:rsidRPr="009E7DEE">
        <w:rPr>
          <w:lang w:val="en-US"/>
          <w:rPrChange w:id="1" w:author="Mareike Ariaans" w:date="2020-07-06T09:42:00Z">
            <w:rPr/>
          </w:rPrChange>
        </w:rPr>
        <w:instrText xml:space="preserve"> HYPERLINK "mailto:linden@soziologie.uni-siegen.de" </w:instrText>
      </w:r>
      <w:r w:rsidR="009E7DEE">
        <w:fldChar w:fldCharType="separate"/>
      </w:r>
      <w:r w:rsidR="00900C32" w:rsidRPr="006A56FF">
        <w:rPr>
          <w:lang w:val="en-US"/>
        </w:rPr>
        <w:t>linden@soziologie.uni-siegen.de</w:t>
      </w:r>
      <w:r w:rsidR="009E7DEE">
        <w:rPr>
          <w:lang w:val="en-US"/>
        </w:rPr>
        <w:fldChar w:fldCharType="end"/>
      </w:r>
    </w:p>
    <w:p w14:paraId="4DD524DB" w14:textId="0141A2C4" w:rsidR="00DE025C" w:rsidRPr="006A56FF" w:rsidRDefault="00DE025C" w:rsidP="000C6B26">
      <w:pPr>
        <w:spacing w:before="240" w:after="240" w:line="360" w:lineRule="auto"/>
        <w:jc w:val="both"/>
        <w:rPr>
          <w:color w:val="000000" w:themeColor="text1"/>
          <w:szCs w:val="24"/>
          <w:lang w:val="en-US"/>
        </w:rPr>
      </w:pPr>
      <w:r w:rsidRPr="006A56FF">
        <w:rPr>
          <w:color w:val="000000" w:themeColor="text1"/>
          <w:szCs w:val="24"/>
          <w:vertAlign w:val="superscript"/>
          <w:lang w:val="en-US"/>
        </w:rPr>
        <w:t>4</w:t>
      </w:r>
      <w:r w:rsidRPr="006A56FF">
        <w:rPr>
          <w:color w:val="000000" w:themeColor="text1"/>
          <w:szCs w:val="24"/>
          <w:lang w:val="en-US"/>
        </w:rPr>
        <w:t xml:space="preserve"> University of Siegen, Seminar for Social Sciences, Adolf-Reichwein-Str. 2, 57068 Siegen, Germany; Phone: +49-271-740-</w:t>
      </w:r>
      <w:r w:rsidR="00545374">
        <w:rPr>
          <w:color w:val="000000" w:themeColor="text1"/>
          <w:szCs w:val="24"/>
          <w:lang w:val="en-US"/>
        </w:rPr>
        <w:t>3182</w:t>
      </w:r>
      <w:r w:rsidRPr="006A56FF">
        <w:rPr>
          <w:color w:val="000000" w:themeColor="text1"/>
          <w:szCs w:val="24"/>
          <w:lang w:val="en-US"/>
        </w:rPr>
        <w:t xml:space="preserve">, </w:t>
      </w:r>
      <w:r w:rsidR="009E7DEE">
        <w:fldChar w:fldCharType="begin"/>
      </w:r>
      <w:r w:rsidR="009E7DEE" w:rsidRPr="009E7DEE">
        <w:rPr>
          <w:lang w:val="en-US"/>
          <w:rPrChange w:id="2" w:author="Mareike Ariaans" w:date="2020-07-06T09:42:00Z">
            <w:rPr/>
          </w:rPrChange>
        </w:rPr>
        <w:instrText xml:space="preserve"> HYPERLINK "mailto:wendt@soziologie.uni-siegen.de" </w:instrText>
      </w:r>
      <w:r w:rsidR="009E7DEE">
        <w:fldChar w:fldCharType="separate"/>
      </w:r>
      <w:r w:rsidR="00661837" w:rsidRPr="007048BA">
        <w:rPr>
          <w:rStyle w:val="Hyperlink"/>
          <w:szCs w:val="24"/>
          <w:lang w:val="en-US"/>
        </w:rPr>
        <w:t>wendt@soziologie.uni-siegen.de</w:t>
      </w:r>
      <w:r w:rsidR="009E7DEE">
        <w:rPr>
          <w:rStyle w:val="Hyperlink"/>
          <w:szCs w:val="24"/>
          <w:lang w:val="en-US"/>
        </w:rPr>
        <w:fldChar w:fldCharType="end"/>
      </w:r>
    </w:p>
    <w:p w14:paraId="0612A06D" w14:textId="77777777" w:rsidR="00DE025C" w:rsidRPr="006A56FF" w:rsidRDefault="00DE025C" w:rsidP="00315A0E">
      <w:pPr>
        <w:spacing w:after="240" w:line="480" w:lineRule="auto"/>
        <w:rPr>
          <w:szCs w:val="24"/>
          <w:lang w:val="en-US"/>
        </w:rPr>
      </w:pPr>
      <w:r w:rsidRPr="006A56FF">
        <w:rPr>
          <w:szCs w:val="24"/>
          <w:vertAlign w:val="superscript"/>
          <w:lang w:val="en-US"/>
        </w:rPr>
        <w:t>*</w:t>
      </w:r>
      <w:r w:rsidRPr="006A56FF">
        <w:rPr>
          <w:szCs w:val="24"/>
          <w:lang w:val="en-US"/>
        </w:rPr>
        <w:t xml:space="preserve"> Corresponding author</w:t>
      </w:r>
    </w:p>
    <w:p w14:paraId="6CF60AE1" w14:textId="77777777" w:rsidR="00900C32" w:rsidRPr="006A56FF" w:rsidRDefault="00900C32" w:rsidP="00DB62C0">
      <w:pPr>
        <w:spacing w:line="360" w:lineRule="auto"/>
        <w:jc w:val="both"/>
        <w:rPr>
          <w:color w:val="000000" w:themeColor="text1"/>
          <w:szCs w:val="24"/>
          <w:lang w:val="en-US"/>
        </w:rPr>
      </w:pPr>
    </w:p>
    <w:p w14:paraId="60995BCF" w14:textId="21837042" w:rsidR="002E018D" w:rsidRPr="006A56FF" w:rsidRDefault="002E018D">
      <w:pPr>
        <w:rPr>
          <w:b/>
          <w:szCs w:val="24"/>
          <w:lang w:val="en-US"/>
        </w:rPr>
      </w:pPr>
      <w:r w:rsidRPr="006A56FF">
        <w:rPr>
          <w:b/>
          <w:szCs w:val="24"/>
          <w:lang w:val="en-US"/>
        </w:rPr>
        <w:br w:type="page"/>
      </w:r>
    </w:p>
    <w:p w14:paraId="1621844E" w14:textId="2EFCBB86" w:rsidR="002E018D" w:rsidRPr="00315A0E" w:rsidRDefault="002E018D" w:rsidP="00315A0E">
      <w:pPr>
        <w:pStyle w:val="berschrift2"/>
        <w:rPr>
          <w:lang w:val="en-US"/>
        </w:rPr>
      </w:pPr>
      <w:r w:rsidRPr="00315A0E">
        <w:rPr>
          <w:lang w:val="en-US"/>
        </w:rPr>
        <w:lastRenderedPageBreak/>
        <w:t>Short biography – 50-100 words</w:t>
      </w:r>
    </w:p>
    <w:p w14:paraId="30B2E2EA" w14:textId="59B7FFAD" w:rsidR="002E018D" w:rsidRPr="006A56FF" w:rsidRDefault="002E018D" w:rsidP="002E018D">
      <w:pPr>
        <w:rPr>
          <w:szCs w:val="24"/>
          <w:lang w:val="en-US"/>
        </w:rPr>
      </w:pPr>
    </w:p>
    <w:p w14:paraId="02D8736E" w14:textId="1F4025E1" w:rsidR="002E018D" w:rsidRPr="006A56FF" w:rsidRDefault="002E018D" w:rsidP="002E018D">
      <w:pPr>
        <w:rPr>
          <w:bCs/>
          <w:szCs w:val="24"/>
          <w:lang w:val="en-US"/>
        </w:rPr>
      </w:pPr>
      <w:r w:rsidRPr="006A56FF">
        <w:rPr>
          <w:b/>
          <w:bCs/>
          <w:szCs w:val="24"/>
          <w:lang w:val="en-US"/>
        </w:rPr>
        <w:t xml:space="preserve">Mareike Ariaans </w:t>
      </w:r>
      <w:r w:rsidRPr="006A56FF">
        <w:rPr>
          <w:bCs/>
          <w:szCs w:val="24"/>
          <w:lang w:val="en-US"/>
        </w:rPr>
        <w:t>…</w:t>
      </w:r>
    </w:p>
    <w:p w14:paraId="74A83DA6" w14:textId="77777777" w:rsidR="002E018D" w:rsidRPr="006A56FF" w:rsidRDefault="002E018D" w:rsidP="002E018D">
      <w:pPr>
        <w:rPr>
          <w:szCs w:val="24"/>
          <w:lang w:val="en-US"/>
        </w:rPr>
      </w:pPr>
    </w:p>
    <w:p w14:paraId="0DD9A856" w14:textId="6523E772" w:rsidR="002E018D" w:rsidRDefault="002E018D" w:rsidP="002E018D">
      <w:pPr>
        <w:pStyle w:val="02FlietextErsterAbsatz"/>
        <w:rPr>
          <w:szCs w:val="24"/>
          <w:lang w:val="en-US"/>
        </w:rPr>
      </w:pPr>
      <w:bookmarkStart w:id="3" w:name="_Hlk531703314"/>
      <w:r w:rsidRPr="006A56FF">
        <w:rPr>
          <w:b/>
          <w:szCs w:val="24"/>
          <w:lang w:val="en-US"/>
        </w:rPr>
        <w:t>Philipp Linden</w:t>
      </w:r>
      <w:r w:rsidRPr="006A56FF">
        <w:rPr>
          <w:szCs w:val="24"/>
          <w:lang w:val="en-US"/>
        </w:rPr>
        <w:t xml:space="preserve"> is a sociologist (M.Sc.) and works as research assistant and doctoral candidate in the junior research group MEPYSO at the University of Siegen. His research interests are in the field of medical sociology and demography of health, the consequences of medicalization and psychologization of unemployment and early childhood development as well as quantitative research methods.</w:t>
      </w:r>
      <w:bookmarkEnd w:id="3"/>
    </w:p>
    <w:p w14:paraId="2D72FD19" w14:textId="77777777" w:rsidR="00661837" w:rsidRPr="006A56FF" w:rsidRDefault="00661837" w:rsidP="002E018D">
      <w:pPr>
        <w:pStyle w:val="02FlietextErsterAbsatz"/>
        <w:rPr>
          <w:szCs w:val="24"/>
          <w:lang w:val="en-US"/>
        </w:rPr>
      </w:pPr>
    </w:p>
    <w:p w14:paraId="2AC6F1F2" w14:textId="08CA6FC8" w:rsidR="002E018D" w:rsidRPr="006A56FF" w:rsidRDefault="002E018D" w:rsidP="002E018D">
      <w:pPr>
        <w:pStyle w:val="02FlietextErsterAbsatz"/>
        <w:rPr>
          <w:szCs w:val="24"/>
          <w:lang w:val="en-US"/>
        </w:rPr>
      </w:pPr>
      <w:r w:rsidRPr="006A56FF">
        <w:rPr>
          <w:b/>
          <w:bCs/>
          <w:szCs w:val="24"/>
          <w:lang w:val="en-US"/>
        </w:rPr>
        <w:t>Claus Wendt</w:t>
      </w:r>
      <w:r w:rsidRPr="006A56FF">
        <w:rPr>
          <w:szCs w:val="24"/>
          <w:lang w:val="en-US"/>
        </w:rPr>
        <w:t xml:space="preserve"> …</w:t>
      </w:r>
    </w:p>
    <w:p w14:paraId="4A765D08" w14:textId="2CDF85EC" w:rsidR="002E018D" w:rsidRPr="006A56FF" w:rsidRDefault="002E018D" w:rsidP="00DB62C0">
      <w:pPr>
        <w:spacing w:line="360" w:lineRule="auto"/>
        <w:jc w:val="both"/>
        <w:rPr>
          <w:b/>
          <w:szCs w:val="24"/>
          <w:lang w:val="en-US"/>
        </w:rPr>
      </w:pPr>
    </w:p>
    <w:p w14:paraId="60FCAA76" w14:textId="000A1104" w:rsidR="002E018D" w:rsidRPr="006A56FF" w:rsidRDefault="002E018D" w:rsidP="00315A0E">
      <w:pPr>
        <w:pStyle w:val="berschrift2"/>
        <w:rPr>
          <w:lang w:val="en-US"/>
        </w:rPr>
      </w:pPr>
      <w:r w:rsidRPr="006A56FF">
        <w:rPr>
          <w:lang w:val="en-US"/>
        </w:rPr>
        <w:t>Acknowledgments</w:t>
      </w:r>
    </w:p>
    <w:p w14:paraId="1D3B822C" w14:textId="77777777" w:rsidR="00415494" w:rsidRPr="006A56FF" w:rsidRDefault="00415494" w:rsidP="00415494">
      <w:pPr>
        <w:rPr>
          <w:lang w:val="en-US"/>
        </w:rPr>
      </w:pPr>
    </w:p>
    <w:p w14:paraId="273F027B" w14:textId="2755505A" w:rsidR="008C7033" w:rsidRPr="006A56FF" w:rsidRDefault="002E018D" w:rsidP="00415494">
      <w:pPr>
        <w:pStyle w:val="02FlietextErsterAbsatz"/>
        <w:rPr>
          <w:lang w:val="en-US" w:eastAsia="de-DE"/>
        </w:rPr>
      </w:pPr>
      <w:r w:rsidRPr="006A56FF">
        <w:rPr>
          <w:lang w:val="en-US" w:eastAsia="de-DE"/>
        </w:rPr>
        <w:t>Earlier versions of this article were presented at the RC 19 Annual Meeting</w:t>
      </w:r>
      <w:r w:rsidR="00415494" w:rsidRPr="006A56FF">
        <w:rPr>
          <w:lang w:val="en-US" w:eastAsia="de-DE"/>
        </w:rPr>
        <w:t xml:space="preserve"> </w:t>
      </w:r>
      <w:r w:rsidR="00415494" w:rsidRPr="006A56FF">
        <w:rPr>
          <w:i/>
          <w:lang w:val="en-US" w:eastAsia="de-DE"/>
        </w:rPr>
        <w:t>“Global Crises and Social Policy: Coping with Conflict, Migration and Climate Change”,</w:t>
      </w:r>
      <w:r w:rsidR="00415494" w:rsidRPr="006A56FF">
        <w:rPr>
          <w:lang w:val="en-US" w:eastAsia="de-DE"/>
        </w:rPr>
        <w:t xml:space="preserve"> Mannheim University, Germany; August 28-30 2019.</w:t>
      </w:r>
    </w:p>
    <w:p w14:paraId="69AE280D" w14:textId="77777777" w:rsidR="008C7033" w:rsidRPr="006A56FF" w:rsidRDefault="008C7033" w:rsidP="00415494">
      <w:pPr>
        <w:pStyle w:val="02FlietextErsterAbsatz"/>
        <w:rPr>
          <w:b/>
          <w:szCs w:val="24"/>
          <w:lang w:val="en-US"/>
        </w:rPr>
      </w:pPr>
    </w:p>
    <w:p w14:paraId="288C180D" w14:textId="4A831A2A" w:rsidR="002E018D" w:rsidRPr="006A56FF" w:rsidRDefault="008C7033" w:rsidP="00315A0E">
      <w:pPr>
        <w:pStyle w:val="berschrift2"/>
        <w:rPr>
          <w:szCs w:val="24"/>
          <w:lang w:val="en-US"/>
        </w:rPr>
      </w:pPr>
      <w:r w:rsidRPr="006A56FF">
        <w:rPr>
          <w:lang w:val="en-US"/>
        </w:rPr>
        <w:t>Funding</w:t>
      </w:r>
      <w:r w:rsidR="002E018D" w:rsidRPr="006A56FF">
        <w:rPr>
          <w:szCs w:val="24"/>
          <w:lang w:val="en-US"/>
        </w:rPr>
        <w:br w:type="page"/>
      </w:r>
    </w:p>
    <w:p w14:paraId="6BA0095C" w14:textId="60B4AA41" w:rsidR="00EB31E0" w:rsidRPr="006A56FF" w:rsidRDefault="00EB31E0" w:rsidP="00EB31E0">
      <w:pPr>
        <w:keepNext/>
        <w:keepLines/>
        <w:tabs>
          <w:tab w:val="left" w:pos="709"/>
        </w:tabs>
        <w:suppressAutoHyphens/>
        <w:spacing w:before="240" w:after="240" w:line="288" w:lineRule="auto"/>
        <w:ind w:right="1134"/>
        <w:outlineLvl w:val="0"/>
        <w:rPr>
          <w:rFonts w:eastAsia="Times New Roman"/>
          <w:b/>
          <w:bCs/>
          <w:sz w:val="28"/>
          <w:szCs w:val="28"/>
          <w:lang w:val="en-US"/>
        </w:rPr>
      </w:pPr>
      <w:r w:rsidRPr="006A56FF">
        <w:rPr>
          <w:rFonts w:eastAsia="Times New Roman"/>
          <w:b/>
          <w:bCs/>
          <w:sz w:val="28"/>
          <w:szCs w:val="28"/>
          <w:lang w:val="en-US"/>
        </w:rPr>
        <w:lastRenderedPageBreak/>
        <w:t>Wordcount</w:t>
      </w:r>
    </w:p>
    <w:tbl>
      <w:tblPr>
        <w:tblW w:w="4629" w:type="dxa"/>
        <w:tblInd w:w="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964"/>
      </w:tblGrid>
      <w:tr w:rsidR="00EB31E0" w:rsidRPr="006A56FF" w14:paraId="26C23702" w14:textId="77777777" w:rsidTr="00386E9B">
        <w:trPr>
          <w:trHeight w:val="285"/>
        </w:trPr>
        <w:tc>
          <w:tcPr>
            <w:tcW w:w="2665" w:type="dxa"/>
            <w:shd w:val="clear" w:color="auto" w:fill="auto"/>
            <w:noWrap/>
            <w:vAlign w:val="bottom"/>
            <w:hideMark/>
          </w:tcPr>
          <w:p w14:paraId="75940A20" w14:textId="77777777" w:rsidR="00EB31E0" w:rsidRPr="006A56FF" w:rsidRDefault="00EB31E0" w:rsidP="00EB31E0">
            <w:pPr>
              <w:rPr>
                <w:rFonts w:eastAsia="Times New Roman"/>
                <w:szCs w:val="24"/>
                <w:lang w:val="en-US" w:eastAsia="de-DE"/>
              </w:rPr>
            </w:pPr>
          </w:p>
        </w:tc>
        <w:tc>
          <w:tcPr>
            <w:tcW w:w="1964" w:type="dxa"/>
            <w:shd w:val="clear" w:color="auto" w:fill="auto"/>
            <w:noWrap/>
            <w:vAlign w:val="bottom"/>
            <w:hideMark/>
          </w:tcPr>
          <w:p w14:paraId="4B5569A2" w14:textId="77777777" w:rsidR="00EB31E0" w:rsidRPr="006A56FF" w:rsidRDefault="00EB31E0" w:rsidP="00EB31E0">
            <w:pPr>
              <w:jc w:val="right"/>
              <w:rPr>
                <w:rFonts w:eastAsia="Times New Roman"/>
                <w:b/>
                <w:bCs/>
                <w:lang w:val="en-US" w:eastAsia="de-DE"/>
              </w:rPr>
            </w:pPr>
            <w:r w:rsidRPr="006A56FF">
              <w:rPr>
                <w:rFonts w:eastAsia="Times New Roman"/>
                <w:b/>
                <w:lang w:val="en-US" w:eastAsia="de-DE"/>
              </w:rPr>
              <w:t>Ist</w:t>
            </w:r>
          </w:p>
        </w:tc>
      </w:tr>
      <w:tr w:rsidR="00EB31E0" w:rsidRPr="006A56FF" w14:paraId="14E07851" w14:textId="77777777" w:rsidTr="00386E9B">
        <w:trPr>
          <w:trHeight w:val="285"/>
        </w:trPr>
        <w:tc>
          <w:tcPr>
            <w:tcW w:w="2665" w:type="dxa"/>
            <w:shd w:val="clear" w:color="auto" w:fill="auto"/>
            <w:noWrap/>
            <w:vAlign w:val="bottom"/>
          </w:tcPr>
          <w:p w14:paraId="03C50253" w14:textId="715CCEC2" w:rsidR="00EB31E0" w:rsidRPr="006A56FF" w:rsidRDefault="00EB31E0" w:rsidP="00EB31E0">
            <w:pPr>
              <w:rPr>
                <w:rFonts w:eastAsia="Times New Roman"/>
                <w:bCs/>
                <w:lang w:val="en-US" w:eastAsia="de-DE"/>
              </w:rPr>
            </w:pPr>
            <w:r w:rsidRPr="006A56FF">
              <w:rPr>
                <w:rFonts w:eastAsia="Times New Roman"/>
                <w:lang w:val="en-US" w:eastAsia="de-DE"/>
              </w:rPr>
              <w:t xml:space="preserve">Abstract </w:t>
            </w:r>
            <w:r w:rsidR="001F104C">
              <w:rPr>
                <w:rFonts w:eastAsia="Times New Roman"/>
                <w:lang w:val="en-US" w:eastAsia="de-DE"/>
              </w:rPr>
              <w:t>(zählt nicht)</w:t>
            </w:r>
          </w:p>
        </w:tc>
        <w:tc>
          <w:tcPr>
            <w:tcW w:w="1964" w:type="dxa"/>
            <w:shd w:val="clear" w:color="auto" w:fill="auto"/>
            <w:noWrap/>
            <w:vAlign w:val="bottom"/>
          </w:tcPr>
          <w:p w14:paraId="37F6DF47" w14:textId="04B79DB7" w:rsidR="00EB31E0" w:rsidRPr="006A56FF" w:rsidRDefault="00EA2850" w:rsidP="00EB31E0">
            <w:pPr>
              <w:jc w:val="right"/>
              <w:rPr>
                <w:rFonts w:eastAsia="Times New Roman"/>
                <w:bCs/>
                <w:lang w:val="en-US" w:eastAsia="de-DE"/>
              </w:rPr>
            </w:pPr>
            <w:r>
              <w:rPr>
                <w:rFonts w:eastAsia="Times New Roman"/>
                <w:bCs/>
                <w:lang w:val="en-US" w:eastAsia="de-DE"/>
              </w:rPr>
              <w:t>172</w:t>
            </w:r>
          </w:p>
        </w:tc>
      </w:tr>
      <w:tr w:rsidR="00EB31E0" w:rsidRPr="006A56FF" w14:paraId="527D8842" w14:textId="77777777" w:rsidTr="00386E9B">
        <w:trPr>
          <w:trHeight w:val="285"/>
        </w:trPr>
        <w:tc>
          <w:tcPr>
            <w:tcW w:w="2665" w:type="dxa"/>
            <w:shd w:val="clear" w:color="auto" w:fill="auto"/>
            <w:noWrap/>
            <w:vAlign w:val="bottom"/>
          </w:tcPr>
          <w:p w14:paraId="027486E2" w14:textId="77777777" w:rsidR="00EB31E0" w:rsidRPr="006A56FF" w:rsidRDefault="00EB31E0" w:rsidP="00EB31E0">
            <w:pPr>
              <w:rPr>
                <w:rFonts w:eastAsia="Times New Roman"/>
                <w:lang w:val="en-US" w:eastAsia="de-DE"/>
              </w:rPr>
            </w:pPr>
            <w:r w:rsidRPr="006A56FF">
              <w:rPr>
                <w:rFonts w:eastAsia="Times New Roman"/>
                <w:lang w:val="en-US" w:eastAsia="de-DE"/>
              </w:rPr>
              <w:t>Intro</w:t>
            </w:r>
          </w:p>
        </w:tc>
        <w:tc>
          <w:tcPr>
            <w:tcW w:w="1964" w:type="dxa"/>
            <w:shd w:val="clear" w:color="auto" w:fill="auto"/>
            <w:noWrap/>
            <w:vAlign w:val="bottom"/>
          </w:tcPr>
          <w:p w14:paraId="4B673C35" w14:textId="68A66911" w:rsidR="00EB31E0" w:rsidRPr="006A56FF" w:rsidRDefault="00EA2850" w:rsidP="00EB31E0">
            <w:pPr>
              <w:jc w:val="right"/>
              <w:rPr>
                <w:rFonts w:eastAsia="Times New Roman"/>
                <w:bCs/>
                <w:lang w:val="en-US" w:eastAsia="de-DE"/>
              </w:rPr>
            </w:pPr>
            <w:r>
              <w:rPr>
                <w:rFonts w:eastAsia="Times New Roman"/>
                <w:bCs/>
                <w:lang w:val="en-US" w:eastAsia="de-DE"/>
              </w:rPr>
              <w:t>172</w:t>
            </w:r>
          </w:p>
        </w:tc>
      </w:tr>
      <w:tr w:rsidR="00EB31E0" w:rsidRPr="006A56FF" w14:paraId="6ADEE35A" w14:textId="77777777" w:rsidTr="00386E9B">
        <w:trPr>
          <w:trHeight w:val="285"/>
        </w:trPr>
        <w:tc>
          <w:tcPr>
            <w:tcW w:w="2665" w:type="dxa"/>
            <w:shd w:val="clear" w:color="auto" w:fill="auto"/>
            <w:noWrap/>
            <w:vAlign w:val="bottom"/>
            <w:hideMark/>
          </w:tcPr>
          <w:p w14:paraId="34E13600" w14:textId="77777777" w:rsidR="00EB31E0" w:rsidRPr="006A56FF" w:rsidRDefault="00EB31E0" w:rsidP="00EB31E0">
            <w:pPr>
              <w:rPr>
                <w:rFonts w:eastAsia="Times New Roman"/>
                <w:bCs/>
                <w:lang w:val="en-US" w:eastAsia="de-DE"/>
              </w:rPr>
            </w:pPr>
            <w:r w:rsidRPr="006A56FF">
              <w:rPr>
                <w:rFonts w:eastAsia="Times New Roman"/>
                <w:bCs/>
                <w:lang w:val="en-US" w:eastAsia="de-DE"/>
              </w:rPr>
              <w:t>Theoretical background</w:t>
            </w:r>
          </w:p>
        </w:tc>
        <w:tc>
          <w:tcPr>
            <w:tcW w:w="1964" w:type="dxa"/>
            <w:shd w:val="clear" w:color="auto" w:fill="auto"/>
            <w:noWrap/>
            <w:vAlign w:val="bottom"/>
            <w:hideMark/>
          </w:tcPr>
          <w:p w14:paraId="3EE178AA" w14:textId="048F03C3" w:rsidR="00EB31E0" w:rsidRPr="006A56FF" w:rsidRDefault="00EA2850" w:rsidP="00EB31E0">
            <w:pPr>
              <w:jc w:val="right"/>
              <w:rPr>
                <w:rFonts w:eastAsia="Times New Roman"/>
                <w:bCs/>
                <w:lang w:val="en-US" w:eastAsia="de-DE"/>
              </w:rPr>
            </w:pPr>
            <w:r>
              <w:rPr>
                <w:rFonts w:eastAsia="Times New Roman"/>
                <w:bCs/>
                <w:lang w:val="en-US" w:eastAsia="de-DE"/>
              </w:rPr>
              <w:t>1705</w:t>
            </w:r>
          </w:p>
        </w:tc>
      </w:tr>
      <w:tr w:rsidR="00EB31E0" w:rsidRPr="006A56FF" w14:paraId="04E7E74A" w14:textId="77777777" w:rsidTr="00386E9B">
        <w:trPr>
          <w:trHeight w:val="285"/>
        </w:trPr>
        <w:tc>
          <w:tcPr>
            <w:tcW w:w="2665" w:type="dxa"/>
            <w:shd w:val="clear" w:color="auto" w:fill="auto"/>
            <w:noWrap/>
            <w:vAlign w:val="bottom"/>
            <w:hideMark/>
          </w:tcPr>
          <w:p w14:paraId="03C4EC7C" w14:textId="77777777" w:rsidR="00EB31E0" w:rsidRPr="006A56FF" w:rsidRDefault="00EB31E0" w:rsidP="00EB31E0">
            <w:pPr>
              <w:rPr>
                <w:rFonts w:eastAsia="Times New Roman"/>
                <w:bCs/>
                <w:lang w:val="en-US" w:eastAsia="de-DE"/>
              </w:rPr>
            </w:pPr>
            <w:r w:rsidRPr="006A56FF">
              <w:rPr>
                <w:rFonts w:eastAsia="Times New Roman"/>
                <w:lang w:val="en-US" w:eastAsia="de-DE"/>
              </w:rPr>
              <w:t>Methods</w:t>
            </w:r>
          </w:p>
        </w:tc>
        <w:tc>
          <w:tcPr>
            <w:tcW w:w="1964" w:type="dxa"/>
            <w:shd w:val="clear" w:color="auto" w:fill="auto"/>
            <w:noWrap/>
            <w:vAlign w:val="bottom"/>
            <w:hideMark/>
          </w:tcPr>
          <w:p w14:paraId="34B0FD08" w14:textId="2F8F1733" w:rsidR="00EB31E0" w:rsidRPr="006A56FF" w:rsidRDefault="005D202B" w:rsidP="00EB31E0">
            <w:pPr>
              <w:jc w:val="right"/>
              <w:rPr>
                <w:rFonts w:eastAsia="Times New Roman"/>
                <w:bCs/>
                <w:lang w:val="en-US" w:eastAsia="de-DE"/>
              </w:rPr>
            </w:pPr>
            <w:r>
              <w:rPr>
                <w:rFonts w:eastAsia="Times New Roman"/>
                <w:bCs/>
                <w:lang w:val="en-US" w:eastAsia="de-DE"/>
              </w:rPr>
              <w:t>939</w:t>
            </w:r>
          </w:p>
        </w:tc>
      </w:tr>
      <w:tr w:rsidR="00EB31E0" w:rsidRPr="006A56FF" w14:paraId="2A96C933" w14:textId="77777777" w:rsidTr="00386E9B">
        <w:trPr>
          <w:trHeight w:val="285"/>
        </w:trPr>
        <w:tc>
          <w:tcPr>
            <w:tcW w:w="2665" w:type="dxa"/>
            <w:shd w:val="clear" w:color="auto" w:fill="auto"/>
            <w:noWrap/>
            <w:vAlign w:val="bottom"/>
            <w:hideMark/>
          </w:tcPr>
          <w:p w14:paraId="4FA0AB05" w14:textId="77777777" w:rsidR="00EB31E0" w:rsidRPr="006A56FF" w:rsidRDefault="00EB31E0" w:rsidP="00EB31E0">
            <w:pPr>
              <w:rPr>
                <w:rFonts w:eastAsia="Times New Roman"/>
                <w:bCs/>
                <w:lang w:val="en-US" w:eastAsia="de-DE"/>
              </w:rPr>
            </w:pPr>
            <w:r w:rsidRPr="006A56FF">
              <w:rPr>
                <w:rFonts w:eastAsia="Times New Roman"/>
                <w:lang w:val="en-US" w:eastAsia="de-DE"/>
              </w:rPr>
              <w:t>Results</w:t>
            </w:r>
          </w:p>
        </w:tc>
        <w:tc>
          <w:tcPr>
            <w:tcW w:w="1964" w:type="dxa"/>
            <w:shd w:val="clear" w:color="auto" w:fill="auto"/>
            <w:noWrap/>
            <w:vAlign w:val="bottom"/>
            <w:hideMark/>
          </w:tcPr>
          <w:p w14:paraId="61CDADF0" w14:textId="498F5025" w:rsidR="00EB31E0" w:rsidRPr="006A56FF" w:rsidRDefault="00757B14" w:rsidP="00EB31E0">
            <w:pPr>
              <w:jc w:val="right"/>
              <w:rPr>
                <w:rFonts w:eastAsia="Times New Roman"/>
                <w:bCs/>
                <w:lang w:val="en-US" w:eastAsia="de-DE"/>
              </w:rPr>
            </w:pPr>
            <w:r>
              <w:rPr>
                <w:rFonts w:eastAsia="Times New Roman"/>
                <w:bCs/>
                <w:lang w:val="en-US" w:eastAsia="de-DE"/>
              </w:rPr>
              <w:t>763</w:t>
            </w:r>
          </w:p>
        </w:tc>
      </w:tr>
      <w:tr w:rsidR="00EB31E0" w:rsidRPr="006A56FF" w14:paraId="33BB5A2A" w14:textId="77777777" w:rsidTr="00386E9B">
        <w:trPr>
          <w:trHeight w:val="285"/>
        </w:trPr>
        <w:tc>
          <w:tcPr>
            <w:tcW w:w="2665" w:type="dxa"/>
            <w:shd w:val="clear" w:color="auto" w:fill="auto"/>
            <w:noWrap/>
            <w:vAlign w:val="bottom"/>
            <w:hideMark/>
          </w:tcPr>
          <w:p w14:paraId="75B16A6A" w14:textId="77777777" w:rsidR="00EB31E0" w:rsidRPr="006A56FF" w:rsidRDefault="00EB31E0" w:rsidP="00EB31E0">
            <w:pPr>
              <w:rPr>
                <w:rFonts w:eastAsia="Times New Roman"/>
                <w:bCs/>
                <w:lang w:val="en-US" w:eastAsia="de-DE"/>
              </w:rPr>
            </w:pPr>
            <w:r w:rsidRPr="006A56FF">
              <w:rPr>
                <w:rFonts w:eastAsia="Times New Roman"/>
                <w:lang w:val="en-US" w:eastAsia="de-DE"/>
              </w:rPr>
              <w:t>Discussion</w:t>
            </w:r>
          </w:p>
        </w:tc>
        <w:tc>
          <w:tcPr>
            <w:tcW w:w="1964" w:type="dxa"/>
            <w:shd w:val="clear" w:color="auto" w:fill="auto"/>
            <w:noWrap/>
            <w:vAlign w:val="bottom"/>
            <w:hideMark/>
          </w:tcPr>
          <w:p w14:paraId="324C49E3" w14:textId="75B91B8D" w:rsidR="00EB31E0" w:rsidRPr="006A56FF" w:rsidRDefault="007C0CEC" w:rsidP="00EB31E0">
            <w:pPr>
              <w:jc w:val="right"/>
              <w:rPr>
                <w:rFonts w:eastAsia="Times New Roman"/>
                <w:bCs/>
                <w:lang w:val="en-US" w:eastAsia="de-DE"/>
              </w:rPr>
            </w:pPr>
            <w:r>
              <w:rPr>
                <w:rFonts w:eastAsia="Times New Roman"/>
                <w:bCs/>
                <w:lang w:val="en-US" w:eastAsia="de-DE"/>
              </w:rPr>
              <w:t>676</w:t>
            </w:r>
          </w:p>
        </w:tc>
      </w:tr>
      <w:tr w:rsidR="00EB31E0" w:rsidRPr="006A56FF" w14:paraId="2D56E363" w14:textId="77777777" w:rsidTr="00386E9B">
        <w:trPr>
          <w:trHeight w:val="285"/>
        </w:trPr>
        <w:tc>
          <w:tcPr>
            <w:tcW w:w="2665" w:type="dxa"/>
            <w:shd w:val="clear" w:color="auto" w:fill="auto"/>
            <w:noWrap/>
            <w:vAlign w:val="bottom"/>
          </w:tcPr>
          <w:p w14:paraId="357EC8C9" w14:textId="77777777" w:rsidR="00EB31E0" w:rsidRPr="006A56FF" w:rsidRDefault="00EB31E0" w:rsidP="00EB31E0">
            <w:pPr>
              <w:rPr>
                <w:rFonts w:eastAsia="Times New Roman"/>
                <w:bCs/>
                <w:lang w:val="en-US" w:eastAsia="de-DE"/>
              </w:rPr>
            </w:pPr>
            <w:r w:rsidRPr="006A56FF">
              <w:rPr>
                <w:rFonts w:eastAsia="Times New Roman"/>
                <w:bCs/>
                <w:lang w:val="en-US" w:eastAsia="de-DE"/>
              </w:rPr>
              <w:t>Notes</w:t>
            </w:r>
          </w:p>
        </w:tc>
        <w:tc>
          <w:tcPr>
            <w:tcW w:w="1964" w:type="dxa"/>
            <w:shd w:val="clear" w:color="auto" w:fill="auto"/>
            <w:noWrap/>
            <w:vAlign w:val="bottom"/>
          </w:tcPr>
          <w:p w14:paraId="5BE9A474" w14:textId="5A71A808" w:rsidR="00EB31E0" w:rsidRPr="006A56FF" w:rsidRDefault="00EA2850" w:rsidP="00EB31E0">
            <w:pPr>
              <w:jc w:val="right"/>
              <w:rPr>
                <w:rFonts w:eastAsia="Times New Roman"/>
                <w:bCs/>
                <w:lang w:val="en-US" w:eastAsia="de-DE"/>
              </w:rPr>
            </w:pPr>
            <w:r>
              <w:rPr>
                <w:rFonts w:eastAsia="Times New Roman"/>
                <w:bCs/>
                <w:lang w:val="en-US" w:eastAsia="de-DE"/>
              </w:rPr>
              <w:t>0</w:t>
            </w:r>
          </w:p>
        </w:tc>
      </w:tr>
      <w:tr w:rsidR="00EB31E0" w:rsidRPr="006A56FF" w14:paraId="11718806" w14:textId="77777777" w:rsidTr="00386E9B">
        <w:trPr>
          <w:trHeight w:val="285"/>
        </w:trPr>
        <w:tc>
          <w:tcPr>
            <w:tcW w:w="2665" w:type="dxa"/>
            <w:shd w:val="clear" w:color="auto" w:fill="auto"/>
            <w:noWrap/>
            <w:vAlign w:val="bottom"/>
          </w:tcPr>
          <w:p w14:paraId="795E205B" w14:textId="62ADA018" w:rsidR="00EB31E0" w:rsidRPr="006A56FF" w:rsidRDefault="00EB31E0" w:rsidP="00EB31E0">
            <w:pPr>
              <w:rPr>
                <w:rFonts w:eastAsia="Times New Roman"/>
                <w:lang w:val="en-US" w:eastAsia="de-DE"/>
              </w:rPr>
            </w:pPr>
            <w:r w:rsidRPr="006A56FF">
              <w:rPr>
                <w:rFonts w:eastAsia="Times New Roman"/>
                <w:lang w:val="en-US" w:eastAsia="de-DE"/>
              </w:rPr>
              <w:t>References</w:t>
            </w:r>
            <w:r w:rsidR="001F104C">
              <w:rPr>
                <w:rFonts w:eastAsia="Times New Roman"/>
                <w:lang w:val="en-US" w:eastAsia="de-DE"/>
              </w:rPr>
              <w:t xml:space="preserve"> (zählt nicht)</w:t>
            </w:r>
          </w:p>
        </w:tc>
        <w:tc>
          <w:tcPr>
            <w:tcW w:w="1964" w:type="dxa"/>
            <w:shd w:val="clear" w:color="auto" w:fill="auto"/>
            <w:noWrap/>
            <w:vAlign w:val="bottom"/>
          </w:tcPr>
          <w:p w14:paraId="2B0C49A2" w14:textId="462237E5" w:rsidR="00EB31E0" w:rsidRPr="006A56FF" w:rsidRDefault="004D303B" w:rsidP="00EB31E0">
            <w:pPr>
              <w:jc w:val="right"/>
              <w:rPr>
                <w:rFonts w:eastAsia="Times New Roman"/>
                <w:lang w:val="en-US" w:eastAsia="de-DE"/>
              </w:rPr>
            </w:pPr>
            <w:r w:rsidRPr="006A56FF">
              <w:rPr>
                <w:rFonts w:eastAsia="Times New Roman"/>
                <w:lang w:val="en-US" w:eastAsia="de-DE"/>
              </w:rPr>
              <w:t>845</w:t>
            </w:r>
          </w:p>
        </w:tc>
      </w:tr>
      <w:tr w:rsidR="00EB31E0" w:rsidRPr="006A56FF" w14:paraId="39AEAFC3" w14:textId="77777777" w:rsidTr="00386E9B">
        <w:trPr>
          <w:trHeight w:val="285"/>
        </w:trPr>
        <w:tc>
          <w:tcPr>
            <w:tcW w:w="2665" w:type="dxa"/>
            <w:shd w:val="clear" w:color="auto" w:fill="auto"/>
            <w:noWrap/>
            <w:vAlign w:val="bottom"/>
          </w:tcPr>
          <w:p w14:paraId="4B7BFC2F" w14:textId="77777777" w:rsidR="00EB31E0" w:rsidRPr="006A56FF" w:rsidRDefault="00EB31E0" w:rsidP="00EB31E0">
            <w:pPr>
              <w:rPr>
                <w:rFonts w:eastAsia="Times New Roman"/>
                <w:lang w:val="en-US" w:eastAsia="de-DE"/>
              </w:rPr>
            </w:pPr>
            <w:r w:rsidRPr="006A56FF">
              <w:rPr>
                <w:rFonts w:eastAsia="Times New Roman"/>
                <w:lang w:val="en-US" w:eastAsia="de-DE"/>
              </w:rPr>
              <w:t>Only Words</w:t>
            </w:r>
          </w:p>
        </w:tc>
        <w:tc>
          <w:tcPr>
            <w:tcW w:w="1964" w:type="dxa"/>
            <w:shd w:val="clear" w:color="auto" w:fill="auto"/>
            <w:noWrap/>
            <w:vAlign w:val="bottom"/>
          </w:tcPr>
          <w:p w14:paraId="6E868524" w14:textId="5BE5C413" w:rsidR="00EB31E0" w:rsidRPr="006A56FF" w:rsidRDefault="00886050" w:rsidP="00EB31E0">
            <w:pPr>
              <w:jc w:val="right"/>
              <w:rPr>
                <w:rFonts w:eastAsia="Times New Roman"/>
                <w:lang w:val="en-US" w:eastAsia="de-DE"/>
              </w:rPr>
            </w:pPr>
            <w:r>
              <w:rPr>
                <w:rFonts w:eastAsia="Times New Roman"/>
                <w:lang w:val="en-US" w:eastAsia="de-DE"/>
              </w:rPr>
              <w:t>4255</w:t>
            </w:r>
          </w:p>
        </w:tc>
      </w:tr>
      <w:tr w:rsidR="001B3191" w:rsidRPr="006A56FF" w14:paraId="7367C983" w14:textId="77777777" w:rsidTr="001B3191">
        <w:trPr>
          <w:trHeight w:val="285"/>
        </w:trPr>
        <w:tc>
          <w:tcPr>
            <w:tcW w:w="2665" w:type="dxa"/>
            <w:shd w:val="clear" w:color="auto" w:fill="auto"/>
            <w:noWrap/>
            <w:vAlign w:val="bottom"/>
          </w:tcPr>
          <w:p w14:paraId="7D99A513" w14:textId="4DBD57C1" w:rsidR="001B3191" w:rsidRPr="006A56FF" w:rsidRDefault="001B3191" w:rsidP="001B3191">
            <w:pPr>
              <w:rPr>
                <w:rFonts w:eastAsia="Times New Roman"/>
                <w:b/>
                <w:lang w:val="en-US" w:eastAsia="de-DE"/>
              </w:rPr>
            </w:pPr>
            <w:r w:rsidRPr="006A56FF">
              <w:rPr>
                <w:rFonts w:eastAsia="Times New Roman"/>
                <w:lang w:val="en-US" w:eastAsia="de-DE"/>
              </w:rPr>
              <w:t>Figures/Tables</w:t>
            </w:r>
          </w:p>
        </w:tc>
        <w:tc>
          <w:tcPr>
            <w:tcW w:w="1964" w:type="dxa"/>
            <w:shd w:val="clear" w:color="auto" w:fill="auto"/>
            <w:noWrap/>
            <w:vAlign w:val="bottom"/>
          </w:tcPr>
          <w:p w14:paraId="0A5ED6EC" w14:textId="5B8A62E8" w:rsidR="001B3191" w:rsidRPr="00555ABD" w:rsidRDefault="007D6C6B" w:rsidP="001B3191">
            <w:pPr>
              <w:jc w:val="right"/>
              <w:rPr>
                <w:rFonts w:eastAsia="Times New Roman"/>
                <w:bCs/>
                <w:lang w:val="en-US" w:eastAsia="de-DE"/>
              </w:rPr>
            </w:pPr>
            <w:r>
              <w:rPr>
                <w:rFonts w:eastAsia="Times New Roman"/>
                <w:bCs/>
                <w:lang w:val="en-US" w:eastAsia="de-DE"/>
              </w:rPr>
              <w:t>612</w:t>
            </w:r>
          </w:p>
        </w:tc>
      </w:tr>
      <w:tr w:rsidR="00555ABD" w:rsidRPr="006A56FF" w14:paraId="151FA7C6" w14:textId="77777777" w:rsidTr="001B3191">
        <w:trPr>
          <w:trHeight w:val="285"/>
        </w:trPr>
        <w:tc>
          <w:tcPr>
            <w:tcW w:w="2665" w:type="dxa"/>
            <w:shd w:val="clear" w:color="auto" w:fill="auto"/>
            <w:noWrap/>
            <w:vAlign w:val="bottom"/>
          </w:tcPr>
          <w:p w14:paraId="5FFE65A4" w14:textId="37DDDE8B" w:rsidR="00555ABD" w:rsidRPr="006A56FF" w:rsidRDefault="00555ABD" w:rsidP="00555ABD">
            <w:pPr>
              <w:rPr>
                <w:rFonts w:eastAsia="Times New Roman"/>
                <w:lang w:val="en-US" w:eastAsia="de-DE"/>
              </w:rPr>
            </w:pPr>
            <w:r w:rsidRPr="006A56FF">
              <w:rPr>
                <w:rFonts w:eastAsia="Times New Roman"/>
                <w:bCs/>
                <w:lang w:val="en-US" w:eastAsia="de-DE"/>
              </w:rPr>
              <w:t>TOTAL</w:t>
            </w:r>
          </w:p>
        </w:tc>
        <w:tc>
          <w:tcPr>
            <w:tcW w:w="1964" w:type="dxa"/>
            <w:shd w:val="clear" w:color="auto" w:fill="auto"/>
            <w:noWrap/>
            <w:vAlign w:val="bottom"/>
          </w:tcPr>
          <w:p w14:paraId="3D8E3F50" w14:textId="00C5F5F0" w:rsidR="00555ABD" w:rsidRDefault="00886050" w:rsidP="00555ABD">
            <w:pPr>
              <w:jc w:val="right"/>
              <w:rPr>
                <w:rFonts w:eastAsia="Times New Roman"/>
                <w:bCs/>
                <w:lang w:val="en-US" w:eastAsia="de-DE"/>
              </w:rPr>
            </w:pPr>
            <w:r>
              <w:rPr>
                <w:rFonts w:eastAsia="Times New Roman"/>
                <w:lang w:val="en-US" w:eastAsia="de-DE"/>
              </w:rPr>
              <w:t>4867</w:t>
            </w:r>
          </w:p>
        </w:tc>
      </w:tr>
      <w:tr w:rsidR="00555ABD" w:rsidRPr="006A56FF" w14:paraId="07F66811" w14:textId="77777777" w:rsidTr="001B3191">
        <w:trPr>
          <w:trHeight w:val="285"/>
        </w:trPr>
        <w:tc>
          <w:tcPr>
            <w:tcW w:w="2665" w:type="dxa"/>
            <w:shd w:val="clear" w:color="auto" w:fill="auto"/>
            <w:noWrap/>
            <w:vAlign w:val="bottom"/>
          </w:tcPr>
          <w:p w14:paraId="6FAAA61D" w14:textId="687D6271" w:rsidR="00555ABD" w:rsidRPr="006A56FF" w:rsidRDefault="00555ABD" w:rsidP="00555ABD">
            <w:pPr>
              <w:rPr>
                <w:rFonts w:eastAsia="Times New Roman"/>
                <w:bCs/>
                <w:lang w:val="en-US" w:eastAsia="de-DE"/>
              </w:rPr>
            </w:pPr>
            <w:r w:rsidRPr="006A56FF">
              <w:rPr>
                <w:rFonts w:eastAsia="Times New Roman"/>
                <w:b/>
                <w:lang w:val="en-US" w:eastAsia="de-DE"/>
              </w:rPr>
              <w:t>Journal Max.</w:t>
            </w:r>
          </w:p>
        </w:tc>
        <w:tc>
          <w:tcPr>
            <w:tcW w:w="1964" w:type="dxa"/>
            <w:shd w:val="clear" w:color="auto" w:fill="auto"/>
            <w:noWrap/>
            <w:vAlign w:val="bottom"/>
          </w:tcPr>
          <w:p w14:paraId="00B3ACBC" w14:textId="2D3666A3" w:rsidR="00555ABD" w:rsidRPr="006A56FF" w:rsidRDefault="00555ABD" w:rsidP="00555ABD">
            <w:pPr>
              <w:jc w:val="right"/>
              <w:rPr>
                <w:rFonts w:eastAsia="Times New Roman"/>
                <w:bCs/>
                <w:lang w:val="en-US" w:eastAsia="de-DE"/>
              </w:rPr>
            </w:pPr>
            <w:r>
              <w:rPr>
                <w:rFonts w:eastAsia="Times New Roman"/>
                <w:b/>
                <w:lang w:val="en-US" w:eastAsia="de-DE"/>
              </w:rPr>
              <w:t>7000</w:t>
            </w:r>
          </w:p>
        </w:tc>
      </w:tr>
      <w:tr w:rsidR="00555ABD" w:rsidRPr="006A56FF" w14:paraId="007E53E0" w14:textId="77777777" w:rsidTr="00386E9B">
        <w:trPr>
          <w:trHeight w:val="285"/>
        </w:trPr>
        <w:tc>
          <w:tcPr>
            <w:tcW w:w="2665" w:type="dxa"/>
            <w:shd w:val="clear" w:color="auto" w:fill="auto"/>
            <w:noWrap/>
            <w:vAlign w:val="bottom"/>
          </w:tcPr>
          <w:p w14:paraId="1302F765" w14:textId="35979016" w:rsidR="00555ABD" w:rsidRPr="006A56FF" w:rsidRDefault="00555ABD" w:rsidP="00555ABD">
            <w:pPr>
              <w:rPr>
                <w:rFonts w:eastAsia="Times New Roman"/>
                <w:lang w:val="en-US" w:eastAsia="de-DE"/>
              </w:rPr>
            </w:pPr>
          </w:p>
        </w:tc>
        <w:tc>
          <w:tcPr>
            <w:tcW w:w="1964" w:type="dxa"/>
            <w:shd w:val="clear" w:color="auto" w:fill="auto"/>
            <w:noWrap/>
            <w:vAlign w:val="bottom"/>
          </w:tcPr>
          <w:p w14:paraId="73D9AAE7" w14:textId="465492FB" w:rsidR="00555ABD" w:rsidRPr="006A56FF" w:rsidRDefault="00555ABD" w:rsidP="00555ABD">
            <w:pPr>
              <w:jc w:val="right"/>
              <w:rPr>
                <w:rFonts w:eastAsia="Times New Roman"/>
                <w:bCs/>
                <w:lang w:val="en-US" w:eastAsia="de-DE"/>
              </w:rPr>
            </w:pPr>
          </w:p>
        </w:tc>
      </w:tr>
      <w:tr w:rsidR="00555ABD" w:rsidRPr="006A56FF" w14:paraId="1D305B81" w14:textId="77777777" w:rsidTr="00555ABD">
        <w:trPr>
          <w:trHeight w:val="285"/>
        </w:trPr>
        <w:tc>
          <w:tcPr>
            <w:tcW w:w="2665" w:type="dxa"/>
            <w:shd w:val="clear" w:color="auto" w:fill="auto"/>
            <w:noWrap/>
            <w:vAlign w:val="bottom"/>
          </w:tcPr>
          <w:p w14:paraId="09645C1F" w14:textId="3372DC83" w:rsidR="00555ABD" w:rsidRPr="006A56FF" w:rsidRDefault="00555ABD" w:rsidP="00555ABD">
            <w:pPr>
              <w:jc w:val="right"/>
              <w:rPr>
                <w:rFonts w:eastAsia="Times New Roman"/>
                <w:bCs/>
                <w:lang w:val="en-US" w:eastAsia="de-DE"/>
              </w:rPr>
            </w:pPr>
          </w:p>
        </w:tc>
        <w:tc>
          <w:tcPr>
            <w:tcW w:w="1964" w:type="dxa"/>
            <w:shd w:val="clear" w:color="auto" w:fill="auto"/>
            <w:noWrap/>
            <w:vAlign w:val="bottom"/>
          </w:tcPr>
          <w:p w14:paraId="6A2EB706" w14:textId="2FDFB015" w:rsidR="00555ABD" w:rsidRPr="006A56FF" w:rsidRDefault="00555ABD" w:rsidP="00555ABD">
            <w:pPr>
              <w:jc w:val="right"/>
              <w:rPr>
                <w:rFonts w:eastAsia="Times New Roman"/>
                <w:bCs/>
                <w:lang w:val="en-US" w:eastAsia="de-DE"/>
              </w:rPr>
            </w:pPr>
          </w:p>
        </w:tc>
      </w:tr>
    </w:tbl>
    <w:tbl>
      <w:tblPr>
        <w:tblpPr w:leftFromText="141" w:rightFromText="141" w:vertAnchor="text" w:horzAnchor="page" w:tblpX="7160" w:tblpY="-4439"/>
        <w:tblW w:w="38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200"/>
      </w:tblGrid>
      <w:tr w:rsidR="008B7258" w:rsidRPr="006A56FF" w14:paraId="57232EBB" w14:textId="77777777" w:rsidTr="008B7258">
        <w:trPr>
          <w:trHeight w:val="285"/>
        </w:trPr>
        <w:tc>
          <w:tcPr>
            <w:tcW w:w="2665" w:type="dxa"/>
            <w:shd w:val="clear" w:color="auto" w:fill="auto"/>
            <w:noWrap/>
            <w:vAlign w:val="bottom"/>
            <w:hideMark/>
          </w:tcPr>
          <w:p w14:paraId="52808748" w14:textId="77777777" w:rsidR="008B7258" w:rsidRPr="006A56FF" w:rsidRDefault="008B7258" w:rsidP="008B7258">
            <w:pPr>
              <w:rPr>
                <w:rFonts w:eastAsia="Times New Roman"/>
                <w:b/>
                <w:szCs w:val="24"/>
                <w:lang w:val="en-US" w:eastAsia="de-DE"/>
              </w:rPr>
            </w:pPr>
            <w:r w:rsidRPr="006A56FF">
              <w:rPr>
                <w:rFonts w:eastAsia="Times New Roman"/>
                <w:b/>
                <w:szCs w:val="24"/>
                <w:lang w:val="en-US" w:eastAsia="de-DE"/>
              </w:rPr>
              <w:t>Tabels/Figures</w:t>
            </w:r>
          </w:p>
        </w:tc>
        <w:tc>
          <w:tcPr>
            <w:tcW w:w="1200" w:type="dxa"/>
            <w:shd w:val="clear" w:color="auto" w:fill="auto"/>
            <w:noWrap/>
            <w:vAlign w:val="bottom"/>
          </w:tcPr>
          <w:p w14:paraId="27D2A57B" w14:textId="77777777" w:rsidR="008B7258" w:rsidRPr="006A56FF" w:rsidRDefault="008B7258" w:rsidP="008B7258">
            <w:pPr>
              <w:jc w:val="center"/>
              <w:rPr>
                <w:rFonts w:eastAsia="Times New Roman"/>
                <w:b/>
                <w:bCs/>
                <w:lang w:val="en-US" w:eastAsia="de-DE"/>
              </w:rPr>
            </w:pPr>
          </w:p>
        </w:tc>
      </w:tr>
      <w:tr w:rsidR="008B7258" w:rsidRPr="006A56FF" w14:paraId="6552EE18" w14:textId="77777777" w:rsidTr="008B7258">
        <w:trPr>
          <w:trHeight w:val="285"/>
        </w:trPr>
        <w:tc>
          <w:tcPr>
            <w:tcW w:w="2665" w:type="dxa"/>
            <w:shd w:val="clear" w:color="auto" w:fill="auto"/>
            <w:noWrap/>
            <w:vAlign w:val="bottom"/>
          </w:tcPr>
          <w:p w14:paraId="7BC4ADF9" w14:textId="77777777" w:rsidR="008B7258" w:rsidRPr="006A56FF" w:rsidRDefault="008B7258" w:rsidP="008B7258">
            <w:pPr>
              <w:rPr>
                <w:rFonts w:eastAsia="Times New Roman"/>
                <w:bCs/>
                <w:lang w:val="en-US" w:eastAsia="de-DE"/>
              </w:rPr>
            </w:pPr>
            <w:r w:rsidRPr="006A56FF">
              <w:rPr>
                <w:rFonts w:eastAsia="Times New Roman"/>
                <w:bCs/>
                <w:lang w:val="en-US" w:eastAsia="de-DE"/>
              </w:rPr>
              <w:t>T1 (Methods)</w:t>
            </w:r>
          </w:p>
        </w:tc>
        <w:tc>
          <w:tcPr>
            <w:tcW w:w="1200" w:type="dxa"/>
            <w:shd w:val="clear" w:color="auto" w:fill="auto"/>
            <w:noWrap/>
            <w:vAlign w:val="bottom"/>
          </w:tcPr>
          <w:p w14:paraId="435314D4" w14:textId="274F3A6C" w:rsidR="008B7258" w:rsidRPr="006A56FF" w:rsidRDefault="007D6C6B" w:rsidP="008B7258">
            <w:pPr>
              <w:jc w:val="right"/>
              <w:rPr>
                <w:rFonts w:eastAsia="Times New Roman"/>
                <w:bCs/>
                <w:lang w:val="en-US" w:eastAsia="de-DE"/>
              </w:rPr>
            </w:pPr>
            <w:r>
              <w:rPr>
                <w:rFonts w:eastAsia="Times New Roman"/>
                <w:bCs/>
                <w:lang w:val="en-US" w:eastAsia="de-DE"/>
              </w:rPr>
              <w:t>165</w:t>
            </w:r>
          </w:p>
        </w:tc>
      </w:tr>
      <w:tr w:rsidR="008B7258" w:rsidRPr="006A56FF" w14:paraId="07BBF0ED" w14:textId="77777777" w:rsidTr="008B7258">
        <w:trPr>
          <w:trHeight w:val="285"/>
        </w:trPr>
        <w:tc>
          <w:tcPr>
            <w:tcW w:w="2665" w:type="dxa"/>
            <w:shd w:val="clear" w:color="auto" w:fill="auto"/>
            <w:noWrap/>
            <w:vAlign w:val="bottom"/>
          </w:tcPr>
          <w:p w14:paraId="396DB0D6" w14:textId="77777777" w:rsidR="008B7258" w:rsidRPr="006A56FF" w:rsidRDefault="008B7258" w:rsidP="008B7258">
            <w:pPr>
              <w:rPr>
                <w:rFonts w:eastAsia="Times New Roman"/>
                <w:bCs/>
                <w:lang w:val="en-US" w:eastAsia="de-DE"/>
              </w:rPr>
            </w:pPr>
            <w:r w:rsidRPr="006A56FF">
              <w:rPr>
                <w:rFonts w:eastAsia="Times New Roman"/>
                <w:bCs/>
                <w:lang w:val="en-US" w:eastAsia="de-DE"/>
              </w:rPr>
              <w:t>Total Methods</w:t>
            </w:r>
          </w:p>
        </w:tc>
        <w:tc>
          <w:tcPr>
            <w:tcW w:w="1200" w:type="dxa"/>
            <w:shd w:val="clear" w:color="auto" w:fill="auto"/>
            <w:noWrap/>
            <w:vAlign w:val="bottom"/>
          </w:tcPr>
          <w:p w14:paraId="4025DDD4" w14:textId="258118FA" w:rsidR="008B7258" w:rsidRPr="006A56FF" w:rsidRDefault="007D6C6B" w:rsidP="008B7258">
            <w:pPr>
              <w:jc w:val="right"/>
              <w:rPr>
                <w:rFonts w:eastAsia="Times New Roman"/>
                <w:b/>
                <w:lang w:val="en-US" w:eastAsia="de-DE"/>
              </w:rPr>
            </w:pPr>
            <w:r>
              <w:rPr>
                <w:rFonts w:eastAsia="Times New Roman"/>
                <w:b/>
                <w:lang w:val="en-US" w:eastAsia="de-DE"/>
              </w:rPr>
              <w:t>165</w:t>
            </w:r>
          </w:p>
        </w:tc>
      </w:tr>
      <w:tr w:rsidR="007D6C6B" w:rsidRPr="006A56FF" w14:paraId="1C17A8E9" w14:textId="77777777" w:rsidTr="008B7258">
        <w:trPr>
          <w:trHeight w:val="285"/>
        </w:trPr>
        <w:tc>
          <w:tcPr>
            <w:tcW w:w="2665" w:type="dxa"/>
            <w:shd w:val="clear" w:color="auto" w:fill="auto"/>
            <w:noWrap/>
            <w:vAlign w:val="bottom"/>
          </w:tcPr>
          <w:p w14:paraId="3889963E" w14:textId="77777777" w:rsidR="007D6C6B" w:rsidRDefault="007D6C6B" w:rsidP="008B7258">
            <w:pPr>
              <w:rPr>
                <w:rFonts w:eastAsia="Times New Roman"/>
                <w:bCs/>
                <w:lang w:val="en-US" w:eastAsia="de-DE"/>
              </w:rPr>
            </w:pPr>
          </w:p>
        </w:tc>
        <w:tc>
          <w:tcPr>
            <w:tcW w:w="1200" w:type="dxa"/>
            <w:shd w:val="clear" w:color="auto" w:fill="auto"/>
            <w:noWrap/>
            <w:vAlign w:val="bottom"/>
          </w:tcPr>
          <w:p w14:paraId="11559A93" w14:textId="77777777" w:rsidR="007D6C6B" w:rsidRDefault="007D6C6B" w:rsidP="008B7258">
            <w:pPr>
              <w:jc w:val="right"/>
              <w:rPr>
                <w:rFonts w:eastAsia="Times New Roman"/>
                <w:bCs/>
                <w:lang w:val="en-US" w:eastAsia="de-DE"/>
              </w:rPr>
            </w:pPr>
          </w:p>
        </w:tc>
      </w:tr>
      <w:tr w:rsidR="008B7258" w:rsidRPr="006A56FF" w14:paraId="368EC36A" w14:textId="77777777" w:rsidTr="008B7258">
        <w:trPr>
          <w:trHeight w:val="285"/>
        </w:trPr>
        <w:tc>
          <w:tcPr>
            <w:tcW w:w="2665" w:type="dxa"/>
            <w:shd w:val="clear" w:color="auto" w:fill="auto"/>
            <w:noWrap/>
            <w:vAlign w:val="bottom"/>
          </w:tcPr>
          <w:p w14:paraId="50165E95" w14:textId="7D9FC4C1" w:rsidR="008B7258" w:rsidRPr="006A56FF" w:rsidRDefault="007D6C6B" w:rsidP="008B7258">
            <w:pPr>
              <w:rPr>
                <w:rFonts w:eastAsia="Times New Roman"/>
                <w:bCs/>
                <w:lang w:val="en-US" w:eastAsia="de-DE"/>
              </w:rPr>
            </w:pPr>
            <w:r>
              <w:rPr>
                <w:rFonts w:eastAsia="Times New Roman"/>
                <w:bCs/>
                <w:lang w:val="en-US" w:eastAsia="de-DE"/>
              </w:rPr>
              <w:t>T1 (Results)</w:t>
            </w:r>
          </w:p>
        </w:tc>
        <w:tc>
          <w:tcPr>
            <w:tcW w:w="1200" w:type="dxa"/>
            <w:shd w:val="clear" w:color="auto" w:fill="auto"/>
            <w:noWrap/>
            <w:vAlign w:val="bottom"/>
          </w:tcPr>
          <w:p w14:paraId="05375399" w14:textId="4729D54B" w:rsidR="008B7258" w:rsidRPr="006A56FF" w:rsidRDefault="007D6C6B" w:rsidP="008B7258">
            <w:pPr>
              <w:jc w:val="right"/>
              <w:rPr>
                <w:rFonts w:eastAsia="Times New Roman"/>
                <w:bCs/>
                <w:lang w:val="en-US" w:eastAsia="de-DE"/>
              </w:rPr>
            </w:pPr>
            <w:r>
              <w:rPr>
                <w:rFonts w:eastAsia="Times New Roman"/>
                <w:bCs/>
                <w:lang w:val="en-US" w:eastAsia="de-DE"/>
              </w:rPr>
              <w:t>148</w:t>
            </w:r>
          </w:p>
        </w:tc>
      </w:tr>
      <w:tr w:rsidR="008B7258" w:rsidRPr="006A56FF" w14:paraId="3F246F52" w14:textId="77777777" w:rsidTr="008B7258">
        <w:trPr>
          <w:trHeight w:val="285"/>
        </w:trPr>
        <w:tc>
          <w:tcPr>
            <w:tcW w:w="2665" w:type="dxa"/>
            <w:shd w:val="clear" w:color="auto" w:fill="auto"/>
            <w:noWrap/>
            <w:vAlign w:val="bottom"/>
          </w:tcPr>
          <w:p w14:paraId="1DEB8124" w14:textId="77777777" w:rsidR="008B7258" w:rsidRPr="006A56FF" w:rsidRDefault="008B7258" w:rsidP="008B7258">
            <w:pPr>
              <w:rPr>
                <w:rFonts w:eastAsia="Times New Roman"/>
                <w:bCs/>
                <w:lang w:val="en-US" w:eastAsia="de-DE"/>
              </w:rPr>
            </w:pPr>
            <w:r>
              <w:rPr>
                <w:rFonts w:eastAsia="Times New Roman"/>
                <w:bCs/>
                <w:lang w:val="en-US" w:eastAsia="de-DE"/>
              </w:rPr>
              <w:t>T</w:t>
            </w:r>
            <w:r w:rsidRPr="006A56FF">
              <w:rPr>
                <w:rFonts w:eastAsia="Times New Roman"/>
                <w:bCs/>
                <w:lang w:val="en-US" w:eastAsia="de-DE"/>
              </w:rPr>
              <w:t>2 (Results)</w:t>
            </w:r>
          </w:p>
        </w:tc>
        <w:tc>
          <w:tcPr>
            <w:tcW w:w="1200" w:type="dxa"/>
            <w:shd w:val="clear" w:color="auto" w:fill="auto"/>
            <w:noWrap/>
            <w:vAlign w:val="bottom"/>
          </w:tcPr>
          <w:p w14:paraId="6EC60E6D" w14:textId="2AE87FE1" w:rsidR="008B7258" w:rsidRPr="006A56FF" w:rsidRDefault="007D6C6B" w:rsidP="008B7258">
            <w:pPr>
              <w:jc w:val="right"/>
              <w:rPr>
                <w:rFonts w:eastAsia="Times New Roman"/>
                <w:bCs/>
                <w:lang w:val="en-US" w:eastAsia="de-DE"/>
              </w:rPr>
            </w:pPr>
            <w:r>
              <w:rPr>
                <w:rFonts w:eastAsia="Times New Roman"/>
                <w:bCs/>
                <w:lang w:val="en-US" w:eastAsia="de-DE"/>
              </w:rPr>
              <w:t>184</w:t>
            </w:r>
          </w:p>
        </w:tc>
      </w:tr>
      <w:tr w:rsidR="008B7258" w:rsidRPr="006A56FF" w14:paraId="73A20C10" w14:textId="77777777" w:rsidTr="008B7258">
        <w:trPr>
          <w:trHeight w:val="285"/>
        </w:trPr>
        <w:tc>
          <w:tcPr>
            <w:tcW w:w="2665" w:type="dxa"/>
            <w:shd w:val="clear" w:color="auto" w:fill="auto"/>
            <w:noWrap/>
            <w:vAlign w:val="bottom"/>
          </w:tcPr>
          <w:p w14:paraId="73CF8337" w14:textId="55A7CB46" w:rsidR="008B7258" w:rsidRPr="006A56FF" w:rsidRDefault="007D6C6B" w:rsidP="008B7258">
            <w:pPr>
              <w:rPr>
                <w:rFonts w:eastAsia="Times New Roman"/>
                <w:bCs/>
                <w:lang w:val="en-US" w:eastAsia="de-DE"/>
              </w:rPr>
            </w:pPr>
            <w:r>
              <w:rPr>
                <w:rFonts w:eastAsia="Times New Roman"/>
                <w:bCs/>
                <w:lang w:val="en-US" w:eastAsia="de-DE"/>
              </w:rPr>
              <w:t>T3 (Results)</w:t>
            </w:r>
          </w:p>
        </w:tc>
        <w:tc>
          <w:tcPr>
            <w:tcW w:w="1200" w:type="dxa"/>
            <w:shd w:val="clear" w:color="auto" w:fill="auto"/>
            <w:noWrap/>
            <w:vAlign w:val="bottom"/>
          </w:tcPr>
          <w:p w14:paraId="7AE9BA6E" w14:textId="7B895BCC" w:rsidR="008B7258" w:rsidRPr="006A56FF" w:rsidRDefault="007D6C6B" w:rsidP="008B7258">
            <w:pPr>
              <w:jc w:val="right"/>
              <w:rPr>
                <w:rFonts w:eastAsia="Times New Roman"/>
                <w:bCs/>
                <w:lang w:val="en-US" w:eastAsia="de-DE"/>
              </w:rPr>
            </w:pPr>
            <w:r>
              <w:rPr>
                <w:rFonts w:eastAsia="Times New Roman"/>
                <w:bCs/>
                <w:lang w:val="en-US" w:eastAsia="de-DE"/>
              </w:rPr>
              <w:t>115</w:t>
            </w:r>
          </w:p>
        </w:tc>
      </w:tr>
      <w:tr w:rsidR="008B7258" w:rsidRPr="006A56FF" w14:paraId="69F6D681" w14:textId="77777777" w:rsidTr="008B7258">
        <w:trPr>
          <w:trHeight w:val="285"/>
        </w:trPr>
        <w:tc>
          <w:tcPr>
            <w:tcW w:w="2665" w:type="dxa"/>
            <w:shd w:val="clear" w:color="auto" w:fill="auto"/>
            <w:noWrap/>
            <w:vAlign w:val="bottom"/>
          </w:tcPr>
          <w:p w14:paraId="2AB5B6A1"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182BF8DC" w14:textId="77777777" w:rsidR="008B7258" w:rsidRPr="006A56FF" w:rsidRDefault="008B7258" w:rsidP="008B7258">
            <w:pPr>
              <w:jc w:val="right"/>
              <w:rPr>
                <w:rFonts w:eastAsia="Times New Roman"/>
                <w:bCs/>
                <w:lang w:val="en-US" w:eastAsia="de-DE"/>
              </w:rPr>
            </w:pPr>
          </w:p>
        </w:tc>
      </w:tr>
      <w:tr w:rsidR="008B7258" w:rsidRPr="006A56FF" w14:paraId="4EBCA04C" w14:textId="77777777" w:rsidTr="008B7258">
        <w:trPr>
          <w:trHeight w:val="285"/>
        </w:trPr>
        <w:tc>
          <w:tcPr>
            <w:tcW w:w="2665" w:type="dxa"/>
            <w:shd w:val="clear" w:color="auto" w:fill="auto"/>
            <w:noWrap/>
            <w:vAlign w:val="bottom"/>
          </w:tcPr>
          <w:p w14:paraId="3D8FF0C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5613C014" w14:textId="77777777" w:rsidR="008B7258" w:rsidRPr="006A56FF" w:rsidRDefault="008B7258" w:rsidP="008B7258">
            <w:pPr>
              <w:jc w:val="right"/>
              <w:rPr>
                <w:rFonts w:eastAsia="Times New Roman"/>
                <w:bCs/>
                <w:lang w:val="en-US" w:eastAsia="de-DE"/>
              </w:rPr>
            </w:pPr>
          </w:p>
        </w:tc>
      </w:tr>
      <w:tr w:rsidR="008B7258" w:rsidRPr="006A56FF" w14:paraId="69586497" w14:textId="77777777" w:rsidTr="008B7258">
        <w:trPr>
          <w:trHeight w:val="285"/>
        </w:trPr>
        <w:tc>
          <w:tcPr>
            <w:tcW w:w="2665" w:type="dxa"/>
            <w:shd w:val="clear" w:color="auto" w:fill="auto"/>
            <w:noWrap/>
            <w:vAlign w:val="bottom"/>
          </w:tcPr>
          <w:p w14:paraId="355E6611" w14:textId="77777777" w:rsidR="008B7258" w:rsidRPr="006A56FF" w:rsidRDefault="008B7258" w:rsidP="008B7258">
            <w:pPr>
              <w:rPr>
                <w:rFonts w:eastAsia="Times New Roman"/>
                <w:bCs/>
                <w:lang w:val="en-US" w:eastAsia="de-DE"/>
              </w:rPr>
            </w:pPr>
            <w:r>
              <w:rPr>
                <w:rFonts w:eastAsia="Times New Roman"/>
                <w:bCs/>
                <w:lang w:val="en-US" w:eastAsia="de-DE"/>
              </w:rPr>
              <w:t>Total Results</w:t>
            </w:r>
          </w:p>
        </w:tc>
        <w:tc>
          <w:tcPr>
            <w:tcW w:w="1200" w:type="dxa"/>
            <w:shd w:val="clear" w:color="auto" w:fill="auto"/>
            <w:noWrap/>
            <w:vAlign w:val="bottom"/>
          </w:tcPr>
          <w:p w14:paraId="017E6795" w14:textId="347EA837" w:rsidR="008B7258" w:rsidRPr="006A56FF" w:rsidRDefault="007D6C6B" w:rsidP="008B7258">
            <w:pPr>
              <w:jc w:val="right"/>
              <w:rPr>
                <w:rFonts w:eastAsia="Times New Roman"/>
                <w:b/>
                <w:lang w:val="en-US" w:eastAsia="de-DE"/>
              </w:rPr>
            </w:pPr>
            <w:r>
              <w:rPr>
                <w:rFonts w:eastAsia="Times New Roman"/>
                <w:b/>
                <w:lang w:val="en-US" w:eastAsia="de-DE"/>
              </w:rPr>
              <w:t>447</w:t>
            </w:r>
          </w:p>
        </w:tc>
      </w:tr>
      <w:tr w:rsidR="008B7258" w:rsidRPr="006A56FF" w14:paraId="512AC6FF" w14:textId="77777777" w:rsidTr="008B7258">
        <w:trPr>
          <w:trHeight w:val="285"/>
        </w:trPr>
        <w:tc>
          <w:tcPr>
            <w:tcW w:w="2665" w:type="dxa"/>
            <w:shd w:val="clear" w:color="auto" w:fill="auto"/>
            <w:noWrap/>
            <w:vAlign w:val="bottom"/>
          </w:tcPr>
          <w:p w14:paraId="7F17EE29" w14:textId="77777777" w:rsidR="008B7258" w:rsidRPr="006A56FF" w:rsidRDefault="008B7258" w:rsidP="008B7258">
            <w:pPr>
              <w:rPr>
                <w:rFonts w:eastAsia="Times New Roman"/>
                <w:bCs/>
                <w:lang w:val="en-US" w:eastAsia="de-DE"/>
              </w:rPr>
            </w:pPr>
            <w:r w:rsidRPr="006A56FF">
              <w:rPr>
                <w:rFonts w:eastAsia="Times New Roman"/>
                <w:bCs/>
                <w:lang w:val="en-US" w:eastAsia="de-DE"/>
              </w:rPr>
              <w:t>Total</w:t>
            </w:r>
          </w:p>
        </w:tc>
        <w:tc>
          <w:tcPr>
            <w:tcW w:w="1200" w:type="dxa"/>
            <w:shd w:val="clear" w:color="auto" w:fill="auto"/>
            <w:noWrap/>
            <w:vAlign w:val="bottom"/>
          </w:tcPr>
          <w:p w14:paraId="5418A97B" w14:textId="7A0818C6" w:rsidR="008B7258" w:rsidRPr="00B52283" w:rsidRDefault="007D6C6B" w:rsidP="008B7258">
            <w:pPr>
              <w:jc w:val="right"/>
              <w:rPr>
                <w:rFonts w:eastAsia="Times New Roman"/>
                <w:b/>
                <w:lang w:val="en-US" w:eastAsia="de-DE"/>
              </w:rPr>
            </w:pPr>
            <w:r>
              <w:rPr>
                <w:rFonts w:eastAsia="Times New Roman"/>
                <w:b/>
                <w:lang w:val="en-US" w:eastAsia="de-DE"/>
              </w:rPr>
              <w:t>612</w:t>
            </w:r>
          </w:p>
        </w:tc>
      </w:tr>
      <w:tr w:rsidR="008B7258" w:rsidRPr="006A56FF" w14:paraId="725FD43B" w14:textId="77777777" w:rsidTr="008B7258">
        <w:trPr>
          <w:trHeight w:val="285"/>
        </w:trPr>
        <w:tc>
          <w:tcPr>
            <w:tcW w:w="2665" w:type="dxa"/>
            <w:shd w:val="clear" w:color="auto" w:fill="auto"/>
            <w:noWrap/>
            <w:vAlign w:val="bottom"/>
          </w:tcPr>
          <w:p w14:paraId="71211361" w14:textId="77777777" w:rsidR="008B7258" w:rsidRPr="006A56FF" w:rsidRDefault="008B7258" w:rsidP="008B7258">
            <w:pPr>
              <w:jc w:val="right"/>
              <w:rPr>
                <w:rFonts w:eastAsia="Times New Roman"/>
                <w:bCs/>
                <w:lang w:val="en-US" w:eastAsia="de-DE"/>
              </w:rPr>
            </w:pPr>
          </w:p>
        </w:tc>
        <w:tc>
          <w:tcPr>
            <w:tcW w:w="1200" w:type="dxa"/>
            <w:shd w:val="clear" w:color="auto" w:fill="auto"/>
            <w:noWrap/>
            <w:vAlign w:val="bottom"/>
          </w:tcPr>
          <w:p w14:paraId="1CF15BEA" w14:textId="77777777" w:rsidR="008B7258" w:rsidRPr="006A56FF" w:rsidRDefault="008B7258" w:rsidP="008B7258">
            <w:pPr>
              <w:jc w:val="right"/>
              <w:rPr>
                <w:rFonts w:eastAsia="Times New Roman"/>
                <w:b/>
                <w:lang w:val="en-US" w:eastAsia="de-DE"/>
              </w:rPr>
            </w:pPr>
          </w:p>
        </w:tc>
      </w:tr>
      <w:tr w:rsidR="008B7258" w:rsidRPr="006A56FF" w14:paraId="2F745F0D" w14:textId="77777777" w:rsidTr="008B7258">
        <w:trPr>
          <w:trHeight w:val="285"/>
        </w:trPr>
        <w:tc>
          <w:tcPr>
            <w:tcW w:w="2665" w:type="dxa"/>
            <w:shd w:val="clear" w:color="auto" w:fill="auto"/>
            <w:noWrap/>
            <w:vAlign w:val="bottom"/>
          </w:tcPr>
          <w:p w14:paraId="615DCC6C"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66784823" w14:textId="77777777" w:rsidR="008B7258" w:rsidRPr="006A56FF" w:rsidRDefault="008B7258" w:rsidP="008B7258">
            <w:pPr>
              <w:jc w:val="right"/>
              <w:rPr>
                <w:rFonts w:eastAsia="Times New Roman"/>
                <w:b/>
                <w:lang w:val="en-US" w:eastAsia="de-DE"/>
              </w:rPr>
            </w:pPr>
          </w:p>
        </w:tc>
      </w:tr>
      <w:tr w:rsidR="008B7258" w:rsidRPr="006A56FF" w14:paraId="313EF0E7" w14:textId="77777777" w:rsidTr="008B7258">
        <w:trPr>
          <w:trHeight w:val="285"/>
        </w:trPr>
        <w:tc>
          <w:tcPr>
            <w:tcW w:w="2665" w:type="dxa"/>
            <w:shd w:val="clear" w:color="auto" w:fill="auto"/>
            <w:noWrap/>
            <w:vAlign w:val="bottom"/>
          </w:tcPr>
          <w:p w14:paraId="1E6F44A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2DA86BDE" w14:textId="77777777" w:rsidR="008B7258" w:rsidRPr="006A56FF" w:rsidRDefault="008B7258" w:rsidP="008B7258">
            <w:pPr>
              <w:jc w:val="right"/>
              <w:rPr>
                <w:rFonts w:eastAsia="Times New Roman"/>
                <w:b/>
                <w:lang w:val="en-US" w:eastAsia="de-DE"/>
              </w:rPr>
            </w:pPr>
          </w:p>
        </w:tc>
      </w:tr>
      <w:tr w:rsidR="008B7258" w:rsidRPr="006A56FF" w14:paraId="226434FB" w14:textId="77777777" w:rsidTr="008B7258">
        <w:trPr>
          <w:trHeight w:val="285"/>
        </w:trPr>
        <w:tc>
          <w:tcPr>
            <w:tcW w:w="2665" w:type="dxa"/>
            <w:shd w:val="clear" w:color="auto" w:fill="auto"/>
            <w:noWrap/>
            <w:vAlign w:val="bottom"/>
          </w:tcPr>
          <w:p w14:paraId="56AC8BCF"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347C5F63" w14:textId="77777777" w:rsidR="008B7258" w:rsidRPr="006A56FF" w:rsidRDefault="008B7258" w:rsidP="008B7258">
            <w:pPr>
              <w:jc w:val="right"/>
              <w:rPr>
                <w:rFonts w:eastAsia="Times New Roman"/>
                <w:b/>
                <w:lang w:val="en-US" w:eastAsia="de-DE"/>
              </w:rPr>
            </w:pPr>
          </w:p>
        </w:tc>
      </w:tr>
    </w:tbl>
    <w:p w14:paraId="307DB334" w14:textId="77777777" w:rsidR="00EB31E0" w:rsidRPr="006A56FF" w:rsidRDefault="00EB31E0">
      <w:pPr>
        <w:rPr>
          <w:b/>
          <w:szCs w:val="24"/>
          <w:lang w:val="en-US"/>
        </w:rPr>
      </w:pPr>
      <w:r w:rsidRPr="006A56FF">
        <w:rPr>
          <w:b/>
          <w:szCs w:val="24"/>
          <w:lang w:val="en-US"/>
        </w:rPr>
        <w:br w:type="page"/>
      </w:r>
    </w:p>
    <w:p w14:paraId="21F79C0A" w14:textId="0A62023D" w:rsidR="00AD66E9" w:rsidRPr="006A56FF" w:rsidRDefault="00AD66E9" w:rsidP="00EB31E0">
      <w:pPr>
        <w:pStyle w:val="berschrift1"/>
        <w:rPr>
          <w:lang w:val="en-US"/>
        </w:rPr>
      </w:pPr>
      <w:r w:rsidRPr="006A56FF">
        <w:rPr>
          <w:lang w:val="en-US"/>
        </w:rPr>
        <w:lastRenderedPageBreak/>
        <w:t>Abstract</w:t>
      </w:r>
      <w:r w:rsidR="00EB31E0" w:rsidRPr="006A56FF">
        <w:rPr>
          <w:lang w:val="en-US"/>
        </w:rPr>
        <w:t xml:space="preserve"> – </w:t>
      </w:r>
      <w:del w:id="4" w:author="Philipp Alexander Linden" w:date="2020-06-29T15:44:00Z">
        <w:r w:rsidR="00EB31E0" w:rsidRPr="006A56FF" w:rsidDel="004C4BA1">
          <w:rPr>
            <w:lang w:val="en-US"/>
          </w:rPr>
          <w:delText xml:space="preserve">201 </w:delText>
        </w:r>
      </w:del>
      <w:ins w:id="5" w:author="Philipp Alexander Linden" w:date="2020-06-29T15:44:00Z">
        <w:r w:rsidR="004C4BA1">
          <w:rPr>
            <w:lang w:val="en-US"/>
          </w:rPr>
          <w:t>172</w:t>
        </w:r>
        <w:r w:rsidR="004C4BA1" w:rsidRPr="006A56FF">
          <w:rPr>
            <w:lang w:val="en-US"/>
          </w:rPr>
          <w:t xml:space="preserve"> </w:t>
        </w:r>
      </w:ins>
      <w:r w:rsidR="00EB31E0" w:rsidRPr="006A56FF">
        <w:rPr>
          <w:lang w:val="en-US"/>
        </w:rPr>
        <w:t>words</w:t>
      </w:r>
    </w:p>
    <w:p w14:paraId="3329E57B" w14:textId="29E3C2C5" w:rsidR="00AD66E9" w:rsidRPr="006A56FF" w:rsidRDefault="00AD66E9" w:rsidP="00E00A57">
      <w:pPr>
        <w:pStyle w:val="02FlietextErsterAbsatz"/>
        <w:rPr>
          <w:lang w:val="en-US"/>
        </w:rPr>
      </w:pPr>
      <w:r w:rsidRPr="006A56FF">
        <w:rPr>
          <w:lang w:val="en-US"/>
        </w:rPr>
        <w:t xml:space="preserve">Providing long-term care (LTC) to the elderly is a major challenge for all welfare states. </w:t>
      </w:r>
      <w:del w:id="6" w:author="Philipp Alexander Linden" w:date="2020-06-29T15:31:00Z">
        <w:r w:rsidR="00DE67C7" w:rsidRPr="006A56FF" w:rsidDel="00DC7F46">
          <w:rPr>
            <w:lang w:val="en-US"/>
          </w:rPr>
          <w:delText xml:space="preserve">However, </w:delText>
        </w:r>
        <w:r w:rsidR="00D11535" w:rsidDel="00DC7F46">
          <w:rPr>
            <w:lang w:val="en-US"/>
          </w:rPr>
          <w:delText>supply</w:delText>
        </w:r>
        <w:r w:rsidRPr="006A56FF" w:rsidDel="00DC7F46">
          <w:rPr>
            <w:lang w:val="en-US"/>
          </w:rPr>
          <w:delText xml:space="preserve">, </w:delText>
        </w:r>
        <w:r w:rsidR="00D11535" w:rsidDel="00DC7F46">
          <w:rPr>
            <w:lang w:val="en-US"/>
          </w:rPr>
          <w:delText>public-private mix</w:delText>
        </w:r>
        <w:r w:rsidRPr="006A56FF" w:rsidDel="00DC7F46">
          <w:rPr>
            <w:lang w:val="en-US"/>
          </w:rPr>
          <w:delText>, accessibility and performance of</w:delText>
        </w:r>
      </w:del>
      <w:del w:id="7" w:author="Philipp Alexander Linden" w:date="2020-06-29T15:37:00Z">
        <w:r w:rsidRPr="006A56FF" w:rsidDel="00DC7F46">
          <w:rPr>
            <w:lang w:val="en-US"/>
          </w:rPr>
          <w:delText xml:space="preserve"> </w:delText>
        </w:r>
      </w:del>
      <w:ins w:id="8" w:author="Philipp Alexander Linden" w:date="2020-06-29T15:38:00Z">
        <w:r w:rsidR="00DC7F46">
          <w:rPr>
            <w:lang w:val="en-US"/>
          </w:rPr>
          <w:t xml:space="preserve">However, </w:t>
        </w:r>
      </w:ins>
      <w:r w:rsidRPr="006A56FF">
        <w:rPr>
          <w:lang w:val="en-US"/>
        </w:rPr>
        <w:t xml:space="preserve">LTC systems differ widely across countries. </w:t>
      </w:r>
      <w:ins w:id="9" w:author="Philipp Alexander Linden" w:date="2020-06-29T15:36:00Z">
        <w:r w:rsidR="00DC7F46" w:rsidRPr="00DC7F46">
          <w:rPr>
            <w:lang w:val="en-US"/>
          </w:rPr>
          <w:t xml:space="preserve">Moreover, due to </w:t>
        </w:r>
        <w:r w:rsidR="00DC7F46">
          <w:rPr>
            <w:lang w:val="en-US"/>
          </w:rPr>
          <w:t xml:space="preserve">recent </w:t>
        </w:r>
        <w:r w:rsidR="00DC7F46" w:rsidRPr="00DC7F46">
          <w:rPr>
            <w:lang w:val="en-US"/>
          </w:rPr>
          <w:t xml:space="preserve">maturation, economization and marketization </w:t>
        </w:r>
        <w:r w:rsidR="00DC7F46">
          <w:rPr>
            <w:lang w:val="en-US"/>
          </w:rPr>
          <w:t xml:space="preserve">of LTC </w:t>
        </w:r>
        <w:r w:rsidR="00DC7F46" w:rsidRPr="00DC7F46">
          <w:rPr>
            <w:lang w:val="en-US"/>
          </w:rPr>
          <w:t xml:space="preserve">an updated and extended typology is needed. </w:t>
        </w:r>
      </w:ins>
      <w:del w:id="10" w:author="Philipp Alexander Linden" w:date="2020-06-29T15:33:00Z">
        <w:r w:rsidR="00DE67C7" w:rsidRPr="006A56FF" w:rsidDel="00DC7F46">
          <w:rPr>
            <w:lang w:val="en-US"/>
          </w:rPr>
          <w:delText>We therefore</w:delText>
        </w:r>
      </w:del>
      <w:ins w:id="11" w:author="Philipp Alexander Linden" w:date="2020-06-29T15:33:00Z">
        <w:r w:rsidR="00DC7F46">
          <w:rPr>
            <w:lang w:val="en-US"/>
          </w:rPr>
          <w:t>In this paper we</w:t>
        </w:r>
      </w:ins>
      <w:r w:rsidR="00DE67C7" w:rsidRPr="006A56FF">
        <w:rPr>
          <w:lang w:val="en-US"/>
        </w:rPr>
        <w:t xml:space="preserve"> aim to typologize OECD LTC systems</w:t>
      </w:r>
      <w:ins w:id="12" w:author="Philipp Alexander Linden" w:date="2020-06-29T15:34:00Z">
        <w:r w:rsidR="00DC7F46">
          <w:rPr>
            <w:lang w:val="en-US"/>
          </w:rPr>
          <w:t xml:space="preserve"> systematically.</w:t>
        </w:r>
      </w:ins>
      <w:del w:id="13" w:author="Philipp Alexander Linden" w:date="2020-06-29T15:34:00Z">
        <w:r w:rsidR="00DE67C7" w:rsidRPr="006A56FF" w:rsidDel="00DC7F46">
          <w:rPr>
            <w:lang w:val="en-US"/>
          </w:rPr>
          <w:delText>,</w:delText>
        </w:r>
        <w:r w:rsidR="00160F11" w:rsidRPr="006A56FF" w:rsidDel="00DC7F46">
          <w:rPr>
            <w:lang w:val="en-US"/>
          </w:rPr>
          <w:delText xml:space="preserve"> </w:delText>
        </w:r>
        <w:r w:rsidRPr="006A56FF" w:rsidDel="00DC7F46">
          <w:rPr>
            <w:lang w:val="en-US"/>
          </w:rPr>
          <w:delText>address</w:delText>
        </w:r>
        <w:r w:rsidR="00DE67C7" w:rsidRPr="006A56FF" w:rsidDel="00DC7F46">
          <w:rPr>
            <w:lang w:val="en-US"/>
          </w:rPr>
          <w:delText>ing</w:delText>
        </w:r>
        <w:r w:rsidRPr="006A56FF" w:rsidDel="00DC7F46">
          <w:rPr>
            <w:lang w:val="en-US"/>
          </w:rPr>
          <w:delText xml:space="preserve"> differences and similarities in these dimensions systematically</w:delText>
        </w:r>
      </w:del>
      <w:r w:rsidR="00160F11" w:rsidRPr="006A56FF">
        <w:rPr>
          <w:lang w:val="en-US"/>
        </w:rPr>
        <w:t>.</w:t>
      </w:r>
      <w:del w:id="14" w:author="Philipp Alexander Linden" w:date="2020-06-29T15:35:00Z">
        <w:r w:rsidR="00160F11" w:rsidRPr="006A56FF" w:rsidDel="00DC7F46">
          <w:rPr>
            <w:lang w:val="en-US"/>
          </w:rPr>
          <w:delText xml:space="preserve"> </w:delText>
        </w:r>
      </w:del>
      <w:del w:id="15" w:author="Philipp Alexander Linden" w:date="2020-06-29T15:34:00Z">
        <w:r w:rsidR="00DE67C7" w:rsidRPr="006A56FF" w:rsidDel="00DC7F46">
          <w:rPr>
            <w:lang w:val="en-US"/>
          </w:rPr>
          <w:delText>N</w:delText>
        </w:r>
      </w:del>
      <w:del w:id="16" w:author="Philipp Alexander Linden" w:date="2020-06-29T15:38:00Z">
        <w:r w:rsidR="00DE67C7" w:rsidRPr="006A56FF" w:rsidDel="004C4BA1">
          <w:rPr>
            <w:lang w:val="en-US"/>
          </w:rPr>
          <w:delText>ot only is an updated and extended typology needed d</w:delText>
        </w:r>
        <w:r w:rsidRPr="006A56FF" w:rsidDel="004C4BA1">
          <w:rPr>
            <w:lang w:val="en-US"/>
          </w:rPr>
          <w:delText>ue to the maturation, economization and marketization of LTC systems</w:delText>
        </w:r>
        <w:r w:rsidR="00160F11" w:rsidRPr="006A56FF" w:rsidDel="004C4BA1">
          <w:rPr>
            <w:lang w:val="en-US"/>
          </w:rPr>
          <w:delText xml:space="preserve"> </w:delText>
        </w:r>
      </w:del>
      <w:ins w:id="17" w:author="Philipp Alexander Linden" w:date="2020-06-29T15:34:00Z">
        <w:del w:id="18" w:author="Mareike Ariaans" w:date="2020-07-06T10:12:00Z">
          <w:r w:rsidR="00DC7F46" w:rsidDel="00872016">
            <w:rPr>
              <w:lang w:val="en-US"/>
            </w:rPr>
            <w:delText xml:space="preserve">Compared to </w:delText>
          </w:r>
        </w:del>
      </w:ins>
      <w:del w:id="19" w:author="Mareike Ariaans" w:date="2020-07-06T10:12:00Z">
        <w:r w:rsidR="00160F11" w:rsidRPr="006A56FF" w:rsidDel="00872016">
          <w:rPr>
            <w:lang w:val="en-US"/>
          </w:rPr>
          <w:delText xml:space="preserve">but </w:delText>
        </w:r>
        <w:r w:rsidR="000C097C" w:rsidRPr="006A56FF" w:rsidDel="00872016">
          <w:rPr>
            <w:lang w:val="en-US"/>
          </w:rPr>
          <w:delText>also compared</w:delText>
        </w:r>
        <w:r w:rsidRPr="006A56FF" w:rsidDel="00872016">
          <w:rPr>
            <w:lang w:val="en-US"/>
          </w:rPr>
          <w:delText xml:space="preserve"> to earlier typologies, we make three advancements. </w:delText>
        </w:r>
        <w:commentRangeStart w:id="20"/>
        <w:commentRangeStart w:id="21"/>
        <w:r w:rsidRPr="006A56FF" w:rsidDel="00872016">
          <w:rPr>
            <w:lang w:val="en-US"/>
          </w:rPr>
          <w:delText xml:space="preserve">First, </w:delText>
        </w:r>
        <w:r w:rsidR="00DE67C7" w:rsidRPr="006A56FF" w:rsidDel="00872016">
          <w:rPr>
            <w:lang w:val="en-US"/>
          </w:rPr>
          <w:delText>previous</w:delText>
        </w:r>
        <w:r w:rsidRPr="006A56FF" w:rsidDel="00872016">
          <w:rPr>
            <w:lang w:val="en-US"/>
          </w:rPr>
          <w:delText xml:space="preserve"> typologies </w:delText>
        </w:r>
        <w:r w:rsidR="00DE67C7" w:rsidRPr="006A56FF" w:rsidDel="00872016">
          <w:rPr>
            <w:lang w:val="en-US"/>
          </w:rPr>
          <w:delText>often focus</w:delText>
        </w:r>
        <w:r w:rsidR="00272AF4" w:rsidRPr="006A56FF" w:rsidDel="00872016">
          <w:rPr>
            <w:lang w:val="en-US"/>
          </w:rPr>
          <w:delText xml:space="preserve"> </w:delText>
        </w:r>
        <w:r w:rsidRPr="006A56FF" w:rsidDel="00872016">
          <w:rPr>
            <w:lang w:val="en-US"/>
          </w:rPr>
          <w:delText>either on social services in general or on one aspect of LTC such as migration or family caregiving. Our approach clearly focuses</w:delText>
        </w:r>
      </w:del>
      <w:ins w:id="22" w:author="Philipp Alexander Linden" w:date="2020-06-29T15:41:00Z">
        <w:del w:id="23" w:author="Mareike Ariaans" w:date="2020-07-06T10:12:00Z">
          <w:r w:rsidR="004C4BA1" w:rsidDel="00872016">
            <w:rPr>
              <w:lang w:val="en-US"/>
            </w:rPr>
            <w:delText>We focus</w:delText>
          </w:r>
        </w:del>
      </w:ins>
      <w:del w:id="24" w:author="Mareike Ariaans" w:date="2020-07-06T10:12:00Z">
        <w:r w:rsidRPr="006A56FF" w:rsidDel="00872016">
          <w:rPr>
            <w:lang w:val="en-US"/>
          </w:rPr>
          <w:delText xml:space="preserve"> on characteristics of LTC </w:delText>
        </w:r>
        <w:r w:rsidRPr="006A56FF" w:rsidDel="00872016">
          <w:rPr>
            <w:i/>
            <w:lang w:val="en-US"/>
          </w:rPr>
          <w:delText>institutions</w:delText>
        </w:r>
        <w:r w:rsidRPr="006A56FF" w:rsidDel="00872016">
          <w:rPr>
            <w:lang w:val="en-US"/>
          </w:rPr>
          <w:delText xml:space="preserve">. Second, earlier typologies used either </w:delText>
        </w:r>
      </w:del>
      <w:ins w:id="25" w:author="Philipp Alexander Linden" w:date="2020-06-29T15:41:00Z">
        <w:del w:id="26" w:author="Mareike Ariaans" w:date="2020-07-06T10:12:00Z">
          <w:r w:rsidR="004C4BA1" w:rsidDel="00872016">
            <w:rPr>
              <w:lang w:val="en-US"/>
            </w:rPr>
            <w:delText>used</w:delText>
          </w:r>
        </w:del>
      </w:ins>
      <w:del w:id="27" w:author="Mareike Ariaans" w:date="2020-07-06T10:12:00Z">
        <w:r w:rsidRPr="006A56FF" w:rsidDel="00872016">
          <w:rPr>
            <w:lang w:val="en-US"/>
          </w:rPr>
          <w:delText xml:space="preserve">solely quantitative OECD or Eurostat data or </w:delText>
        </w:r>
      </w:del>
      <w:ins w:id="28" w:author="Philipp Alexander Linden" w:date="2020-06-29T15:42:00Z">
        <w:del w:id="29" w:author="Mareike Ariaans" w:date="2020-07-06T10:12:00Z">
          <w:r w:rsidR="004C4BA1" w:rsidDel="00872016">
            <w:rPr>
              <w:lang w:val="en-US"/>
            </w:rPr>
            <w:delText xml:space="preserve">standardized </w:delText>
          </w:r>
        </w:del>
      </w:ins>
      <w:del w:id="30" w:author="Mareike Ariaans" w:date="2020-07-06T10:12:00Z">
        <w:r w:rsidRPr="006A56FF" w:rsidDel="00872016">
          <w:rPr>
            <w:lang w:val="en-US"/>
          </w:rPr>
          <w:delText xml:space="preserve">data on institutional and regulatory aspects of LTC systems. We integrate both approaches by using quantitative OCED data on </w:delText>
        </w:r>
        <w:r w:rsidR="00272AF4" w:rsidRPr="006A56FF" w:rsidDel="00872016">
          <w:rPr>
            <w:lang w:val="en-US"/>
          </w:rPr>
          <w:delText xml:space="preserve">supply, </w:delText>
        </w:r>
        <w:r w:rsidR="00BB1865" w:rsidRPr="006A56FF" w:rsidDel="00872016">
          <w:rPr>
            <w:lang w:val="en-US"/>
          </w:rPr>
          <w:delText>public-private mix,</w:delText>
        </w:r>
        <w:r w:rsidR="00272AF4" w:rsidRPr="006A56FF" w:rsidDel="00872016">
          <w:rPr>
            <w:lang w:val="en-US"/>
          </w:rPr>
          <w:delText xml:space="preserve"> performance</w:delText>
        </w:r>
        <w:r w:rsidR="0033302D" w:rsidRPr="006A56FF" w:rsidDel="00872016">
          <w:rPr>
            <w:lang w:val="en-US"/>
          </w:rPr>
          <w:delText xml:space="preserve"> </w:delText>
        </w:r>
        <w:r w:rsidRPr="006A56FF" w:rsidDel="00872016">
          <w:rPr>
            <w:i/>
            <w:lang w:val="en-US"/>
          </w:rPr>
          <w:delText>as well as</w:delText>
        </w:r>
        <w:r w:rsidRPr="006A56FF" w:rsidDel="00872016">
          <w:rPr>
            <w:lang w:val="en-US"/>
          </w:rPr>
          <w:delText xml:space="preserve"> institutional data on accessibility of systems. Third, </w:delText>
        </w:r>
      </w:del>
      <w:ins w:id="31" w:author="Philipp Alexander Linden" w:date="2020-06-29T15:43:00Z">
        <w:del w:id="32" w:author="Mareike Ariaans" w:date="2020-07-06T10:12:00Z">
          <w:r w:rsidR="004C4BA1" w:rsidDel="00872016">
            <w:rPr>
              <w:lang w:val="en-US"/>
            </w:rPr>
            <w:delText xml:space="preserve">we provide a felixible typology of LTC systems by taking different methods of clustering into </w:delText>
          </w:r>
        </w:del>
      </w:ins>
      <w:ins w:id="33" w:author="Philipp Alexander Linden" w:date="2020-06-29T15:44:00Z">
        <w:del w:id="34" w:author="Mareike Ariaans" w:date="2020-07-06T10:12:00Z">
          <w:r w:rsidR="004C4BA1" w:rsidDel="00872016">
            <w:rPr>
              <w:lang w:val="en-US"/>
            </w:rPr>
            <w:delText>account.</w:delText>
          </w:r>
        </w:del>
      </w:ins>
      <w:del w:id="35" w:author="Mareike Ariaans" w:date="2020-07-06T10:12:00Z">
        <w:r w:rsidRPr="006A56FF" w:rsidDel="00872016">
          <w:rPr>
            <w:lang w:val="en-US"/>
          </w:rPr>
          <w:delText>we use</w:delText>
        </w:r>
        <w:r w:rsidR="0033302D" w:rsidRPr="006A56FF" w:rsidDel="00872016">
          <w:rPr>
            <w:lang w:val="en-US"/>
          </w:rPr>
          <w:delText xml:space="preserve"> various </w:delText>
        </w:r>
        <w:r w:rsidRPr="006A56FF" w:rsidDel="00872016">
          <w:rPr>
            <w:lang w:val="en-US"/>
          </w:rPr>
          <w:delText xml:space="preserve">clustering methods, </w:delText>
        </w:r>
        <w:r w:rsidR="0033302D" w:rsidRPr="006A56FF" w:rsidDel="00872016">
          <w:rPr>
            <w:lang w:val="en-US"/>
          </w:rPr>
          <w:delText>in order to derive at a flexible typology.</w:delText>
        </w:r>
        <w:r w:rsidRPr="006A56FF" w:rsidDel="00872016">
          <w:rPr>
            <w:lang w:val="en-US"/>
          </w:rPr>
          <w:delText xml:space="preserve"> </w:delText>
        </w:r>
        <w:commentRangeEnd w:id="20"/>
        <w:r w:rsidR="002C6B2D" w:rsidDel="00872016">
          <w:rPr>
            <w:rStyle w:val="Kommentarzeichen"/>
          </w:rPr>
          <w:commentReference w:id="20"/>
        </w:r>
        <w:commentRangeEnd w:id="21"/>
        <w:r w:rsidR="00872016" w:rsidDel="00872016">
          <w:rPr>
            <w:rStyle w:val="Kommentarzeichen"/>
          </w:rPr>
          <w:commentReference w:id="21"/>
        </w:r>
      </w:del>
      <w:r w:rsidRPr="006A56FF">
        <w:rPr>
          <w:lang w:val="en-US"/>
        </w:rPr>
        <w:t>These advancements increase the empirical basis of comparative LTC systems research and make results more comparable to other welfare and healthcare typologies.</w:t>
      </w:r>
      <w:r w:rsidR="00BB1865" w:rsidRPr="006A56FF">
        <w:rPr>
          <w:lang w:val="en-US"/>
        </w:rPr>
        <w:t xml:space="preserve"> Our results show </w:t>
      </w:r>
      <w:r w:rsidR="006641F6">
        <w:rPr>
          <w:lang w:val="en-US"/>
        </w:rPr>
        <w:t>a typology of 4+2 clusters with</w:t>
      </w:r>
    </w:p>
    <w:p w14:paraId="69555BD9" w14:textId="5BF8123D" w:rsidR="00AD66E9" w:rsidRPr="006A56FF" w:rsidRDefault="00AD66E9" w:rsidP="00DB62C0">
      <w:pPr>
        <w:spacing w:line="360" w:lineRule="auto"/>
        <w:jc w:val="both"/>
        <w:rPr>
          <w:szCs w:val="24"/>
          <w:lang w:val="en-US"/>
        </w:rPr>
      </w:pPr>
    </w:p>
    <w:p w14:paraId="56E0A2E6" w14:textId="781306E9" w:rsidR="00522322" w:rsidRPr="006A56FF" w:rsidRDefault="00522322" w:rsidP="00DB62C0">
      <w:pPr>
        <w:spacing w:line="360" w:lineRule="auto"/>
        <w:jc w:val="both"/>
        <w:rPr>
          <w:szCs w:val="24"/>
          <w:lang w:val="en-US"/>
        </w:rPr>
      </w:pPr>
      <w:r w:rsidRPr="006A56FF">
        <w:rPr>
          <w:b/>
          <w:szCs w:val="24"/>
          <w:lang w:val="en-US"/>
        </w:rPr>
        <w:t>Keywords:</w:t>
      </w:r>
      <w:r w:rsidRPr="006A56FF">
        <w:rPr>
          <w:szCs w:val="24"/>
          <w:lang w:val="en-US"/>
        </w:rPr>
        <w:t xml:space="preserve"> long-term care, elderly, typology, classification</w:t>
      </w:r>
    </w:p>
    <w:p w14:paraId="0FE71BF8" w14:textId="1FA45DBB" w:rsidR="00522322" w:rsidRPr="006A56FF" w:rsidRDefault="00522322" w:rsidP="00DB62C0">
      <w:pPr>
        <w:spacing w:line="360" w:lineRule="auto"/>
        <w:jc w:val="both"/>
        <w:rPr>
          <w:szCs w:val="24"/>
          <w:lang w:val="en-US"/>
        </w:rPr>
      </w:pPr>
    </w:p>
    <w:p w14:paraId="3AA45043" w14:textId="77777777" w:rsidR="00EB31E0" w:rsidRPr="006A56FF" w:rsidRDefault="00EB31E0">
      <w:pPr>
        <w:rPr>
          <w:b/>
          <w:szCs w:val="24"/>
          <w:lang w:val="en-US"/>
        </w:rPr>
      </w:pPr>
      <w:r w:rsidRPr="006A56FF">
        <w:rPr>
          <w:b/>
          <w:szCs w:val="24"/>
          <w:lang w:val="en-US"/>
        </w:rPr>
        <w:br w:type="page"/>
      </w:r>
    </w:p>
    <w:p w14:paraId="0AB18E91" w14:textId="2CEB7DF3" w:rsidR="00AD66E9" w:rsidRPr="006A56FF" w:rsidRDefault="00AD66E9" w:rsidP="00EB31E0">
      <w:pPr>
        <w:pStyle w:val="berschrift1"/>
        <w:rPr>
          <w:lang w:val="en-US"/>
        </w:rPr>
      </w:pPr>
      <w:r w:rsidRPr="006A56FF">
        <w:rPr>
          <w:lang w:val="en-US"/>
        </w:rPr>
        <w:lastRenderedPageBreak/>
        <w:t>Introduction</w:t>
      </w:r>
      <w:r w:rsidR="00EB31E0" w:rsidRPr="006A56FF">
        <w:rPr>
          <w:lang w:val="en-US"/>
        </w:rPr>
        <w:t xml:space="preserve"> – 1</w:t>
      </w:r>
      <w:r w:rsidR="008D28C6">
        <w:rPr>
          <w:lang w:val="en-US"/>
        </w:rPr>
        <w:t>7</w:t>
      </w:r>
      <w:r w:rsidR="00EB31E0" w:rsidRPr="006A56FF">
        <w:rPr>
          <w:lang w:val="en-US"/>
        </w:rPr>
        <w:t>2 words</w:t>
      </w:r>
    </w:p>
    <w:p w14:paraId="3E38185A" w14:textId="787FC846" w:rsidR="002A6758" w:rsidRPr="006A56FF" w:rsidDel="00872016" w:rsidRDefault="00CA3F98" w:rsidP="00E00A57">
      <w:pPr>
        <w:pStyle w:val="02FlietextErsterAbsatz"/>
        <w:rPr>
          <w:del w:id="36" w:author="Mareike Ariaans" w:date="2020-07-06T10:13:00Z"/>
          <w:lang w:val="en-US"/>
        </w:rPr>
      </w:pPr>
      <w:r w:rsidRPr="006A56FF">
        <w:rPr>
          <w:lang w:val="en-US"/>
        </w:rPr>
        <w:t>In most OECD countries d</w:t>
      </w:r>
      <w:r w:rsidR="00E2094C" w:rsidRPr="006A56FF">
        <w:rPr>
          <w:lang w:val="en-US"/>
        </w:rPr>
        <w:t xml:space="preserve">emographic ageing </w:t>
      </w:r>
      <w:r w:rsidR="0092131F" w:rsidRPr="006A56FF">
        <w:rPr>
          <w:lang w:val="en-US"/>
        </w:rPr>
        <w:t>poses</w:t>
      </w:r>
      <w:r w:rsidRPr="006A56FF">
        <w:rPr>
          <w:lang w:val="en-US"/>
        </w:rPr>
        <w:t xml:space="preserve"> serious</w:t>
      </w:r>
      <w:r w:rsidR="0092131F" w:rsidRPr="006A56FF">
        <w:rPr>
          <w:lang w:val="en-US"/>
        </w:rPr>
        <w:t xml:space="preserve"> challenges </w:t>
      </w:r>
      <w:r w:rsidRPr="006A56FF">
        <w:rPr>
          <w:lang w:val="en-US"/>
        </w:rPr>
        <w:t xml:space="preserve">to </w:t>
      </w:r>
      <w:r w:rsidR="00673314" w:rsidRPr="006A56FF">
        <w:rPr>
          <w:lang w:val="en-US"/>
        </w:rPr>
        <w:t>the provision of</w:t>
      </w:r>
      <w:r w:rsidRPr="006A56FF">
        <w:rPr>
          <w:lang w:val="en-US"/>
        </w:rPr>
        <w:t xml:space="preserve"> long-term care (LTC) services. </w:t>
      </w:r>
      <w:ins w:id="37" w:author="Philipp Alexander Linden" w:date="2020-06-29T15:48:00Z">
        <w:r w:rsidR="00B60E8A">
          <w:rPr>
            <w:lang w:val="en-US"/>
          </w:rPr>
          <w:t>T</w:t>
        </w:r>
      </w:ins>
      <w:ins w:id="38" w:author="Philipp Alexander Linden" w:date="2020-06-29T15:47:00Z">
        <w:r w:rsidR="00B60E8A" w:rsidRPr="00B60E8A">
          <w:rPr>
            <w:lang w:val="en-US"/>
          </w:rPr>
          <w:t xml:space="preserve">he </w:t>
        </w:r>
      </w:ins>
      <w:ins w:id="39" w:author="Philipp Alexander Linden" w:date="2020-06-29T15:51:00Z">
        <w:r w:rsidR="000145CE">
          <w:rPr>
            <w:lang w:val="en-US"/>
          </w:rPr>
          <w:t>period</w:t>
        </w:r>
      </w:ins>
      <w:ins w:id="40" w:author="Philipp Alexander Linden" w:date="2020-06-29T15:47:00Z">
        <w:r w:rsidR="00B60E8A" w:rsidRPr="00B60E8A">
          <w:rPr>
            <w:lang w:val="en-US"/>
          </w:rPr>
          <w:t xml:space="preserve"> in which LTC services are needed </w:t>
        </w:r>
      </w:ins>
      <w:customXmlInsRangeStart w:id="41" w:author="Philipp Alexander Linden" w:date="2020-06-29T15:47:00Z"/>
      <w:sdt>
        <w:sdtPr>
          <w:rPr>
            <w:lang w:val="en-US"/>
          </w:rPr>
          <w:alias w:val="Don't edit this field"/>
          <w:tag w:val="CitaviPlaceholder#b8d5291f-effe-4c65-a9cd-3b7fae3e03cb"/>
          <w:id w:val="1795401828"/>
          <w:placeholder>
            <w:docPart w:val="CFB168E5B9A7404CB9C23D04B1B0159A"/>
          </w:placeholder>
        </w:sdtPr>
        <w:sdtContent>
          <w:customXmlInsRangeEnd w:id="41"/>
          <w:ins w:id="42" w:author="Philipp Alexander Linden" w:date="2020-06-29T15:47:00Z">
            <w:r w:rsidR="00B60E8A" w:rsidRPr="00B60E8A">
              <w:rPr>
                <w:lang w:val="en-US"/>
              </w:rPr>
              <w:fldChar w:fldCharType="begin"/>
            </w:r>
          </w:ins>
          <w:r w:rsidR="00952423">
            <w:rPr>
              <w:lang w:val="en-US"/>
            </w:rPr>
            <w:instrText>ADDIN CitaviPlaceholder{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E5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jA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jE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jI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yMy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Q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I1IiwiQ291bnQiOjEsIlRleHRVbml0cyI6W3siJGlkIjoiMjYiLCJGb250U3R5bGUiOnsiJGlkIjoiMjciLCJOZXV0cmFsIjp0cnVlfSwiUmVhZGluZ09yZGVyIjoxLCJUZXh0IjoiKFJlY2hlbCBldCBhbC4sIDIwMTM7IENvbG9tYm8gZXQgYWwuLCAyMDExKSJ9XX0sIlRhZyI6IkNpdGF2aVBsYWNlaG9sZGVyI2I4ZDUyOTFmLWVmZmUtNGM2NS1hOWNkLTNiN2ZhZTNlMDNjYiIsIlRleHQiOiIoUmVjaGVsIGV0IGFsLiwgMjAxMzsgQ29sb21ibyBldCBhbC4sIDIwMTEpIiwiV0FJVmVyc2lvbiI6IjYuNC4wLjM1In0=}</w:instrText>
          </w:r>
          <w:ins w:id="43" w:author="Philipp Alexander Linden" w:date="2020-06-29T15:47:00Z">
            <w:r w:rsidR="00B60E8A" w:rsidRPr="00B60E8A">
              <w:rPr>
                <w:lang w:val="en-US"/>
              </w:rPr>
              <w:fldChar w:fldCharType="separate"/>
            </w:r>
          </w:ins>
          <w:r w:rsidR="00952423">
            <w:rPr>
              <w:lang w:val="en-US"/>
            </w:rPr>
            <w:t>(Rechel et al., 2013; Colombo et al., 2011)</w:t>
          </w:r>
          <w:ins w:id="44" w:author="Philipp Alexander Linden" w:date="2020-06-29T15:47:00Z">
            <w:r w:rsidR="00B60E8A" w:rsidRPr="00B60E8A">
              <w:rPr>
                <w:lang w:val="en-US"/>
              </w:rPr>
              <w:fldChar w:fldCharType="end"/>
            </w:r>
          </w:ins>
          <w:customXmlInsRangeStart w:id="45" w:author="Philipp Alexander Linden" w:date="2020-06-29T15:47:00Z"/>
        </w:sdtContent>
      </w:sdt>
      <w:customXmlInsRangeEnd w:id="45"/>
      <w:r w:rsidR="00B60E8A">
        <w:rPr>
          <w:lang w:val="en-US"/>
        </w:rPr>
        <w:t xml:space="preserve"> will </w:t>
      </w:r>
      <w:ins w:id="46" w:author="Philipp Alexander Linden" w:date="2020-06-29T15:52:00Z">
        <w:r w:rsidR="000145CE">
          <w:rPr>
            <w:lang w:val="en-US"/>
          </w:rPr>
          <w:t>extend</w:t>
        </w:r>
      </w:ins>
      <w:del w:id="47" w:author="Philipp Alexander Linden" w:date="2020-06-29T15:51:00Z">
        <w:r w:rsidR="00B60E8A" w:rsidDel="000145CE">
          <w:rPr>
            <w:lang w:val="en-US"/>
          </w:rPr>
          <w:delText>increase</w:delText>
        </w:r>
      </w:del>
      <w:r w:rsidR="00B60E8A">
        <w:rPr>
          <w:lang w:val="en-US"/>
        </w:rPr>
        <w:t xml:space="preserve">, since </w:t>
      </w:r>
      <w:r w:rsidR="0033302D" w:rsidRPr="006A56FF">
        <w:rPr>
          <w:lang w:val="en-US"/>
        </w:rPr>
        <w:t>longevity and the ageing o</w:t>
      </w:r>
      <w:r w:rsidR="00E96149" w:rsidRPr="006A56FF">
        <w:rPr>
          <w:lang w:val="en-US"/>
        </w:rPr>
        <w:t>f the baby boom generation lead</w:t>
      </w:r>
      <w:r w:rsidR="00B60E8A">
        <w:rPr>
          <w:lang w:val="en-US"/>
        </w:rPr>
        <w:t>s</w:t>
      </w:r>
      <w:r w:rsidR="0033302D" w:rsidRPr="006A56FF">
        <w:rPr>
          <w:lang w:val="en-US"/>
        </w:rPr>
        <w:t xml:space="preserve"> to </w:t>
      </w:r>
      <w:del w:id="48" w:author="Philipp Alexander Linden" w:date="2020-06-29T15:48:00Z">
        <w:r w:rsidR="0033302D" w:rsidRPr="006A56FF" w:rsidDel="00B60E8A">
          <w:rPr>
            <w:lang w:val="en-US"/>
          </w:rPr>
          <w:delText xml:space="preserve">an increase in the number of </w:delText>
        </w:r>
      </w:del>
      <w:ins w:id="49" w:author="Philipp Alexander Linden" w:date="2020-06-29T15:48:00Z">
        <w:r w:rsidR="00B60E8A">
          <w:rPr>
            <w:lang w:val="en-US"/>
          </w:rPr>
          <w:t xml:space="preserve">more </w:t>
        </w:r>
      </w:ins>
      <w:r w:rsidR="0033302D" w:rsidRPr="006A56FF">
        <w:rPr>
          <w:lang w:val="en-US"/>
        </w:rPr>
        <w:t>elderly people</w:t>
      </w:r>
      <w:ins w:id="50" w:author="Philipp Alexander Linden" w:date="2020-06-29T15:48:00Z">
        <w:r w:rsidR="00B60E8A">
          <w:rPr>
            <w:lang w:val="en-US"/>
          </w:rPr>
          <w:t xml:space="preserve"> with higher life expectancies</w:t>
        </w:r>
      </w:ins>
      <w:del w:id="51" w:author="Philipp Alexander Linden" w:date="2020-06-29T15:48:00Z">
        <w:r w:rsidR="00A04BA1" w:rsidRPr="006A56FF" w:rsidDel="00B60E8A">
          <w:rPr>
            <w:lang w:val="en-US"/>
          </w:rPr>
          <w:delText xml:space="preserve">, while a general higher </w:delText>
        </w:r>
        <w:r w:rsidR="0092358D" w:rsidRPr="006A56FF" w:rsidDel="00B60E8A">
          <w:rPr>
            <w:lang w:val="en-US"/>
          </w:rPr>
          <w:delText xml:space="preserve">life expectancy </w:delText>
        </w:r>
      </w:del>
      <w:del w:id="52" w:author="Philipp Alexander Linden" w:date="2020-06-29T15:47:00Z">
        <w:r w:rsidR="0033302D" w:rsidRPr="006A56FF" w:rsidDel="00B60E8A">
          <w:rPr>
            <w:lang w:val="en-US"/>
          </w:rPr>
          <w:delText>the</w:delText>
        </w:r>
        <w:r w:rsidR="0092358D" w:rsidRPr="006A56FF" w:rsidDel="00B60E8A">
          <w:rPr>
            <w:lang w:val="en-US"/>
          </w:rPr>
          <w:delText xml:space="preserve"> </w:delText>
        </w:r>
        <w:r w:rsidR="0092131F" w:rsidRPr="006A56FF" w:rsidDel="00B60E8A">
          <w:rPr>
            <w:lang w:val="en-US"/>
          </w:rPr>
          <w:delText>duration of time in</w:delText>
        </w:r>
        <w:r w:rsidR="0033302D" w:rsidRPr="006A56FF" w:rsidDel="00B60E8A">
          <w:rPr>
            <w:lang w:val="en-US"/>
          </w:rPr>
          <w:delText xml:space="preserve"> which LTC services are needed</w:delText>
        </w:r>
        <w:r w:rsidR="0092131F" w:rsidRPr="006A56FF" w:rsidDel="00B60E8A">
          <w:rPr>
            <w:lang w:val="en-US"/>
          </w:rPr>
          <w:delText xml:space="preserve"> </w:delText>
        </w:r>
      </w:del>
      <w:customXmlDelRangeStart w:id="53" w:author="Philipp Alexander Linden" w:date="2020-06-29T15:47:00Z"/>
      <w:sdt>
        <w:sdtPr>
          <w:rPr>
            <w:lang w:val="en-US"/>
          </w:rPr>
          <w:alias w:val="Don't edit this field"/>
          <w:tag w:val="CitaviPlaceholder#5636c65a-dfb9-4a66-a49b-9f1b4c5e441a"/>
          <w:id w:val="1837805593"/>
          <w:placeholder>
            <w:docPart w:val="DefaultPlaceholder_-1854013440"/>
          </w:placeholder>
        </w:sdtPr>
        <w:sdtContent>
          <w:customXmlDelRangeEnd w:id="53"/>
          <w:del w:id="54" w:author="Philipp Alexander Linden" w:date="2020-06-29T15:47:00Z">
            <w:r w:rsidR="0064637A" w:rsidRPr="006A56FF" w:rsidDel="00B60E8A">
              <w:rPr>
                <w:lang w:val="en-US"/>
              </w:rPr>
              <w:fldChar w:fldCharType="begin"/>
            </w:r>
          </w:del>
          <w:r w:rsidR="00952423">
            <w:rPr>
              <w:lang w:val="en-US"/>
            </w:rPr>
            <w:instrText>ADDIN CitaviPlaceholder{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E5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jA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jE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jI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yMy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Q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I1IiwiQ291bnQiOjEsIlRleHRVbml0cyI6W3siJGlkIjoiMjYiLCJGb250U3R5bGUiOnsiJGlkIjoiMjciLCJOZXV0cmFsIjp0cnVlfSwiUmVhZGluZ09yZGVyIjoxLCJUZXh0IjoiKFJlY2hlbCBldCBhbC4sIDIwMTM7IENvbG9tYm8gZXQgYWwuLCAyMDExKSJ9XX0sIlRhZyI6IkNpdGF2aVBsYWNlaG9sZGVyIzU2MzZjNjVhLWRmYjktNGE2Ni1hNDliLTlmMWI0YzVlNDQxYSIsIlRleHQiOiIoUmVjaGVsIGV0IGFsLiwgMjAxMzsgQ29sb21ibyBldCBhbC4sIDIwMTEpIiwiV0FJVmVyc2lvbiI6IjYuNC4wLjM1In0=}</w:instrText>
          </w:r>
          <w:del w:id="55" w:author="Philipp Alexander Linden" w:date="2020-06-29T15:47:00Z">
            <w:r w:rsidR="0064637A" w:rsidRPr="006A56FF" w:rsidDel="00B60E8A">
              <w:rPr>
                <w:lang w:val="en-US"/>
              </w:rPr>
              <w:fldChar w:fldCharType="separate"/>
            </w:r>
          </w:del>
          <w:r w:rsidR="00952423">
            <w:rPr>
              <w:lang w:val="en-US"/>
            </w:rPr>
            <w:t>(Rechel et al., 2013; Colombo et al., 2011)</w:t>
          </w:r>
          <w:del w:id="56" w:author="Philipp Alexander Linden" w:date="2020-06-29T15:47:00Z">
            <w:r w:rsidR="0064637A" w:rsidRPr="006A56FF" w:rsidDel="00B60E8A">
              <w:rPr>
                <w:lang w:val="en-US"/>
              </w:rPr>
              <w:fldChar w:fldCharType="end"/>
            </w:r>
          </w:del>
          <w:customXmlDelRangeStart w:id="57" w:author="Philipp Alexander Linden" w:date="2020-06-29T15:47:00Z"/>
        </w:sdtContent>
      </w:sdt>
      <w:customXmlDelRangeEnd w:id="57"/>
      <w:del w:id="58" w:author="Philipp Alexander Linden" w:date="2020-06-29T15:47:00Z">
        <w:r w:rsidR="0092131F" w:rsidRPr="006A56FF" w:rsidDel="00B60E8A">
          <w:rPr>
            <w:lang w:val="en-US"/>
          </w:rPr>
          <w:delText xml:space="preserve">. </w:delText>
        </w:r>
      </w:del>
      <w:del w:id="59" w:author="Philipp Alexander Linden" w:date="2020-06-29T15:48:00Z">
        <w:r w:rsidR="0092131F" w:rsidRPr="006A56FF" w:rsidDel="000145CE">
          <w:rPr>
            <w:lang w:val="en-US"/>
          </w:rPr>
          <w:delText>Due to t</w:delText>
        </w:r>
      </w:del>
      <w:r w:rsidR="000145CE">
        <w:rPr>
          <w:lang w:val="en-US"/>
        </w:rPr>
        <w:t>T</w:t>
      </w:r>
      <w:r w:rsidR="0092131F" w:rsidRPr="006A56FF">
        <w:rPr>
          <w:lang w:val="en-US"/>
        </w:rPr>
        <w:t xml:space="preserve">his </w:t>
      </w:r>
      <w:del w:id="60" w:author="Mareike Ariaans" w:date="2020-07-06T09:43:00Z">
        <w:r w:rsidR="0092131F" w:rsidRPr="006A56FF" w:rsidDel="009E7DEE">
          <w:rPr>
            <w:lang w:val="en-US"/>
          </w:rPr>
          <w:delText xml:space="preserve">expected </w:delText>
        </w:r>
      </w:del>
      <w:r w:rsidR="0092131F" w:rsidRPr="006A56FF">
        <w:rPr>
          <w:lang w:val="en-US"/>
        </w:rPr>
        <w:t>double burde</w:t>
      </w:r>
      <w:r w:rsidR="00F90DFE" w:rsidRPr="006A56FF">
        <w:rPr>
          <w:lang w:val="en-US"/>
        </w:rPr>
        <w:t>n</w:t>
      </w:r>
      <w:r w:rsidR="00E96149" w:rsidRPr="006A56FF">
        <w:rPr>
          <w:lang w:val="en-US"/>
        </w:rPr>
        <w:t xml:space="preserve"> </w:t>
      </w:r>
      <w:r w:rsidR="000145CE">
        <w:rPr>
          <w:lang w:val="en-US"/>
        </w:rPr>
        <w:t xml:space="preserve">will increase both, </w:t>
      </w:r>
      <w:r w:rsidR="00E96149" w:rsidRPr="006A56FF">
        <w:rPr>
          <w:lang w:val="en-US"/>
        </w:rPr>
        <w:t xml:space="preserve">the demand for LTC services </w:t>
      </w:r>
      <w:r w:rsidR="000145CE">
        <w:rPr>
          <w:lang w:val="en-US"/>
        </w:rPr>
        <w:t xml:space="preserve">and </w:t>
      </w:r>
      <w:r w:rsidR="00E96149" w:rsidRPr="006A56FF">
        <w:rPr>
          <w:lang w:val="en-US"/>
        </w:rPr>
        <w:t>costs for</w:t>
      </w:r>
      <w:r w:rsidR="000145CE">
        <w:rPr>
          <w:lang w:val="en-US"/>
        </w:rPr>
        <w:t xml:space="preserve"> th</w:t>
      </w:r>
      <w:ins w:id="61" w:author="Mareike Ariaans" w:date="2020-07-07T11:49:00Z">
        <w:r w:rsidR="0064424A">
          <w:rPr>
            <w:lang w:val="en-US"/>
          </w:rPr>
          <w:t>ei</w:t>
        </w:r>
      </w:ins>
      <w:del w:id="62" w:author="Mareike Ariaans" w:date="2020-07-07T11:49:00Z">
        <w:r w:rsidR="000145CE" w:rsidDel="0064424A">
          <w:rPr>
            <w:lang w:val="en-US"/>
          </w:rPr>
          <w:delText>ie</w:delText>
        </w:r>
      </w:del>
      <w:r w:rsidR="000145CE">
        <w:rPr>
          <w:lang w:val="en-US"/>
        </w:rPr>
        <w:t>r</w:t>
      </w:r>
      <w:r w:rsidR="00A02BFB" w:rsidRPr="006A56FF">
        <w:rPr>
          <w:lang w:val="en-US"/>
        </w:rPr>
        <w:t xml:space="preserve"> provision</w:t>
      </w:r>
      <w:r w:rsidR="00E96149" w:rsidRPr="006A56FF">
        <w:rPr>
          <w:lang w:val="en-US"/>
        </w:rPr>
        <w:t>. Thus,</w:t>
      </w:r>
      <w:r w:rsidR="00F90DFE" w:rsidRPr="006A56FF">
        <w:rPr>
          <w:lang w:val="en-US"/>
        </w:rPr>
        <w:t xml:space="preserve"> countries</w:t>
      </w:r>
      <w:r w:rsidR="0092131F" w:rsidRPr="006A56FF">
        <w:rPr>
          <w:lang w:val="en-US"/>
        </w:rPr>
        <w:t xml:space="preserve"> reshape their LTC systems</w:t>
      </w:r>
      <w:r w:rsidR="0033302D" w:rsidRPr="006A56FF">
        <w:rPr>
          <w:lang w:val="en-US"/>
        </w:rPr>
        <w:t>,</w:t>
      </w:r>
      <w:r w:rsidR="0092131F" w:rsidRPr="006A56FF">
        <w:rPr>
          <w:lang w:val="en-US"/>
        </w:rPr>
        <w:t xml:space="preserve"> on the one hand to make them more efficient and financially robust and on the other hand to increase the access and performance of LTC systems</w:t>
      </w:r>
      <w:r w:rsidR="0064637A" w:rsidRPr="006A56FF">
        <w:rPr>
          <w:lang w:val="en-US"/>
        </w:rPr>
        <w:t xml:space="preserve"> </w:t>
      </w:r>
      <w:sdt>
        <w:sdtPr>
          <w:rPr>
            <w:lang w:val="en-US"/>
          </w:rPr>
          <w:alias w:val="Don't edit this field"/>
          <w:tag w:val="CitaviPlaceholder#451fbbc4-b02a-4026-8792-7d3b21a729f5"/>
          <w:id w:val="1612167781"/>
          <w:placeholder>
            <w:docPart w:val="DefaultPlaceholder_-1854013440"/>
          </w:placeholder>
        </w:sdtPr>
        <w:sdtContent>
          <w:r w:rsidR="0064637A" w:rsidRPr="006A56FF">
            <w:rPr>
              <w:lang w:val="en-US"/>
            </w:rPr>
            <w:fldChar w:fldCharType="begin"/>
          </w:r>
          <w:r w:rsidR="00952423">
            <w:rPr>
              <w:lang w:val="en-US"/>
            </w:rPr>
            <w:instrText>ADDIN CitaviPlaceholder{eyIkaWQiOiIxIiwiRW50cmllcyI6W3siJGlkIjoiMiIsIklkIjoiZGJlOGY4NDMtYjdiYi00ZWVkLTg4YjQtNmVmYjI1N2YzMDczIiwiUmFuZ2VMZW5ndGgiOjI2LCJSZWZlcmVuY2VJZCI6IjRmYjFlMTI5LTkzYzAtNDg2Yi1iMzhhLTMxMjEwMmZhMGI5NSIsIlJlZmVyZW5jZSI6eyIkaWQiOiIzIiwiQWJzdHJhY3RDb21wbGV4aXR5IjowLCJBYnN0cmFjdFNvdXJjZVRleHRGb3JtYXQiOjAsIkF1dGhvcnMiOltdLCJDaXRhdGlvbktleVVwZGF0ZVR5cGUiOjAsIkNvbGxhYm9yYXRvcnMiOltdLCJEb2kiOiIxMC4xMDA3Lzk3OC0xLTQ2MTQtNDUwMi05IiwiRWRpdG9ycyI6W3siJGlkIjoiNC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}</w:instrText>
          </w:r>
          <w:r w:rsidR="0064637A" w:rsidRPr="006A56FF">
            <w:rPr>
              <w:lang w:val="en-US"/>
            </w:rPr>
            <w:fldChar w:fldCharType="separate"/>
          </w:r>
          <w:r w:rsidR="00952423">
            <w:rPr>
              <w:lang w:val="en-US"/>
            </w:rPr>
            <w:t>(Ranci and Pavolini, 2013)</w:t>
          </w:r>
          <w:r w:rsidR="0064637A" w:rsidRPr="006A56FF">
            <w:rPr>
              <w:lang w:val="en-US"/>
            </w:rPr>
            <w:fldChar w:fldCharType="end"/>
          </w:r>
        </w:sdtContent>
      </w:sdt>
      <w:r w:rsidR="0092131F" w:rsidRPr="006A56FF">
        <w:rPr>
          <w:lang w:val="en-US"/>
        </w:rPr>
        <w:t>.</w:t>
      </w:r>
      <w:r w:rsidR="00F90DFE" w:rsidRPr="006A56FF">
        <w:rPr>
          <w:lang w:val="en-US"/>
        </w:rPr>
        <w:t xml:space="preserve"> </w:t>
      </w:r>
      <w:r w:rsidR="00E96149" w:rsidRPr="006A56FF">
        <w:rPr>
          <w:lang w:val="en-US"/>
        </w:rPr>
        <w:t>Many countries adopted m</w:t>
      </w:r>
      <w:r w:rsidR="00B456DE" w:rsidRPr="006A56FF">
        <w:rPr>
          <w:lang w:val="en-US"/>
        </w:rPr>
        <w:t>ar</w:t>
      </w:r>
      <w:r w:rsidR="002A6758" w:rsidRPr="006A56FF">
        <w:rPr>
          <w:lang w:val="en-US"/>
        </w:rPr>
        <w:t>ketization, economization</w:t>
      </w:r>
      <w:ins w:id="63" w:author="Mareike Ariaans" w:date="2020-07-06T09:44:00Z">
        <w:r w:rsidR="009E7DEE">
          <w:rPr>
            <w:lang w:val="en-US"/>
          </w:rPr>
          <w:t>,</w:t>
        </w:r>
      </w:ins>
      <w:r w:rsidR="002A6758" w:rsidRPr="006A56FF">
        <w:rPr>
          <w:lang w:val="en-US"/>
        </w:rPr>
        <w:t xml:space="preserve"> and corporatization </w:t>
      </w:r>
      <w:r w:rsidR="00E96149" w:rsidRPr="006A56FF">
        <w:rPr>
          <w:lang w:val="en-US"/>
        </w:rPr>
        <w:t>reform measures which often tremendously altered the</w:t>
      </w:r>
      <w:r w:rsidR="00A02BFB" w:rsidRPr="006A56FF">
        <w:rPr>
          <w:lang w:val="en-US"/>
        </w:rPr>
        <w:t xml:space="preserve"> scope and</w:t>
      </w:r>
      <w:r w:rsidR="00E96149" w:rsidRPr="006A56FF">
        <w:rPr>
          <w:lang w:val="en-US"/>
        </w:rPr>
        <w:t xml:space="preserve"> functioning of established LTC systems</w:t>
      </w:r>
      <w:r w:rsidR="00A02BFB" w:rsidRPr="006A56FF">
        <w:rPr>
          <w:lang w:val="en-US"/>
        </w:rPr>
        <w:t xml:space="preserve"> </w:t>
      </w:r>
      <w:sdt>
        <w:sdtPr>
          <w:rPr>
            <w:lang w:val="en-US"/>
          </w:rPr>
          <w:alias w:val="Don't edit this field"/>
          <w:tag w:val="CitaviPlaceholder#7d7c2234-13b1-496a-83bb-e22264d924f5"/>
          <w:id w:val="1157506763"/>
          <w:placeholder>
            <w:docPart w:val="DefaultPlaceholder_-1854013440"/>
          </w:placeholder>
        </w:sdtPr>
        <w:sdtContent>
          <w:r w:rsidR="00387D21" w:rsidRPr="006A56FF">
            <w:rPr>
              <w:lang w:val="en-US"/>
            </w:rPr>
            <w:fldChar w:fldCharType="begin"/>
          </w:r>
          <w:r w:rsidR="00952423">
            <w:rPr>
              <w:lang w:val="en-US"/>
            </w:rPr>
            <w: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VyaW9kaWNhbCI6eyIkaWQiOiIxMC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Jc0xvY2FsQ2xvdWRQcm9qZWN0RmlsZUxpbmsiOmZhbHNl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0LjAuMzUifQ==}</w:instrText>
          </w:r>
          <w:r w:rsidR="00387D21" w:rsidRPr="006A56FF">
            <w:rPr>
              <w:lang w:val="en-US"/>
            </w:rPr>
            <w:fldChar w:fldCharType="separate"/>
          </w:r>
          <w:r w:rsidR="00952423">
            <w:rPr>
              <w:lang w:val="en-US"/>
            </w:rPr>
            <w:t>(Farris and Marchetti, 2017; Ungerson, 1997)</w:t>
          </w:r>
          <w:r w:rsidR="00387D21" w:rsidRPr="006A56FF">
            <w:rPr>
              <w:lang w:val="en-US"/>
            </w:rPr>
            <w:fldChar w:fldCharType="end"/>
          </w:r>
        </w:sdtContent>
      </w:sdt>
      <w:r w:rsidR="00387D21" w:rsidRPr="006A56FF">
        <w:rPr>
          <w:lang w:val="en-US"/>
        </w:rPr>
        <w:t>.</w:t>
      </w:r>
      <w:r w:rsidR="00E96149" w:rsidRPr="006A56FF">
        <w:rPr>
          <w:lang w:val="en-US"/>
        </w:rPr>
        <w:t xml:space="preserve"> Thus, in</w:t>
      </w:r>
      <w:r w:rsidR="001E64E8" w:rsidRPr="006A56FF">
        <w:rPr>
          <w:lang w:val="en-US"/>
        </w:rPr>
        <w:t>creasing problem pressure and numerous reforms in</w:t>
      </w:r>
      <w:r w:rsidR="00E96149" w:rsidRPr="006A56FF">
        <w:rPr>
          <w:lang w:val="en-US"/>
        </w:rPr>
        <w:t xml:space="preserve"> recent years</w:t>
      </w:r>
      <w:r w:rsidR="001E64E8" w:rsidRPr="006A56FF">
        <w:rPr>
          <w:lang w:val="en-US"/>
        </w:rPr>
        <w:t xml:space="preserve"> have </w:t>
      </w:r>
      <w:del w:id="64" w:author="Mareike Ariaans" w:date="2020-07-07T11:50:00Z">
        <w:r w:rsidR="001E64E8" w:rsidRPr="006A56FF" w:rsidDel="0064424A">
          <w:rPr>
            <w:lang w:val="en-US"/>
          </w:rPr>
          <w:delText>altered</w:delText>
        </w:r>
      </w:del>
      <w:ins w:id="65" w:author="Mareike Ariaans" w:date="2020-07-07T11:50:00Z">
        <w:r w:rsidR="0064424A" w:rsidRPr="006A56FF">
          <w:rPr>
            <w:lang w:val="en-US"/>
          </w:rPr>
          <w:t>transformed</w:t>
        </w:r>
      </w:ins>
      <w:r w:rsidR="00E96149" w:rsidRPr="006A56FF">
        <w:rPr>
          <w:lang w:val="en-US"/>
        </w:rPr>
        <w:t xml:space="preserve"> LTC system in many OECD countries.</w:t>
      </w:r>
      <w:r w:rsidR="001E64E8" w:rsidRPr="006A56FF">
        <w:rPr>
          <w:lang w:val="en-US"/>
        </w:rPr>
        <w:t xml:space="preserve"> </w:t>
      </w:r>
      <w:del w:id="66" w:author="Mareike Ariaans" w:date="2020-07-06T09:45:00Z">
        <w:r w:rsidR="001E64E8" w:rsidRPr="006A56FF" w:rsidDel="009E7DEE">
          <w:rPr>
            <w:lang w:val="en-US"/>
          </w:rPr>
          <w:delText>Therefore, a</w:delText>
        </w:r>
      </w:del>
      <w:ins w:id="67" w:author="Mareike Ariaans" w:date="2020-07-06T09:45:00Z">
        <w:r w:rsidR="009E7DEE">
          <w:rPr>
            <w:lang w:val="en-US"/>
          </w:rPr>
          <w:t>A</w:t>
        </w:r>
      </w:ins>
      <w:r w:rsidR="001E64E8" w:rsidRPr="006A56FF">
        <w:rPr>
          <w:lang w:val="en-US"/>
        </w:rPr>
        <w:t xml:space="preserve"> new and updated LTC typology will include these changes and </w:t>
      </w:r>
      <w:ins w:id="68" w:author="Mareike Ariaans" w:date="2020-07-06T09:58:00Z">
        <w:r w:rsidR="0095374B">
          <w:rPr>
            <w:lang w:val="en-US"/>
          </w:rPr>
          <w:t>show in which way they lead to new types of LTC systems.</w:t>
        </w:r>
      </w:ins>
      <w:del w:id="69" w:author="Mareike Ariaans" w:date="2020-07-06T09:45:00Z">
        <w:r w:rsidR="001E64E8" w:rsidRPr="006A56FF" w:rsidDel="009E7DEE">
          <w:rPr>
            <w:lang w:val="en-US"/>
          </w:rPr>
          <w:delText xml:space="preserve">the results </w:delText>
        </w:r>
      </w:del>
      <w:del w:id="70" w:author="Mareike Ariaans" w:date="2020-07-06T09:58:00Z">
        <w:r w:rsidR="001E64E8" w:rsidRPr="006A56FF" w:rsidDel="0095374B">
          <w:rPr>
            <w:lang w:val="en-US"/>
          </w:rPr>
          <w:delText xml:space="preserve">will help to grasp and categorize </w:delText>
        </w:r>
        <w:r w:rsidR="00A02BFB" w:rsidRPr="006A56FF" w:rsidDel="0095374B">
          <w:rPr>
            <w:lang w:val="en-US"/>
          </w:rPr>
          <w:delText>them</w:delText>
        </w:r>
        <w:r w:rsidR="001E64E8" w:rsidRPr="006A56FF" w:rsidDel="0095374B">
          <w:rPr>
            <w:lang w:val="en-US"/>
          </w:rPr>
          <w:delText>.</w:delText>
        </w:r>
      </w:del>
      <w:ins w:id="71" w:author="Mareike Ariaans" w:date="2020-07-06T10:12:00Z">
        <w:r w:rsidR="00872016" w:rsidRPr="00872016">
          <w:rPr>
            <w:lang w:val="en-US"/>
          </w:rPr>
          <w:t xml:space="preserve"> </w:t>
        </w:r>
        <w:r w:rsidR="00872016">
          <w:rPr>
            <w:lang w:val="en-US"/>
          </w:rPr>
          <w:t xml:space="preserve">Compared to </w:t>
        </w:r>
        <w:r w:rsidR="00872016" w:rsidRPr="006A56FF">
          <w:rPr>
            <w:lang w:val="en-US"/>
          </w:rPr>
          <w:t>earlier typologies, we make three advancements</w:t>
        </w:r>
        <w:bookmarkStart w:id="72" w:name="_GoBack"/>
        <w:bookmarkEnd w:id="72"/>
        <w:r w:rsidR="00872016" w:rsidRPr="006A56FF">
          <w:rPr>
            <w:lang w:val="en-US"/>
          </w:rPr>
          <w:t>.</w:t>
        </w:r>
        <w:commentRangeStart w:id="73"/>
        <w:commentRangeStart w:id="74"/>
        <w:r w:rsidR="00872016" w:rsidRPr="006A56FF">
          <w:rPr>
            <w:lang w:val="en-US"/>
          </w:rPr>
          <w:t xml:space="preserve">First, previous typologies often focus either on social services in general or on one aspect of LTC such as migration or family caregiving. </w:t>
        </w:r>
        <w:r w:rsidR="00872016">
          <w:rPr>
            <w:lang w:val="en-US"/>
          </w:rPr>
          <w:t>We focus</w:t>
        </w:r>
        <w:r w:rsidR="00872016" w:rsidRPr="006A56FF">
          <w:rPr>
            <w:lang w:val="en-US"/>
          </w:rPr>
          <w:t xml:space="preserve"> on characteristics of LTC </w:t>
        </w:r>
        <w:r w:rsidR="00872016" w:rsidRPr="006A56FF">
          <w:rPr>
            <w:i/>
            <w:lang w:val="en-US"/>
          </w:rPr>
          <w:t>institutions</w:t>
        </w:r>
        <w:r w:rsidR="00872016" w:rsidRPr="006A56FF">
          <w:rPr>
            <w:lang w:val="en-US"/>
          </w:rPr>
          <w:t xml:space="preserve">. Second, earlier typologies used either </w:t>
        </w:r>
        <w:r w:rsidR="00872016">
          <w:rPr>
            <w:lang w:val="en-US"/>
          </w:rPr>
          <w:t>used</w:t>
        </w:r>
        <w:r w:rsidR="00872016" w:rsidRPr="006A56FF">
          <w:rPr>
            <w:lang w:val="en-US"/>
          </w:rPr>
          <w:t xml:space="preserve">quantitative OECD or Eurostat data or </w:t>
        </w:r>
        <w:r w:rsidR="00872016">
          <w:rPr>
            <w:lang w:val="en-US"/>
          </w:rPr>
          <w:t xml:space="preserve">standardized </w:t>
        </w:r>
        <w:r w:rsidR="00872016" w:rsidRPr="006A56FF">
          <w:rPr>
            <w:lang w:val="en-US"/>
          </w:rPr>
          <w:t xml:space="preserve">data on institutional and regulatory aspects of LTC systems. We integrate both approaches by using OCED data on supply, public-private mix, performance </w:t>
        </w:r>
        <w:r w:rsidR="00872016" w:rsidRPr="006A56FF">
          <w:rPr>
            <w:i/>
            <w:lang w:val="en-US"/>
          </w:rPr>
          <w:t>as well as</w:t>
        </w:r>
        <w:r w:rsidR="00872016" w:rsidRPr="006A56FF">
          <w:rPr>
            <w:lang w:val="en-US"/>
          </w:rPr>
          <w:t xml:space="preserve"> institutional data on accessibility of systems. Third, </w:t>
        </w:r>
        <w:r w:rsidR="00872016">
          <w:rPr>
            <w:lang w:val="en-US"/>
          </w:rPr>
          <w:t>we provide a felixible typology of LTC systems by taking different methods of clustering into account.</w:t>
        </w:r>
        <w:r w:rsidR="00872016" w:rsidRPr="006A56FF">
          <w:rPr>
            <w:lang w:val="en-US"/>
          </w:rPr>
          <w:t xml:space="preserve"> </w:t>
        </w:r>
        <w:commentRangeEnd w:id="73"/>
        <w:r w:rsidR="00872016">
          <w:rPr>
            <w:rStyle w:val="Kommentarzeichen"/>
          </w:rPr>
          <w:commentReference w:id="73"/>
        </w:r>
        <w:commentRangeEnd w:id="74"/>
        <w:r w:rsidR="00872016">
          <w:rPr>
            <w:rStyle w:val="Kommentarzeichen"/>
          </w:rPr>
          <w:commentReference w:id="74"/>
        </w:r>
      </w:ins>
    </w:p>
    <w:p w14:paraId="708F4227" w14:textId="77777777" w:rsidR="00E00A57" w:rsidRDefault="00E00A57">
      <w:pPr>
        <w:pStyle w:val="02FlietextErsterAbsatz"/>
        <w:rPr>
          <w:rFonts w:eastAsia="Times New Roman"/>
          <w:b/>
          <w:bCs/>
          <w:sz w:val="32"/>
          <w:szCs w:val="28"/>
          <w:lang w:val="en-US"/>
        </w:rPr>
        <w:pPrChange w:id="75" w:author="Mareike Ariaans" w:date="2020-07-06T10:13:00Z">
          <w:pPr>
            <w:spacing w:after="160" w:line="259" w:lineRule="auto"/>
          </w:pPr>
        </w:pPrChange>
      </w:pPr>
      <w:del w:id="76" w:author="Mareike Ariaans" w:date="2020-07-06T10:13:00Z">
        <w:r w:rsidDel="00872016">
          <w:rPr>
            <w:lang w:val="en-US"/>
          </w:rPr>
          <w:lastRenderedPageBreak/>
          <w:br w:type="page"/>
        </w:r>
      </w:del>
    </w:p>
    <w:p w14:paraId="2F5CA8FB" w14:textId="140D6D69" w:rsidR="001E64E8" w:rsidRPr="006A56FF" w:rsidRDefault="001E64E8">
      <w:pPr>
        <w:pStyle w:val="berschrift1"/>
        <w:ind w:left="0" w:firstLine="0"/>
        <w:rPr>
          <w:lang w:val="en-US"/>
        </w:rPr>
        <w:pPrChange w:id="77" w:author="Mareike Ariaans" w:date="2020-07-06T10:12:00Z">
          <w:pPr>
            <w:pStyle w:val="berschrift1"/>
          </w:pPr>
        </w:pPrChange>
      </w:pPr>
      <w:r w:rsidRPr="006A56FF">
        <w:rPr>
          <w:lang w:val="en-US"/>
        </w:rPr>
        <w:lastRenderedPageBreak/>
        <w:t>Theory</w:t>
      </w:r>
      <w:r w:rsidR="00EB31E0" w:rsidRPr="006A56FF">
        <w:rPr>
          <w:lang w:val="en-US"/>
        </w:rPr>
        <w:t xml:space="preserve"> – </w:t>
      </w:r>
      <w:r w:rsidR="00E21111">
        <w:rPr>
          <w:lang w:val="en-US"/>
        </w:rPr>
        <w:t>17</w:t>
      </w:r>
      <w:r w:rsidR="00D4783C">
        <w:rPr>
          <w:lang w:val="en-US"/>
        </w:rPr>
        <w:t>05</w:t>
      </w:r>
      <w:r w:rsidR="00EB31E0" w:rsidRPr="006A56FF">
        <w:rPr>
          <w:lang w:val="en-US"/>
        </w:rPr>
        <w:t xml:space="preserve"> words</w:t>
      </w:r>
    </w:p>
    <w:p w14:paraId="47EC7F8D" w14:textId="2260C027" w:rsidR="001E64E8" w:rsidRPr="006A56FF" w:rsidRDefault="001E64E8" w:rsidP="00B82577">
      <w:pPr>
        <w:pStyle w:val="berschrift2"/>
        <w:rPr>
          <w:lang w:val="en-US"/>
        </w:rPr>
      </w:pPr>
      <w:commentRangeStart w:id="78"/>
      <w:r w:rsidRPr="006A56FF">
        <w:rPr>
          <w:lang w:val="en-US"/>
        </w:rPr>
        <w:t>Long-Term Care</w:t>
      </w:r>
    </w:p>
    <w:p w14:paraId="228BD3F1" w14:textId="4DC66F73" w:rsidR="00B23D1F" w:rsidRPr="006A56FF" w:rsidRDefault="00504F64" w:rsidP="00E00A57">
      <w:pPr>
        <w:pStyle w:val="02FlietextErsterAbsatz"/>
        <w:rPr>
          <w:lang w:val="en-US"/>
        </w:rPr>
      </w:pPr>
      <w:del w:id="79" w:author="Mareike Ariaans" w:date="2020-07-06T09:59:00Z">
        <w:r w:rsidRPr="006A56FF" w:rsidDel="0095374B">
          <w:rPr>
            <w:lang w:val="en-US"/>
          </w:rPr>
          <w:delText xml:space="preserve">When talking about LTC a clear definition is needed. </w:delText>
        </w:r>
      </w:del>
      <w:r w:rsidRPr="006A56FF">
        <w:rPr>
          <w:lang w:val="en-US"/>
        </w:rPr>
        <w:t>The OECD</w:t>
      </w:r>
      <w:r w:rsidR="00774363" w:rsidRPr="006A56FF">
        <w:rPr>
          <w:lang w:val="en-US"/>
        </w:rPr>
        <w:t xml:space="preserve"> defines LTC as: </w:t>
      </w:r>
    </w:p>
    <w:p w14:paraId="0C9937E7" w14:textId="33204289" w:rsidR="00B23D1F" w:rsidRPr="006A56FF" w:rsidRDefault="00774363" w:rsidP="00E00A57">
      <w:pPr>
        <w:pStyle w:val="04Blockzitat2"/>
        <w:rPr>
          <w:lang w:val="en-US"/>
        </w:rPr>
      </w:pPr>
      <w:r w:rsidRPr="006A56FF">
        <w:rPr>
          <w:lang w:val="en-US"/>
        </w:rPr>
        <w:t>“</w:t>
      </w:r>
      <w:r w:rsidR="00D661E1" w:rsidRPr="006A56FF">
        <w:rPr>
          <w:lang w:val="en-US"/>
        </w:rPr>
        <w:t>Range</w:t>
      </w:r>
      <w:r w:rsidRPr="006A56FF">
        <w:rPr>
          <w:lang w:val="en-US"/>
        </w:rPr>
        <w:t xml:space="preserv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sdt>
        <w:sdtPr>
          <w:rPr>
            <w:lang w:val="en-US"/>
          </w:rPr>
          <w:alias w:val="Don't edit this field"/>
          <w:tag w:val="CitaviPlaceholder#0d5fa899-e6cf-44dc-addb-96464930068d"/>
          <w:id w:val="-296217214"/>
          <w:placeholder>
            <w:docPart w:val="DefaultPlaceholder_-1854013440"/>
          </w:placeholder>
        </w:sdtPr>
        <w:sdtContent>
          <w:r w:rsidR="004C3BAD" w:rsidRPr="006A56FF">
            <w:rPr>
              <w:lang w:val="en-US"/>
            </w:rPr>
            <w:fldChar w:fldCharType="begin"/>
          </w:r>
          <w:r w:rsidR="00952423">
            <w:rPr>
              <w:lang w:val="en-US"/>
            </w:rPr>
            <w: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OdW1iZXJpbmdUeXBlIjowLCJOdW1lcmFsU3lzdGVtIjow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4In19LCJVc2VOdW1iZXJpbmdUeXBlT2ZQYXJlbnREb2N1bWVudCI6ZmFsc2V9XSwiRm9ybWF0dGVkVGV4dCI6eyIkaWQiOiIxNSIsIkNvdW50IjoxLCJUZXh0VW5pdHMiOlt7IiRpZCI6IjE2IiwiRm9udFN0eWxlIjp7IiRpZCI6IjE3IiwiTmV1dHJhbCI6dHJ1ZX0sIlJlYWRpbmdPcmRlciI6MSwiVGV4dCI6IihDb2xvbWJvIGV0IGFsLiwgMjAxMTogMTHigJMyKSJ9XX0sIlRhZyI6IkNpdGF2aVBsYWNlaG9sZGVyIzBkNWZhODk5LWU2Y2YtNDRkYy1hZGRiLTk2NDY0OTMwMDY4ZCIsIlRleHQiOiIoQ29sb21ibyBldCBhbC4sIDIwMTE6IDEx4oCTMikiLCJXQUlWZXJzaW9uIjoiNi40LjAuMzUifQ==}</w:instrText>
          </w:r>
          <w:r w:rsidR="004C3BAD" w:rsidRPr="006A56FF">
            <w:rPr>
              <w:lang w:val="en-US"/>
            </w:rPr>
            <w:fldChar w:fldCharType="separate"/>
          </w:r>
          <w:r w:rsidR="00952423">
            <w:rPr>
              <w:lang w:val="en-US"/>
            </w:rPr>
            <w:t>(Colombo et al., 2011: 11–2)</w:t>
          </w:r>
          <w:r w:rsidR="004C3BAD" w:rsidRPr="006A56FF">
            <w:rPr>
              <w:lang w:val="en-US"/>
            </w:rPr>
            <w:fldChar w:fldCharType="end"/>
          </w:r>
        </w:sdtContent>
      </w:sdt>
      <w:r w:rsidR="00082D2D" w:rsidRPr="006A56FF">
        <w:rPr>
          <w:lang w:val="en-US"/>
        </w:rPr>
        <w:t xml:space="preserve">. </w:t>
      </w:r>
    </w:p>
    <w:p w14:paraId="34298842" w14:textId="1B2FACE9" w:rsidR="00C51D3B" w:rsidRPr="006A56FF" w:rsidRDefault="00A02BFB" w:rsidP="00E00A57">
      <w:pPr>
        <w:pStyle w:val="02FlietextErsterAbsatz"/>
        <w:rPr>
          <w:lang w:val="en-US"/>
        </w:rPr>
      </w:pPr>
      <w:r w:rsidRPr="006A56FF">
        <w:rPr>
          <w:lang w:val="en-US"/>
        </w:rPr>
        <w:t>Although t</w:t>
      </w:r>
      <w:r w:rsidR="00774363" w:rsidRPr="006A56FF">
        <w:rPr>
          <w:lang w:val="en-US"/>
        </w:rPr>
        <w:t xml:space="preserve">his definition is independent of age </w:t>
      </w:r>
      <w:r w:rsidR="00673314" w:rsidRPr="006A56FF">
        <w:rPr>
          <w:lang w:val="en-US"/>
        </w:rPr>
        <w:t>most</w:t>
      </w:r>
      <w:r w:rsidRPr="006A56FF">
        <w:rPr>
          <w:lang w:val="en-US"/>
        </w:rPr>
        <w:t xml:space="preserve"> LTC</w:t>
      </w:r>
      <w:r w:rsidR="00774363" w:rsidRPr="006A56FF">
        <w:rPr>
          <w:lang w:val="en-US"/>
        </w:rPr>
        <w:t xml:space="preserve"> recipient</w:t>
      </w:r>
      <w:r w:rsidRPr="006A56FF">
        <w:rPr>
          <w:lang w:val="en-US"/>
        </w:rPr>
        <w:t xml:space="preserve"> </w:t>
      </w:r>
      <w:r w:rsidR="00774363" w:rsidRPr="006A56FF">
        <w:rPr>
          <w:lang w:val="en-US"/>
        </w:rPr>
        <w:t>are above 65 years</w:t>
      </w:r>
      <w:r w:rsidR="0033302D" w:rsidRPr="006A56FF">
        <w:rPr>
          <w:lang w:val="en-US"/>
        </w:rPr>
        <w:t xml:space="preserve"> old</w:t>
      </w:r>
      <w:r w:rsidR="00774363" w:rsidRPr="006A56FF">
        <w:rPr>
          <w:lang w:val="en-US"/>
        </w:rPr>
        <w:t xml:space="preserve"> </w:t>
      </w:r>
      <w:sdt>
        <w:sdtPr>
          <w:rPr>
            <w:lang w:val="en-US"/>
          </w:rPr>
          <w:alias w:val="Don't edit this field"/>
          <w:tag w:val="CitaviPlaceholder#b64bcf4b-e6ec-4061-b3b9-4ea1a2cb19ae"/>
          <w:id w:val="1570076537"/>
          <w:placeholder>
            <w:docPart w:val="DefaultPlaceholder_-1854013440"/>
          </w:placeholder>
        </w:sdtPr>
        <w:sdtContent>
          <w:r w:rsidR="004C3BAD" w:rsidRPr="006A56FF">
            <w:rPr>
              <w:lang w:val="en-US"/>
            </w:rPr>
            <w:fldChar w:fldCharType="begin"/>
          </w:r>
          <w:r w:rsidR="00952423">
            <w:rPr>
              <w:lang w:val="en-US"/>
            </w:rPr>
            <w:instrText>ADDIN CitaviPlaceholder{eyIkaWQiOiIxIiwiRW50cmllcyI6W3siJGlkIjoiMiIsIklkIjoiOTRjM2E5NzgtMmJlNi00ODI5LWE5NzctNDk2OWQ4MWY5Yjg4IiwiUmFuZ2VMZW5ndGgiOjIy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EyIiwiQ291bnQiOjEsIlRleHRVbml0cyI6W3siJGlkIjoiMTMiLCJGb250U3R5bGUiOnsiJGlkIjoiMTQiLCJOZXV0cmFsIjp0cnVlfSwiUmVhZGluZ09yZGVyIjoxLCJUZXh0IjoiKENvbG9tYm8gZXQgYWwuLCAyMDExKSJ9XX0sIlRhZyI6IkNpdGF2aVBsYWNlaG9sZGVyI2I2NGJjZjRiLWU2ZWMtNDA2MS1iM2I5LTRlYTFhMmNiMTlhZSIsIlRleHQiOiIoQ29sb21ibyBldCBhbC4sIDIwMTEpIiwiV0FJVmVyc2lvbiI6IjYuNC4wLjM1In0=}</w:instrText>
          </w:r>
          <w:r w:rsidR="004C3BAD" w:rsidRPr="006A56FF">
            <w:rPr>
              <w:lang w:val="en-US"/>
            </w:rPr>
            <w:fldChar w:fldCharType="separate"/>
          </w:r>
          <w:r w:rsidR="00952423">
            <w:rPr>
              <w:lang w:val="en-US"/>
            </w:rPr>
            <w:t>(Colombo et al., 2011)</w:t>
          </w:r>
          <w:r w:rsidR="004C3BAD" w:rsidRPr="006A56FF">
            <w:rPr>
              <w:lang w:val="en-US"/>
            </w:rPr>
            <w:fldChar w:fldCharType="end"/>
          </w:r>
        </w:sdtContent>
      </w:sdt>
      <w:r w:rsidR="00774363" w:rsidRPr="006A56FF">
        <w:rPr>
          <w:lang w:val="en-US"/>
        </w:rPr>
        <w:t xml:space="preserve">. Thus, </w:t>
      </w:r>
      <w:r w:rsidR="006E1C8C" w:rsidRPr="006A56FF">
        <w:rPr>
          <w:lang w:val="en-US"/>
        </w:rPr>
        <w:t>LTC</w:t>
      </w:r>
      <w:r w:rsidR="00774363" w:rsidRPr="006A56FF">
        <w:rPr>
          <w:lang w:val="en-US"/>
        </w:rPr>
        <w:t xml:space="preserve"> systems </w:t>
      </w:r>
      <w:ins w:id="80" w:author="Mareike Ariaans" w:date="2020-07-06T10:04:00Z">
        <w:r w:rsidR="0095374B">
          <w:rPr>
            <w:lang w:val="en-US"/>
          </w:rPr>
          <w:t xml:space="preserve">mainly support </w:t>
        </w:r>
      </w:ins>
      <w:del w:id="81" w:author="Mareike Ariaans" w:date="2020-07-06T10:04:00Z">
        <w:r w:rsidR="00774363" w:rsidRPr="006A56FF" w:rsidDel="0095374B">
          <w:rPr>
            <w:lang w:val="en-US"/>
          </w:rPr>
          <w:delText>are highly important</w:delText>
        </w:r>
        <w:r w:rsidR="00522322" w:rsidRPr="006A56FF" w:rsidDel="0095374B">
          <w:rPr>
            <w:lang w:val="en-US"/>
          </w:rPr>
          <w:delText xml:space="preserve"> for </w:delText>
        </w:r>
      </w:del>
      <w:r w:rsidR="00522322" w:rsidRPr="006A56FF">
        <w:rPr>
          <w:lang w:val="en-US"/>
        </w:rPr>
        <w:t>the elderly</w:t>
      </w:r>
      <w:ins w:id="82" w:author="Philipp Alexander Linden" w:date="2020-06-29T15:55:00Z">
        <w:r w:rsidR="000145CE">
          <w:rPr>
            <w:lang w:val="en-US"/>
          </w:rPr>
          <w:t>.</w:t>
        </w:r>
      </w:ins>
      <w:del w:id="83" w:author="Philipp Alexander Linden" w:date="2020-06-29T15:55:00Z">
        <w:r w:rsidR="00774363" w:rsidRPr="006A56FF" w:rsidDel="000145CE">
          <w:rPr>
            <w:lang w:val="en-US"/>
          </w:rPr>
          <w:delText xml:space="preserve"> and </w:delText>
        </w:r>
        <w:r w:rsidR="0033302D" w:rsidRPr="006A56FF" w:rsidDel="000145CE">
          <w:rPr>
            <w:lang w:val="en-US"/>
          </w:rPr>
          <w:delText xml:space="preserve">therefore </w:delText>
        </w:r>
      </w:del>
      <w:ins w:id="84" w:author="Philipp Alexander Linden" w:date="2020-06-29T15:55:00Z">
        <w:r w:rsidR="000145CE">
          <w:rPr>
            <w:lang w:val="en-US"/>
          </w:rPr>
          <w:t>W</w:t>
        </w:r>
      </w:ins>
      <w:del w:id="85" w:author="Philipp Alexander Linden" w:date="2020-06-29T15:55:00Z">
        <w:r w:rsidR="00774363" w:rsidRPr="006A56FF" w:rsidDel="000145CE">
          <w:rPr>
            <w:lang w:val="en-US"/>
          </w:rPr>
          <w:delText>w</w:delText>
        </w:r>
      </w:del>
      <w:r w:rsidR="00774363" w:rsidRPr="006A56FF">
        <w:rPr>
          <w:lang w:val="en-US"/>
        </w:rPr>
        <w:t>e focus the typology on the services and systems for this age group.</w:t>
      </w:r>
      <w:commentRangeEnd w:id="78"/>
      <w:r w:rsidR="0095374B">
        <w:rPr>
          <w:rStyle w:val="Kommentarzeichen"/>
        </w:rPr>
        <w:commentReference w:id="78"/>
      </w:r>
    </w:p>
    <w:p w14:paraId="58B71862" w14:textId="039A662D" w:rsidR="00AD66E9" w:rsidRPr="006A56FF" w:rsidRDefault="001C0CE6" w:rsidP="00B82577">
      <w:pPr>
        <w:pStyle w:val="berschrift2"/>
        <w:rPr>
          <w:lang w:val="en-US"/>
        </w:rPr>
      </w:pPr>
      <w:r w:rsidRPr="006A56FF">
        <w:rPr>
          <w:lang w:val="en-US"/>
        </w:rPr>
        <w:t>L</w:t>
      </w:r>
      <w:r w:rsidR="000B7A56" w:rsidRPr="006A56FF">
        <w:rPr>
          <w:lang w:val="en-US"/>
        </w:rPr>
        <w:t xml:space="preserve">ong-term Care Classifications </w:t>
      </w:r>
    </w:p>
    <w:p w14:paraId="032F3AED" w14:textId="0D5D6CE2" w:rsidR="001C0CE6" w:rsidRPr="006A56FF" w:rsidRDefault="00F211E8" w:rsidP="00B82577">
      <w:pPr>
        <w:pStyle w:val="02FlietextErsterAbsatz"/>
        <w:rPr>
          <w:lang w:val="en-US"/>
        </w:rPr>
      </w:pPr>
      <w:r w:rsidRPr="006A56FF">
        <w:rPr>
          <w:lang w:val="en-US"/>
        </w:rPr>
        <w:t>Typologi</w:t>
      </w:r>
      <w:r w:rsidR="00774363" w:rsidRPr="006A56FF">
        <w:rPr>
          <w:lang w:val="en-US"/>
        </w:rPr>
        <w:t>zing welfare states or welfare stat</w:t>
      </w:r>
      <w:r w:rsidRPr="006A56FF">
        <w:rPr>
          <w:lang w:val="en-US"/>
        </w:rPr>
        <w:t xml:space="preserve">e systems is </w:t>
      </w:r>
      <w:r w:rsidR="000145CE">
        <w:rPr>
          <w:lang w:val="en-US"/>
        </w:rPr>
        <w:t xml:space="preserve">a common endeavor in welfare state research, </w:t>
      </w:r>
      <w:r w:rsidRPr="006A56FF">
        <w:rPr>
          <w:lang w:val="en-US"/>
        </w:rPr>
        <w:t xml:space="preserve">not at least since </w:t>
      </w:r>
      <w:sdt>
        <w:sdtPr>
          <w:rPr>
            <w:lang w:val="en-US"/>
          </w:rPr>
          <w:alias w:val="Don't edit this field"/>
          <w:tag w:val="CitaviPlaceholder#8d858bd0-3fe1-46d2-b514-ed58cec5e07e"/>
          <w:id w:val="-2108494110"/>
          <w:placeholder>
            <w:docPart w:val="DefaultPlaceholder_-1854013440"/>
          </w:placeholder>
        </w:sdtPr>
        <w:sdtContent>
          <w:r w:rsidRPr="006A56FF">
            <w:rPr>
              <w:lang w:val="en-US"/>
            </w:rPr>
            <w:fldChar w:fldCharType="begin"/>
          </w:r>
          <w:r w:rsidR="00952423">
            <w:rPr>
              <w:lang w:val="en-US"/>
            </w:rPr>
            <w:instrText>ADDIN CitaviPlaceholder{eyIkaWQiOiIxIiwiQXNzb2NpYXRlV2l0aFBsYWNlaG9sZGVyVGFnIjoiQ2l0YXZpUGxhY2Vob2xkZXIjMTk3Njc3YTEtM2U0Yi00YmZjLTg0MTMtNDViMDc5NzViODlkIiwiRW50cmllcyI6W3siJGlkIjoiMiIsIklkIjoiZmQ2MTA3ZTgtZmFmNC00NTk1LWFmYWYtZmIwNjFjNTNjMWE1IiwiUmFuZ2VMZW5ndGgiOjE3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}</w:instrText>
          </w:r>
          <w:r w:rsidRPr="006A56FF">
            <w:rPr>
              <w:lang w:val="en-US"/>
            </w:rPr>
            <w:fldChar w:fldCharType="separate"/>
          </w:r>
          <w:r w:rsidR="00952423">
            <w:rPr>
              <w:lang w:val="en-US"/>
            </w:rPr>
            <w:t>Esping-Andersen's</w:t>
          </w:r>
          <w:r w:rsidRPr="006A56FF">
            <w:rPr>
              <w:lang w:val="en-US"/>
            </w:rPr>
            <w:fldChar w:fldCharType="end"/>
          </w:r>
        </w:sdtContent>
      </w:sdt>
      <w:r w:rsidRPr="006A56FF">
        <w:rPr>
          <w:lang w:val="en-US"/>
        </w:rPr>
        <w:t xml:space="preserve"> </w:t>
      </w:r>
      <w:sdt>
        <w:sdtPr>
          <w:rPr>
            <w:lang w:val="en-US"/>
          </w:rPr>
          <w:alias w:val="Don't edit this field"/>
          <w:tag w:val="CitaviPlaceholder#197677a1-3e4b-4bfc-8413-45b07975b89d"/>
          <w:id w:val="2134436213"/>
          <w:placeholder>
            <w:docPart w:val="DefaultPlaceholder_-1854013440"/>
          </w:placeholder>
        </w:sdtPr>
        <w:sdtContent>
          <w:r w:rsidRPr="006A56FF">
            <w:rPr>
              <w:lang w:val="en-US"/>
            </w:rPr>
            <w:fldChar w:fldCharType="begin"/>
          </w:r>
          <w:r w:rsidR="00952423">
            <w:rPr>
              <w:lang w:val="en-US"/>
            </w:rPr>
            <w:instrText>ADDIN CitaviPlaceholder{eyIkaWQiOiIxIiwiQXNzb2NpYXRlV2l0aFBsYWNlaG9sZGVyVGFnIjoiQ2l0YXZpUGxhY2Vob2xkZXIjOGQ4NThiZDAtM2ZlMS00NmQyLWI1MTQtZWQ1OGNlYzVlMDdlIiwiRW50cmllcyI6W3siJGlkIjoiMiIsIklkIjoiZjE3YmJhNjMtNjJlYS00YjhiLWFiNjktOTU4NDhjMTgwNjA4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lllYXJSZXNvbHZlZCI6IjE5OTAiLCJDcmVhdGVkQnkiOiJfbSIsIkNyZWF0ZWRPbiI6IjIwMTgtMTItMTJUMTM6Mjc6MzUiLCJNb2RpZmllZEJ5IjoiX20iLCJJZCI6IjBhYjYxNzY2LWM2MjMtNGM4MS1hZjU5LWMyN2ZlMmM5ZDQ5ZCIsIk1vZGlmaWVkT24iOiIyMDE4LTEyLTEyVDEzOjI3OjQy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OTApIn1dfSwiVGFnIjoiQ2l0YXZpUGxhY2Vob2xkZXIjMTk3Njc3YTEtM2U0Yi00YmZjLTg0MTMtNDViMDc5NzViODlkIiwiVGV4dCI6IigxOTkwKSIsIldBSVZlcnNpb24iOiI2LjQuMC4zNSJ9}</w:instrText>
          </w:r>
          <w:r w:rsidRPr="006A56FF">
            <w:rPr>
              <w:lang w:val="en-US"/>
            </w:rPr>
            <w:fldChar w:fldCharType="separate"/>
          </w:r>
          <w:r w:rsidR="00952423">
            <w:rPr>
              <w:lang w:val="en-US"/>
            </w:rPr>
            <w:t>(1990)</w:t>
          </w:r>
          <w:r w:rsidRPr="006A56FF">
            <w:rPr>
              <w:lang w:val="en-US"/>
            </w:rPr>
            <w:fldChar w:fldCharType="end"/>
          </w:r>
        </w:sdtContent>
      </w:sdt>
      <w:r w:rsidR="00774363" w:rsidRPr="006A56FF">
        <w:rPr>
          <w:lang w:val="en-US"/>
        </w:rPr>
        <w:t xml:space="preserve"> seminal study </w:t>
      </w:r>
      <w:r w:rsidR="000145CE">
        <w:rPr>
          <w:lang w:val="en-US"/>
        </w:rPr>
        <w:t xml:space="preserve">on </w:t>
      </w:r>
      <w:del w:id="86" w:author="Mareike Ariaans" w:date="2020-07-06T10:15:00Z">
        <w:r w:rsidR="000145CE" w:rsidDel="00872016">
          <w:rPr>
            <w:lang w:val="en-US"/>
          </w:rPr>
          <w:delText>healthcare systems</w:delText>
        </w:r>
      </w:del>
      <w:ins w:id="87" w:author="Mareike Ariaans" w:date="2020-07-06T10:15:00Z">
        <w:r w:rsidR="00872016">
          <w:rPr>
            <w:lang w:val="en-US"/>
          </w:rPr>
          <w:t>welfare states</w:t>
        </w:r>
      </w:ins>
      <w:r w:rsidR="00774363" w:rsidRPr="006A56FF">
        <w:rPr>
          <w:lang w:val="en-US"/>
        </w:rPr>
        <w:t>.</w:t>
      </w:r>
      <w:r w:rsidR="00BB65C1" w:rsidRPr="006A56FF">
        <w:rPr>
          <w:lang w:val="en-US"/>
        </w:rPr>
        <w:t xml:space="preserve"> His work an</w:t>
      </w:r>
      <w:r w:rsidR="002A6758" w:rsidRPr="006A56FF">
        <w:rPr>
          <w:lang w:val="en-US"/>
        </w:rPr>
        <w:t>d the</w:t>
      </w:r>
      <w:r w:rsidR="00BB65C1" w:rsidRPr="006A56FF">
        <w:rPr>
          <w:lang w:val="en-US"/>
        </w:rPr>
        <w:t xml:space="preserve"> following adaptions and discussions </w:t>
      </w:r>
      <w:sdt>
        <w:sdtPr>
          <w:rPr>
            <w:lang w:val="en-US"/>
          </w:rPr>
          <w:alias w:val="Don't edit this field"/>
          <w:tag w:val="CitaviPlaceholder#5a979912-2404-4813-b9ba-5028168d657b"/>
          <w:id w:val="807519297"/>
          <w:placeholder>
            <w:docPart w:val="DefaultPlaceholder_-1854013440"/>
          </w:placeholder>
        </w:sdtPr>
        <w:sdtContent>
          <w:r w:rsidR="00BD0E63" w:rsidRPr="006A56FF">
            <w:rPr>
              <w:lang w:val="en-US"/>
            </w:rPr>
            <w:fldChar w:fldCharType="begin"/>
          </w:r>
          <w:r w:rsidR="00952423">
            <w:rPr>
              <w:lang w:val="en-US"/>
            </w:rPr>
            <w:instrText>ADDIN CitaviPlaceholder{eyIkaWQiOiIxIiwiRW50cmllcyI6W3siJGlkIjoiMiIsIklkIjoiMzk1M2FiZDQtY2NiZC00MGViLWFkNzAtNzVmZjlhYzMyNThlIiwiUmFuZ2VMZW5ndGgiOjE0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Jc0xvY2FsQ2xvdWRQcm9qZWN0RmlsZUxpbmsiOmZhbHNl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MzozMzowMyIsIk1vZGlmaWVkQnkiOiJfbSIsIklkIjoiZTI4NDc1NDUtZTdmYS00YTUxLTgwMmItNjBkYjc0MjM0MmVmIiwiTW9kaWZpZWRPbiI6IjIwMTgtMTItMTJUMTM6MzM6MDMiLCJQcm9qZWN0Ijp7IiRyZWYiOiI1In19LHsiJGlkIjoiOSIsIkFkZHJlc3MiOnsiJGlkIjoiMTAiLCJJc0xvY2FsQ2xvdWRQcm9qZWN0RmlsZUxpbmsiOmZhbHNl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MzozMzowNCIsIk1vZGlmaWVkQnkiOiJfbSIsIklkIjoiNzYwYjZmZGItNWJjZC00YzU5LWE3N2QtNGRjMzhiMTM2MWVjIiwiTW9kaWZpZWRPbiI6IjIwMTgtMTItMTJUMTM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ZXJpb2RpY2FsIjp7IiRpZCI6IjEy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}</w:instrText>
          </w:r>
          <w:r w:rsidR="00BD0E63" w:rsidRPr="006A56FF">
            <w:rPr>
              <w:lang w:val="en-US"/>
            </w:rPr>
            <w:fldChar w:fldCharType="separate"/>
          </w:r>
          <w:r w:rsidR="00952423">
            <w:rPr>
              <w:lang w:val="en-US"/>
            </w:rPr>
            <w:t>(Ferrera, 1996; Arts and Gelissen, 2002; Castles and Mitchell, 1993)</w:t>
          </w:r>
          <w:r w:rsidR="00BD0E63" w:rsidRPr="006A56FF">
            <w:rPr>
              <w:lang w:val="en-US"/>
            </w:rPr>
            <w:fldChar w:fldCharType="end"/>
          </w:r>
        </w:sdtContent>
      </w:sdt>
      <w:r w:rsidR="00BB65C1" w:rsidRPr="006A56FF">
        <w:rPr>
          <w:lang w:val="en-US"/>
        </w:rPr>
        <w:t xml:space="preserve"> still provide a basic </w:t>
      </w:r>
      <w:r w:rsidR="00BD0E63" w:rsidRPr="006A56FF">
        <w:rPr>
          <w:lang w:val="en-US"/>
        </w:rPr>
        <w:t>template</w:t>
      </w:r>
      <w:r w:rsidR="00BB65C1" w:rsidRPr="006A56FF">
        <w:rPr>
          <w:lang w:val="en-US"/>
        </w:rPr>
        <w:t xml:space="preserve"> for </w:t>
      </w:r>
      <w:r w:rsidR="006E1C8C" w:rsidRPr="006A56FF">
        <w:rPr>
          <w:lang w:val="en-US"/>
        </w:rPr>
        <w:t>case selection and evaluation in</w:t>
      </w:r>
      <w:ins w:id="88" w:author="Mareike Ariaans" w:date="2020-07-06T10:42:00Z">
        <w:r w:rsidR="001E7C4F">
          <w:rPr>
            <w:lang w:val="en-US"/>
          </w:rPr>
          <w:t xml:space="preserve"> all areas of welfare state research</w:t>
        </w:r>
      </w:ins>
      <w:ins w:id="89" w:author="Mareike Ariaans" w:date="2020-07-06T10:53:00Z">
        <w:r w:rsidR="00604022">
          <w:rPr>
            <w:lang w:val="en-US"/>
          </w:rPr>
          <w:t>, which includes</w:t>
        </w:r>
      </w:ins>
      <w:r w:rsidR="00BB65C1" w:rsidRPr="006A56FF">
        <w:rPr>
          <w:lang w:val="en-US"/>
        </w:rPr>
        <w:t xml:space="preserve"> social service research </w:t>
      </w:r>
      <w:sdt>
        <w:sdtPr>
          <w:rPr>
            <w:lang w:val="en-US"/>
          </w:rPr>
          <w:alias w:val="Don't edit this field"/>
          <w:tag w:val="CitaviPlaceholder#73bff06a-5e38-422d-95b8-0c16d84f88cf"/>
          <w:id w:val="-2041498358"/>
          <w:placeholder>
            <w:docPart w:val="DefaultPlaceholder_-1854013440"/>
          </w:placeholder>
        </w:sdtPr>
        <w:sdtContent>
          <w:r w:rsidR="00BB65C1" w:rsidRPr="006A56FF">
            <w:rPr>
              <w:lang w:val="en-US"/>
            </w:rPr>
            <w:fldChar w:fldCharType="begin"/>
          </w:r>
          <w:r w:rsidR="00952423">
            <w:rPr>
              <w:lang w:val="en-US"/>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lzTG9jYWxDbG91ZFByb2plY3RGaWxlTGluayI6ZmFsc2U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MjoxMzozNSIsIk1vZGlmaWVkQnkiOiJfbSIsIklkIjoiNGFmMzExNjAtMDQyOS00MjU4LWIwOWMtZmUyZTg2YWVmZDY1IiwiTW9kaWZpZWRPbiI6IjIwMTktMDEtMDhUMTI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ZXJpb2RpY2FsIjp7IiRpZCI6IjkiLCJOYW1lIjoiUG9saWN5IFN0dWRpZXMiLCJQYWdpbmF0aW9uIjowLCJQcm90ZWN0ZWQiOmZhbHNlLCJDcmVhdGVkQnkiOiJfbSIsIkNyZWF0ZWRPbiI6IjIwMTktMDEtMDhUMTI6MTM6MDgiLCJNb2RpZmllZEJ5IjoiX20iLCJJZCI6IjNmYjdkYzIwLWIwN2MtNDBiMy04YTk0LTA1MDNmNTMyYzc0OSIsIk1vZGlmaWVkT24iOiIyMDE5LTAxLTA4VDEy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}</w:instrText>
          </w:r>
          <w:r w:rsidR="00BB65C1" w:rsidRPr="006A56FF">
            <w:rPr>
              <w:lang w:val="en-US"/>
            </w:rPr>
            <w:fldChar w:fldCharType="separate"/>
          </w:r>
          <w:r w:rsidR="00952423">
            <w:rPr>
              <w:lang w:val="en-US"/>
            </w:rPr>
            <w:t>(Rostgaard, 2002)</w:t>
          </w:r>
          <w:r w:rsidR="00BB65C1" w:rsidRPr="006A56FF">
            <w:rPr>
              <w:lang w:val="en-US"/>
            </w:rPr>
            <w:fldChar w:fldCharType="end"/>
          </w:r>
        </w:sdtContent>
      </w:sdt>
      <w:r w:rsidR="00BB65C1" w:rsidRPr="006A56FF">
        <w:rPr>
          <w:lang w:val="en-US"/>
        </w:rPr>
        <w:t xml:space="preserve">. </w:t>
      </w:r>
      <w:r w:rsidR="006E1C8C" w:rsidRPr="006A56FF">
        <w:rPr>
          <w:lang w:val="en-US"/>
        </w:rPr>
        <w:t>Nevertheless</w:t>
      </w:r>
      <w:r w:rsidR="00BB65C1" w:rsidRPr="006A56FF">
        <w:rPr>
          <w:lang w:val="en-US"/>
        </w:rPr>
        <w:t>, since then</w:t>
      </w:r>
      <w:r w:rsidR="00BD0E63" w:rsidRPr="006A56FF">
        <w:rPr>
          <w:lang w:val="en-US"/>
        </w:rPr>
        <w:t xml:space="preserve"> </w:t>
      </w:r>
      <w:r w:rsidR="00BB65C1" w:rsidRPr="006A56FF">
        <w:rPr>
          <w:lang w:val="en-US"/>
        </w:rPr>
        <w:t xml:space="preserve">a number of </w:t>
      </w:r>
      <w:ins w:id="90" w:author="Mareike Ariaans" w:date="2020-07-06T10:54:00Z">
        <w:r w:rsidR="00604022">
          <w:rPr>
            <w:lang w:val="en-US"/>
          </w:rPr>
          <w:t>issue and area-specific typologies have been developed, e.g. f</w:t>
        </w:r>
      </w:ins>
      <w:ins w:id="91" w:author="Mareike Ariaans" w:date="2020-07-06T10:55:00Z">
        <w:r w:rsidR="00604022">
          <w:rPr>
            <w:lang w:val="en-US"/>
          </w:rPr>
          <w:t>or</w:t>
        </w:r>
      </w:ins>
      <w:ins w:id="92" w:author="Mareike Ariaans" w:date="2020-07-06T10:54:00Z">
        <w:r w:rsidR="00604022">
          <w:rPr>
            <w:lang w:val="en-US"/>
          </w:rPr>
          <w:t xml:space="preserve"> healthcare</w:t>
        </w:r>
      </w:ins>
      <w:ins w:id="93" w:author="Mareike Ariaans" w:date="2020-07-06T11:05:00Z">
        <w:r w:rsidR="00F86C6D">
          <w:rPr>
            <w:lang w:val="en-US"/>
          </w:rPr>
          <w:t xml:space="preserve"> </w:t>
        </w:r>
      </w:ins>
      <w:customXmlInsRangeStart w:id="94" w:author="Mareike Ariaans" w:date="2020-07-06T11:05:00Z"/>
      <w:sdt>
        <w:sdtPr>
          <w:rPr>
            <w:lang w:val="en-US"/>
          </w:rPr>
          <w:alias w:val="To edit, see citavi.com/edit"/>
          <w:tag w:val="CitaviPlaceholder#3ada3442-06fe-4c9b-bfde-2797bd2fd337"/>
          <w:id w:val="-1439911987"/>
          <w:placeholder>
            <w:docPart w:val="DefaultPlaceholder_-1854013440"/>
          </w:placeholder>
        </w:sdtPr>
        <w:sdtContent>
          <w:customXmlInsRangeEnd w:id="94"/>
          <w:ins w:id="95" w:author="Mareike Ariaans" w:date="2020-07-06T11:05:00Z">
            <w:r w:rsidR="00F86C6D">
              <w:rPr>
                <w:noProof/>
                <w:lang w:val="en-US"/>
              </w:rPr>
              <w:fldChar w:fldCharType="begin"/>
            </w:r>
          </w:ins>
          <w:r w:rsidR="00F86C6D">
            <w:rPr>
              <w:noProof/>
              <w:lang w:val="en-US"/>
            </w:rPr>
            <w:instrText>ADDIN CitaviPlaceholder{eyIkaWQiOiIxIiwiRW50cmllcyI6W3siJGlkIjoiMiIsIklkIjoiMjQ2Zjk0NWItOTEzZi00YmRmLTliYWEtYmVjZTg3MmVlZWUyIiwiUmFuZ2VMZW5ndGgiOjEyLCJSZWZlcmVuY2VJZCI6ImFiNTE2YjIxLTQxMTktNGQ4NC1hMGQ1LTBkY2MxMWFmNGU5MyIsIlJlZmVyZW5jZSI6eyIkaWQiOiIzIiwiQWJzdHJhY3RDb21wbGV4aXR5IjowLCJBYnN0cmFjdFNvdXJjZVRleHRGb3JtYXQiOjAsIkF1dGhvcnMiOlt7IiRpZCI6IjQ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aWQiOiI1In19XSwiQ2l0YXRpb25LZXlVcGRhdGVUeXBlIjowLCJDb2xsYWJvcmF0b3JzIjpbXSwiRG9pIjoiMTAuMTExMS9zcG9sLjEyMDYx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cmVmIjoiNSJ9fSx7IiRpZCI6IjEz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HJlZiI6IjQi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lzTG9jYWxDbG91ZFByb2plY3RGaWxlTGluayI6ZmFsc2U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Iw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}</w:instrText>
          </w:r>
          <w:r w:rsidR="00F86C6D">
            <w:rPr>
              <w:noProof/>
              <w:lang w:val="en-US"/>
            </w:rPr>
            <w:fldChar w:fldCharType="separate"/>
          </w:r>
          <w:r w:rsidR="00952423">
            <w:rPr>
              <w:noProof/>
              <w:lang w:val="en-US"/>
            </w:rPr>
            <w:t>(Wendt, 2014; Reibling et al., 2019)</w:t>
          </w:r>
          <w:ins w:id="96" w:author="Mareike Ariaans" w:date="2020-07-06T11:05:00Z">
            <w:r w:rsidR="00F86C6D">
              <w:rPr>
                <w:noProof/>
                <w:lang w:val="en-US"/>
              </w:rPr>
              <w:fldChar w:fldCharType="end"/>
            </w:r>
          </w:ins>
          <w:customXmlInsRangeStart w:id="97" w:author="Mareike Ariaans" w:date="2020-07-06T11:05:00Z"/>
        </w:sdtContent>
      </w:sdt>
      <w:customXmlInsRangeEnd w:id="97"/>
      <w:ins w:id="98" w:author="Mareike Ariaans" w:date="2020-07-06T11:10:00Z">
        <w:r w:rsidR="00F86C6D">
          <w:rPr>
            <w:lang w:val="en-US"/>
          </w:rPr>
          <w:t xml:space="preserve">. </w:t>
        </w:r>
      </w:ins>
      <w:del w:id="99" w:author="Mareike Ariaans" w:date="2020-07-06T10:54:00Z">
        <w:r w:rsidR="00BB65C1" w:rsidRPr="006A56FF" w:rsidDel="00604022">
          <w:rPr>
            <w:lang w:val="en-US"/>
          </w:rPr>
          <w:delText>different</w:delText>
        </w:r>
      </w:del>
      <w:del w:id="100" w:author="Mareike Ariaans" w:date="2020-07-06T11:11:00Z">
        <w:r w:rsidR="00BB65C1" w:rsidRPr="006A56FF" w:rsidDel="00F86C6D">
          <w:rPr>
            <w:lang w:val="en-US"/>
          </w:rPr>
          <w:delText xml:space="preserve"> t</w:delText>
        </w:r>
      </w:del>
      <w:ins w:id="101" w:author="Mareike Ariaans" w:date="2020-07-06T11:11:00Z">
        <w:r w:rsidR="00F86C6D">
          <w:rPr>
            <w:lang w:val="en-US"/>
          </w:rPr>
          <w:t>T</w:t>
        </w:r>
      </w:ins>
      <w:r w:rsidR="00BB65C1" w:rsidRPr="006A56FF">
        <w:rPr>
          <w:lang w:val="en-US"/>
        </w:rPr>
        <w:t>ypologies</w:t>
      </w:r>
      <w:r w:rsidR="006E1C8C" w:rsidRPr="006A56FF">
        <w:rPr>
          <w:lang w:val="en-US"/>
        </w:rPr>
        <w:t xml:space="preserve"> including </w:t>
      </w:r>
      <w:r w:rsidR="00BB65C1" w:rsidRPr="006A56FF">
        <w:rPr>
          <w:lang w:val="en-US"/>
        </w:rPr>
        <w:t xml:space="preserve">LTC </w:t>
      </w:r>
      <w:r w:rsidR="006E1C8C" w:rsidRPr="006A56FF">
        <w:rPr>
          <w:lang w:val="en-US"/>
        </w:rPr>
        <w:t xml:space="preserve">or </w:t>
      </w:r>
      <w:r w:rsidR="00BB65C1" w:rsidRPr="006A56FF">
        <w:rPr>
          <w:lang w:val="en-US"/>
        </w:rPr>
        <w:t>LTC</w:t>
      </w:r>
      <w:r w:rsidR="006E1C8C" w:rsidRPr="006A56FF">
        <w:rPr>
          <w:lang w:val="en-US"/>
        </w:rPr>
        <w:t xml:space="preserve"> facets</w:t>
      </w:r>
      <w:r w:rsidR="00BB65C1" w:rsidRPr="006A56FF">
        <w:rPr>
          <w:lang w:val="en-US"/>
        </w:rPr>
        <w:t xml:space="preserve"> </w:t>
      </w:r>
      <w:del w:id="102" w:author="Mareike Ariaans" w:date="2020-07-06T11:11:00Z">
        <w:r w:rsidR="00BB65C1" w:rsidRPr="006A56FF" w:rsidDel="00F86C6D">
          <w:rPr>
            <w:lang w:val="en-US"/>
          </w:rPr>
          <w:delText>were published</w:delText>
        </w:r>
        <w:r w:rsidR="00A04BA1" w:rsidRPr="006A56FF" w:rsidDel="00F86C6D">
          <w:rPr>
            <w:lang w:val="en-US"/>
          </w:rPr>
          <w:delText xml:space="preserve">, which </w:delText>
        </w:r>
      </w:del>
      <w:ins w:id="103" w:author="Philipp Alexander Linden" w:date="2020-06-29T15:57:00Z">
        <w:r w:rsidR="000145CE">
          <w:rPr>
            <w:lang w:val="en-US"/>
          </w:rPr>
          <w:t>can</w:t>
        </w:r>
      </w:ins>
      <w:del w:id="104" w:author="Philipp Alexander Linden" w:date="2020-06-29T15:57:00Z">
        <w:r w:rsidR="00A04BA1" w:rsidRPr="006A56FF" w:rsidDel="000145CE">
          <w:rPr>
            <w:lang w:val="en-US"/>
          </w:rPr>
          <w:delText>may</w:delText>
        </w:r>
      </w:del>
      <w:r w:rsidR="00A04BA1" w:rsidRPr="006A56FF">
        <w:rPr>
          <w:lang w:val="en-US"/>
        </w:rPr>
        <w:t xml:space="preserve"> be divided </w:t>
      </w:r>
      <w:r w:rsidR="000C097C" w:rsidRPr="006A56FF">
        <w:rPr>
          <w:lang w:val="en-US"/>
        </w:rPr>
        <w:t>into three</w:t>
      </w:r>
      <w:r w:rsidR="00A04BA1" w:rsidRPr="006A56FF">
        <w:rPr>
          <w:lang w:val="en-US"/>
        </w:rPr>
        <w:t xml:space="preserve"> major groups</w:t>
      </w:r>
      <w:r w:rsidR="00BB65C1" w:rsidRPr="006A56FF">
        <w:rPr>
          <w:lang w:val="en-US"/>
        </w:rPr>
        <w:t>.</w:t>
      </w:r>
      <w:r w:rsidR="006E1C8C" w:rsidRPr="006A56FF">
        <w:rPr>
          <w:lang w:val="en-US"/>
        </w:rPr>
        <w:t xml:space="preserve"> </w:t>
      </w:r>
      <w:r w:rsidR="00BB65C1" w:rsidRPr="006A56FF">
        <w:rPr>
          <w:lang w:val="en-US"/>
        </w:rPr>
        <w:t xml:space="preserve">A first group </w:t>
      </w:r>
      <w:r w:rsidR="00B23D1F" w:rsidRPr="006A56FF">
        <w:rPr>
          <w:lang w:val="en-US"/>
        </w:rPr>
        <w:t>focuses</w:t>
      </w:r>
      <w:r w:rsidR="006E1C8C" w:rsidRPr="006A56FF">
        <w:rPr>
          <w:lang w:val="en-US"/>
        </w:rPr>
        <w:t xml:space="preserve"> on social services </w:t>
      </w:r>
      <w:ins w:id="105" w:author="Philipp Alexander Linden" w:date="2020-06-29T15:57:00Z">
        <w:r w:rsidR="000145CE">
          <w:rPr>
            <w:lang w:val="en-US"/>
          </w:rPr>
          <w:t xml:space="preserve">in general </w:t>
        </w:r>
      </w:ins>
      <w:del w:id="106" w:author="Philipp Alexander Linden" w:date="2020-06-29T15:57:00Z">
        <w:r w:rsidR="006E1C8C" w:rsidRPr="006A56FF" w:rsidDel="000145CE">
          <w:rPr>
            <w:lang w:val="en-US"/>
          </w:rPr>
          <w:delText>generally, in which</w:delText>
        </w:r>
      </w:del>
      <w:ins w:id="107" w:author="Philipp Alexander Linden" w:date="2020-06-29T15:57:00Z">
        <w:r w:rsidR="000145CE">
          <w:rPr>
            <w:lang w:val="en-US"/>
          </w:rPr>
          <w:t>where</w:t>
        </w:r>
      </w:ins>
      <w:r w:rsidR="006E1C8C" w:rsidRPr="006A56FF">
        <w:rPr>
          <w:lang w:val="en-US"/>
        </w:rPr>
        <w:t xml:space="preserve"> LTC is </w:t>
      </w:r>
      <w:r w:rsidR="00A04BA1" w:rsidRPr="006A56FF">
        <w:rPr>
          <w:lang w:val="en-US"/>
        </w:rPr>
        <w:t>just one part of a big</w:t>
      </w:r>
      <w:r w:rsidR="00B23D1F" w:rsidRPr="006A56FF">
        <w:rPr>
          <w:lang w:val="en-US"/>
        </w:rPr>
        <w:t>ger social service</w:t>
      </w:r>
      <w:r w:rsidR="00A04BA1" w:rsidRPr="006A56FF">
        <w:rPr>
          <w:lang w:val="en-US"/>
        </w:rPr>
        <w:t xml:space="preserve"> picture</w:t>
      </w:r>
      <w:r w:rsidR="000C097C" w:rsidRPr="006A56FF">
        <w:rPr>
          <w:lang w:val="en-US"/>
        </w:rPr>
        <w:t xml:space="preserve"> </w:t>
      </w:r>
      <w:sdt>
        <w:sdtPr>
          <w:rPr>
            <w:lang w:val="en-US"/>
          </w:rPr>
          <w:alias w:val="Don’t edit this field."/>
          <w:tag w:val="CitaviPlaceholder#cf2ee87a-aa3e-4fb3-bfab-6170185e2644"/>
          <w:id w:val="684874940"/>
          <w:placeholder>
            <w:docPart w:val="DefaultPlaceholder_-1854013440"/>
          </w:placeholder>
        </w:sdtPr>
        <w:sdtContent>
          <w:r w:rsidR="00733407" w:rsidRPr="006A56FF">
            <w:rPr>
              <w:lang w:val="en-US"/>
            </w:rPr>
            <w:fldChar w:fldCharType="begin"/>
          </w:r>
          <w:r w:rsidR="00952423">
            <w:rPr>
              <w:lang w:val="en-US"/>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n19LHsiJGlkIjoiNiIsIkZpcnN0TmFtZSI6Ikpvcm1hIiwiTGFzdE5hbWUiOiJTaXBpbMOkIiwiUHJvdGVjdGVkIjpmYWxzZSwiU2V4IjoyLCJDcmVhdGVkQnkiOiJfbSIsIkNyZWF0ZWRPbiI6IjIwMTgtMTItMTJUMTA6MDA6MTMiLCJNb2RpZmllZEJ5IjoiX20iLCJJZCI6IjdlMWZjNGE1LTAxMDAtNDdiYy05NWZiLWIzMDJhNDUzMzEyNSIsIk1vZGlmaWVkT24iOiIyMDE4LTEyLTEyVDEw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VyaW9kaWNhbCI6eyIkaWQiOiI3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lzTG9jYWxDbG91ZFByb2plY3RGaWxlTGluayI6ZmFsc2U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}</w:instrText>
          </w:r>
          <w:r w:rsidR="00733407" w:rsidRPr="006A56FF">
            <w:rPr>
              <w:lang w:val="en-US"/>
            </w:rPr>
            <w:fldChar w:fldCharType="separate"/>
          </w:r>
          <w:r w:rsidR="00952423">
            <w:rPr>
              <w:lang w:val="en-US"/>
            </w:rPr>
            <w:t>(Anttonen and Sipilä, 1996; Bettio and Plantenga, 2004; Kautto, 2002; Leitner, 2003; Saraceno and Keck, 2010)</w:t>
          </w:r>
          <w:r w:rsidR="00733407" w:rsidRPr="006A56FF">
            <w:rPr>
              <w:lang w:val="en-US"/>
            </w:rPr>
            <w:fldChar w:fldCharType="end"/>
          </w:r>
        </w:sdtContent>
      </w:sdt>
      <w:r w:rsidR="00733407" w:rsidRPr="006A56FF">
        <w:rPr>
          <w:lang w:val="en-US"/>
        </w:rPr>
        <w:t xml:space="preserve">. </w:t>
      </w:r>
      <w:r w:rsidR="00A04BA1" w:rsidRPr="006A56FF">
        <w:rPr>
          <w:lang w:val="en-US"/>
        </w:rPr>
        <w:t>The</w:t>
      </w:r>
      <w:r w:rsidR="00BB65C1" w:rsidRPr="006A56FF">
        <w:rPr>
          <w:lang w:val="en-US"/>
        </w:rPr>
        <w:t xml:space="preserve"> second group </w:t>
      </w:r>
      <w:r w:rsidR="00173192" w:rsidRPr="006A56FF">
        <w:rPr>
          <w:lang w:val="en-US"/>
        </w:rPr>
        <w:t xml:space="preserve">genuinely </w:t>
      </w:r>
      <w:r w:rsidR="00B23D1F" w:rsidRPr="006A56FF">
        <w:rPr>
          <w:lang w:val="en-US"/>
        </w:rPr>
        <w:t>concentrates</w:t>
      </w:r>
      <w:r w:rsidR="00A04BA1" w:rsidRPr="006A56FF">
        <w:rPr>
          <w:lang w:val="en-US"/>
        </w:rPr>
        <w:t xml:space="preserve"> </w:t>
      </w:r>
      <w:r w:rsidR="00BB65C1" w:rsidRPr="006A56FF">
        <w:rPr>
          <w:lang w:val="en-US"/>
        </w:rPr>
        <w:t xml:space="preserve">on LTC for the </w:t>
      </w:r>
      <w:r w:rsidR="00BB65C1" w:rsidRPr="006A56FF">
        <w:rPr>
          <w:lang w:val="en-US"/>
        </w:rPr>
        <w:lastRenderedPageBreak/>
        <w:t xml:space="preserve">elderly, although </w:t>
      </w:r>
      <w:ins w:id="108" w:author="Philipp Alexander Linden" w:date="2020-06-29T15:58:00Z">
        <w:r w:rsidR="000145CE">
          <w:rPr>
            <w:lang w:val="en-US"/>
          </w:rPr>
          <w:t xml:space="preserve">they </w:t>
        </w:r>
      </w:ins>
      <w:r w:rsidR="00BB65C1" w:rsidRPr="006A56FF">
        <w:rPr>
          <w:lang w:val="en-US"/>
        </w:rPr>
        <w:t>often</w:t>
      </w:r>
      <w:ins w:id="109" w:author="Philipp Alexander Linden" w:date="2020-06-29T15:58:00Z">
        <w:r w:rsidR="000145CE">
          <w:rPr>
            <w:lang w:val="en-US"/>
          </w:rPr>
          <w:t xml:space="preserve"> include disability</w:t>
        </w:r>
      </w:ins>
      <w:r w:rsidR="00BB65C1" w:rsidRPr="006A56FF">
        <w:rPr>
          <w:lang w:val="en-US"/>
        </w:rPr>
        <w:t xml:space="preserve"> </w:t>
      </w:r>
      <w:del w:id="110" w:author="Philipp Alexander Linden" w:date="2020-06-29T15:58:00Z">
        <w:r w:rsidR="00BB65C1" w:rsidRPr="006A56FF" w:rsidDel="000145CE">
          <w:rPr>
            <w:lang w:val="en-US"/>
          </w:rPr>
          <w:delText>(</w:delText>
        </w:r>
      </w:del>
      <w:r w:rsidR="00BB65C1" w:rsidRPr="006A56FF">
        <w:rPr>
          <w:lang w:val="en-US"/>
        </w:rPr>
        <w:t>due to data reasons</w:t>
      </w:r>
      <w:ins w:id="111" w:author="Philipp Alexander Linden" w:date="2020-06-29T15:58:00Z">
        <w:r w:rsidR="000145CE">
          <w:rPr>
            <w:lang w:val="en-US"/>
          </w:rPr>
          <w:t>.</w:t>
        </w:r>
      </w:ins>
      <w:del w:id="112" w:author="Philipp Alexander Linden" w:date="2020-06-29T15:58:00Z">
        <w:r w:rsidR="00BB65C1" w:rsidRPr="006A56FF" w:rsidDel="000145CE">
          <w:rPr>
            <w:lang w:val="en-US"/>
          </w:rPr>
          <w:delText>) als</w:delText>
        </w:r>
        <w:r w:rsidR="00BD0E63" w:rsidRPr="006A56FF" w:rsidDel="000145CE">
          <w:rPr>
            <w:lang w:val="en-US"/>
          </w:rPr>
          <w:delText>o</w:delText>
        </w:r>
        <w:r w:rsidR="00BB65C1" w:rsidRPr="006A56FF" w:rsidDel="000145CE">
          <w:rPr>
            <w:lang w:val="en-US"/>
          </w:rPr>
          <w:delText xml:space="preserve"> </w:delText>
        </w:r>
        <w:r w:rsidR="00BD0E63" w:rsidRPr="006A56FF" w:rsidDel="000145CE">
          <w:rPr>
            <w:lang w:val="en-US"/>
          </w:rPr>
          <w:delText>disability</w:delText>
        </w:r>
        <w:r w:rsidR="00BB65C1" w:rsidRPr="006A56FF" w:rsidDel="000145CE">
          <w:rPr>
            <w:lang w:val="en-US"/>
          </w:rPr>
          <w:delText xml:space="preserve"> is included</w:delText>
        </w:r>
      </w:del>
      <w:r w:rsidR="00BB65C1" w:rsidRPr="006A56FF">
        <w:rPr>
          <w:lang w:val="en-US"/>
        </w:rPr>
        <w:t xml:space="preserve"> </w:t>
      </w:r>
      <w:sdt>
        <w:sdtPr>
          <w:rPr>
            <w:lang w:val="en-US"/>
          </w:rPr>
          <w:alias w:val="Don't edit this field"/>
          <w:tag w:val="CitaviPlaceholder#b1339e33-593f-4666-929b-9161d648a658"/>
          <w:id w:val="671770707"/>
          <w:placeholder>
            <w:docPart w:val="DefaultPlaceholder_-1854013440"/>
          </w:placeholder>
        </w:sdtPr>
        <w:sdtContent>
          <w:r w:rsidR="00216DEA" w:rsidRPr="006A56FF">
            <w:rPr>
              <w:lang w:val="en-US"/>
            </w:rPr>
            <w:fldChar w:fldCharType="begin"/>
          </w:r>
          <w:r w:rsidR="00952423">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ZTAxMGFlMTctMjU2OS00MmM0LTgwMDUtNDBjZTMyMDAyZmN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JiZTBkMjBmNS03NGI4LTQwNjMtOWQ5OC03NGE2YmIwNTY0MDc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0seyIkaWQiOiIzNCIsIklkIjoiYzNiMTFjMDUtN2I4OC00Yzk1LTg4OWYtM2M2ZDNmNTlmODVl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MjY2ZDMzNTUtYmU0YS00MDFkLWI2YjgtZmViZTg0ZTY5MjUwIiwiUmFuZ2VTdGFydCI6NjksIlJhbmdlTGVuZ3RoIjoyNCwiUmVmZXJlbmNlSWQiOiIzNzNjOTRjYy1mM2MyLTRhMWUtYmZiNC0yNWU3NzhiZDdmYWQiLCJSZWZlcmVuY2UiOnsiJGlkIjoiNDQiLCJBYnN0cmFjdENvbXBsZXhpdHkiOjAsIkFic3RyYWN0U291cmNlVGV4dEZvcm1hdCI6MCwiQXV0aG9ycyI6W3siJGlkIjoiNDU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ND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Q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Jc0xvY2FsQ2xvdWRQcm9qZWN0RmlsZUxpbmsiOmZhbHNl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</w:instrText>
          </w:r>
          <w:r w:rsidR="00952423" w:rsidRPr="00952423">
            <w:rPr>
              <w:rPrChange w:id="113" w:author="Mareike Ariaans" w:date="2020-07-06T11:46:00Z">
                <w:rPr>
                  <w:lang w:val="en-US"/>
                </w:rPr>
              </w:rPrChange>
            </w:rPr>
            <w:instrText>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}</w:instrText>
          </w:r>
          <w:r w:rsidR="00216DEA" w:rsidRPr="006A56FF">
            <w:rPr>
              <w:lang w:val="en-US"/>
            </w:rPr>
            <w:fldChar w:fldCharType="separate"/>
          </w:r>
          <w:r w:rsidR="00952423">
            <w:t>(Alber, 1995; Colombo, 2012; Damiani et al., 2011; Kraus et al., 2010; Halásková et al., 2017; Pommer et al., 2009; van Hooren, 2012)</w:t>
          </w:r>
          <w:r w:rsidR="00216DEA" w:rsidRPr="006A56FF">
            <w:rPr>
              <w:lang w:val="en-US"/>
            </w:rPr>
            <w:fldChar w:fldCharType="end"/>
          </w:r>
        </w:sdtContent>
      </w:sdt>
      <w:r w:rsidR="007C7068" w:rsidRPr="002A4B22">
        <w:t xml:space="preserve">. </w:t>
      </w:r>
      <w:r w:rsidR="007B59AB" w:rsidRPr="006A56FF">
        <w:rPr>
          <w:lang w:val="en-US"/>
        </w:rPr>
        <w:t xml:space="preserve">Finally, </w:t>
      </w:r>
      <w:r w:rsidR="00B23D1F" w:rsidRPr="006A56FF">
        <w:rPr>
          <w:lang w:val="en-US"/>
        </w:rPr>
        <w:t xml:space="preserve">the third group focuses on </w:t>
      </w:r>
      <w:r w:rsidR="00BB65C1" w:rsidRPr="006A56FF">
        <w:rPr>
          <w:lang w:val="en-US"/>
        </w:rPr>
        <w:t xml:space="preserve">special aspects of LTC and zoom in on </w:t>
      </w:r>
      <w:r w:rsidR="007C7068" w:rsidRPr="006A56FF">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Content>
          <w:r w:rsidR="007C7068" w:rsidRPr="006A56FF">
            <w:rPr>
              <w:lang w:val="en-US"/>
            </w:rPr>
            <w:fldChar w:fldCharType="begin"/>
          </w:r>
          <w:r w:rsidR="00952423">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SXNMb2NhbENsb3VkUHJvamVjdEZpbGVMaW5rIjpmYWxzZS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SXNMb2NhbENsb3VkUHJvamVjdEZpbGVMaW5rIjpmYWxzZS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Ny0wNlQxMDozNjowMS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2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SXNMb2NhbENsb3VkUHJvamVjdEZpbGVMaW5rIjpmYWxzZS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lcmlvZGljYWwiOnsiJGlkIjoiMjA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I0IiwiQWRkcmVzcyI6eyIkaWQiOiIyNSIsIklzTG9jYWxDbG91ZFByb2plY3RGaWxlTGluayI6ZmFsc2UsIkxpbmtlZFJlc291cmNlU3RhdHVzIjo4LCJPcmlnaW5hbFN0cmluZyI6IjEwLjEwOTMvY2plL2JlbjA0MyIsIkxpbmtlZFJlc291cmNlVHlwZSI6NSwiVXJpU3RyaW5nIjoiaHR0cHM6Ly9kb2kub3JnLzEwLjEwOTMvY2plL2JlbjA0MyIsIlByb3BlcnRpZXMiOnsiJGlkIjoiMj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ZXJpb2RpY2FsIjp7IiRpZCI6IjI3IiwiSXNzbiI6IjAzMDktMTY2WCIsIk5hbWUiOiJDYW1icmlkZ2UgSm91cm5hbCBvZiBFY29ub21pY3MiLCJQYWdpbmF0aW9uIjowLCJQcm90ZWN0ZWQiOmZhbHNlLCJDcmVhdGVkQnkiOiJfbSIsIkNyZWF0ZWRPbiI6IjIwMTgtMTItMTJUMTA6NDI6MDUiLCJNb2RpZmllZEJ5IjoiX20iLCJJZCI6ImM5ZTRkZDljLWY4MGQtNDc0ZS05YWNlLTkwYjM4ZjM2ODI3NyIsIk1vZGlmaWVkT24iOiIyMDE4LTEyLTEyVDEw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MzEiLCJBZGRyZXNzIjp7IiRpZCI6IjMyIiwiSXNMb2NhbENsb3VkUHJvamVjdEZpbGVMaW5rIjpmYWxzZSwiTGlua2VkUmVzb3VyY2VTdGF0dXMiOjgsIk9yaWdpbmFsU3RyaW5nIjoiMTAuMTE3Ny8wOTU4OTI4NzExNDMzNjU0IiwiTGlua2VkUmVzb3VyY2VUeXBlIjo1LCJVcmlTdHJpbmciOiJodHRwczovL2RvaS5vcmcvMTAuMTE3Ny8wOTU4OTI4NzExNDMzNjU0IiwiUHJvcGVydGllcyI6eyIkaWQiOiIzMy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HJlZiI6IjIwIn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lllYXJSZXNvbHZlZCI6IjIwMTIiLCJDcmVhdGVkQnkiOiJfbSIsIkNyZWF0ZWRPbiI6IjIwMTgtMTItMTJUMTA6NDI6NDgiLCJNb2RpZmllZEJ5IjoiX20iLCJJZCI6ImJhMDk0NjZhLTc2ZWItNDk3NS04ODkyLTlmNzIyM2JlYmI3NSIsIk1vZGlmaWVkT24iOiIyMDE4LTEyLTEyVDEwOjQyOjU2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0LjAuMzUifQ==}</w:instrText>
          </w:r>
          <w:r w:rsidR="007C7068" w:rsidRPr="006A56FF">
            <w:rPr>
              <w:lang w:val="en-US"/>
            </w:rPr>
            <w:fldChar w:fldCharType="separate"/>
          </w:r>
          <w:r w:rsidR="00952423">
            <w:rPr>
              <w:lang w:val="en-US"/>
            </w:rPr>
            <w:t>(Anderson, 2012; Da Roit and Weicht, 2013; Simonazzi, 2008; van Hooren, 2012; Simonazzi, 2008)</w:t>
          </w:r>
          <w:r w:rsidR="007C7068" w:rsidRPr="006A56FF">
            <w:rPr>
              <w:lang w:val="en-US"/>
            </w:rPr>
            <w:fldChar w:fldCharType="end"/>
          </w:r>
        </w:sdtContent>
      </w:sdt>
      <w:r w:rsidR="007C7068" w:rsidRPr="006A56FF">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Content>
          <w:r w:rsidR="007C7068" w:rsidRPr="006A56FF">
            <w:rPr>
              <w:lang w:val="en-US"/>
            </w:rPr>
            <w:fldChar w:fldCharType="begin"/>
          </w:r>
          <w:r w:rsidR="00952423">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1dLCJGb3JtYXR0ZWRUZXh0Ijp7IiRpZCI6IjgiLCJDb3VudCI6MSwiVGV4dFVuaXRzIjpbeyIkaWQiOiI5IiwiRm9udFN0eWxlIjp7IiRpZCI6IjEwIiwiTmV1dHJhbCI6dHJ1ZX0sIlJlYWRpbmdPcmRlciI6MSwiVGV4dCI6IihEYSBSb2l0IGFuZCBMZSBCaWhhbiwgMjAxMCkifV19LCJUYWciOiJDaXRhdmlQbGFjZWhvbGRlciM1ZjQ4Y2QyNy0yNWUxLTQ3NTgtOTQ2Mi0zYmZkOTE0MTgyMWQiLCJUZXh0IjoiKERhIFJvaXQgYW5kIExlIEJpaGFuLCAyMDEwKSIsIldBSVZlcnNpb24iOiI2LjQuMC4zNSJ9}</w:instrText>
          </w:r>
          <w:r w:rsidR="007C7068" w:rsidRPr="006A56FF">
            <w:rPr>
              <w:lang w:val="en-US"/>
            </w:rPr>
            <w:fldChar w:fldCharType="separate"/>
          </w:r>
          <w:r w:rsidR="00952423">
            <w:rPr>
              <w:lang w:val="en-US"/>
            </w:rPr>
            <w:t>(Da Roit and Le Bihan, 2010)</w:t>
          </w:r>
          <w:r w:rsidR="007C7068" w:rsidRPr="006A56FF">
            <w:rPr>
              <w:lang w:val="en-US"/>
            </w:rPr>
            <w:fldChar w:fldCharType="end"/>
          </w:r>
        </w:sdtContent>
      </w:sdt>
      <w:r w:rsidR="00BB65C1" w:rsidRPr="006A56FF">
        <w:rPr>
          <w:lang w:val="en-US"/>
        </w:rPr>
        <w:t xml:space="preserve"> and</w:t>
      </w:r>
      <w:r w:rsidR="007C7068" w:rsidRPr="006A56FF">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Content>
          <w:r w:rsidR="007C7068" w:rsidRPr="006A56FF">
            <w:rPr>
              <w:lang w:val="en-US"/>
            </w:rPr>
            <w:fldChar w:fldCharType="begin"/>
          </w:r>
          <w:r w:rsidR="00952423">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SXNMb2NhbENsb3VkUHJvamVjdEZpbGVMaW5rIjpmYWxzZS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wOjI1OjQ4IiwiTW9kaWZpZWRCeSI6Il9tIiwiSWQiOiI3MmQ0YWU4Zi0xOTkzLTQ1OWQtOTVkNS04Yzc0NWE0OGIyNjYiLCJNb2RpZmllZE9uIjoiMjAxOC0xMi0xMlQxMD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kFkZHJlc3MiOnsiJGlkIjoiMjEiLCJJc0xvY2FsQ2xvdWRQcm9qZWN0RmlsZUxpbmsiOmZhbHNlLCJMaW5rZWRSZXNvdXJjZVN0YXR1cyI6OCwiT3JpZ2luYWxTdHJpbmciOiIxMC4xMDgwLzE0NjE2NjkwMzIwMDAxMjc2NDIiLCJMaW5rZWRSZXNvdXJjZVR5cGUiOjUsIlVyaVN0cmluZyI6Imh0dHBzOi8vZG9pLm9yZy8xMC4xMDgwLzE0NjE2NjkwMzIwMDAxMjc2NDIiLCJQcm9wZXJ0aWVzIjp7IiRpZCI6IjIyIn1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VyaW9kaWNhbCI6eyIkaWQiOiIyMy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lcmlvZGljYWwiOnsiJGlkIjoiMzciLCJJc3NuIjoiMDMwOS0xNjZYIiwiTmFtZSI6IkNhbWJyaWRnZSBKb3VybmFsIG9mIEVjb25vbWljcyIsIlBhZ2luYXRpb24iOjAsIlByb3RlY3RlZCI6ZmFsc2UsIkNyZWF0ZWRCeSI6Il9tIiwiQ3JlYXRlZE9uIjoiMjAxOC0xMi0xMlQxMDo0MjowNSIsIk1vZGlmaWVkQnkiOiJfbSIsIklkIjoiYzllNGRkOWMtZjgwZC00NzRlLTlhY2UtOTBiMzhmMzY4Mjc3IiwiTW9kaWZpZWRPbiI6IjIwMTgtMTItMTJUMTA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}</w:instrText>
          </w:r>
          <w:r w:rsidR="007C7068" w:rsidRPr="006A56FF">
            <w:rPr>
              <w:lang w:val="en-US"/>
            </w:rPr>
            <w:fldChar w:fldCharType="separate"/>
          </w:r>
          <w:r w:rsidR="00952423">
            <w:rPr>
              <w:lang w:val="en-US"/>
            </w:rPr>
            <w:t>(Di Rosa et al., 2011; Leitner, 2003; Pfau-Effinger, 2014; Simonazzi, 2008)</w:t>
          </w:r>
          <w:r w:rsidR="007C7068" w:rsidRPr="006A56FF">
            <w:rPr>
              <w:lang w:val="en-US"/>
            </w:rPr>
            <w:fldChar w:fldCharType="end"/>
          </w:r>
        </w:sdtContent>
      </w:sdt>
      <w:r w:rsidR="00B23D1F" w:rsidRPr="006A56FF">
        <w:rPr>
          <w:lang w:val="en-US"/>
        </w:rPr>
        <w:t>.</w:t>
      </w:r>
    </w:p>
    <w:p w14:paraId="4614FCA4" w14:textId="6C6F2973" w:rsidR="00B82577" w:rsidRPr="006A56FF" w:rsidRDefault="00D661E1" w:rsidP="004D3634">
      <w:pPr>
        <w:pStyle w:val="02FlietextEinzug"/>
        <w:rPr>
          <w:lang w:val="en-US"/>
        </w:rPr>
      </w:pPr>
      <w:r w:rsidRPr="006A56FF">
        <w:rPr>
          <w:lang w:val="en-US"/>
        </w:rPr>
        <w:t>Because</w:t>
      </w:r>
      <w:r w:rsidR="00B41CC2" w:rsidRPr="006A56FF">
        <w:rPr>
          <w:lang w:val="en-US"/>
        </w:rPr>
        <w:t xml:space="preserve"> our focus lies on building a genuine LTC typology</w:t>
      </w:r>
      <w:r w:rsidR="007B59AB" w:rsidRPr="006A56FF">
        <w:rPr>
          <w:lang w:val="en-US"/>
        </w:rPr>
        <w:t>, we identified</w:t>
      </w:r>
      <w:r w:rsidR="00B41CC2" w:rsidRPr="006A56FF">
        <w:rPr>
          <w:lang w:val="en-US"/>
        </w:rPr>
        <w:t xml:space="preserve"> the second group of typologies </w:t>
      </w:r>
      <w:r w:rsidR="007B59AB" w:rsidRPr="006A56FF">
        <w:rPr>
          <w:lang w:val="en-US"/>
        </w:rPr>
        <w:t>as</w:t>
      </w:r>
      <w:r w:rsidR="00B41CC2" w:rsidRPr="006A56FF">
        <w:rPr>
          <w:lang w:val="en-US"/>
        </w:rPr>
        <w:t xml:space="preserve"> most relevant for </w:t>
      </w:r>
      <w:ins w:id="114" w:author="Philipp Alexander Linden" w:date="2020-06-29T15:59:00Z">
        <w:r w:rsidR="00187A9D">
          <w:rPr>
            <w:lang w:val="en-US"/>
          </w:rPr>
          <w:t>our type of analysis.</w:t>
        </w:r>
      </w:ins>
      <w:del w:id="115" w:author="Philipp Alexander Linden" w:date="2020-06-29T15:59:00Z">
        <w:r w:rsidR="00B41CC2" w:rsidRPr="006A56FF" w:rsidDel="00187A9D">
          <w:rPr>
            <w:lang w:val="en-US"/>
          </w:rPr>
          <w:delText>us</w:delText>
        </w:r>
      </w:del>
      <w:r w:rsidR="00B41CC2" w:rsidRPr="006A56FF">
        <w:rPr>
          <w:lang w:val="en-US"/>
        </w:rPr>
        <w:t xml:space="preserve">. In these typologies we </w:t>
      </w:r>
      <w:ins w:id="116" w:author="Philipp Alexander Linden" w:date="2020-06-29T15:59:00Z">
        <w:r w:rsidR="00187A9D">
          <w:rPr>
            <w:lang w:val="en-US"/>
          </w:rPr>
          <w:t>identify</w:t>
        </w:r>
      </w:ins>
      <w:del w:id="117" w:author="Philipp Alexander Linden" w:date="2020-06-29T15:59:00Z">
        <w:r w:rsidR="00B41CC2" w:rsidRPr="006A56FF" w:rsidDel="00187A9D">
          <w:rPr>
            <w:lang w:val="en-US"/>
          </w:rPr>
          <w:delText>see</w:delText>
        </w:r>
      </w:del>
      <w:r w:rsidR="00B41CC2" w:rsidRPr="006A56FF">
        <w:rPr>
          <w:lang w:val="en-US"/>
        </w:rPr>
        <w:t xml:space="preserve"> a huge variety in the (number of) included country cases, data, methods</w:t>
      </w:r>
      <w:r w:rsidR="00F86C6D">
        <w:rPr>
          <w:lang w:val="en-US"/>
        </w:rPr>
        <w:t>,</w:t>
      </w:r>
      <w:r w:rsidR="00B41CC2" w:rsidRPr="006A56FF">
        <w:rPr>
          <w:lang w:val="en-US"/>
        </w:rPr>
        <w:t xml:space="preserve"> and results.</w:t>
      </w:r>
      <w:r w:rsidR="00B82577" w:rsidRPr="006A56FF">
        <w:rPr>
          <w:lang w:val="en-US"/>
        </w:rPr>
        <w:t xml:space="preserve"> </w:t>
      </w:r>
      <w:r w:rsidR="00B41CC2" w:rsidRPr="006A56FF">
        <w:rPr>
          <w:lang w:val="en-US"/>
        </w:rPr>
        <w:t xml:space="preserve">Concerning dimensions and indicators, we </w:t>
      </w:r>
      <w:ins w:id="118" w:author="Philipp Alexander Linden" w:date="2020-06-29T16:00:00Z">
        <w:r w:rsidR="00187A9D">
          <w:rPr>
            <w:lang w:val="en-US"/>
          </w:rPr>
          <w:t xml:space="preserve">furthermore </w:t>
        </w:r>
      </w:ins>
      <w:r w:rsidR="00B41CC2" w:rsidRPr="006A56FF">
        <w:rPr>
          <w:lang w:val="en-US"/>
        </w:rPr>
        <w:t>see a huge variety</w:t>
      </w:r>
      <w:r w:rsidR="004D1F35" w:rsidRPr="006A56FF">
        <w:rPr>
          <w:lang w:val="en-US"/>
        </w:rPr>
        <w:t xml:space="preserve"> of indicators and measurements</w:t>
      </w:r>
      <w:ins w:id="119" w:author="Philipp Alexander Linden" w:date="2020-06-29T16:00:00Z">
        <w:r w:rsidR="00187A9D">
          <w:rPr>
            <w:lang w:val="en-US"/>
          </w:rPr>
          <w:t>.</w:t>
        </w:r>
      </w:ins>
      <w:del w:id="120" w:author="Philipp Alexander Linden" w:date="2020-06-29T16:00:00Z">
        <w:r w:rsidR="000C097C" w:rsidRPr="006A56FF" w:rsidDel="00187A9D">
          <w:rPr>
            <w:lang w:val="en-US"/>
          </w:rPr>
          <w:delText xml:space="preserve"> as well</w:delText>
        </w:r>
      </w:del>
      <w:r w:rsidR="004D1F35" w:rsidRPr="006A56FF">
        <w:rPr>
          <w:lang w:val="en-US"/>
        </w:rPr>
        <w:t xml:space="preserve">. </w:t>
      </w:r>
      <w:r w:rsidR="000C097C" w:rsidRPr="006A56FF">
        <w:rPr>
          <w:lang w:val="en-US"/>
        </w:rPr>
        <w:t>However</w:t>
      </w:r>
      <w:del w:id="121" w:author="Philipp Alexander Linden" w:date="2020-06-29T16:00:00Z">
        <w:r w:rsidR="000C097C" w:rsidRPr="006A56FF" w:rsidDel="00187A9D">
          <w:rPr>
            <w:lang w:val="en-US"/>
          </w:rPr>
          <w:delText>,</w:delText>
        </w:r>
        <w:r w:rsidR="004D1F35" w:rsidRPr="006A56FF" w:rsidDel="00187A9D">
          <w:rPr>
            <w:lang w:val="en-US"/>
          </w:rPr>
          <w:delText xml:space="preserve"> we also observe </w:delText>
        </w:r>
      </w:del>
      <w:r w:rsidR="004D1F35" w:rsidRPr="006A56FF">
        <w:rPr>
          <w:lang w:val="en-US"/>
        </w:rPr>
        <w:t>four central dimensions</w:t>
      </w:r>
      <w:del w:id="122" w:author="Philipp Alexander Linden" w:date="2020-06-29T16:00:00Z">
        <w:r w:rsidR="004D1F35" w:rsidRPr="006A56FF" w:rsidDel="00187A9D">
          <w:rPr>
            <w:lang w:val="en-US"/>
          </w:rPr>
          <w:delText xml:space="preserve">, which </w:delText>
        </w:r>
      </w:del>
      <w:r w:rsidR="004D1F35" w:rsidRPr="006A56FF">
        <w:rPr>
          <w:lang w:val="en-US"/>
        </w:rPr>
        <w:t>are repeatedly analyzed in most of the studies</w:t>
      </w:r>
      <w:r w:rsidR="00B41CC2" w:rsidRPr="006A56FF">
        <w:rPr>
          <w:lang w:val="en-US"/>
        </w:rPr>
        <w:t>.</w:t>
      </w:r>
    </w:p>
    <w:p w14:paraId="09CC9C03" w14:textId="77777777" w:rsidR="00B82577" w:rsidRPr="006A56FF" w:rsidRDefault="00B82577" w:rsidP="00B82577">
      <w:pPr>
        <w:pStyle w:val="berschrift3"/>
        <w:rPr>
          <w:lang w:val="en-US"/>
        </w:rPr>
      </w:pPr>
      <w:r w:rsidRPr="006A56FF">
        <w:rPr>
          <w:lang w:val="en-US"/>
        </w:rPr>
        <w:t>I. Supply</w:t>
      </w:r>
    </w:p>
    <w:p w14:paraId="061DE4D6" w14:textId="744BF788" w:rsidR="00B82577" w:rsidRPr="006A56FF" w:rsidRDefault="00B82577" w:rsidP="004D3634">
      <w:pPr>
        <w:pStyle w:val="02FlietextEinzug"/>
        <w:rPr>
          <w:lang w:val="en-US"/>
        </w:rPr>
      </w:pPr>
      <w:del w:id="123" w:author="Philipp Alexander Linden" w:date="2020-06-29T16:01:00Z">
        <w:r w:rsidRPr="00B82577" w:rsidDel="004D3634">
          <w:rPr>
            <w:lang w:val="en-US"/>
          </w:rPr>
          <w:delText xml:space="preserve">The first is supply. </w:delText>
        </w:r>
      </w:del>
      <w:del w:id="124" w:author="Mareike Ariaans" w:date="2020-07-06T11:14:00Z">
        <w:r w:rsidRPr="00B82577" w:rsidDel="00F86C6D">
          <w:rPr>
            <w:lang w:val="en-US"/>
          </w:rPr>
          <w:delText>It</w:delText>
        </w:r>
      </w:del>
      <w:ins w:id="125" w:author="Philipp Alexander Linden" w:date="2020-06-29T16:01:00Z">
        <w:del w:id="126" w:author="Mareike Ariaans" w:date="2020-07-06T11:14:00Z">
          <w:r w:rsidR="004D3634" w:rsidDel="00F86C6D">
            <w:rPr>
              <w:lang w:val="en-US"/>
            </w:rPr>
            <w:delText>In m</w:delText>
          </w:r>
        </w:del>
      </w:ins>
      <w:ins w:id="127" w:author="Mareike Ariaans" w:date="2020-07-06T11:14:00Z">
        <w:r w:rsidR="00F86C6D">
          <w:rPr>
            <w:lang w:val="en-US"/>
          </w:rPr>
          <w:t>M</w:t>
        </w:r>
      </w:ins>
      <w:ins w:id="128" w:author="Philipp Alexander Linden" w:date="2020-06-29T16:01:00Z">
        <w:r w:rsidR="004D3634">
          <w:rPr>
            <w:lang w:val="en-US"/>
          </w:rPr>
          <w:t xml:space="preserve">ost typologies under analysis, </w:t>
        </w:r>
      </w:ins>
      <w:ins w:id="129" w:author="Mareike Ariaans" w:date="2020-07-06T11:14:00Z">
        <w:r w:rsidR="00F86C6D">
          <w:rPr>
            <w:lang w:val="en-US"/>
          </w:rPr>
          <w:t xml:space="preserve">incorporate </w:t>
        </w:r>
      </w:ins>
      <w:ins w:id="130" w:author="Philipp Alexander Linden" w:date="2020-06-29T16:07:00Z">
        <w:r w:rsidR="00CA56B9">
          <w:rPr>
            <w:lang w:val="en-US"/>
          </w:rPr>
          <w:t xml:space="preserve">the </w:t>
        </w:r>
        <w:del w:id="131" w:author="Mareike Ariaans" w:date="2020-07-06T11:14:00Z">
          <w:r w:rsidR="00CA56B9" w:rsidDel="00F86C6D">
            <w:rPr>
              <w:lang w:val="en-US"/>
            </w:rPr>
            <w:delText xml:space="preserve">first </w:delText>
          </w:r>
        </w:del>
        <w:r w:rsidR="00CA56B9">
          <w:rPr>
            <w:lang w:val="en-US"/>
          </w:rPr>
          <w:t xml:space="preserve">dimension of </w:t>
        </w:r>
      </w:ins>
      <w:ins w:id="132" w:author="Philipp Alexander Linden" w:date="2020-06-29T16:01:00Z">
        <w:r w:rsidR="004D3634">
          <w:rPr>
            <w:lang w:val="en-US"/>
          </w:rPr>
          <w:t>supply</w:t>
        </w:r>
      </w:ins>
      <w:ins w:id="133" w:author="Mareike Ariaans" w:date="2020-07-06T11:15:00Z">
        <w:r w:rsidR="004258EA">
          <w:rPr>
            <w:lang w:val="en-US"/>
          </w:rPr>
          <w:t>.   Indicators in this dimension</w:t>
        </w:r>
      </w:ins>
      <w:r w:rsidRPr="00B82577">
        <w:rPr>
          <w:lang w:val="en-US"/>
        </w:rPr>
        <w:t xml:space="preserve"> include</w:t>
      </w:r>
      <w:del w:id="134" w:author="Mareike Ariaans" w:date="2020-07-06T11:15:00Z">
        <w:r w:rsidRPr="00B82577" w:rsidDel="004258EA">
          <w:rPr>
            <w:lang w:val="en-US"/>
          </w:rPr>
          <w:delText>s</w:delText>
        </w:r>
      </w:del>
      <w:r w:rsidRPr="00B82577">
        <w:rPr>
          <w:lang w:val="en-US"/>
        </w:rPr>
        <w:t xml:space="preserve"> financial resource</w:t>
      </w:r>
      <w:ins w:id="135" w:author="Philipp Alexander Linden" w:date="2020-06-29T16:01:00Z">
        <w:r w:rsidR="004D3634">
          <w:rPr>
            <w:lang w:val="en-US"/>
          </w:rPr>
          <w:t>s</w:t>
        </w:r>
      </w:ins>
      <w:del w:id="136" w:author="Philipp Alexander Linden" w:date="2020-06-29T16:01:00Z">
        <w:r w:rsidRPr="00B82577" w:rsidDel="004D3634">
          <w:rPr>
            <w:lang w:val="en-US"/>
          </w:rPr>
          <w:delText xml:space="preserve">s in most typologies </w:delText>
        </w:r>
      </w:del>
      <w:sdt>
        <w:sdtPr>
          <w:rPr>
            <w:lang w:val="en-US"/>
          </w:rPr>
          <w:alias w:val="Don't edit this field"/>
          <w:tag w:val="CitaviPlaceholder#ada65575-f54f-4f13-b165-372c32ed4cc8"/>
          <w:id w:val="-1870444503"/>
          <w:placeholder>
            <w:docPart w:val="C356B17F070344968CA3B1AA890708AB"/>
          </w:placeholder>
        </w:sdtPr>
        <w:sdtContent>
          <w:r w:rsidRPr="00B82577">
            <w:rPr>
              <w:lang w:val="en-US"/>
            </w:rPr>
            <w:fldChar w:fldCharType="begin"/>
          </w:r>
          <w:r w:rsidR="00952423">
            <w:rPr>
              <w:lang w:val="en-US"/>
            </w:rPr>
            <w: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ZDc4ZDJkODAtNmRhOC00ZDE2LWE5N2QtZGZjNGY0MWEwN2Vj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JhNGUxMmY4YS0wZjVkLTQ2NjYtODZhMC1lYzM3MGMzOTVlNWI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0seyIkaWQiOiIzNCIsIklkIjoiMTBkZWFkMTEtMWY1ZC00NWFkLTk0YjEtZGFjNDk4ZjlkNjA0IiwiUmFuZ2VTdGFydCI6NDksIlJhbmdlTGVuZ3RoIjoyNCwiUmVmZXJlbmNlSWQiOiIzNzNjOTRjYy1mM2MyLTRhMWUtYmZiNC0yNWU3NzhiZDdmYWQiLCJSZWZlcmVuY2UiOnsiJGlkIjoiMzUiLCJBYnN0cmFjdENvbXBsZXhpdHkiOjAsIkFic3RyYWN0U291cmNlVGV4dEZvcm1hdCI6MCwiQXV0aG9ycyI6W3siJGlkIjoiMzY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c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4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OSIsIkFkZHJlc3MiOnsiJGlkIjoiNDAiLCJJc0xvY2FsQ2xvdWRQcm9qZWN0RmlsZUxpbmsiOmZhbHNlLCJMaW5rZWRSZXNvdXJjZVN0YXR1cyI6OCwiT3JpZ2luYWxTdHJpbmciOiIxMC4xNTE1L3JldmVjcC0yMDE3LTAwMDgiLCJMaW5rZWRSZXNvdXJjZVR5cGUiOjUsIlVyaVN0cmluZyI6Imh0dHBzOi8vZG9pLm9yZy8xMC4xNTE1L3JldmVjcC0yMDE3LTAwMDgiLCJQcm9wZXJ0aWVzIjp7IiRpZCI6IjQx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DI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0MyIsIklkIjoiYmVhNDA3YWYtYmRmOC00NzNmLWJmYjEtNGE3MTc3OTI5YzM0IiwiUmFuZ2VTdGFydCI6NzMsIlJhbmdlTGVuZ3RoIjoyMSwiUmVmZXJlbmNlSWQiOiI0YTgzMWMzNC03NmE3LTRlMmItOTk1Ni1lYTExZjY2NTE2ODAiLCJSZWZlcmVuY2UiOnsiJGlkIjoiNDQiLCJBYnN0cmFjdENvbXBsZXhpdHkiOjAsIkFic3RyYWN0U291cmNlVGV4dEZvcm1hdCI6MCwiQXV0aG9ycyI6W3siJGlkIjoiNDU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Q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Dc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0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1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GFsw6Fza292w6EgZXQgYWwuLCAyMDE3OyBLcmF1cyBldCBhbC4sIDIwMTApIn1dfSwiVGFnIjoiQ2l0YXZpUGxhY2Vob2xkZXIjYWRhNjU1NzUtZjU0Zi00ZjEzLWIxNjUtMzcyYzMyZWQ0Y2M4IiwiVGV4dCI6IihBbGJlciwgMTk5NTsgQ29sb21ibywgMjAxMjsgRGFtaWFuaSBldCBhbC4sIDIwMTE7IEhhbMOhc2tvdsOhIGV0IGFsLiwgMjAxNzsgS3JhdXMgZXQgYWwuLCAyMDEwKSIsIldBSVZlcnNpb24iOiI2LjQuMC4zNSJ9}</w:instrText>
          </w:r>
          <w:r w:rsidRPr="00B82577">
            <w:rPr>
              <w:lang w:val="en-US"/>
            </w:rPr>
            <w:fldChar w:fldCharType="separate"/>
          </w:r>
          <w:r w:rsidR="00952423">
            <w:rPr>
              <w:lang w:val="en-US"/>
            </w:rPr>
            <w:t>(Alber, 1995; Colombo, 2012; Damiani et al., 2011; Halásková et al., 2017; Kraus et al., 2010)</w:t>
          </w:r>
          <w:r w:rsidRPr="00B82577">
            <w:rPr>
              <w:lang w:val="en-US"/>
            </w:rPr>
            <w:fldChar w:fldCharType="end"/>
          </w:r>
        </w:sdtContent>
      </w:sdt>
      <w:r w:rsidRPr="00B82577">
        <w:rPr>
          <w:lang w:val="en-US"/>
        </w:rPr>
        <w:t xml:space="preserve">, but also staff and staffing levels </w:t>
      </w:r>
      <w:sdt>
        <w:sdtPr>
          <w:rPr>
            <w:lang w:val="en-US"/>
          </w:rPr>
          <w:alias w:val="Don't edit this field"/>
          <w:tag w:val="CitaviPlaceholder#f1d5f6ab-4d64-4187-9134-80decf57e4d1"/>
          <w:id w:val="-252521416"/>
          <w:placeholder>
            <w:docPart w:val="C356B17F070344968CA3B1AA890708AB"/>
          </w:placeholder>
        </w:sdtPr>
        <w:sdtContent>
          <w:r w:rsidRPr="00B82577">
            <w:rPr>
              <w:lang w:val="en-US"/>
            </w:rPr>
            <w:fldChar w:fldCharType="begin"/>
          </w:r>
          <w:r w:rsidR="00952423">
            <w:rPr>
              <w:lang w:val="en-US"/>
            </w:rPr>
            <w:instrText>ADDIN CitaviPlaceholder{eyIkaWQiOiIxIiwiRW50cmllcyI6W3siJGlkIjoiMiIsIklkIjoiNDlmNTI1OTMtOGFkOS00MzEzLWJkNWItYzhmZTE1N2EyNmQxIiwiUmFuZ2VMZW5ndGgiOjEz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XSwiRm9ybWF0dGVkVGV4dCI6eyIkaWQiOiI3IiwiQ291bnQiOjEsIlRleHRVbml0cyI6W3siJGlkIjoiOCIsIkZvbnRTdHlsZSI6eyIkaWQiOiI5IiwiTmV1dHJhbCI6dHJ1ZX0sIlJlYWRpbmdPcmRlciI6MSwiVGV4dCI6IihBbGJlciwgMTk5NSkifV19LCJUYWciOiJDaXRhdmlQbGFjZWhvbGRlciNmMWQ1ZjZhYi00ZDY0LTQxODctOTEzNC04MGRlY2Y1N2U0ZDEiLCJUZXh0IjoiKEFsYmVyLCAxOTk1KSIsIldBSVZlcnNpb24iOiI2LjQuMC4zNSJ9}</w:instrText>
          </w:r>
          <w:r w:rsidRPr="00B82577">
            <w:rPr>
              <w:lang w:val="en-US"/>
            </w:rPr>
            <w:fldChar w:fldCharType="separate"/>
          </w:r>
          <w:r w:rsidR="00952423">
            <w:rPr>
              <w:lang w:val="en-US"/>
            </w:rPr>
            <w:t>(Alber, 1995)</w:t>
          </w:r>
          <w:r w:rsidRPr="00B82577">
            <w:rPr>
              <w:lang w:val="en-US"/>
            </w:rPr>
            <w:fldChar w:fldCharType="end"/>
          </w:r>
        </w:sdtContent>
      </w:sdt>
      <w:r w:rsidRPr="00B82577">
        <w:rPr>
          <w:lang w:val="en-US"/>
        </w:rPr>
        <w:t xml:space="preserve"> as well as bed density in institutional LTC </w:t>
      </w:r>
      <w:sdt>
        <w:sdtPr>
          <w:rPr>
            <w:lang w:val="en-US"/>
          </w:rPr>
          <w:alias w:val="Don't edit this field"/>
          <w:tag w:val="CitaviPlaceholder#68e65faf-a14e-4dd3-92a6-636f672f2c99"/>
          <w:id w:val="-403606991"/>
          <w:placeholder>
            <w:docPart w:val="C356B17F070344968CA3B1AA890708AB"/>
          </w:placeholder>
        </w:sdtPr>
        <w:sdtContent>
          <w:r w:rsidRPr="00B82577">
            <w:rPr>
              <w:lang w:val="en-US"/>
            </w:rPr>
            <w:fldChar w:fldCharType="begin"/>
          </w:r>
          <w:r w:rsidR="00952423">
            <w:rPr>
              <w:lang w:val="en-US"/>
            </w:rPr>
            <w: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GVmODVjNTQtMTk1Ni00NDgzLWEwMTQtYTlkODM0M2YwY2M4IiwiUmFuZ2VTdGFydCI6MTIsIlJhbmdlTGVuZ3RoIjoyMy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}</w:instrText>
          </w:r>
          <w:r w:rsidRPr="00B82577">
            <w:rPr>
              <w:lang w:val="en-US"/>
            </w:rPr>
            <w:fldChar w:fldCharType="separate"/>
          </w:r>
          <w:r w:rsidR="00952423">
            <w:rPr>
              <w:lang w:val="en-US"/>
            </w:rPr>
            <w:t>(Alber, 1995; Damiani et al., 2011)</w:t>
          </w:r>
          <w:r w:rsidRPr="00B82577">
            <w:rPr>
              <w:lang w:val="en-US"/>
            </w:rPr>
            <w:fldChar w:fldCharType="end"/>
          </w:r>
        </w:sdtContent>
      </w:sdt>
      <w:r w:rsidRPr="00B82577">
        <w:rPr>
          <w:lang w:val="en-US"/>
        </w:rPr>
        <w:t xml:space="preserve">. Furthermore, the type of provision is often included in the supply dimension and operationalized via the percentage of people in ambulatory or residential care settings </w:t>
      </w:r>
      <w:sdt>
        <w:sdtPr>
          <w:rPr>
            <w:lang w:val="en-US"/>
          </w:rPr>
          <w:alias w:val="Don't edit this field"/>
          <w:tag w:val="CitaviPlaceholder#c4325d80-d81c-4604-955d-5b2bc016cded"/>
          <w:id w:val="-839384318"/>
          <w:placeholder>
            <w:docPart w:val="C356B17F070344968CA3B1AA890708AB"/>
          </w:placeholder>
        </w:sdtPr>
        <w:sdtContent>
          <w:r w:rsidRPr="00B82577">
            <w:rPr>
              <w:lang w:val="en-US"/>
            </w:rPr>
            <w:fldChar w:fldCharType="begin"/>
          </w:r>
          <w:r w:rsidR="00952423">
            <w:rPr>
              <w:lang w:val="en-US"/>
            </w:rPr>
            <w: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WY0OWFkNTktOWIwZi00NmNkLWJmZjItNWI0ZDdkNzc0NDkz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A2VDEwOjM2OjAxIiwiUHJvamVjdCI6eyIkcmVmIjoiNSJ9fSwiVXNlTnVtYmVyaW5nVHlwZU9mUGFyZW50RG9jdW1lbnQiOmZhbHNlfSx7IiRpZCI6IjI0IiwiSWQiOiJiM2VhYjk3OS00ZGNlLTQxMDQtYTg3Ni03ZWYxNjc0NzQwOTIiLCJSYW5nZVN0YXJ0IjozNCwiUmFuZ2VMZW5ndGgiOjI1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zMiLCJDb3VudCI6MSwiVGV4dFVuaXRzIjpbeyIkaWQiOiIzNCIsIkZvbnRTdHlsZSI6eyIkaWQiOiIzNSIsIk5ldXRyYWwiOnRydWV9LCJSZWFkaW5nT3JkZXIiOjEsIlRleHQiOiIoQWxiZXIsIDE5OTU7IERhbWlhbmkgZXQgYWwuLCAyMDExOyBIYWzDoXNrb3bDoSBldCBhbC4sIDIwMTcpIn1dfSwiVGFnIjoiQ2l0YXZpUGxhY2Vob2xkZXIjYzQzMjVkODAtZDgxYy00NjA0LTk1NWQtNWIyYmMwMTZjZGVkIiwiVGV4dCI6IihBbGJlciwgMTk5NTsgRGFtaWFuaSBldCBhbC4sIDIwMTE7IEhhbMOhc2tvdsOhIGV0IGFsLiwgMjAxNykiLCJXQUlWZXJzaW9uIjoiNi40LjAuMzUifQ==}</w:instrText>
          </w:r>
          <w:r w:rsidRPr="00B82577">
            <w:rPr>
              <w:lang w:val="en-US"/>
            </w:rPr>
            <w:fldChar w:fldCharType="separate"/>
          </w:r>
          <w:r w:rsidR="00952423">
            <w:rPr>
              <w:lang w:val="en-US"/>
            </w:rPr>
            <w:t>(Alber, 1995; Damiani et al., 2011; Halásková et al., 2017)</w:t>
          </w:r>
          <w:r w:rsidRPr="00B82577">
            <w:rPr>
              <w:lang w:val="en-US"/>
            </w:rPr>
            <w:fldChar w:fldCharType="end"/>
          </w:r>
        </w:sdtContent>
      </w:sdt>
      <w:r w:rsidRPr="00B82577">
        <w:rPr>
          <w:lang w:val="en-US"/>
        </w:rPr>
        <w:t xml:space="preserve">. </w:t>
      </w:r>
      <w:commentRangeStart w:id="137"/>
      <w:ins w:id="138" w:author="Philipp Alexander Linden" w:date="2020-06-29T16:03:00Z">
        <w:r w:rsidR="004D3634">
          <w:rPr>
            <w:lang w:val="en-US"/>
          </w:rPr>
          <w:t>A</w:t>
        </w:r>
        <w:r w:rsidR="004D3634" w:rsidRPr="004D3634">
          <w:rPr>
            <w:lang w:val="en-US"/>
          </w:rPr>
          <w:t>s a measure of financial input into the system</w:t>
        </w:r>
        <w:r w:rsidR="004D3634">
          <w:rPr>
            <w:lang w:val="en-US"/>
          </w:rPr>
          <w:t xml:space="preserve"> w</w:t>
        </w:r>
      </w:ins>
      <w:del w:id="139" w:author="Philipp Alexander Linden" w:date="2020-06-29T16:03:00Z">
        <w:r w:rsidRPr="006A56FF" w:rsidDel="004D3634">
          <w:rPr>
            <w:lang w:val="en-US"/>
          </w:rPr>
          <w:delText>W</w:delText>
        </w:r>
      </w:del>
      <w:r w:rsidRPr="006A56FF">
        <w:rPr>
          <w:lang w:val="en-US"/>
        </w:rPr>
        <w:t xml:space="preserve">e therefore use LTC expenditure (health) per capita in US$ of purchasing power parities </w:t>
      </w:r>
      <w:del w:id="140" w:author="Philipp Alexander Linden" w:date="2020-06-29T16:03:00Z">
        <w:r w:rsidRPr="006A56FF" w:rsidDel="004D3634">
          <w:rPr>
            <w:lang w:val="en-US"/>
          </w:rPr>
          <w:delText xml:space="preserve">as a measure of financial input into the system. </w:delText>
        </w:r>
      </w:del>
      <w:r w:rsidRPr="006A56FF">
        <w:rPr>
          <w:lang w:val="en-US"/>
        </w:rPr>
        <w:t xml:space="preserve">It includes all expenditure on bodily related LTC, </w:t>
      </w:r>
      <w:r w:rsidRPr="006A56FF">
        <w:rPr>
          <w:lang w:val="en-US"/>
        </w:rPr>
        <w:lastRenderedPageBreak/>
        <w:t xml:space="preserve">mainly on “(basic) Activities of daily living (ADL)” like bathing, dressing or eating). We would have liked to include LTC expenditure (social) as well, which includes “instrumental activities of daily living (IADL),  which would have given the LTC system expenditure a broader scope </w:t>
      </w:r>
      <w:sdt>
        <w:sdtPr>
          <w:rPr>
            <w:lang w:val="en-US"/>
          </w:rPr>
          <w:alias w:val="Don't edit this field"/>
          <w:tag w:val="CitaviPlaceholder#7765f8ae-a8cc-4296-8d37-50c49fa2a77b"/>
          <w:id w:val="-1944298608"/>
          <w:placeholder>
            <w:docPart w:val="151CC5F8E5A943868655020E187702DF"/>
          </w:placeholder>
        </w:sdtPr>
        <w:sdtContent>
          <w:r w:rsidRPr="006A56FF">
            <w:rPr>
              <w:lang w:val="en-US"/>
            </w:rPr>
            <w:fldChar w:fldCharType="begin"/>
          </w:r>
          <w:r w:rsidR="00952423">
            <w:rPr>
              <w:lang w:val="en-US"/>
            </w:rPr>
            <w:instrText>ADDIN CitaviPlaceholder{eyIkaWQiOiIxIiwiRW50cmllcyI6W3siJGlkIjoiMiIsIklkIjoiNmVlNDlhYWItYjdlNC00YzljLThkZGUtMjc0MDM0YjFiNjlmIiwiUmFuZ2VMZW5ndGgiOjI0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XSwiRm9ybWF0dGVkVGV4dCI6eyIkaWQiOiIxMiIsIkNvdW50IjoxLCJUZXh0VW5pdHMiOlt7IiRpZCI6IjEzIiwiRm9udFN0eWxlIjp7IiRpZCI6IjE0IiwiTmV1dHJhbCI6dHJ1ZX0sIlJlYWRpbmdPcmRlciI6MSwiVGV4dCI6IihIYWzDoXNrb3bDoSBldCBhbC4sIDIwMTcpIn1dfSwiVGFnIjoiQ2l0YXZpUGxhY2Vob2xkZXIjNzc2NWY4YWUtYThjYy00Mjk2LThkMzctNTBjNDlmYTJhNzdiIiwiVGV4dCI6IihIYWzDoXNrb3bDoSBldCBhbC4sIDIwMTcpIiwiV0FJVmVyc2lvbiI6IjYuNC4wLjM1In0=}</w:instrText>
          </w:r>
          <w:r w:rsidRPr="006A56FF">
            <w:rPr>
              <w:lang w:val="en-US"/>
            </w:rPr>
            <w:fldChar w:fldCharType="separate"/>
          </w:r>
          <w:r w:rsidR="00952423">
            <w:rPr>
              <w:lang w:val="en-US"/>
            </w:rPr>
            <w:t>(Halásková et al., 2017)</w:t>
          </w:r>
          <w:r w:rsidRPr="006A56FF">
            <w:rPr>
              <w:lang w:val="en-US"/>
            </w:rPr>
            <w:fldChar w:fldCharType="end"/>
          </w:r>
        </w:sdtContent>
      </w:sdt>
      <w:r w:rsidRPr="006A56FF">
        <w:rPr>
          <w:lang w:val="en-US"/>
        </w:rPr>
        <w:t xml:space="preserve">. Unfortunately, data availability was extremely limited in this dimension. </w:t>
      </w:r>
      <w:ins w:id="141" w:author="Philipp Alexander Linden" w:date="2020-06-29T16:05:00Z">
        <w:r w:rsidR="004D3634">
          <w:rPr>
            <w:lang w:val="en-US"/>
          </w:rPr>
          <w:t>I</w:t>
        </w:r>
        <w:r w:rsidR="004D3634" w:rsidRPr="004D3634">
          <w:rPr>
            <w:lang w:val="en-US"/>
          </w:rPr>
          <w:t xml:space="preserve">nstitutional supply of services </w:t>
        </w:r>
        <w:r w:rsidR="004D3634">
          <w:rPr>
            <w:lang w:val="en-US"/>
          </w:rPr>
          <w:t xml:space="preserve">was measured by </w:t>
        </w:r>
      </w:ins>
      <w:del w:id="142" w:author="Philipp Alexander Linden" w:date="2020-06-29T16:05:00Z">
        <w:r w:rsidRPr="006A56FF" w:rsidDel="004D3634">
          <w:rPr>
            <w:lang w:val="en-US"/>
          </w:rPr>
          <w:delText xml:space="preserve">We further include </w:delText>
        </w:r>
      </w:del>
      <w:r w:rsidRPr="006A56FF">
        <w:rPr>
          <w:lang w:val="en-US"/>
        </w:rPr>
        <w:t xml:space="preserve">the number of LTC beds per 1000 population aged 65 or older </w:t>
      </w:r>
      <w:del w:id="143" w:author="Philipp Alexander Linden" w:date="2020-06-29T16:05:00Z">
        <w:r w:rsidRPr="006A56FF" w:rsidDel="004D3634">
          <w:rPr>
            <w:lang w:val="en-US"/>
          </w:rPr>
          <w:delText xml:space="preserve">as institutional supply of services </w:delText>
        </w:r>
      </w:del>
      <w:ins w:id="144" w:author="Philipp Alexander Linden" w:date="2020-06-29T16:06:00Z">
        <w:r w:rsidR="004D3634">
          <w:rPr>
            <w:lang w:val="en-US"/>
          </w:rPr>
          <w:t xml:space="preserve">while we measured the </w:t>
        </w:r>
        <w:r w:rsidR="004D3634" w:rsidRPr="004D3634">
          <w:rPr>
            <w:lang w:val="en-US"/>
          </w:rPr>
          <w:t>actual supply of spots in these facilities</w:t>
        </w:r>
        <w:r w:rsidR="004D3634">
          <w:rPr>
            <w:lang w:val="en-US"/>
          </w:rPr>
          <w:t xml:space="preserve"> by</w:t>
        </w:r>
      </w:ins>
      <w:del w:id="145" w:author="Philipp Alexander Linden" w:date="2020-06-29T16:06:00Z">
        <w:r w:rsidRPr="006A56FF" w:rsidDel="004D3634">
          <w:rPr>
            <w:lang w:val="en-US"/>
          </w:rPr>
          <w:delText xml:space="preserve">and </w:delText>
        </w:r>
      </w:del>
      <w:r w:rsidRPr="006A56FF">
        <w:rPr>
          <w:lang w:val="en-US"/>
        </w:rPr>
        <w:t>the number of LTC recipients in institutions measured as the percentage of all people aged 65 years and older</w:t>
      </w:r>
      <w:del w:id="146" w:author="Philipp Alexander Linden" w:date="2020-06-29T16:06:00Z">
        <w:r w:rsidRPr="006A56FF" w:rsidDel="004D3634">
          <w:rPr>
            <w:lang w:val="en-US"/>
          </w:rPr>
          <w:delText xml:space="preserve"> as a measure of actual supply of spots in these facilities.</w:delText>
        </w:r>
      </w:del>
      <w:commentRangeEnd w:id="137"/>
      <w:r w:rsidR="004258EA">
        <w:rPr>
          <w:rStyle w:val="Kommentarzeichen"/>
        </w:rPr>
        <w:commentReference w:id="137"/>
      </w:r>
    </w:p>
    <w:p w14:paraId="7D2527CE" w14:textId="77777777" w:rsidR="00981837" w:rsidRPr="006A56FF" w:rsidRDefault="00981837" w:rsidP="00981837">
      <w:pPr>
        <w:pStyle w:val="berschrift3"/>
        <w:rPr>
          <w:lang w:val="en-US"/>
        </w:rPr>
      </w:pPr>
      <w:r w:rsidRPr="006A56FF">
        <w:rPr>
          <w:lang w:val="en-US"/>
        </w:rPr>
        <w:t>II. Public-Private Mix</w:t>
      </w:r>
    </w:p>
    <w:p w14:paraId="5D0E9429" w14:textId="0065F5FB" w:rsidR="00981837" w:rsidRPr="006A56FF" w:rsidRDefault="00CA56B9" w:rsidP="00981837">
      <w:pPr>
        <w:pStyle w:val="02FlietextErsterAbsatz"/>
        <w:rPr>
          <w:lang w:val="en-US"/>
        </w:rPr>
      </w:pPr>
      <w:r>
        <w:rPr>
          <w:lang w:val="en-US"/>
        </w:rPr>
        <w:t>O</w:t>
      </w:r>
      <w:r w:rsidRPr="00CA56B9">
        <w:rPr>
          <w:lang w:val="en-US"/>
        </w:rPr>
        <w:t xml:space="preserve">ften part of healthcare typologies </w:t>
      </w:r>
      <w:sdt>
        <w:sdtPr>
          <w:rPr>
            <w:lang w:val="en-US"/>
          </w:rPr>
          <w:alias w:val="Don't edit this field"/>
          <w:tag w:val="CitaviPlaceholder#63f4d45c-a028-48af-9b7e-36b89049c0bd"/>
          <w:id w:val="948357831"/>
          <w:placeholder>
            <w:docPart w:val="84F401996EAD42F08A00A9260462461F"/>
          </w:placeholder>
        </w:sdtPr>
        <w:sdtContent>
          <w:r w:rsidRPr="00CA56B9">
            <w:rPr>
              <w:lang w:val="en-US"/>
            </w:rPr>
            <w:fldChar w:fldCharType="begin"/>
          </w:r>
          <w:r w:rsidR="00952423">
            <w:rPr>
              <w:lang w:val="en-US"/>
            </w:rPr>
            <w:instrText>ADDIN CitaviPlaceholder{eyIkaWQiOiIxIiwiRW50cmllcyI6W3siJGlkIjoiMiIsIklkIjoiODFhZTgzNDUtNmM1MS00YzI0LTliZjctNThjN2M4NjQ0Yzc3IiwiUmFuZ2VMZW5ndGgiOjIzLCJSZWZlcmVuY2VJZCI6ImJhMjUxZDUxLTRjOWQtNGJhZS05NDk1LWI3YzZjMDI0NDRhY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wNlQxMDozNjowMSIsIlByb2plY3QiOnsiJHJlZiI6IjUifX0sIlVzZU51bWJlcmluZ1R5cGVPZlBhcmVudERvY3VtZW50IjpmYWxzZX1dLCJGb3JtYXR0ZWRUZXh0Ijp7IiRpZCI6IjE1IiwiQ291bnQiOjEsIlRleHRVbml0cyI6W3siJGlkIjoiMTYiLCJGb250U3R5bGUiOnsiJGlkIjoiMTciLCJOZXV0cmFsIjp0cnVlfSwiUmVhZGluZ09yZGVyIjoxLCJUZXh0IjoiKFJlaWJsaW5nIGV0IGFsLiwgMjAxOSkifV19LCJUYWciOiJDaXRhdmlQbGFjZWhvbGRlciM2M2Y0ZDQ1Yy1hMDI4LTQ4YWYtOWI3ZS0zNmI4OTA0OWMwYmQiLCJUZXh0IjoiKFJlaWJsaW5nIGV0IGFsLiwgMjAxOSkiLCJXQUlWZXJzaW9uIjoiNi40LjAuMzUifQ==}</w:instrText>
          </w:r>
          <w:r w:rsidRPr="00CA56B9">
            <w:rPr>
              <w:lang w:val="en-US"/>
            </w:rPr>
            <w:fldChar w:fldCharType="separate"/>
          </w:r>
          <w:r w:rsidR="00952423">
            <w:rPr>
              <w:lang w:val="en-US"/>
            </w:rPr>
            <w:t>(Reibling et al., 2019)</w:t>
          </w:r>
          <w:r w:rsidRPr="00CA56B9">
            <w:rPr>
              <w:lang w:val="en-US"/>
            </w:rPr>
            <w:fldChar w:fldCharType="end"/>
          </w:r>
        </w:sdtContent>
      </w:sdt>
      <w:r>
        <w:rPr>
          <w:lang w:val="en-US"/>
        </w:rPr>
        <w:t>, t</w:t>
      </w:r>
      <w:r w:rsidR="00981837" w:rsidRPr="006A56FF">
        <w:rPr>
          <w:lang w:val="en-US"/>
        </w:rPr>
        <w:t>he second dimension</w:t>
      </w:r>
      <w:r>
        <w:rPr>
          <w:lang w:val="en-US"/>
        </w:rPr>
        <w:t xml:space="preserve"> of public-private-mix</w:t>
      </w:r>
      <w:r w:rsidR="00981837" w:rsidRPr="006A56FF">
        <w:rPr>
          <w:lang w:val="en-US"/>
        </w:rPr>
        <w:t xml:space="preserve"> operationalizes the role of the state and of private actors.</w:t>
      </w:r>
      <w:r w:rsidR="00D519B7">
        <w:rPr>
          <w:lang w:val="en-US"/>
        </w:rPr>
        <w:t>F</w:t>
      </w:r>
      <w:r w:rsidR="00981837" w:rsidRPr="006A56FF">
        <w:rPr>
          <w:lang w:val="en-US"/>
        </w:rPr>
        <w:t xml:space="preserve">or LTC typologies, only those which specialize on specific aspects or those taking a broader view on social services integrate this dimension </w:t>
      </w:r>
      <w:sdt>
        <w:sdtPr>
          <w:rPr>
            <w:lang w:val="en-US"/>
          </w:rPr>
          <w:alias w:val="Don't edit this field"/>
          <w:tag w:val="CitaviPlaceholder#e82d7af9-67ad-40e5-8eb6-a4eaf49dc585"/>
          <w:id w:val="324009929"/>
          <w:placeholder>
            <w:docPart w:val="D15996FD79AB40888560A6AB265B1975"/>
          </w:placeholder>
        </w:sdtPr>
        <w:sdtContent>
          <w:r w:rsidR="00981837" w:rsidRPr="006A56FF">
            <w:rPr>
              <w:lang w:val="en-US"/>
            </w:rPr>
            <w:fldChar w:fldCharType="begin"/>
          </w:r>
          <w:r w:rsidR="00952423">
            <w:rPr>
              <w:lang w:val="en-US"/>
            </w:rPr>
            <w:instrText>ADDIN CitaviPlaceholder{eyIkaWQiOiIxIiwiRW50cmllcyI6W3siJGlkIjoiMiIsIklkIjoiYWQyNWQ4Y2YtYWVmMi00YTJhLTgwYzMtY2YwZDYyNjkzYjE5IiwiUmFuZ2VMZW5ndGgiOjE2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SXNMb2NhbENsb3VkUHJvamVjdEZpbGVMaW5rIjpmYWxzZS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SXNMb2NhbENsb3VkUHJvamVjdEZpbGVMaW5rIjpmYWxzZS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Ny0wNlQxMDozNjowMSIsIlByb2plY3QiOnsiJHJlZiI6IjUifX0sIlVzZU51bWJlcmluZ1R5cGVPZlBhcmVudERvY3VtZW50IjpmYWxzZX1dLCJGb3JtYXR0ZWRUZXh0Ijp7IiRpZCI6IjEzIiwiQ291bnQiOjEsIlRleHRVbml0cyI6W3siJGlkIjoiMTQiLCJGb250U3R5bGUiOnsiJGlkIjoiMTUiLCJOZXV0cmFsIjp0cnVlfSwiUmVhZGluZ09yZGVyIjoxLCJUZXh0IjoiKEFuZGVyc29uLCAyMDEyKSJ9XX0sIlRhZyI6IkNpdGF2aVBsYWNlaG9sZGVyI2U4MmQ3YWY5LTY3YWQtNDBlNS04ZWI2LWE0ZWFmNDlkYzU4NSIsIlRleHQiOiIoQW5kZXJzb24sIDIwMTIpIiwiV0FJVmVyc2lvbiI6IjYuNC4wLjM1In0=}</w:instrText>
          </w:r>
          <w:r w:rsidR="00981837" w:rsidRPr="006A56FF">
            <w:rPr>
              <w:lang w:val="en-US"/>
            </w:rPr>
            <w:fldChar w:fldCharType="separate"/>
          </w:r>
          <w:r w:rsidR="00952423">
            <w:rPr>
              <w:lang w:val="en-US"/>
            </w:rPr>
            <w:t>(Anderson, 2012)</w:t>
          </w:r>
          <w:r w:rsidR="00981837" w:rsidRPr="006A56FF">
            <w:rPr>
              <w:lang w:val="en-US"/>
            </w:rPr>
            <w:fldChar w:fldCharType="end"/>
          </w:r>
        </w:sdtContent>
      </w:sdt>
      <w:r w:rsidR="00981837" w:rsidRPr="006A56FF">
        <w:rPr>
          <w:lang w:val="en-US"/>
        </w:rPr>
        <w:t xml:space="preserve"> by the intensity of informal care </w:t>
      </w:r>
      <w:sdt>
        <w:sdtPr>
          <w:rPr>
            <w:lang w:val="en-US"/>
          </w:rPr>
          <w:alias w:val="Don't edit this field"/>
          <w:tag w:val="CitaviPlaceholder#d4ef5712-3fcd-4518-9cb1-7c4c92ea428b"/>
          <w:id w:val="1614786106"/>
          <w:placeholder>
            <w:docPart w:val="D15996FD79AB40888560A6AB265B1975"/>
          </w:placeholder>
        </w:sdtPr>
        <w:sdtContent>
          <w:r w:rsidR="00981837" w:rsidRPr="006A56FF">
            <w:rPr>
              <w:lang w:val="en-US"/>
            </w:rPr>
            <w:fldChar w:fldCharType="begin"/>
          </w:r>
          <w:r w:rsidR="00952423">
            <w:rPr>
              <w:lang w:val="en-US"/>
            </w:rPr>
            <w:instrText>ADDIN CitaviPlaceholder{eyIkaWQiOiIxIiwiRW50cmllcyI6W3siJGlkIjoiMiIsIklkIjoiMGU2NTg4YmYtZjc1YS00MzI3LWI1OGEtYmUyZjk1OGE5NmM2IiwiUmFuZ2VMZW5ndGgiOjI4LCJSZWZlcmVuY2VJZCI6ImU2NDM1Y2EzLWRjODQtNDNiNS1hNTNlLWNmZmQ4YzAzYWU0ZCIsIlJlZmVyZW5jZSI6eyIkaWQiOiIzIiwiQWJzdHJhY3RDb21wbGV4aXR5IjowLCJBYnN0cmFjdFNvdXJjZVRleHRGb3JtYXQiOjAsIkF1dGhvcnMiOlt7IiRpZCI6IjQ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J9fSx7IiRpZCI6IjYiLCJGaXJzdE5hbWUiOiJKYW5uZWtlIiwiTGFzdE5hbWUiOiJQbGFudGVuZ2EiLCJQcm90ZWN0ZWQiOmZhbHNlLCJTZXgiOjEsIkNyZWF0ZWRCeSI6Il9tIiwiQ3JlYXRlZE9uIjoiMjAxOC0xMi0xMlQxMDowMjoyOSIsIk1vZGlmaWVkQnkiOiJfbSIsIklkIjoiMTRhOWQ4OWMtNDA4MS00NzgwLThlNjctMjNkMWEwOGE4NGU1IiwiTW9kaWZpZWRPbiI6IjIwMTgtMTItMTJUMTA6MDI6MjkiLCJQcm9qZWN0Ijp7IiRyZWYiOiI1In19XSwiQ2l0YXRpb25LZXlVcGRhdGVUeXBlIjowLCJDb2xsYWJvcmF0b3JzIjpbXSwiRG9pIjoiMTAuMTA4MC8xMzU0NTcwMDQyMDAwMTk4MjQ1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}</w:instrText>
          </w:r>
          <w:r w:rsidR="00981837" w:rsidRPr="006A56FF">
            <w:rPr>
              <w:lang w:val="en-US"/>
            </w:rPr>
            <w:fldChar w:fldCharType="separate"/>
          </w:r>
          <w:r w:rsidR="00952423">
            <w:rPr>
              <w:lang w:val="en-US"/>
            </w:rPr>
            <w:t>(Bettio and Plantenga, 2004)</w:t>
          </w:r>
          <w:r w:rsidR="00981837" w:rsidRPr="006A56FF">
            <w:rPr>
              <w:lang w:val="en-US"/>
            </w:rPr>
            <w:fldChar w:fldCharType="end"/>
          </w:r>
        </w:sdtContent>
      </w:sdt>
      <w:r w:rsidR="00981837" w:rsidRPr="006A56FF">
        <w:rPr>
          <w:lang w:val="en-US"/>
        </w:rPr>
        <w:t xml:space="preserve">, the reach of public funds </w:t>
      </w:r>
      <w:sdt>
        <w:sdtPr>
          <w:rPr>
            <w:lang w:val="en-US"/>
          </w:rPr>
          <w:alias w:val="Don't edit this field"/>
          <w:tag w:val="CitaviPlaceholder#77748188-b7d3-422c-a22a-51a881664bf3"/>
          <w:id w:val="402952877"/>
          <w:placeholder>
            <w:docPart w:val="D15996FD79AB40888560A6AB265B1975"/>
          </w:placeholder>
        </w:sdtPr>
        <w:sdtContent>
          <w:r w:rsidR="00981837" w:rsidRPr="006A56FF">
            <w:rPr>
              <w:lang w:val="en-US"/>
            </w:rPr>
            <w:fldChar w:fldCharType="begin"/>
          </w:r>
          <w:r w:rsidR="00952423">
            <w:rPr>
              <w:lang w:val="en-US"/>
            </w:rPr>
            <w:instrText>ADDIN CitaviPlaceholder{eyIkaWQiOiIxIiwiRW50cmllcyI6W3siJGlkIjoiMiIsIklkIjoiMzI1ODMyNTAtNDc1NC00YmY5LTljODktM2UxNzc3NDE5MWNhIiwiUmFuZ2VMZW5ndGgiOjE4LCJSZWZlcmVuY2VJZCI6ImJhMDk0NjZhLTc2ZWItNDk3NS04ODkyLTlmNzIyM2JlYmI3NSIsIlJlZmVyZW5jZSI6eyIkaWQiOiIzIiwiQWJzdHJhY3RDb21wbGV4aXR5IjowLCJBYnN0cmFjdFNvdXJjZVRleHRGb3JtYXQiOjAsIkF1dGhvcnMiOlt7IiRpZCI6IjQ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iIsIkFkZHJlc3MiOnsiJGlkIjoiNyIsIklzTG9jYWxDbG91ZFByb2plY3RGaWxlTGluayI6ZmFsc2UsIkxpbmtlZFJlc291cmNlU3RhdHVzIjo4LCJPcmlnaW5hbFN0cmluZyI6IjEwLjExNzcvMDk1ODkyODcxMTQzMzY1NCIsIkxpbmtlZFJlc291cmNlVHlwZSI6NSwiVXJpU3RyaW5nIjoiaHR0cHM6Ly9kb2kub3JnLzEwLjExNzcvMDk1ODkyODcxMTQzMzY1NCIsIlByb3BlcnRpZXMiOnsiJGlkIjoiOC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}</w:instrText>
          </w:r>
          <w:r w:rsidR="00981837" w:rsidRPr="006A56FF">
            <w:rPr>
              <w:lang w:val="en-US"/>
            </w:rPr>
            <w:fldChar w:fldCharType="separate"/>
          </w:r>
          <w:r w:rsidR="00952423">
            <w:rPr>
              <w:lang w:val="en-US"/>
            </w:rPr>
            <w:t>(van Hooren, 2012)</w:t>
          </w:r>
          <w:r w:rsidR="00981837" w:rsidRPr="006A56FF">
            <w:rPr>
              <w:lang w:val="en-US"/>
            </w:rPr>
            <w:fldChar w:fldCharType="end"/>
          </w:r>
        </w:sdtContent>
      </w:sdt>
      <w:r w:rsidR="00981837" w:rsidRPr="006A56FF">
        <w:rPr>
          <w:lang w:val="en-US"/>
        </w:rPr>
        <w:t xml:space="preserve">, the proportion of for-profit-providers </w:t>
      </w:r>
      <w:sdt>
        <w:sdtPr>
          <w:rPr>
            <w:lang w:val="en-US"/>
          </w:rPr>
          <w:alias w:val="Don't edit this field"/>
          <w:tag w:val="CitaviPlaceholder#025295ab-a1a6-48db-b1f1-900207749abb"/>
          <w:id w:val="-1176804854"/>
          <w:placeholder>
            <w:docPart w:val="D15996FD79AB40888560A6AB265B1975"/>
          </w:placeholder>
        </w:sdtPr>
        <w:sdtContent>
          <w:r w:rsidR="00981837" w:rsidRPr="006A56FF">
            <w:rPr>
              <w:lang w:val="en-US"/>
            </w:rPr>
            <w:fldChar w:fldCharType="begin"/>
          </w:r>
          <w:r w:rsidR="00952423">
            <w:rPr>
              <w:lang w:val="en-US"/>
            </w:rPr>
            <w:instrText>ADDIN CitaviPlaceholder{eyIkaWQiOiIxIiwiRW50cmllcyI6W3siJGlkIjoiMiIsIklkIjoiYmQzMzdhMDItMjU3OS00ZDA1LWE5ODctNzJhN2Y3Njg0NTJm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Jc0xvY2FsQ2xvdWRQcm9qZWN0RmlsZUxpbmsiOmZhbHNl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xMSIsIklkIjoiNmJiNjYwMTMtM2E4Yi00YzIwLTk5NTgtNjBlY2IwZjI0NTkxIiwiUmFuZ2VTdGFydCI6MjUsIlJhbmdlTGVuZ3RoIjoxOCwiUmVmZXJlbmNlSWQiOiIwYWE0OWMxNS04NDg5LTQwYTUtOWVmZi00YzY1NmZiODM2MzgiLCJSZWZlcmVuY2UiOnsiJGlkIjoiMTIiLCJBYnN0cmFjdENvbXBsZXhpdHkiOjAsIkFic3RyYWN0U291cmNlVGV4dEZvcm1hdCI6MCwiQXV0aG9ycyI6W3siJGlkIjoiMTM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kFkZHJlc3MiOnsiJGlkIjoiMTUiLCJJc0xvY2FsQ2xvdWRQcm9qZWN0RmlsZUxpbmsiOmZhbHNlLCJMaW5rZWRSZXNvdXJjZVN0YXR1cyI6OCwiT3JpZ2luYWxTdHJpbmciOiIxMC4xMDkzL2NqZS9iZW4wNDMiLCJMaW5rZWRSZXNvdXJjZVR5cGUiOjUsIlVyaVN0cmluZyI6Imh0dHBzOi8vZG9pLm9yZy8xMC4xMDkzL2NqZS9iZW4wNDMiLCJQcm9wZXJ0aWVzIjp7IiRpZCI6IjE2In1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E4IiwiQ291bnQiOjEsIlRleHRVbml0cyI6W3siJGlkIjoiMTkiLCJGb250U3R5bGUiOnsiJGlkIjoiMjAiLCJOZXV0cmFsIjp0cnVlfSwiUmVhZGluZ09yZGVyIjoxLCJUZXh0IjoiKERhIFJvaXQgYW5kIFdlaWNodCwgMjAxMzsgU2ltb25henppLCAyMDA4KSJ9XX0sIlRhZyI6IkNpdGF2aVBsYWNlaG9sZGVyIzAyNTI5NWFiLWExYTYtNDhkYi1iMWYxLTkwMDIwNzc0OWFiYiIsIlRleHQiOiIoRGEgUm9pdCBhbmQgV2VpY2h0LCAyMDEzOyBTaW1vbmF6emksIDIwMDgpIiwiV0FJVmVyc2lvbiI6IjYuNC4wLjM1In0=}</w:instrText>
          </w:r>
          <w:r w:rsidR="00981837" w:rsidRPr="006A56FF">
            <w:rPr>
              <w:lang w:val="en-US"/>
            </w:rPr>
            <w:fldChar w:fldCharType="separate"/>
          </w:r>
          <w:r w:rsidR="00952423">
            <w:rPr>
              <w:lang w:val="en-US"/>
            </w:rPr>
            <w:t>(Da Roit and Weicht, 2013; Simonazzi, 2008)</w:t>
          </w:r>
          <w:r w:rsidR="00981837" w:rsidRPr="006A56FF">
            <w:rPr>
              <w:lang w:val="en-US"/>
            </w:rPr>
            <w:fldChar w:fldCharType="end"/>
          </w:r>
        </w:sdtContent>
      </w:sdt>
      <w:r w:rsidR="00BD2C3E">
        <w:rPr>
          <w:lang w:val="en-US"/>
        </w:rPr>
        <w:t>,</w:t>
      </w:r>
      <w:r w:rsidR="00981837" w:rsidRPr="006A56FF">
        <w:rPr>
          <w:lang w:val="en-US"/>
        </w:rPr>
        <w:t xml:space="preserve"> </w:t>
      </w:r>
      <w:r w:rsidR="006D0C8F">
        <w:rPr>
          <w:lang w:val="en-US"/>
        </w:rPr>
        <w:t>or</w:t>
      </w:r>
      <w:r w:rsidR="00981837" w:rsidRPr="006A56FF">
        <w:rPr>
          <w:lang w:val="en-US"/>
        </w:rPr>
        <w:t xml:space="preserve"> the expenditure on or use of uncontrolled cash benefit schemes </w:t>
      </w:r>
      <w:sdt>
        <w:sdtPr>
          <w:rPr>
            <w:lang w:val="en-US"/>
          </w:rPr>
          <w:alias w:val="Don't edit this field"/>
          <w:tag w:val="CitaviPlaceholder#9bb41434-8310-4d8d-bcd4-f3adcab63dab"/>
          <w:id w:val="-1370689796"/>
          <w:placeholder>
            <w:docPart w:val="D15996FD79AB40888560A6AB265B1975"/>
          </w:placeholder>
        </w:sdtPr>
        <w:sdtContent>
          <w:r w:rsidR="00981837" w:rsidRPr="006A56FF">
            <w:rPr>
              <w:lang w:val="en-US"/>
            </w:rPr>
            <w:fldChar w:fldCharType="begin"/>
          </w:r>
          <w:r w:rsidR="00952423">
            <w:rPr>
              <w:lang w:val="en-US"/>
            </w:rPr>
            <w:instrText>ADDIN CitaviPlaceholder{eyIkaWQiOiIxIiwiRW50cmllcyI6W3siJGlkIjoiMiIsIklkIjoiODVjNmUyMGItY2Q4ZC00MjgyLWEyNTgtNWIxMGFmYmYyZmI0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Jc0xvY2FsQ2xvdWRQcm9qZWN0RmlsZUxpbmsiOmZhbHNl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xMSIsIklkIjoiMGFkMzUyMDMtNzc3NS00ODgwLTkwNDMtMTlmYzhmOTA2MDRhIiwiUmFuZ2VTdGFydCI6MjUsIlJhbmdlTGVuZ3RoIjoxOCwiUmVmZXJlbmNlSWQiOiIwYWE0OWMxNS04NDg5LTQwYTUtOWVmZi00YzY1NmZiODM2MzgiLCJSZWZlcmVuY2UiOnsiJGlkIjoiMTIiLCJBYnN0cmFjdENvbXBsZXhpdHkiOjAsIkFic3RyYWN0U291cmNlVGV4dEZvcm1hdCI6MCwiQXV0aG9ycyI6W3siJGlkIjoiMTM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kFkZHJlc3MiOnsiJGlkIjoiMTUiLCJJc0xvY2FsQ2xvdWRQcm9qZWN0RmlsZUxpbmsiOmZhbHNlLCJMaW5rZWRSZXNvdXJjZVN0YXR1cyI6OCwiT3JpZ2luYWxTdHJpbmciOiIxMC4xMDkzL2NqZS9iZW4wNDMiLCJMaW5rZWRSZXNvdXJjZVR5cGUiOjUsIlVyaVN0cmluZyI6Imh0dHBzOi8vZG9pLm9yZy8xMC4xMDkzL2NqZS9iZW4wNDMiLCJQcm9wZXJ0aWVzIjp7IiRpZCI6IjE2In1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E4IiwiQ291bnQiOjEsIlRleHRVbml0cyI6W3siJGlkIjoiMTkiLCJGb250U3R5bGUiOnsiJGlkIjoiMjAiLCJOZXV0cmFsIjp0cnVlfSwiUmVhZGluZ09yZGVyIjoxLCJUZXh0IjoiKERhIFJvaXQgYW5kIFdlaWNodCwgMjAxMzsgU2ltb25henppLCAyMDA4KSJ9XX0sIlRhZyI6IkNpdGF2aVBsYWNlaG9sZGVyIzliYjQxNDM0LTgzMTAtNGQ4ZC1iY2Q0LWYzYWRjYWI2M2RhYiIsIlRleHQiOiIoRGEgUm9pdCBhbmQgV2VpY2h0LCAyMDEzOyBTaW1vbmF6emksIDIwMDgpIiwiV0FJVmVyc2lvbiI6IjYuNC4wLjM1In0=}</w:instrText>
          </w:r>
          <w:r w:rsidR="00981837" w:rsidRPr="006A56FF">
            <w:rPr>
              <w:lang w:val="en-US"/>
            </w:rPr>
            <w:fldChar w:fldCharType="separate"/>
          </w:r>
          <w:r w:rsidR="00952423">
            <w:rPr>
              <w:lang w:val="en-US"/>
            </w:rPr>
            <w:t>(Da Roit and Weicht, 2013; Simonazzi, 2008)</w:t>
          </w:r>
          <w:r w:rsidR="00981837" w:rsidRPr="006A56FF">
            <w:rPr>
              <w:lang w:val="en-US"/>
            </w:rPr>
            <w:fldChar w:fldCharType="end"/>
          </w:r>
        </w:sdtContent>
      </w:sdt>
      <w:r w:rsidR="00981837" w:rsidRPr="006A56FF">
        <w:rPr>
          <w:lang w:val="en-US"/>
        </w:rPr>
        <w:t xml:space="preserve">. </w:t>
      </w:r>
    </w:p>
    <w:p w14:paraId="15751727" w14:textId="197FEC58" w:rsidR="00981837" w:rsidRPr="006A56FF" w:rsidRDefault="006D0C8F" w:rsidP="00981837">
      <w:pPr>
        <w:pStyle w:val="02FlietextEinzug"/>
        <w:rPr>
          <w:lang w:val="en-US"/>
        </w:rPr>
      </w:pPr>
      <w:commentRangeStart w:id="147"/>
      <w:r>
        <w:rPr>
          <w:lang w:val="en-US"/>
        </w:rPr>
        <w:t xml:space="preserve">To </w:t>
      </w:r>
      <w:r w:rsidRPr="006D0C8F">
        <w:rPr>
          <w:lang w:val="en-US"/>
        </w:rPr>
        <w:t xml:space="preserve">measure </w:t>
      </w:r>
      <w:r>
        <w:rPr>
          <w:lang w:val="en-US"/>
        </w:rPr>
        <w:t xml:space="preserve">the </w:t>
      </w:r>
      <w:r w:rsidRPr="006D0C8F">
        <w:rPr>
          <w:lang w:val="en-US"/>
        </w:rPr>
        <w:t>public and private involvement in payments for car</w:t>
      </w:r>
      <w:r w:rsidR="00BD2C3E">
        <w:rPr>
          <w:lang w:val="en-US"/>
        </w:rPr>
        <w:t>e</w:t>
      </w:r>
      <w:r>
        <w:rPr>
          <w:lang w:val="en-US"/>
        </w:rPr>
        <w:t>,</w:t>
      </w:r>
      <w:r w:rsidRPr="006D0C8F">
        <w:rPr>
          <w:lang w:val="en-US"/>
        </w:rPr>
        <w:t xml:space="preserve"> </w:t>
      </w:r>
      <w:r>
        <w:rPr>
          <w:lang w:val="en-US"/>
        </w:rPr>
        <w:t>t</w:t>
      </w:r>
      <w:r w:rsidR="00981837" w:rsidRPr="00981837">
        <w:rPr>
          <w:lang w:val="en-US"/>
        </w:rPr>
        <w:t xml:space="preserve">he share of private (voluntary and out-of-pocket) expenditure in the total expenditure </w:t>
      </w:r>
      <w:r>
        <w:rPr>
          <w:lang w:val="en-US"/>
        </w:rPr>
        <w:t>was</w:t>
      </w:r>
      <w:r w:rsidR="00981837" w:rsidRPr="00981837">
        <w:rPr>
          <w:lang w:val="en-US"/>
        </w:rPr>
        <w:t xml:space="preserve"> included . We also adopt</w:t>
      </w:r>
      <w:r>
        <w:rPr>
          <w:lang w:val="en-US"/>
        </w:rPr>
        <w:t>ed</w:t>
      </w:r>
      <w:r w:rsidR="00981837" w:rsidRPr="00981837">
        <w:rPr>
          <w:lang w:val="en-US"/>
        </w:rPr>
        <w:t xml:space="preserve"> the availability of cash benefits as an approximation for formal and informal care provision. Research has shown that the availability as well as the unrestricted usage of cash benefits fosters family and migrant care </w:t>
      </w:r>
      <w:sdt>
        <w:sdtPr>
          <w:rPr>
            <w:lang w:val="en-US"/>
          </w:rPr>
          <w:alias w:val="Don't edit this field"/>
          <w:tag w:val="CitaviPlaceholder#c38378f8-6fee-4ab7-af4a-1d227af07c0f"/>
          <w:id w:val="-1879074796"/>
          <w:placeholder>
            <w:docPart w:val="836A0E09C2A847C09471D6193CEF2C81"/>
          </w:placeholder>
        </w:sdtPr>
        <w:sdtContent>
          <w:r w:rsidR="00981837" w:rsidRPr="00981837">
            <w:rPr>
              <w:lang w:val="en-US"/>
            </w:rPr>
            <w:fldChar w:fldCharType="begin"/>
          </w:r>
          <w:r w:rsidR="00952423">
            <w:rPr>
              <w:lang w:val="en-US"/>
            </w:rPr>
            <w:instrText>ADDIN CitaviPlaceholder{eyIkaWQiOiIxIiwiRW50cmllcyI6W3siJGlkIjoiMiIsIklkIjoiMTk4YTFjMjgtODA0Yi00ZmY5LWFiMDItMGZmNWM1ODg1YWEz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0seyIkaWQiOiI4IiwiSWQiOiJjNWFjNTVjOS0yODk4LTRiNjgtOGI0Yy03ZjhkZGQ0OTg2ZmMiLCJSYW5nZVN0YXJ0IjoyNywiUmFuZ2VMZW5ndGgiOjI3LCJSZWZlcmVuY2VJZCI6ImE0ODM2ZGFlLTY4ZDktNGQ3NC04NjE2LWQxM2ZiMDIwN2YxNSIsIlJlZmVyZW5jZSI6eyIkaWQiOiI5IiwiQWJzdHJhY3RDb21wbGV4aXR5IjowLCJBYnN0cmFjdFNvdXJjZVRleHRGb3JtYXQiOjAsIkF1dGhvcnMiOlt7IiRyZWYiOiI0In0seyIkaWQiOiIxMC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QWRkcmVzcyI6eyIkaWQiOiIxMiIsIklzTG9jYWxDbG91ZFByb2plY3RGaWxlTGluayI6ZmFsc2UsIkxpbmtlZFJlc291cmNlU3RhdHVzIjo4LCJPcmlnaW5hbFN0cmluZyI6IjEwLjExNzcvMDk1ODkyODcxMzQ5OTE3NSIsIkxpbmtlZFJlc291cmNlVHlwZSI6NSwiVXJpU3RyaW5nIjoiaHR0cHM6Ly9kb2kub3JnLzEwLjExNzcvMDk1ODkyODcxMzQ5OTE3NSIsIlByb3BlcnRpZXMiOnsiJGlkIjoiMTM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1dLCJGb3JtYXR0ZWRUZXh0Ijp7IiRpZCI6IjE1IiwiQ291bnQiOjEsIlRleHRVbml0cyI6W3siJGlkIjoiMTYiLCJGb250U3R5bGUiOnsiJGlkIjoiMTciLCJOZXV0cmFsIjp0cnVlfSwiUmVhZGluZ09yZGVyIjoxLCJUZXh0IjoiKERhIFJvaXQgYW5kIExlIEJpaGFuLCAyMDEwOyBEYSBSb2l0IGFuZCBXZWljaHQsIDIwMTMpIn1dfSwiVGFnIjoiQ2l0YXZpUGxhY2Vob2xkZXIjYzM4Mzc4ZjgtNmZlZS00YWI3LWFmNGEtMWQyMjdhZjA3YzBmIiwiVGV4dCI6IihEYSBSb2l0IGFuZCBMZSBCaWhhbiwgMjAxMDsgRGEgUm9pdCBhbmQgV2VpY2h0LCAyMDEzKSIsIldBSVZlcnNpb24iOiI2LjQuMC4zNSJ9}</w:instrText>
          </w:r>
          <w:r w:rsidR="00981837" w:rsidRPr="00981837">
            <w:rPr>
              <w:lang w:val="en-US"/>
            </w:rPr>
            <w:fldChar w:fldCharType="separate"/>
          </w:r>
          <w:r w:rsidR="00952423">
            <w:rPr>
              <w:lang w:val="en-US"/>
            </w:rPr>
            <w:t>(Da Roit and Le Bihan, 2010; Da Roit and Weicht, 2013)</w:t>
          </w:r>
          <w:r w:rsidR="00981837" w:rsidRPr="00981837">
            <w:rPr>
              <w:lang w:val="en-US"/>
            </w:rPr>
            <w:fldChar w:fldCharType="end"/>
          </w:r>
        </w:sdtContent>
      </w:sdt>
      <w:r w:rsidR="00981837" w:rsidRPr="00981837">
        <w:rPr>
          <w:lang w:val="en-US"/>
        </w:rPr>
        <w:t>.</w:t>
      </w:r>
      <w:commentRangeEnd w:id="147"/>
      <w:r w:rsidR="00F85BAA">
        <w:rPr>
          <w:rStyle w:val="Kommentarzeichen"/>
        </w:rPr>
        <w:commentReference w:id="147"/>
      </w:r>
    </w:p>
    <w:p w14:paraId="09A9134C" w14:textId="77777777" w:rsidR="00B00DDC" w:rsidRPr="00981837" w:rsidRDefault="00B00DDC" w:rsidP="00B00DDC">
      <w:pPr>
        <w:pStyle w:val="berschrift3"/>
        <w:rPr>
          <w:ins w:id="148" w:author="Philipp Alexander Linden" w:date="2020-06-29T16:15:00Z"/>
          <w:lang w:val="en-US"/>
        </w:rPr>
      </w:pPr>
      <w:ins w:id="149" w:author="Philipp Alexander Linden" w:date="2020-06-29T16:15:00Z">
        <w:r w:rsidRPr="00981837">
          <w:rPr>
            <w:lang w:val="en-US"/>
          </w:rPr>
          <w:lastRenderedPageBreak/>
          <w:t>I</w:t>
        </w:r>
        <w:r>
          <w:rPr>
            <w:lang w:val="en-US"/>
          </w:rPr>
          <w:t>II</w:t>
        </w:r>
        <w:r w:rsidRPr="00981837">
          <w:rPr>
            <w:lang w:val="en-US"/>
          </w:rPr>
          <w:t>. Performance</w:t>
        </w:r>
      </w:ins>
    </w:p>
    <w:p w14:paraId="36560E32" w14:textId="225BCD8A" w:rsidR="00B00DDC" w:rsidRPr="00981837" w:rsidRDefault="00B00DDC" w:rsidP="00B00DDC">
      <w:pPr>
        <w:pStyle w:val="02FlietextEinzug"/>
        <w:rPr>
          <w:ins w:id="150" w:author="Philipp Alexander Linden" w:date="2020-06-29T16:15:00Z"/>
          <w:lang w:val="en-US"/>
        </w:rPr>
      </w:pPr>
      <w:ins w:id="151" w:author="Philipp Alexander Linden" w:date="2020-06-29T16:15:00Z">
        <w:r w:rsidRPr="00981837">
          <w:rPr>
            <w:lang w:val="en-US"/>
          </w:rPr>
          <w:t>Measuring the performance of LTC systems is especially on an internationally comparative level still in its infancy. Indicators such as the number of institutional and home-based LTC patients with pressure ulcers or unintended weight loss are</w:t>
        </w:r>
      </w:ins>
      <w:ins w:id="152" w:author="Philipp Alexander Linden" w:date="2020-06-29T16:16:00Z">
        <w:r>
          <w:rPr>
            <w:lang w:val="en-US"/>
          </w:rPr>
          <w:t xml:space="preserve"> </w:t>
        </w:r>
        <w:r w:rsidRPr="00B00DDC">
          <w:rPr>
            <w:lang w:val="en-US"/>
          </w:rPr>
          <w:t>not available</w:t>
        </w:r>
      </w:ins>
      <w:ins w:id="153" w:author="Philipp Alexander Linden" w:date="2020-06-29T16:15:00Z">
        <w:r w:rsidRPr="00981837">
          <w:rPr>
            <w:lang w:val="en-US"/>
          </w:rPr>
          <w:t xml:space="preserve"> in many countries</w:t>
        </w:r>
      </w:ins>
      <w:ins w:id="154" w:author="Philipp Alexander Linden" w:date="2020-06-29T16:16:00Z">
        <w:r>
          <w:rPr>
            <w:lang w:val="en-US"/>
          </w:rPr>
          <w:t xml:space="preserve"> </w:t>
        </w:r>
      </w:ins>
      <w:customXmlInsRangeStart w:id="155" w:author="Philipp Alexander Linden" w:date="2020-06-29T16:15:00Z"/>
      <w:sdt>
        <w:sdtPr>
          <w:rPr>
            <w:lang w:val="en-US"/>
          </w:rPr>
          <w:alias w:val="Don't edit this field"/>
          <w:tag w:val="CitaviPlaceholder#ba5f5eae-8f16-495a-b77d-ce6eaacf071d"/>
          <w:id w:val="-277182081"/>
          <w:placeholder>
            <w:docPart w:val="E454CA0A68B34D1E9CEA5BE3AB6DF851"/>
          </w:placeholder>
        </w:sdtPr>
        <w:sdtContent>
          <w:customXmlInsRangeEnd w:id="155"/>
          <w:ins w:id="156" w:author="Philipp Alexander Linden" w:date="2020-06-29T16:15:00Z">
            <w:r w:rsidRPr="00981837">
              <w:rPr>
                <w:lang w:val="en-US"/>
              </w:rPr>
              <w:fldChar w:fldCharType="begin"/>
            </w:r>
          </w:ins>
          <w:r w:rsidR="00952423">
            <w:rPr>
              <w:lang w:val="en-US"/>
            </w:rPr>
            <w: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Jc0xvY2FsQ2xvdWRQcm9qZWN0RmlsZUxpbmsiOmZhbHNl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iYTVmNWVhZS04ZjE2LTQ5NWEtYjc3ZC1jZTZlYWFjZjA3MWQiLCJUZXh0IjoiKEhhbGZlbnMgZXQgYWwuLCAyMDEzKSIsIldBSVZlcnNpb24iOiI2LjQuMC4zNSJ9}</w:instrText>
          </w:r>
          <w:ins w:id="157" w:author="Philipp Alexander Linden" w:date="2020-06-29T16:15:00Z">
            <w:r w:rsidRPr="00981837">
              <w:rPr>
                <w:lang w:val="en-US"/>
              </w:rPr>
              <w:fldChar w:fldCharType="separate"/>
            </w:r>
          </w:ins>
          <w:r w:rsidR="00952423">
            <w:rPr>
              <w:lang w:val="en-US"/>
            </w:rPr>
            <w:t>(Halfens et al., 2013)</w:t>
          </w:r>
          <w:ins w:id="158" w:author="Philipp Alexander Linden" w:date="2020-06-29T16:15:00Z">
            <w:r w:rsidRPr="00981837">
              <w:rPr>
                <w:lang w:val="en-US"/>
              </w:rPr>
              <w:fldChar w:fldCharType="end"/>
            </w:r>
          </w:ins>
          <w:customXmlInsRangeStart w:id="159" w:author="Philipp Alexander Linden" w:date="2020-06-29T16:15:00Z"/>
        </w:sdtContent>
      </w:sdt>
      <w:customXmlInsRangeEnd w:id="159"/>
      <w:ins w:id="160" w:author="Philipp Alexander Linden" w:date="2020-06-29T16:15:00Z">
        <w:r w:rsidRPr="00981837">
          <w:rPr>
            <w:lang w:val="en-US"/>
          </w:rPr>
          <w:t>.</w:t>
        </w:r>
      </w:ins>
      <w:ins w:id="161" w:author="Mareike Ariaans" w:date="2020-07-06T11:47:00Z">
        <w:r w:rsidR="00952423">
          <w:rPr>
            <w:lang w:val="en-US"/>
          </w:rPr>
          <w:t xml:space="preserve"> Hence, only few typologies include performance or quality indicators.</w:t>
        </w:r>
      </w:ins>
      <w:ins w:id="162" w:author="Mareike Ariaans" w:date="2020-07-06T11:46:00Z">
        <w:r w:rsidR="00952423">
          <w:rPr>
            <w:lang w:val="en-US"/>
          </w:rPr>
          <w:t xml:space="preserve"> </w:t>
        </w:r>
      </w:ins>
      <w:customXmlInsRangeStart w:id="163" w:author="Mareike Ariaans" w:date="2020-07-06T11:46:00Z"/>
      <w:sdt>
        <w:sdtPr>
          <w:rPr>
            <w:lang w:val="en-US"/>
          </w:rPr>
          <w:alias w:val="Don't edit this field"/>
          <w:tag w:val="CitaviPlaceholder#9ef44810-a16c-4c81-894a-0bde00da3c30"/>
          <w:id w:val="-1557542973"/>
          <w:placeholder>
            <w:docPart w:val="5A1809D5CC24462F8FE22A82A95EB13B"/>
          </w:placeholder>
        </w:sdtPr>
        <w:sdtContent>
          <w:customXmlInsRangeEnd w:id="163"/>
          <w:ins w:id="164" w:author="Mareike Ariaans" w:date="2020-07-06T11:46:00Z">
            <w:r w:rsidR="00952423" w:rsidRPr="006A56FF">
              <w:rPr>
                <w:lang w:val="en-US"/>
              </w:rPr>
              <w:fldChar w:fldCharType="begin"/>
            </w:r>
          </w:ins>
          <w:r w:rsidR="00952423">
            <w:rPr>
              <w:lang w:val="en-US"/>
            </w:rPr>
            <w: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ZWY0NDgxMC1hMTZjLTRjODEtODk0YS0wYmRlMDBkYTNjMzAiLCJUZXh0IjoiRGFtaWFuaSBldCBhbC4iLCJXQUlWZXJzaW9uIjoiNi40LjAuMzUifQ==}</w:instrText>
          </w:r>
          <w:ins w:id="165" w:author="Mareike Ariaans" w:date="2020-07-06T11:46:00Z">
            <w:r w:rsidR="00952423" w:rsidRPr="006A56FF">
              <w:rPr>
                <w:lang w:val="en-US"/>
              </w:rPr>
              <w:fldChar w:fldCharType="separate"/>
            </w:r>
          </w:ins>
          <w:r w:rsidR="00952423">
            <w:rPr>
              <w:lang w:val="en-US"/>
            </w:rPr>
            <w:t>Damiani et al.</w:t>
          </w:r>
          <w:ins w:id="166" w:author="Mareike Ariaans" w:date="2020-07-06T11:46:00Z">
            <w:r w:rsidR="00952423" w:rsidRPr="006A56FF">
              <w:rPr>
                <w:lang w:val="en-US"/>
              </w:rPr>
              <w:fldChar w:fldCharType="end"/>
            </w:r>
          </w:ins>
          <w:customXmlInsRangeStart w:id="167" w:author="Mareike Ariaans" w:date="2020-07-06T11:46:00Z"/>
        </w:sdtContent>
      </w:sdt>
      <w:customXmlInsRangeEnd w:id="167"/>
      <w:ins w:id="168" w:author="Mareike Ariaans" w:date="2020-07-06T11:46:00Z">
        <w:r w:rsidR="00952423" w:rsidRPr="006A56FF">
          <w:rPr>
            <w:lang w:val="en-US"/>
          </w:rPr>
          <w:t xml:space="preserve"> </w:t>
        </w:r>
      </w:ins>
      <w:customXmlInsRangeStart w:id="169" w:author="Mareike Ariaans" w:date="2020-07-06T11:46:00Z"/>
      <w:sdt>
        <w:sdtPr>
          <w:rPr>
            <w:lang w:val="en-US"/>
          </w:rPr>
          <w:alias w:val="Don't edit this field"/>
          <w:tag w:val="CitaviPlaceholder#2af10573-40d8-470b-a9a3-be80133ed0d2"/>
          <w:id w:val="-477683231"/>
          <w:placeholder>
            <w:docPart w:val="5A1809D5CC24462F8FE22A82A95EB13B"/>
          </w:placeholder>
        </w:sdtPr>
        <w:sdtContent>
          <w:customXmlInsRangeEnd w:id="169"/>
          <w:ins w:id="170" w:author="Mareike Ariaans" w:date="2020-07-06T11:46:00Z">
            <w:r w:rsidR="00952423" w:rsidRPr="006A56FF">
              <w:rPr>
                <w:lang w:val="en-US"/>
              </w:rPr>
              <w:fldChar w:fldCharType="begin"/>
            </w:r>
          </w:ins>
          <w:r w:rsidR="00952423">
            <w:rPr>
              <w:lang w:val="en-US"/>
            </w:rPr>
            <w: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DZUMTA6MzY6MDE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yYWYxMDU3My00MGQ4LTQ3MGItYTlhMy1iZTgwMTMzZWQwZDIiLCJUZXh0IjoiKDIwMTEpIiwiV0FJVmVyc2lvbiI6IjYuNC4wLjM1In0=}</w:instrText>
          </w:r>
          <w:ins w:id="171" w:author="Mareike Ariaans" w:date="2020-07-06T11:46:00Z">
            <w:r w:rsidR="00952423" w:rsidRPr="006A56FF">
              <w:rPr>
                <w:lang w:val="en-US"/>
              </w:rPr>
              <w:fldChar w:fldCharType="separate"/>
            </w:r>
          </w:ins>
          <w:r w:rsidR="00952423">
            <w:rPr>
              <w:lang w:val="en-US"/>
            </w:rPr>
            <w:t>(2011)</w:t>
          </w:r>
          <w:ins w:id="172" w:author="Mareike Ariaans" w:date="2020-07-06T11:46:00Z">
            <w:r w:rsidR="00952423" w:rsidRPr="006A56FF">
              <w:rPr>
                <w:lang w:val="en-US"/>
              </w:rPr>
              <w:fldChar w:fldCharType="end"/>
            </w:r>
          </w:ins>
          <w:customXmlInsRangeStart w:id="173" w:author="Mareike Ariaans" w:date="2020-07-06T11:46:00Z"/>
        </w:sdtContent>
      </w:sdt>
      <w:customXmlInsRangeEnd w:id="173"/>
      <w:ins w:id="174" w:author="Mareike Ariaans" w:date="2020-07-06T11:46:00Z">
        <w:r w:rsidR="00952423" w:rsidRPr="006A56FF">
          <w:rPr>
            <w:lang w:val="en-US"/>
          </w:rPr>
          <w:t xml:space="preserve"> for example use the share of people over 80 reporting good or very good health and the perceived limitations in ADLs for people aged 65 or older. </w:t>
        </w:r>
      </w:ins>
      <w:customXmlInsRangeStart w:id="175" w:author="Mareike Ariaans" w:date="2020-07-06T11:46:00Z"/>
      <w:sdt>
        <w:sdtPr>
          <w:rPr>
            <w:lang w:val="en-US"/>
          </w:rPr>
          <w:alias w:val="Don't edit this field"/>
          <w:tag w:val="CitaviPlaceholder#280ab2f3-6131-49e2-9181-780aaf9254c6"/>
          <w:id w:val="83964129"/>
          <w:placeholder>
            <w:docPart w:val="5A1809D5CC24462F8FE22A82A95EB13B"/>
          </w:placeholder>
        </w:sdtPr>
        <w:sdtContent>
          <w:customXmlInsRangeEnd w:id="175"/>
          <w:ins w:id="176" w:author="Mareike Ariaans" w:date="2020-07-06T11:46:00Z">
            <w:r w:rsidR="00952423" w:rsidRPr="006A56FF">
              <w:rPr>
                <w:lang w:val="en-US"/>
              </w:rPr>
              <w:fldChar w:fldCharType="begin"/>
            </w:r>
          </w:ins>
          <w:r w:rsidR="00952423">
            <w:rPr>
              <w:lang w:val="en-US"/>
            </w:rPr>
            <w: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yODBhYjJmMy02MTMxLTQ5ZTItOTE4MS03ODBhYWY5MjU0YzYiLCJUZXh0IjoiS3JhdXMgZXQgYWwuIiwiV0FJVmVyc2lvbiI6IjYuNC4wLjM1In0=}</w:instrText>
          </w:r>
          <w:ins w:id="177" w:author="Mareike Ariaans" w:date="2020-07-06T11:46:00Z">
            <w:r w:rsidR="00952423" w:rsidRPr="006A56FF">
              <w:rPr>
                <w:lang w:val="en-US"/>
              </w:rPr>
              <w:fldChar w:fldCharType="separate"/>
            </w:r>
          </w:ins>
          <w:r w:rsidR="00952423">
            <w:rPr>
              <w:lang w:val="en-US"/>
            </w:rPr>
            <w:t>Kraus et al.</w:t>
          </w:r>
          <w:ins w:id="178" w:author="Mareike Ariaans" w:date="2020-07-06T11:46:00Z">
            <w:r w:rsidR="00952423" w:rsidRPr="006A56FF">
              <w:rPr>
                <w:lang w:val="en-US"/>
              </w:rPr>
              <w:fldChar w:fldCharType="end"/>
            </w:r>
          </w:ins>
          <w:customXmlInsRangeStart w:id="179" w:author="Mareike Ariaans" w:date="2020-07-06T11:46:00Z"/>
        </w:sdtContent>
      </w:sdt>
      <w:customXmlInsRangeEnd w:id="179"/>
      <w:ins w:id="180" w:author="Mareike Ariaans" w:date="2020-07-06T11:46:00Z">
        <w:r w:rsidR="00952423" w:rsidRPr="006A56FF">
          <w:rPr>
            <w:lang w:val="en-US"/>
          </w:rPr>
          <w:t xml:space="preserve"> </w:t>
        </w:r>
      </w:ins>
      <w:customXmlInsRangeStart w:id="181" w:author="Mareike Ariaans" w:date="2020-07-06T11:46:00Z"/>
      <w:sdt>
        <w:sdtPr>
          <w:rPr>
            <w:lang w:val="en-US"/>
          </w:rPr>
          <w:alias w:val="Don't edit this field"/>
          <w:tag w:val="CitaviPlaceholder#750daebd-b139-4399-b697-a26f3c3855c7"/>
          <w:id w:val="1803119245"/>
          <w:placeholder>
            <w:docPart w:val="5A1809D5CC24462F8FE22A82A95EB13B"/>
          </w:placeholder>
        </w:sdtPr>
        <w:sdtContent>
          <w:customXmlInsRangeEnd w:id="181"/>
          <w:ins w:id="182" w:author="Mareike Ariaans" w:date="2020-07-06T11:46:00Z">
            <w:r w:rsidR="00952423" w:rsidRPr="006A56FF">
              <w:rPr>
                <w:lang w:val="en-US"/>
              </w:rPr>
              <w:fldChar w:fldCharType="begin"/>
            </w:r>
          </w:ins>
          <w:r w:rsidR="00952423">
            <w:rPr>
              <w:lang w:val="en-US"/>
            </w:rPr>
            <w: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c1MGRhZWJkLWIxMzktNDM5OS1iNjk3LWEyNmYzYzM4NTVjNyIsIlRleHQiOiIoMjAxMCkiLCJXQUlWZXJzaW9uIjoiNi40LjAuMzUifQ==}</w:instrText>
          </w:r>
          <w:ins w:id="183" w:author="Mareike Ariaans" w:date="2020-07-06T11:46:00Z">
            <w:r w:rsidR="00952423" w:rsidRPr="006A56FF">
              <w:rPr>
                <w:lang w:val="en-US"/>
              </w:rPr>
              <w:fldChar w:fldCharType="separate"/>
            </w:r>
          </w:ins>
          <w:r w:rsidR="00952423">
            <w:rPr>
              <w:lang w:val="en-US"/>
            </w:rPr>
            <w:t>(2010)</w:t>
          </w:r>
          <w:ins w:id="184" w:author="Mareike Ariaans" w:date="2020-07-06T11:46:00Z">
            <w:r w:rsidR="00952423" w:rsidRPr="006A56FF">
              <w:rPr>
                <w:lang w:val="en-US"/>
              </w:rPr>
              <w:fldChar w:fldCharType="end"/>
            </w:r>
          </w:ins>
          <w:customXmlInsRangeStart w:id="185" w:author="Mareike Ariaans" w:date="2020-07-06T11:46:00Z"/>
        </w:sdtContent>
      </w:sdt>
      <w:customXmlInsRangeEnd w:id="185"/>
      <w:ins w:id="186" w:author="Mareike Ariaans" w:date="2020-07-06T11:46:00Z">
        <w:r w:rsidR="00952423" w:rsidRPr="006A56FF">
          <w:rPr>
            <w:lang w:val="en-US"/>
          </w:rPr>
          <w:t xml:space="preserve"> take institutional indicators of mandatory quality assurance systems and the degree and functioning of integrated services.</w:t>
        </w:r>
      </w:ins>
      <w:ins w:id="187" w:author="Philipp Alexander Linden" w:date="2020-06-29T16:15:00Z">
        <w:r w:rsidRPr="00981837">
          <w:rPr>
            <w:lang w:val="en-US"/>
          </w:rPr>
          <w:t xml:space="preserve"> </w:t>
        </w:r>
        <w:commentRangeStart w:id="188"/>
        <w:r w:rsidRPr="00981837">
          <w:rPr>
            <w:lang w:val="en-US"/>
          </w:rPr>
          <w:t xml:space="preserve">Therefore, we can only use indicators that are not exclusively but to a large part determined by the quality and performance of LTC services. Thus, we integrate life expectancy of people aged 65 or older and similar to </w:t>
        </w:r>
      </w:ins>
      <w:customXmlInsRangeStart w:id="189" w:author="Philipp Alexander Linden" w:date="2020-06-29T16:15:00Z"/>
      <w:sdt>
        <w:sdtPr>
          <w:rPr>
            <w:lang w:val="en-US"/>
          </w:rPr>
          <w:alias w:val="Don't edit this field"/>
          <w:tag w:val="CitaviPlaceholder#4f6507b0-994b-4a4d-a2c5-6c895c50471e"/>
          <w:id w:val="783552510"/>
          <w:placeholder>
            <w:docPart w:val="E454CA0A68B34D1E9CEA5BE3AB6DF851"/>
          </w:placeholder>
        </w:sdtPr>
        <w:sdtContent>
          <w:customXmlInsRangeEnd w:id="189"/>
          <w:ins w:id="190" w:author="Philipp Alexander Linden" w:date="2020-06-29T16:15:00Z">
            <w:r w:rsidRPr="00981837">
              <w:rPr>
                <w:lang w:val="en-US"/>
              </w:rPr>
              <w:fldChar w:fldCharType="begin"/>
            </w:r>
          </w:ins>
          <w:r w:rsidR="00952423">
            <w:rPr>
              <w:lang w:val="en-US"/>
            </w:rPr>
            <w:instrText>ADDIN CitaviPlaceholder{eyIkaWQiOiIxIiwiQXNzb2NpYXRlV2l0aFBsYWNlaG9sZGVyVGFnIjoiQ2l0YXZpUGxhY2Vob2xkZXIjMzY2YzNmZDctMWJlNi00MjJmLTkwMjUtMzc0NWY2Y2VlZjBjIiwiRW50cmllcyI6W3siJGlkIjoiMiIsIklkIjoiYWU2YzU3OTItYTk4My00YzJhLWE3ZjEtMjg4Yjg4ZWM5ZmYy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0ZjY1MDdiMC05OTRiLTRhNGQtYTJjNS02Yzg5NWM1MDQ3MWUiLCJUZXh0IjoiRGFtaWFuaSBldCBhbC4iLCJXQUlWZXJzaW9uIjoiNi40LjAuMzUifQ==}</w:instrText>
          </w:r>
          <w:ins w:id="191" w:author="Philipp Alexander Linden" w:date="2020-06-29T16:15:00Z">
            <w:r w:rsidRPr="00981837">
              <w:rPr>
                <w:lang w:val="en-US"/>
              </w:rPr>
              <w:fldChar w:fldCharType="separate"/>
            </w:r>
          </w:ins>
          <w:r w:rsidR="00952423">
            <w:rPr>
              <w:lang w:val="en-US"/>
            </w:rPr>
            <w:t>Damiani et al.</w:t>
          </w:r>
          <w:ins w:id="192" w:author="Philipp Alexander Linden" w:date="2020-06-29T16:15:00Z">
            <w:r w:rsidRPr="00981837">
              <w:rPr>
                <w:lang w:val="en-US"/>
              </w:rPr>
              <w:fldChar w:fldCharType="end"/>
            </w:r>
          </w:ins>
          <w:customXmlInsRangeStart w:id="193" w:author="Philipp Alexander Linden" w:date="2020-06-29T16:15:00Z"/>
        </w:sdtContent>
      </w:sdt>
      <w:customXmlInsRangeEnd w:id="193"/>
      <w:ins w:id="194" w:author="Philipp Alexander Linden" w:date="2020-06-29T16:15:00Z">
        <w:r w:rsidRPr="00981837">
          <w:rPr>
            <w:lang w:val="en-US"/>
          </w:rPr>
          <w:t xml:space="preserve"> </w:t>
        </w:r>
      </w:ins>
      <w:customXmlInsRangeStart w:id="195" w:author="Philipp Alexander Linden" w:date="2020-06-29T16:15:00Z"/>
      <w:sdt>
        <w:sdtPr>
          <w:rPr>
            <w:lang w:val="en-US"/>
          </w:rPr>
          <w:alias w:val="Don't edit this field"/>
          <w:tag w:val="CitaviPlaceholder#366c3fd7-1be6-422f-9025-3745f6ceef0c"/>
          <w:id w:val="-757755421"/>
          <w:placeholder>
            <w:docPart w:val="E454CA0A68B34D1E9CEA5BE3AB6DF851"/>
          </w:placeholder>
        </w:sdtPr>
        <w:sdtContent>
          <w:customXmlInsRangeEnd w:id="195"/>
          <w:ins w:id="196" w:author="Philipp Alexander Linden" w:date="2020-06-29T16:15:00Z">
            <w:r w:rsidRPr="00981837">
              <w:rPr>
                <w:lang w:val="en-US"/>
              </w:rPr>
              <w:fldChar w:fldCharType="begin"/>
            </w:r>
          </w:ins>
          <w:r w:rsidR="00952423">
            <w:rPr>
              <w:lang w:val="en-US"/>
            </w:rPr>
            <w:instrText>ADDIN CitaviPlaceholder{eyIkaWQiOiIxIiwiQXNzb2NpYXRlV2l0aFBsYWNlaG9sZGVyVGFnIjoiQ2l0YXZpUGxhY2Vob2xkZXIjNGY2NTA3YjAtOTk0Yi00YTRkLWEyYzUtNmM4OTVjNTA0NzFlIiwiRW50cmllcyI6W3siJGlkIjoiMiIsIklkIjoiZmIyMTZjNjgtOTlmNi00NTYwLWE5YzUtN2MzOGZkYjBjOGE4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DZUMTA6MzY6MDE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zNjZjM2ZkNy0xYmU2LTQyMmYtOTAyNS0zNzQ1ZjZjZWVmMGMiLCJUZXh0IjoiKDIwMTEpIiwiV0FJVmVyc2lvbiI6IjYuNC4wLjM1In0=}</w:instrText>
          </w:r>
          <w:ins w:id="197" w:author="Philipp Alexander Linden" w:date="2020-06-29T16:15:00Z">
            <w:r w:rsidRPr="00981837">
              <w:rPr>
                <w:lang w:val="en-US"/>
              </w:rPr>
              <w:fldChar w:fldCharType="separate"/>
            </w:r>
          </w:ins>
          <w:r w:rsidR="00952423">
            <w:rPr>
              <w:lang w:val="en-US"/>
            </w:rPr>
            <w:t>(2011)</w:t>
          </w:r>
          <w:ins w:id="198" w:author="Philipp Alexander Linden" w:date="2020-06-29T16:15:00Z">
            <w:r w:rsidRPr="00981837">
              <w:rPr>
                <w:lang w:val="en-US"/>
              </w:rPr>
              <w:fldChar w:fldCharType="end"/>
            </w:r>
          </w:ins>
          <w:customXmlInsRangeStart w:id="199" w:author="Philipp Alexander Linden" w:date="2020-06-29T16:15:00Z"/>
        </w:sdtContent>
      </w:sdt>
      <w:customXmlInsRangeEnd w:id="199"/>
      <w:ins w:id="200" w:author="Philipp Alexander Linden" w:date="2020-06-29T16:15:00Z">
        <w:r w:rsidRPr="00981837">
          <w:rPr>
            <w:lang w:val="en-US"/>
          </w:rPr>
          <w:t xml:space="preserve"> the percentage of the population who are 65 or older</w:t>
        </w:r>
      </w:ins>
      <w:ins w:id="201" w:author="Philipp Alexander Linden" w:date="2020-06-29T16:17:00Z">
        <w:r>
          <w:rPr>
            <w:lang w:val="en-US"/>
          </w:rPr>
          <w:t xml:space="preserve"> and </w:t>
        </w:r>
      </w:ins>
      <w:ins w:id="202" w:author="Philipp Alexander Linden" w:date="2020-06-29T16:15:00Z">
        <w:r w:rsidRPr="00981837">
          <w:rPr>
            <w:lang w:val="en-US"/>
          </w:rPr>
          <w:t>perceive their health as good or very good.</w:t>
        </w:r>
      </w:ins>
      <w:commentRangeEnd w:id="188"/>
      <w:r w:rsidR="00F85BAA">
        <w:rPr>
          <w:rStyle w:val="Kommentarzeichen"/>
        </w:rPr>
        <w:commentReference w:id="188"/>
      </w:r>
    </w:p>
    <w:p w14:paraId="3C4F7E80" w14:textId="63C227E0" w:rsidR="00981837" w:rsidRPr="00981837" w:rsidRDefault="00981837" w:rsidP="00C3311E">
      <w:pPr>
        <w:pStyle w:val="berschrift3"/>
        <w:rPr>
          <w:lang w:val="en-US"/>
        </w:rPr>
      </w:pPr>
      <w:r w:rsidRPr="00981837">
        <w:rPr>
          <w:lang w:val="en-US"/>
        </w:rPr>
        <w:t>I</w:t>
      </w:r>
      <w:ins w:id="203" w:author="Philipp Alexander Linden" w:date="2020-06-29T16:15:00Z">
        <w:r w:rsidR="00B00DDC">
          <w:rPr>
            <w:lang w:val="en-US"/>
          </w:rPr>
          <w:t>V</w:t>
        </w:r>
      </w:ins>
      <w:del w:id="204" w:author="Philipp Alexander Linden" w:date="2020-06-29T16:15:00Z">
        <w:r w:rsidRPr="00981837" w:rsidDel="00B00DDC">
          <w:rPr>
            <w:lang w:val="en-US"/>
          </w:rPr>
          <w:delText>II</w:delText>
        </w:r>
      </w:del>
      <w:r w:rsidRPr="00981837">
        <w:rPr>
          <w:lang w:val="en-US"/>
        </w:rPr>
        <w:t>. Access regulation</w:t>
      </w:r>
    </w:p>
    <w:p w14:paraId="31FE0507" w14:textId="77777777" w:rsidR="005F6D29" w:rsidRPr="005E05FB" w:rsidRDefault="00981837" w:rsidP="005F6D29">
      <w:pPr>
        <w:pStyle w:val="02FlietextEinzug"/>
        <w:ind w:firstLine="0"/>
        <w:rPr>
          <w:ins w:id="205" w:author="Mareike Ariaans" w:date="2020-07-06T12:23:00Z"/>
          <w:lang w:val="en-US"/>
        </w:rPr>
      </w:pPr>
      <w:del w:id="206" w:author="Mareike Ariaans" w:date="2020-07-06T11:55:00Z">
        <w:r w:rsidRPr="00981837" w:rsidDel="00952423">
          <w:rPr>
            <w:lang w:val="en-US"/>
          </w:rPr>
          <w:delText xml:space="preserve">Access to care is a developed field in healthcare and healthcare typologies </w:delText>
        </w:r>
      </w:del>
      <w:customXmlDelRangeStart w:id="207" w:author="Mareike Ariaans" w:date="2020-07-06T11:55:00Z"/>
      <w:sdt>
        <w:sdtPr>
          <w:rPr>
            <w:lang w:val="en-US"/>
          </w:rPr>
          <w:alias w:val="Don't edit this field"/>
          <w:tag w:val="CitaviPlaceholder#2c8c135f-200b-4aa2-8256-c0563975bf15"/>
          <w:id w:val="-1788804032"/>
          <w:placeholder>
            <w:docPart w:val="8ABB7F3F46604959BF0FB62CAA81810F"/>
          </w:placeholder>
        </w:sdtPr>
        <w:sdtContent>
          <w:customXmlDelRangeEnd w:id="207"/>
          <w:del w:id="208" w:author="Mareike Ariaans" w:date="2020-07-06T11:55:00Z">
            <w:r w:rsidRPr="00981837" w:rsidDel="00952423">
              <w:rPr>
                <w:lang w:val="en-US"/>
              </w:rPr>
              <w:fldChar w:fldCharType="begin"/>
            </w:r>
            <w:r w:rsidR="00952423" w:rsidDel="00952423">
              <w:rPr>
                <w:lang w:val="en-US"/>
              </w:rPr>
              <w:delInstrText>ADDIN CitaviPlaceholder{eyIkaWQiOiIxIiwiRW50cmllcyI6W3siJGlkIjoiMiIsIklkIjoiNzc1YjgwZjYtY2FmNi00NWE3LWE1YmEtZDVmMGUwOWY2M2I3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xM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SXNMb2NhbENsb3VkUHJvamVjdEZpbGVMaW5rIjpmYWxzZSwiTGlua2VkUmVzb3VyY2VTdGF0dXMiOjgsIk9yaWdpbmFsU3RyaW5nIjoiMzExMzM0NDQiLCJMaW5rZWRSZXNvdXJjZVR5cGUiOjUsIlVyaVN0cmluZyI6Imh0dHA6Ly93d3cubmNiaS5ubG0ubmloLmdvdi9wdWJtZWQvMzExMzM0NDQiLCJQcm9wZXJ0aWVzIjp7IiRpZCI6IjE2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ciLCJBZGRyZXNzIjp7IiRpZCI6IjE4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5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jA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}</w:delInstrText>
            </w:r>
            <w:r w:rsidRPr="00981837" w:rsidDel="00952423">
              <w:rPr>
                <w:lang w:val="en-US"/>
              </w:rPr>
              <w:fldChar w:fldCharType="separate"/>
            </w:r>
          </w:del>
          <w:r w:rsidR="00952423">
            <w:rPr>
              <w:lang w:val="en-US"/>
            </w:rPr>
            <w:t>(Reibling, 2010; Reibling et al., 2019)</w:t>
          </w:r>
          <w:del w:id="209" w:author="Mareike Ariaans" w:date="2020-07-06T11:55:00Z">
            <w:r w:rsidRPr="00981837" w:rsidDel="00952423">
              <w:rPr>
                <w:lang w:val="en-US"/>
              </w:rPr>
              <w:fldChar w:fldCharType="end"/>
            </w:r>
          </w:del>
          <w:customXmlDelRangeStart w:id="210" w:author="Mareike Ariaans" w:date="2020-07-06T11:55:00Z"/>
        </w:sdtContent>
      </w:sdt>
      <w:customXmlDelRangeEnd w:id="210"/>
      <w:ins w:id="211" w:author="Mareike Ariaans" w:date="2020-07-06T11:54:00Z">
        <w:r w:rsidR="00952423" w:rsidRPr="00981837">
          <w:rPr>
            <w:lang w:val="en-US"/>
          </w:rPr>
          <w:t xml:space="preserve">Restrictions in </w:t>
        </w:r>
      </w:ins>
      <w:ins w:id="212" w:author="Mareike Ariaans" w:date="2020-07-06T11:55:00Z">
        <w:r w:rsidR="00952423">
          <w:rPr>
            <w:lang w:val="en-US"/>
          </w:rPr>
          <w:t>LTC</w:t>
        </w:r>
      </w:ins>
      <w:ins w:id="213" w:author="Mareike Ariaans" w:date="2020-07-06T11:54:00Z">
        <w:r w:rsidR="00952423" w:rsidRPr="00981837">
          <w:rPr>
            <w:lang w:val="en-US"/>
          </w:rPr>
          <w:t xml:space="preserve"> systems may pose barriers especially for lower social status groups to access care. Common barriers are means-testing of benefits and limitations of choice</w:t>
        </w:r>
        <w:r w:rsidR="00952423">
          <w:rPr>
            <w:lang w:val="en-US"/>
          </w:rPr>
          <w:t xml:space="preserve"> </w:t>
        </w:r>
      </w:ins>
      <w:customXmlInsRangeStart w:id="214" w:author="Mareike Ariaans" w:date="2020-07-06T11:54:00Z"/>
      <w:sdt>
        <w:sdtPr>
          <w:rPr>
            <w:lang w:val="en-US"/>
          </w:rPr>
          <w:alias w:val="To edit, see citavi.com/edit"/>
          <w:tag w:val="CitaviPlaceholder#d5a29a79-0f3e-4351-bf0a-d9060f8efbd2"/>
          <w:id w:val="-1548286285"/>
          <w:placeholder>
            <w:docPart w:val="96C3866F64A94CB081856E61A572D680"/>
          </w:placeholder>
        </w:sdtPr>
        <w:sdtContent>
          <w:customXmlInsRangeEnd w:id="214"/>
          <w:ins w:id="215" w:author="Mareike Ariaans" w:date="2020-07-06T11:54:00Z">
            <w:r w:rsidR="00952423">
              <w:rPr>
                <w:noProof/>
                <w:lang w:val="en-US"/>
              </w:rPr>
              <w:fldChar w:fldCharType="begin"/>
            </w:r>
          </w:ins>
          <w:r w:rsidR="00952423">
            <w:rPr>
              <w:noProof/>
              <w:lang w:val="en-US"/>
            </w:rPr>
            <w:instrText>ADDIN CitaviPlaceholder{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Iy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jM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jQ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jU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yNi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c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I4IiwiQ291bnQiOjEsIlRleHRVbml0cyI6W3siJGlkIjoiMjkiLCJGb250U3R5bGUiOnsiJGlkIjoiMzAiLCJOZXV0cmFsIjp0cnVlfSwiUmVhZGluZ09yZGVyIjoxLCJUZXh0IjoiKEJha3ggZXQgYWwuLCAyMDE1OyBDb2xvbWJvIGV0IGFsLiwgMjAxMSkifV19LCJUYWciOiJDaXRhdmlQbGFjZWhvbGRlciNkNWEyOWE3OS0wZjNlLTQzNTEtYmYwYS1kOTA2MGY4ZWZiZDIiLCJUZXh0IjoiKEJha3ggZXQgYWwuLCAyMDE1OyBDb2xvbWJvIGV0IGFsLiwgMjAxMSkiLCJXQUlWZXJzaW9uIjoiNi40LjAuMzUifQ==}</w:instrText>
          </w:r>
          <w:ins w:id="216" w:author="Mareike Ariaans" w:date="2020-07-06T11:54:00Z">
            <w:r w:rsidR="00952423">
              <w:rPr>
                <w:noProof/>
                <w:lang w:val="en-US"/>
              </w:rPr>
              <w:fldChar w:fldCharType="separate"/>
            </w:r>
          </w:ins>
          <w:r w:rsidR="00952423">
            <w:rPr>
              <w:noProof/>
              <w:lang w:val="en-US"/>
            </w:rPr>
            <w:t>(Bakx et al., 2015; Colombo et al., 2011)</w:t>
          </w:r>
          <w:ins w:id="217" w:author="Mareike Ariaans" w:date="2020-07-06T11:54:00Z">
            <w:r w:rsidR="00952423">
              <w:rPr>
                <w:noProof/>
                <w:lang w:val="en-US"/>
              </w:rPr>
              <w:fldChar w:fldCharType="end"/>
            </w:r>
          </w:ins>
          <w:customXmlInsRangeStart w:id="218" w:author="Mareike Ariaans" w:date="2020-07-06T11:54:00Z"/>
        </w:sdtContent>
      </w:sdt>
      <w:customXmlInsRangeEnd w:id="218"/>
      <w:ins w:id="219" w:author="Mareike Ariaans" w:date="2020-07-06T11:54:00Z">
        <w:r w:rsidR="00952423" w:rsidRPr="00981837">
          <w:rPr>
            <w:lang w:val="en-US"/>
          </w:rPr>
          <w:t>.</w:t>
        </w:r>
      </w:ins>
      <w:ins w:id="220" w:author="Mareike Ariaans" w:date="2020-07-06T11:55:00Z">
        <w:r w:rsidR="00952423" w:rsidRPr="00952423">
          <w:rPr>
            <w:lang w:val="en-US"/>
          </w:rPr>
          <w:t xml:space="preserve"> </w:t>
        </w:r>
      </w:ins>
      <w:ins w:id="221" w:author="Mareike Ariaans" w:date="2020-07-06T12:23:00Z">
        <w:r w:rsidR="005F6D29" w:rsidRPr="005E05FB">
          <w:rPr>
            <w:lang w:val="en-US"/>
          </w:rPr>
          <w:t xml:space="preserve">This access dimension has been proven of high relevance for healthcare typologies </w:t>
        </w:r>
      </w:ins>
      <w:customXmlInsRangeStart w:id="222" w:author="Mareike Ariaans" w:date="2020-07-06T12:23:00Z"/>
      <w:sdt>
        <w:sdtPr>
          <w:rPr>
            <w:lang w:val="en-US"/>
          </w:rPr>
          <w:alias w:val="Don't edit this field"/>
          <w:tag w:val="CitaviPlaceholder#f2f0bd0e-df94-45b3-87aa-3a153d465999"/>
          <w:id w:val="-1509815262"/>
          <w:placeholder>
            <w:docPart w:val="6B2D75D8747441FCBC779C31018E6055"/>
          </w:placeholder>
        </w:sdtPr>
        <w:sdtContent>
          <w:customXmlInsRangeEnd w:id="222"/>
          <w:ins w:id="223" w:author="Mareike Ariaans" w:date="2020-07-06T12:23:00Z">
            <w:r w:rsidR="005F6D29" w:rsidRPr="005E05FB">
              <w:rPr>
                <w:lang w:val="en-US"/>
              </w:rPr>
              <w:fldChar w:fldCharType="begin"/>
            </w:r>
            <w:r w:rsidR="005F6D29">
              <w:rPr>
                <w:lang w:val="en-US"/>
              </w:rPr>
              <w: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xM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SXNMb2NhbENsb3VkUHJvamVjdEZpbGVMaW5rIjpmYWxzZSwiTGlua2VkUmVzb3VyY2VTdGF0dXMiOjgsIk9yaWdpbmFsU3RyaW5nIjoiMzExMzM0NDQiLCJMaW5rZWRSZXNvdXJjZVR5cGUiOjUsIlVyaVN0cmluZyI6Imh0dHA6Ly93d3cubmNiaS5ubG0ubmloLmdvdi9wdWJtZWQvMzExMzM0NDQiLCJQcm9wZXJ0aWVzIjp7IiRpZCI6IjE2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ciLCJBZGRyZXNzIjp7IiRpZCI6IjE4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5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jA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}</w:instrText>
            </w:r>
            <w:r w:rsidR="005F6D29" w:rsidRPr="005E05FB">
              <w:rPr>
                <w:lang w:val="en-US"/>
              </w:rPr>
              <w:fldChar w:fldCharType="separate"/>
            </w:r>
            <w:r w:rsidR="005F6D29">
              <w:rPr>
                <w:lang w:val="en-US"/>
              </w:rPr>
              <w:t>(Reibling, 2010; Reibling et al., 2019)</w:t>
            </w:r>
            <w:r w:rsidR="005F6D29" w:rsidRPr="005E05FB">
              <w:rPr>
                <w:lang w:val="en-US"/>
              </w:rPr>
              <w:fldChar w:fldCharType="end"/>
            </w:r>
          </w:ins>
          <w:customXmlInsRangeStart w:id="224" w:author="Mareike Ariaans" w:date="2020-07-06T12:23:00Z"/>
        </w:sdtContent>
      </w:sdt>
      <w:customXmlInsRangeEnd w:id="224"/>
      <w:ins w:id="225" w:author="Mareike Ariaans" w:date="2020-07-06T12:23:00Z">
        <w:r w:rsidR="005F6D29" w:rsidRPr="005E05FB">
          <w:rPr>
            <w:lang w:val="en-US"/>
          </w:rPr>
          <w:t xml:space="preserve"> and is operationalized via means-testing for benefits, entitlement to residential care, home-care benefits and cash benefits as well as choice restrictions in </w:t>
        </w:r>
      </w:ins>
      <w:customXmlInsRangeStart w:id="226" w:author="Mareike Ariaans" w:date="2020-07-06T12:23:00Z"/>
      <w:sdt>
        <w:sdtPr>
          <w:rPr>
            <w:lang w:val="en-US"/>
          </w:rPr>
          <w:alias w:val="Don't edit this field"/>
          <w:tag w:val="CitaviPlaceholder#808dfd40-a0a4-4d26-8976-7ed4f92f59aa"/>
          <w:id w:val="-1249414639"/>
          <w:placeholder>
            <w:docPart w:val="6B2D75D8747441FCBC779C31018E6055"/>
          </w:placeholder>
        </w:sdtPr>
        <w:sdtContent>
          <w:customXmlInsRangeEnd w:id="226"/>
          <w:ins w:id="227" w:author="Mareike Ariaans" w:date="2020-07-06T12:23:00Z">
            <w:r w:rsidR="005F6D29" w:rsidRPr="005E05FB">
              <w:rPr>
                <w:lang w:val="en-US"/>
              </w:rPr>
              <w:fldChar w:fldCharType="begin"/>
            </w:r>
            <w:r w:rsidR="005F6D29">
              <w:rPr>
                <w:lang w:val="en-US"/>
              </w:rPr>
              <w:instrText>ADDIN CitaviPlaceholder{eyIkaWQiOiIxIiwiQXNzb2NpYXRlV2l0aFBsYWNlaG9sZGVyVGFnIjoiQ2l0YXZpUGxhY2Vob2xkZXIjNThiNzI3MGMtZjgwMS00MmRhLTkwMGItNTBhOWI4MTY4MWZlIiwiRW50cmllcyI6W3siJGlkIjoiMiIsIklkIjoiODk5MmFlNjctNzE5Yi00NWQ1LTg1OTctN2UyZjFmZmZiMjI1IiwiUmFuZ2VMZW5ndGgiOjE0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U3VmZml4IjoiJ3MiLCJVc2VOdW1iZXJpbmdUeXBlT2ZQYXJlbnREb2N1bWVudCI6ZmFsc2UsIlVzZVN0YW5kYXJkU3VmZml4IjpmYWxzZX1dLCJGb3JtYXR0ZWRUZXh0Ijp7IiRpZCI6IjEyIiwiQ291bnQiOjEsIlRleHRVbml0cyI6W3siJGlkIjoiMTMiLCJGb250U3R5bGUiOnsiJGlkIjoiMTQiLCJOZXV0cmFsIjp0cnVlfSwiUmVhZGluZ09yZGVyIjoxLCJUZXh0IjoiS3JhdXMgZXQgYWwuJ3MifV19LCJUYWciOiJDaXRhdmlQbGFjZWhvbGRlciM4MDhkZmQ0MC1hMGE0LTRkMjYtODk3Ni03ZWQ0ZjkyZjU5YWEiLCJUZXh0IjoiS3JhdXMgZXQgYWwuJ3MiLCJXQUlWZXJzaW9uIjoiNi40LjAuMzUifQ==}</w:instrText>
            </w:r>
            <w:r w:rsidR="005F6D29" w:rsidRPr="005E05FB">
              <w:rPr>
                <w:lang w:val="en-US"/>
              </w:rPr>
              <w:fldChar w:fldCharType="separate"/>
            </w:r>
            <w:r w:rsidR="005F6D29">
              <w:rPr>
                <w:lang w:val="en-US"/>
              </w:rPr>
              <w:t>Kraus et al.'s</w:t>
            </w:r>
            <w:r w:rsidR="005F6D29" w:rsidRPr="005E05FB">
              <w:rPr>
                <w:lang w:val="en-US"/>
              </w:rPr>
              <w:fldChar w:fldCharType="end"/>
            </w:r>
          </w:ins>
          <w:customXmlInsRangeStart w:id="228" w:author="Mareike Ariaans" w:date="2020-07-06T12:23:00Z"/>
        </w:sdtContent>
      </w:sdt>
      <w:customXmlInsRangeEnd w:id="228"/>
      <w:ins w:id="229" w:author="Mareike Ariaans" w:date="2020-07-06T12:23:00Z">
        <w:r w:rsidR="005F6D29" w:rsidRPr="005E05FB">
          <w:rPr>
            <w:lang w:val="en-US"/>
          </w:rPr>
          <w:t xml:space="preserve"> </w:t>
        </w:r>
      </w:ins>
      <w:customXmlInsRangeStart w:id="230" w:author="Mareike Ariaans" w:date="2020-07-06T12:23:00Z"/>
      <w:sdt>
        <w:sdtPr>
          <w:rPr>
            <w:lang w:val="en-US"/>
          </w:rPr>
          <w:alias w:val="Don't edit this field"/>
          <w:tag w:val="CitaviPlaceholder#3841fbdc-615c-4153-b753-4f874dc78fd3"/>
          <w:id w:val="1645777835"/>
          <w:placeholder>
            <w:docPart w:val="6B2D75D8747441FCBC779C31018E6055"/>
          </w:placeholder>
        </w:sdtPr>
        <w:sdtContent>
          <w:customXmlInsRangeEnd w:id="230"/>
          <w:ins w:id="231" w:author="Mareike Ariaans" w:date="2020-07-06T12:23:00Z">
            <w:r w:rsidR="005F6D29" w:rsidRPr="005E05FB">
              <w:rPr>
                <w:lang w:val="en-US"/>
              </w:rPr>
              <w:fldChar w:fldCharType="begin"/>
            </w:r>
            <w:r w:rsidR="005F6D29">
              <w:rPr>
                <w:lang w:val="en-US"/>
              </w:rPr>
              <w:instrText>ADDIN CitaviPlaceholder{eyIkaWQiOiIxIiwiQXNzb2NpYXRlV2l0aFBsYWNlaG9sZGVyVGFnIjoiQ2l0YXZpUGxhY2Vob2xkZXIjYWQ5MGUxMmQtMGRlNS00MzE5LWIyZGEtZThlZjQ0MGNlZDdiIiwiRW50cmllcyI6W3siJGlkIjoiMiIsIklkIjoiMDc1YTdiYjAtNGU2NS00NzY3LTgyYTAtYjY1NzFiYWUxNGY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M4NDFmYmRjLTYxNWMtNDE1My1iNzUzLTRmODc0ZGM3OGZkMyIsIlRleHQiOiIoMjAxMCkiLCJXQUlWZXJzaW9uIjoiNi40LjAuMzUifQ==}</w:instrText>
            </w:r>
            <w:r w:rsidR="005F6D29" w:rsidRPr="005E05FB">
              <w:rPr>
                <w:lang w:val="en-US"/>
              </w:rPr>
              <w:fldChar w:fldCharType="separate"/>
            </w:r>
            <w:r w:rsidR="005F6D29">
              <w:rPr>
                <w:lang w:val="en-US"/>
              </w:rPr>
              <w:t>(2010)</w:t>
            </w:r>
            <w:r w:rsidR="005F6D29" w:rsidRPr="005E05FB">
              <w:rPr>
                <w:lang w:val="en-US"/>
              </w:rPr>
              <w:fldChar w:fldCharType="end"/>
            </w:r>
          </w:ins>
          <w:customXmlInsRangeStart w:id="232" w:author="Mareike Ariaans" w:date="2020-07-06T12:23:00Z"/>
        </w:sdtContent>
      </w:sdt>
      <w:customXmlInsRangeEnd w:id="232"/>
      <w:ins w:id="233" w:author="Mareike Ariaans" w:date="2020-07-06T12:23:00Z">
        <w:r w:rsidR="005F6D29" w:rsidRPr="005E05FB">
          <w:rPr>
            <w:lang w:val="en-US"/>
          </w:rPr>
          <w:t xml:space="preserve"> typology.</w:t>
        </w:r>
      </w:ins>
    </w:p>
    <w:p w14:paraId="50B4DB60" w14:textId="0E0E3B33" w:rsidR="00981837" w:rsidRPr="00981837" w:rsidRDefault="00981837" w:rsidP="00981837">
      <w:pPr>
        <w:pStyle w:val="02FlietextEinzug"/>
        <w:rPr>
          <w:lang w:val="en-US"/>
        </w:rPr>
      </w:pPr>
      <w:del w:id="234" w:author="Mareike Ariaans" w:date="2020-07-06T11:54:00Z">
        <w:r w:rsidRPr="00981837" w:rsidDel="00952423">
          <w:rPr>
            <w:lang w:val="en-US"/>
          </w:rPr>
          <w:delText>,</w:delText>
        </w:r>
      </w:del>
      <w:del w:id="235" w:author="Mareike Ariaans" w:date="2020-07-06T12:23:00Z">
        <w:r w:rsidRPr="00981837" w:rsidDel="005F6D29">
          <w:rPr>
            <w:lang w:val="en-US"/>
          </w:rPr>
          <w:delText xml:space="preserve"> but has only been adapted in LTC typologies by </w:delText>
        </w:r>
      </w:del>
      <w:customXmlDelRangeStart w:id="236" w:author="Mareike Ariaans" w:date="2020-07-06T12:23:00Z"/>
      <w:sdt>
        <w:sdtPr>
          <w:rPr>
            <w:lang w:val="en-US"/>
          </w:rPr>
          <w:alias w:val="Don't edit this field"/>
          <w:tag w:val="CitaviPlaceholder#5d1442af-22a7-4ffc-b301-6e12645ba77c"/>
          <w:id w:val="-1501114412"/>
          <w:placeholder>
            <w:docPart w:val="8ABB7F3F46604959BF0FB62CAA81810F"/>
          </w:placeholder>
        </w:sdtPr>
        <w:sdtContent>
          <w:customXmlDelRangeEnd w:id="236"/>
          <w:del w:id="237" w:author="Mareike Ariaans" w:date="2020-07-06T12:23:00Z">
            <w:r w:rsidRPr="00981837" w:rsidDel="005F6D29">
              <w:rPr>
                <w:lang w:val="en-US"/>
              </w:rPr>
              <w:fldChar w:fldCharType="begin"/>
            </w:r>
            <w:r w:rsidR="00952423" w:rsidDel="005F6D29">
              <w:rPr>
                <w:lang w:val="en-US"/>
              </w:rPr>
              <w:delInstrText>ADDIN CitaviPlaceholder{eyIkaWQiOiIxIiwiQXNzb2NpYXRlV2l0aFBsYWNlaG9sZGVyVGFnIjoiQ2l0YXZpUGxhY2Vob2xkZXIjZTUxOTgyNDctOGY3Yi00OTMzLWI4ZmQtMTZkZmYxMmNmZmE5IiwiRW50cmllcyI6W3siJGlkIjoiMiIsIklkIjoiZmM4NjgxMDMtOGMzYi00OWViLTk1OWMtNWEyYjE1YTM3ZDU3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1ZDE0NDJhZi0yMmE3LTRmZmMtYjMwMS02ZTEyNjQ1YmE3N2MiLCJUZXh0IjoiS3JhdXMgZXQgYWwuIiwiV0FJVmVyc2lvbiI6IjYuNC4wLjM1In0=}</w:delInstrText>
            </w:r>
            <w:r w:rsidRPr="00981837" w:rsidDel="005F6D29">
              <w:rPr>
                <w:lang w:val="en-US"/>
              </w:rPr>
              <w:fldChar w:fldCharType="separate"/>
            </w:r>
            <w:r w:rsidR="00952423" w:rsidDel="005F6D29">
              <w:rPr>
                <w:lang w:val="en-US"/>
              </w:rPr>
              <w:delText>Kraus et al.</w:delText>
            </w:r>
            <w:r w:rsidRPr="00981837" w:rsidDel="005F6D29">
              <w:rPr>
                <w:lang w:val="en-US"/>
              </w:rPr>
              <w:fldChar w:fldCharType="end"/>
            </w:r>
          </w:del>
          <w:customXmlDelRangeStart w:id="238" w:author="Mareike Ariaans" w:date="2020-07-06T12:23:00Z"/>
        </w:sdtContent>
      </w:sdt>
      <w:customXmlDelRangeEnd w:id="238"/>
      <w:del w:id="239" w:author="Mareike Ariaans" w:date="2020-07-06T12:23:00Z">
        <w:r w:rsidRPr="00981837" w:rsidDel="005F6D29">
          <w:rPr>
            <w:lang w:val="en-US"/>
          </w:rPr>
          <w:delText xml:space="preserve"> </w:delText>
        </w:r>
      </w:del>
      <w:customXmlDelRangeStart w:id="240" w:author="Mareike Ariaans" w:date="2020-07-06T12:23:00Z"/>
      <w:sdt>
        <w:sdtPr>
          <w:rPr>
            <w:lang w:val="en-US"/>
          </w:rPr>
          <w:alias w:val="Don't edit this field"/>
          <w:tag w:val="CitaviPlaceholder#e5198247-8f7b-4933-b8fd-16dff12cffa9"/>
          <w:id w:val="-2016372815"/>
          <w:placeholder>
            <w:docPart w:val="8ABB7F3F46604959BF0FB62CAA81810F"/>
          </w:placeholder>
        </w:sdtPr>
        <w:sdtContent>
          <w:customXmlDelRangeEnd w:id="240"/>
          <w:del w:id="241" w:author="Mareike Ariaans" w:date="2020-07-06T12:23:00Z">
            <w:r w:rsidRPr="00981837" w:rsidDel="005F6D29">
              <w:rPr>
                <w:lang w:val="en-US"/>
              </w:rPr>
              <w:fldChar w:fldCharType="begin"/>
            </w:r>
            <w:r w:rsidR="00952423" w:rsidDel="005F6D29">
              <w:rPr>
                <w:lang w:val="en-US"/>
              </w:rPr>
              <w:delInstrText>ADDIN CitaviPlaceholder{eyIkaWQiOiIxIiwiQXNzb2NpYXRlV2l0aFBsYWNlaG9sZGVyVGFnIjoiQ2l0YXZpUGxhY2Vob2xkZXIjNWQxNDQyYWYtMjJhNy00ZmZjLWIzMDEtNmUxMjY0NWJhNzdjIiwiRW50cmllcyI6W3siJGlkIjoiMiIsIklkIjoiN2YzNGE4NTItODIzZC00OWQ5LWJkNTAtYzc1M2IxNjQ3YTA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U1MTk4MjQ3LThmN2ItNDkzMy1iOGZkLTE2ZGZmMTJjZmZhOSIsIlRleHQiOiIoMjAxMCkiLCJXQUlWZXJzaW9uIjoiNi40LjAuMzUifQ==}</w:delInstrText>
            </w:r>
            <w:r w:rsidRPr="00981837" w:rsidDel="005F6D29">
              <w:rPr>
                <w:lang w:val="en-US"/>
              </w:rPr>
              <w:fldChar w:fldCharType="separate"/>
            </w:r>
            <w:r w:rsidR="00952423" w:rsidDel="005F6D29">
              <w:rPr>
                <w:lang w:val="en-US"/>
              </w:rPr>
              <w:delText>(2010)</w:delText>
            </w:r>
            <w:r w:rsidRPr="00981837" w:rsidDel="005F6D29">
              <w:rPr>
                <w:lang w:val="en-US"/>
              </w:rPr>
              <w:fldChar w:fldCharType="end"/>
            </w:r>
          </w:del>
          <w:customXmlDelRangeStart w:id="242" w:author="Mareike Ariaans" w:date="2020-07-06T12:23:00Z"/>
        </w:sdtContent>
      </w:sdt>
      <w:customXmlDelRangeEnd w:id="242"/>
      <w:del w:id="243" w:author="Mareike Ariaans" w:date="2020-07-06T12:23:00Z">
        <w:r w:rsidRPr="00981837" w:rsidDel="005F6D29">
          <w:rPr>
            <w:lang w:val="en-US"/>
          </w:rPr>
          <w:delText xml:space="preserve">. </w:delText>
        </w:r>
      </w:del>
      <w:del w:id="244" w:author="Mareike Ariaans" w:date="2020-07-06T11:54:00Z">
        <w:r w:rsidRPr="00981837" w:rsidDel="00952423">
          <w:rPr>
            <w:lang w:val="en-US"/>
          </w:rPr>
          <w:delText xml:space="preserve">Restrictions in the systems may, however, pose barriers especially for lower social status groups to access care. Common barriers are means-testing of benefits and limitations of choice. </w:delText>
        </w:r>
      </w:del>
      <w:commentRangeStart w:id="245"/>
      <w:ins w:id="246" w:author="Philipp Alexander Linden" w:date="2020-06-29T16:14:00Z">
        <w:r w:rsidR="00810ECC">
          <w:rPr>
            <w:lang w:val="en-US"/>
          </w:rPr>
          <w:t>We</w:t>
        </w:r>
        <w:r w:rsidR="00810ECC" w:rsidRPr="00810ECC">
          <w:rPr>
            <w:lang w:val="en-US"/>
          </w:rPr>
          <w:t xml:space="preserve"> </w:t>
        </w:r>
        <w:r w:rsidR="00810ECC" w:rsidRPr="00810ECC">
          <w:rPr>
            <w:lang w:val="en-US"/>
          </w:rPr>
          <w:lastRenderedPageBreak/>
          <w:t>include</w:t>
        </w:r>
        <w:r w:rsidR="00810ECC">
          <w:rPr>
            <w:lang w:val="en-US"/>
          </w:rPr>
          <w:t>d</w:t>
        </w:r>
        <w:r w:rsidR="00810ECC" w:rsidRPr="00810ECC">
          <w:rPr>
            <w:lang w:val="en-US"/>
          </w:rPr>
          <w:t xml:space="preserve"> three indicators on free and limited choice. Limitations in choice are regional restriction or restrictions due to insurance or benefit plans. The indicators are: choice of homes-care provider, choice of institutional care provider and choice between cash and in-kind benefits. </w:t>
        </w:r>
      </w:ins>
      <w:r w:rsidRPr="00981837">
        <w:rPr>
          <w:lang w:val="en-US"/>
        </w:rPr>
        <w:t xml:space="preserve">We </w:t>
      </w:r>
      <w:ins w:id="247" w:author="Philipp Alexander Linden" w:date="2020-06-29T16:15:00Z">
        <w:r w:rsidR="00810ECC">
          <w:rPr>
            <w:lang w:val="en-US"/>
          </w:rPr>
          <w:t xml:space="preserve">furthermore </w:t>
        </w:r>
      </w:ins>
      <w:r w:rsidRPr="00981837">
        <w:rPr>
          <w:lang w:val="en-US"/>
        </w:rPr>
        <w:t>use</w:t>
      </w:r>
      <w:ins w:id="248" w:author="Philipp Alexander Linden" w:date="2020-06-29T16:15:00Z">
        <w:r w:rsidR="00810ECC">
          <w:rPr>
            <w:lang w:val="en-US"/>
          </w:rPr>
          <w:t>d</w:t>
        </w:r>
      </w:ins>
      <w:r w:rsidRPr="00981837">
        <w:rPr>
          <w:lang w:val="en-US"/>
        </w:rPr>
        <w:t xml:space="preserve"> </w:t>
      </w:r>
      <w:del w:id="249" w:author="Philipp Alexander Linden" w:date="2020-06-29T16:14:00Z">
        <w:r w:rsidRPr="00981837" w:rsidDel="00810ECC">
          <w:rPr>
            <w:lang w:val="en-US"/>
          </w:rPr>
          <w:delText xml:space="preserve">three means-testing indicators: means testing-for cash-benefits, means-testing for in-kind benefits (ambulatory and institutional) and </w:delText>
        </w:r>
      </w:del>
      <w:r w:rsidRPr="00981837">
        <w:rPr>
          <w:lang w:val="en-US"/>
        </w:rPr>
        <w:t>means-testing for any benefit (cash benefits, in-kind benefits, other care related benefits).</w:t>
      </w:r>
      <w:del w:id="250" w:author="Philipp Alexander Linden" w:date="2020-06-29T16:15:00Z">
        <w:r w:rsidRPr="00981837" w:rsidDel="00810ECC">
          <w:rPr>
            <w:lang w:val="en-US"/>
          </w:rPr>
          <w:delText xml:space="preserve"> Furthermore, </w:delText>
        </w:r>
      </w:del>
      <w:del w:id="251" w:author="Philipp Alexander Linden" w:date="2020-06-29T16:14:00Z">
        <w:r w:rsidRPr="00981837" w:rsidDel="00810ECC">
          <w:rPr>
            <w:lang w:val="en-US"/>
          </w:rPr>
          <w:delText xml:space="preserve">we include three indicators on free and limited choice. Limitations in choice are regional restriction or restrictions due to insurance or benefit plans. The indicators are: choice of homes-care provider, choice of institutional care provider and choice between cash and in-kind benefits. </w:delText>
        </w:r>
      </w:del>
      <w:commentRangeEnd w:id="245"/>
      <w:r w:rsidR="00952423">
        <w:rPr>
          <w:rStyle w:val="Kommentarzeichen"/>
        </w:rPr>
        <w:commentReference w:id="245"/>
      </w:r>
    </w:p>
    <w:p w14:paraId="4550DAC6" w14:textId="12891386" w:rsidR="00981837" w:rsidRPr="00981837" w:rsidDel="00B00DDC" w:rsidRDefault="00981837" w:rsidP="00C3311E">
      <w:pPr>
        <w:pStyle w:val="berschrift3"/>
        <w:rPr>
          <w:del w:id="252" w:author="Philipp Alexander Linden" w:date="2020-06-29T16:15:00Z"/>
          <w:lang w:val="en-US"/>
        </w:rPr>
      </w:pPr>
      <w:del w:id="253" w:author="Philipp Alexander Linden" w:date="2020-06-29T16:15:00Z">
        <w:r w:rsidRPr="00981837" w:rsidDel="00B00DDC">
          <w:rPr>
            <w:lang w:val="en-US"/>
          </w:rPr>
          <w:delText>IV. Performance</w:delText>
        </w:r>
      </w:del>
    </w:p>
    <w:p w14:paraId="7C11DB51" w14:textId="65B14B38" w:rsidR="00981837" w:rsidRPr="00981837" w:rsidDel="00B00DDC" w:rsidRDefault="00981837" w:rsidP="00E00A57">
      <w:pPr>
        <w:pStyle w:val="02FlietextEinzug"/>
        <w:rPr>
          <w:del w:id="254" w:author="Philipp Alexander Linden" w:date="2020-06-29T16:15:00Z"/>
          <w:lang w:val="en-US"/>
        </w:rPr>
      </w:pPr>
      <w:del w:id="255" w:author="Philipp Alexander Linden" w:date="2020-06-29T16:15:00Z">
        <w:r w:rsidRPr="00981837" w:rsidDel="00B00DDC">
          <w:rPr>
            <w:lang w:val="en-US"/>
          </w:rPr>
          <w:delText xml:space="preserve">Measuring the performance of LTC systems is especially on an internationally comparative level still in its infancy. Indicators such as the number of institutional and home-based LTC patients with pressure ulcers or unintended weight loss are in many countries not even available on a national or regional basis </w:delText>
        </w:r>
      </w:del>
      <w:customXmlDelRangeStart w:id="256" w:author="Philipp Alexander Linden" w:date="2020-06-29T16:15:00Z"/>
      <w:sdt>
        <w:sdtPr>
          <w:rPr>
            <w:lang w:val="en-US"/>
          </w:rPr>
          <w:alias w:val="Don't edit this field"/>
          <w:tag w:val="CitaviPlaceholder#80ac0db6-c6a6-4890-b6a7-913fa603d97f"/>
          <w:id w:val="-2031638061"/>
          <w:placeholder>
            <w:docPart w:val="4A126922C5E8420F94D41E05C0FCC909"/>
          </w:placeholder>
        </w:sdtPr>
        <w:sdtContent>
          <w:customXmlDelRangeEnd w:id="256"/>
          <w:del w:id="257" w:author="Philipp Alexander Linden" w:date="2020-06-29T16:15:00Z">
            <w:r w:rsidRPr="00981837" w:rsidDel="00B00DDC">
              <w:rPr>
                <w:lang w:val="en-US"/>
              </w:rPr>
              <w:fldChar w:fldCharType="begin"/>
            </w:r>
          </w:del>
          <w:r w:rsidR="00952423">
            <w:rPr>
              <w:lang w:val="en-US"/>
            </w:rPr>
            <w: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Jc0xvY2FsQ2xvdWRQcm9qZWN0RmlsZUxpbmsiOmZhbHNl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M4MGFjMGRiNi1jNmE2LTQ4OTAtYjZhNy05MTNmYTYwM2Q5N2YiLCJUZXh0IjoiKEhhbGZlbnMgZXQgYWwuLCAyMDEzKSIsIldBSVZlcnNpb24iOiI2LjQuMC4zNSJ9}</w:instrText>
          </w:r>
          <w:del w:id="258" w:author="Philipp Alexander Linden" w:date="2020-06-29T16:15:00Z">
            <w:r w:rsidRPr="00981837" w:rsidDel="00B00DDC">
              <w:rPr>
                <w:lang w:val="en-US"/>
              </w:rPr>
              <w:fldChar w:fldCharType="separate"/>
            </w:r>
          </w:del>
          <w:r w:rsidR="00952423">
            <w:rPr>
              <w:lang w:val="en-US"/>
            </w:rPr>
            <w:t>(Halfens et al., 2013)</w:t>
          </w:r>
          <w:del w:id="259" w:author="Philipp Alexander Linden" w:date="2020-06-29T16:15:00Z">
            <w:r w:rsidRPr="00981837" w:rsidDel="00B00DDC">
              <w:rPr>
                <w:lang w:val="en-US"/>
              </w:rPr>
              <w:fldChar w:fldCharType="end"/>
            </w:r>
          </w:del>
          <w:customXmlDelRangeStart w:id="260" w:author="Philipp Alexander Linden" w:date="2020-06-29T16:15:00Z"/>
        </w:sdtContent>
      </w:sdt>
      <w:customXmlDelRangeEnd w:id="260"/>
      <w:del w:id="261" w:author="Philipp Alexander Linden" w:date="2020-06-29T16:15:00Z">
        <w:r w:rsidRPr="00981837" w:rsidDel="00B00DDC">
          <w:rPr>
            <w:lang w:val="en-US"/>
          </w:rPr>
          <w:delText xml:space="preserve">. Therefore, we can only use indicators that are not exclusively but to a large part determined by the quality and performance of LTC services. Thus, we integrate life expectancy of people aged 65 or older and similar to </w:delText>
        </w:r>
      </w:del>
      <w:customXmlDelRangeStart w:id="262" w:author="Philipp Alexander Linden" w:date="2020-06-29T16:15:00Z"/>
      <w:sdt>
        <w:sdtPr>
          <w:rPr>
            <w:lang w:val="en-US"/>
          </w:rPr>
          <w:alias w:val="Don't edit this field"/>
          <w:tag w:val="CitaviPlaceholder#5960d6fa-4c30-49bf-9ef9-8b913ea38000"/>
          <w:id w:val="170922594"/>
          <w:placeholder>
            <w:docPart w:val="4A126922C5E8420F94D41E05C0FCC909"/>
          </w:placeholder>
        </w:sdtPr>
        <w:sdtContent>
          <w:customXmlDelRangeEnd w:id="262"/>
          <w:del w:id="263" w:author="Philipp Alexander Linden" w:date="2020-06-29T16:15:00Z">
            <w:r w:rsidRPr="00981837" w:rsidDel="00B00DDC">
              <w:rPr>
                <w:lang w:val="en-US"/>
              </w:rPr>
              <w:fldChar w:fldCharType="begin"/>
            </w:r>
          </w:del>
          <w:r w:rsidR="00952423">
            <w:rPr>
              <w:lang w:val="en-US"/>
            </w:rPr>
            <w:instrText>ADDIN CitaviPlaceholder{eyIkaWQiOiIxIiwiQXNzb2NpYXRlV2l0aFBsYWNlaG9sZGVyVGFnIjoiQ2l0YXZpUGxhY2Vob2xkZXIjMzY2YzNmZDctMWJlNi00MjJmLTkwMjUtMzc0NWY2Y2VlZjBjIiwiRW50cmllcyI6W3siJGlkIjoiMiIsIklkIjoiYWU2YzU3OTItYTk4My00YzJhLWE3ZjEtMjg4Yjg4ZWM5ZmYy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1OTYwZDZmYS00YzMwLTQ5YmYtOWVmOS04YjkxM2VhMzgwMDAiLCJUZXh0IjoiRGFtaWFuaSBldCBhbC4iLCJXQUlWZXJzaW9uIjoiNi40LjAuMzUifQ==}</w:instrText>
          </w:r>
          <w:del w:id="264" w:author="Philipp Alexander Linden" w:date="2020-06-29T16:15:00Z">
            <w:r w:rsidRPr="00981837" w:rsidDel="00B00DDC">
              <w:rPr>
                <w:lang w:val="en-US"/>
              </w:rPr>
              <w:fldChar w:fldCharType="separate"/>
            </w:r>
          </w:del>
          <w:r w:rsidR="00952423">
            <w:rPr>
              <w:lang w:val="en-US"/>
            </w:rPr>
            <w:t>Damiani et al.</w:t>
          </w:r>
          <w:del w:id="265" w:author="Philipp Alexander Linden" w:date="2020-06-29T16:15:00Z">
            <w:r w:rsidRPr="00981837" w:rsidDel="00B00DDC">
              <w:rPr>
                <w:lang w:val="en-US"/>
              </w:rPr>
              <w:fldChar w:fldCharType="end"/>
            </w:r>
          </w:del>
          <w:customXmlDelRangeStart w:id="266" w:author="Philipp Alexander Linden" w:date="2020-06-29T16:15:00Z"/>
        </w:sdtContent>
      </w:sdt>
      <w:customXmlDelRangeEnd w:id="266"/>
      <w:del w:id="267" w:author="Philipp Alexander Linden" w:date="2020-06-29T16:15:00Z">
        <w:r w:rsidRPr="00981837" w:rsidDel="00B00DDC">
          <w:rPr>
            <w:lang w:val="en-US"/>
          </w:rPr>
          <w:delText xml:space="preserve"> </w:delText>
        </w:r>
      </w:del>
      <w:customXmlDelRangeStart w:id="268" w:author="Philipp Alexander Linden" w:date="2020-06-29T16:15:00Z"/>
      <w:sdt>
        <w:sdtPr>
          <w:rPr>
            <w:lang w:val="en-US"/>
          </w:rPr>
          <w:alias w:val="Don't edit this field"/>
          <w:tag w:val="CitaviPlaceholder#9942a315-013c-4391-95b4-c68d30ec98a9"/>
          <w:id w:val="-296231817"/>
          <w:placeholder>
            <w:docPart w:val="4A126922C5E8420F94D41E05C0FCC909"/>
          </w:placeholder>
        </w:sdtPr>
        <w:sdtContent>
          <w:customXmlDelRangeEnd w:id="268"/>
          <w:del w:id="269" w:author="Philipp Alexander Linden" w:date="2020-06-29T16:15:00Z">
            <w:r w:rsidRPr="00981837" w:rsidDel="00B00DDC">
              <w:rPr>
                <w:lang w:val="en-US"/>
              </w:rPr>
              <w:fldChar w:fldCharType="begin"/>
            </w:r>
          </w:del>
          <w:r w:rsidR="00952423">
            <w:rPr>
              <w:lang w:val="en-US"/>
            </w:rPr>
            <w:instrText>ADDIN CitaviPlaceholder{eyIkaWQiOiIxIiwiQXNzb2NpYXRlV2l0aFBsYWNlaG9sZGVyVGFnIjoiQ2l0YXZpUGxhY2Vob2xkZXIjNGY2NTA3YjAtOTk0Yi00YTRkLWEyYzUtNmM4OTVjNTA0NzFlIiwiRW50cmllcyI6W3siJGlkIjoiMiIsIklkIjoiZmIyMTZjNjgtOTlmNi00NTYwLWE5YzUtN2MzOGZkYjBjOGE4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DZUMTA6MzY6MDE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5OTQyYTMxNS0wMTNjLTQzOTEtOTViNC1jNjhkMzBlYzk4YTkiLCJUZXh0IjoiKDIwMTEpIiwiV0FJVmVyc2lvbiI6IjYuNC4wLjM1In0=}</w:instrText>
          </w:r>
          <w:del w:id="270" w:author="Philipp Alexander Linden" w:date="2020-06-29T16:15:00Z">
            <w:r w:rsidRPr="00981837" w:rsidDel="00B00DDC">
              <w:rPr>
                <w:lang w:val="en-US"/>
              </w:rPr>
              <w:fldChar w:fldCharType="separate"/>
            </w:r>
          </w:del>
          <w:r w:rsidR="00952423">
            <w:rPr>
              <w:lang w:val="en-US"/>
            </w:rPr>
            <w:t>(2011)</w:t>
          </w:r>
          <w:del w:id="271" w:author="Philipp Alexander Linden" w:date="2020-06-29T16:15:00Z">
            <w:r w:rsidRPr="00981837" w:rsidDel="00B00DDC">
              <w:rPr>
                <w:lang w:val="en-US"/>
              </w:rPr>
              <w:fldChar w:fldCharType="end"/>
            </w:r>
          </w:del>
          <w:customXmlDelRangeStart w:id="272" w:author="Philipp Alexander Linden" w:date="2020-06-29T16:15:00Z"/>
        </w:sdtContent>
      </w:sdt>
      <w:customXmlDelRangeEnd w:id="272"/>
      <w:del w:id="273" w:author="Philipp Alexander Linden" w:date="2020-06-29T16:15:00Z">
        <w:r w:rsidRPr="00981837" w:rsidDel="00B00DDC">
          <w:rPr>
            <w:lang w:val="en-US"/>
          </w:rPr>
          <w:delText xml:space="preserve"> the percentage of the population who are 65 or older, who perceive their health as good or very good.</w:delText>
        </w:r>
      </w:del>
    </w:p>
    <w:p w14:paraId="6CE852C5" w14:textId="6CCB3A40" w:rsidR="00C9734F" w:rsidRPr="006A56FF" w:rsidRDefault="00765EF3" w:rsidP="00B82577">
      <w:pPr>
        <w:pStyle w:val="02FlietextEinzug"/>
        <w:rPr>
          <w:lang w:val="en-US"/>
        </w:rPr>
      </w:pPr>
      <w:del w:id="274" w:author="Philipp Alexander Linden" w:date="2020-06-29T16:15:00Z">
        <w:r w:rsidRPr="006A56FF" w:rsidDel="00B00DDC">
          <w:rPr>
            <w:lang w:val="en-US"/>
          </w:rPr>
          <w:delText>Although q</w:delText>
        </w:r>
        <w:r w:rsidR="00B41CC2" w:rsidRPr="006A56FF" w:rsidDel="00B00DDC">
          <w:rPr>
            <w:lang w:val="en-US"/>
          </w:rPr>
          <w:delText xml:space="preserve">uality and performance indicators </w:delText>
        </w:r>
        <w:r w:rsidR="00673314" w:rsidRPr="006A56FF" w:rsidDel="00B00DDC">
          <w:rPr>
            <w:lang w:val="en-US"/>
          </w:rPr>
          <w:delText xml:space="preserve">like the percentage of patients with pressure ulcers or unintended weight loss are not available for a larger comparative country sample </w:delText>
        </w:r>
      </w:del>
      <w:customXmlDelRangeStart w:id="275" w:author="Philipp Alexander Linden" w:date="2020-06-29T16:15:00Z"/>
      <w:sdt>
        <w:sdtPr>
          <w:rPr>
            <w:lang w:val="en-US"/>
          </w:rPr>
          <w:alias w:val="Don't edit this field"/>
          <w:tag w:val="CitaviPlaceholder#c741aafc-ca0e-4ab3-adf5-220c957b3543"/>
          <w:id w:val="-1445071917"/>
          <w:placeholder>
            <w:docPart w:val="DefaultPlaceholder_-1854013440"/>
          </w:placeholder>
        </w:sdtPr>
        <w:sdtContent>
          <w:customXmlDelRangeEnd w:id="275"/>
          <w:del w:id="276" w:author="Philipp Alexander Linden" w:date="2020-06-29T16:15:00Z">
            <w:r w:rsidR="00673314" w:rsidRPr="006A56FF" w:rsidDel="00B00DDC">
              <w:rPr>
                <w:lang w:val="en-US"/>
              </w:rPr>
              <w:fldChar w:fldCharType="begin"/>
            </w:r>
          </w:del>
          <w:r w:rsidR="00952423">
            <w:rPr>
              <w:lang w:val="en-US"/>
            </w:rPr>
            <w:instrText>ADDIN CitaviPlaceholder{eyIkaWQiOiIxIiwiRW50cmllcyI6W3siJGlkIjoiMiIsIklkIjoiZGRjZTljOTQtNzkzNi00NWVlLWE2NjktNGM1MTRiOWE3MWJj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Jc0xvY2FsQ2xvdWRQcm9qZWN0RmlsZUxpbmsiOmZhbHNl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jNzQxYWFmYy1jYTBlLTRhYjMtYWRmNS0yMjBjOTU3YjM1NDMiLCJUZXh0IjoiKEhhbGZlbnMgZXQgYWwuLCAyMDEzKSIsIldBSVZlcnNpb24iOiI2LjQuMC4zNSJ9}</w:instrText>
          </w:r>
          <w:del w:id="277" w:author="Philipp Alexander Linden" w:date="2020-06-29T16:15:00Z">
            <w:r w:rsidR="00673314" w:rsidRPr="006A56FF" w:rsidDel="00B00DDC">
              <w:rPr>
                <w:lang w:val="en-US"/>
              </w:rPr>
              <w:fldChar w:fldCharType="separate"/>
            </w:r>
          </w:del>
          <w:r w:rsidR="00952423">
            <w:rPr>
              <w:lang w:val="en-US"/>
            </w:rPr>
            <w:t>(Halfens et al., 2013)</w:t>
          </w:r>
          <w:del w:id="278" w:author="Philipp Alexander Linden" w:date="2020-06-29T16:15:00Z">
            <w:r w:rsidR="00673314" w:rsidRPr="006A56FF" w:rsidDel="00B00DDC">
              <w:rPr>
                <w:lang w:val="en-US"/>
              </w:rPr>
              <w:fldChar w:fldCharType="end"/>
            </w:r>
          </w:del>
          <w:customXmlDelRangeStart w:id="279" w:author="Philipp Alexander Linden" w:date="2020-06-29T16:15:00Z"/>
        </w:sdtContent>
      </w:sdt>
      <w:customXmlDelRangeEnd w:id="279"/>
      <w:del w:id="280" w:author="Philipp Alexander Linden" w:date="2020-06-29T16:15:00Z">
        <w:r w:rsidRPr="006A56FF" w:rsidDel="00B00DDC">
          <w:rPr>
            <w:lang w:val="en-US"/>
          </w:rPr>
          <w:delText>,</w:delText>
        </w:r>
        <w:r w:rsidR="00C9734F" w:rsidRPr="006A56FF" w:rsidDel="00B00DDC">
          <w:rPr>
            <w:lang w:val="en-US"/>
          </w:rPr>
          <w:delText xml:space="preserve"> </w:delText>
        </w:r>
        <w:r w:rsidR="00B41CC2" w:rsidRPr="006A56FF" w:rsidDel="00B00DDC">
          <w:rPr>
            <w:lang w:val="en-US"/>
          </w:rPr>
          <w:delText xml:space="preserve">some typologies </w:delText>
        </w:r>
        <w:r w:rsidRPr="006A56FF" w:rsidDel="00B00DDC">
          <w:rPr>
            <w:lang w:val="en-US"/>
          </w:rPr>
          <w:delText xml:space="preserve">still </w:delText>
        </w:r>
        <w:r w:rsidR="00673314" w:rsidRPr="006A56FF" w:rsidDel="00B00DDC">
          <w:rPr>
            <w:lang w:val="en-US"/>
          </w:rPr>
          <w:delText xml:space="preserve">include </w:delText>
        </w:r>
        <w:r w:rsidR="00522322" w:rsidRPr="006A56FF" w:rsidDel="00B00DDC">
          <w:rPr>
            <w:lang w:val="en-US"/>
          </w:rPr>
          <w:delText>quality indicators</w:delText>
        </w:r>
        <w:r w:rsidRPr="006A56FF" w:rsidDel="00B00DDC">
          <w:rPr>
            <w:lang w:val="en-US"/>
          </w:rPr>
          <w:delText xml:space="preserve"> in their classification systems</w:delText>
        </w:r>
        <w:r w:rsidR="00C9734F" w:rsidRPr="006A56FF" w:rsidDel="00B00DDC">
          <w:rPr>
            <w:lang w:val="en-US"/>
          </w:rPr>
          <w:delText>.</w:delText>
        </w:r>
        <w:r w:rsidR="00B41CC2" w:rsidRPr="006A56FF" w:rsidDel="00B00DDC">
          <w:rPr>
            <w:lang w:val="en-US"/>
          </w:rPr>
          <w:delText xml:space="preserve"> </w:delText>
        </w:r>
      </w:del>
      <w:customXmlDelRangeStart w:id="281" w:author="Mareike Ariaans" w:date="2020-07-06T11:47:00Z"/>
      <w:sdt>
        <w:sdtPr>
          <w:rPr>
            <w:lang w:val="en-US"/>
          </w:rPr>
          <w:alias w:val="Don't edit this field"/>
          <w:tag w:val="CitaviPlaceholder#9b008397-3b24-4595-ab10-858b145c60e4"/>
          <w:id w:val="547500885"/>
          <w:placeholder>
            <w:docPart w:val="13AD7C84CDD84F019250A833886B9A12"/>
          </w:placeholder>
        </w:sdtPr>
        <w:sdtContent>
          <w:customXmlDelRangeEnd w:id="281"/>
          <w:del w:id="282" w:author="Mareike Ariaans" w:date="2020-07-06T11:47:00Z">
            <w:r w:rsidR="00B41CC2" w:rsidRPr="006A56FF" w:rsidDel="00952423">
              <w:rPr>
                <w:lang w:val="en-US"/>
              </w:rPr>
              <w:fldChar w:fldCharType="begin"/>
            </w:r>
            <w:r w:rsidR="00952423" w:rsidDel="00952423">
              <w:rPr>
                <w:lang w:val="en-US"/>
              </w:rPr>
              <w:del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YjAwODM5Ny0zYjI0LTQ1OTUtYWIxMC04NThiMTQ1YzYwZTQiLCJUZXh0IjoiRGFtaWFuaSBldCBhbC4iLCJXQUlWZXJzaW9uIjoiNi40LjAuMzUifQ==}</w:delInstrText>
            </w:r>
            <w:r w:rsidR="00B41CC2" w:rsidRPr="006A56FF" w:rsidDel="00952423">
              <w:rPr>
                <w:lang w:val="en-US"/>
              </w:rPr>
              <w:fldChar w:fldCharType="separate"/>
            </w:r>
          </w:del>
          <w:r w:rsidR="00952423">
            <w:rPr>
              <w:lang w:val="en-US"/>
            </w:rPr>
            <w:t>Damiani et al.</w:t>
          </w:r>
          <w:del w:id="283" w:author="Mareike Ariaans" w:date="2020-07-06T11:47:00Z">
            <w:r w:rsidR="00B41CC2" w:rsidRPr="006A56FF" w:rsidDel="00952423">
              <w:rPr>
                <w:lang w:val="en-US"/>
              </w:rPr>
              <w:fldChar w:fldCharType="end"/>
            </w:r>
          </w:del>
          <w:customXmlDelRangeStart w:id="284" w:author="Mareike Ariaans" w:date="2020-07-06T11:47:00Z"/>
        </w:sdtContent>
      </w:sdt>
      <w:customXmlDelRangeEnd w:id="284"/>
      <w:del w:id="285" w:author="Mareike Ariaans" w:date="2020-07-06T11:47:00Z">
        <w:r w:rsidR="00B41CC2" w:rsidRPr="006A56FF" w:rsidDel="00952423">
          <w:rPr>
            <w:lang w:val="en-US"/>
          </w:rPr>
          <w:delText xml:space="preserve"> </w:delText>
        </w:r>
      </w:del>
      <w:customXmlDelRangeStart w:id="286" w:author="Mareike Ariaans" w:date="2020-07-06T11:47:00Z"/>
      <w:sdt>
        <w:sdtPr>
          <w:rPr>
            <w:lang w:val="en-US"/>
          </w:rPr>
          <w:alias w:val="Don't edit this field"/>
          <w:tag w:val="CitaviPlaceholder#323b0a06-5d40-4aae-b8f4-5c1939aadbee"/>
          <w:id w:val="-1212888295"/>
          <w:placeholder>
            <w:docPart w:val="13AD7C84CDD84F019250A833886B9A12"/>
          </w:placeholder>
        </w:sdtPr>
        <w:sdtContent>
          <w:customXmlDelRangeEnd w:id="286"/>
          <w:del w:id="287" w:author="Mareike Ariaans" w:date="2020-07-06T11:47:00Z">
            <w:r w:rsidR="00B41CC2" w:rsidRPr="006A56FF" w:rsidDel="00952423">
              <w:rPr>
                <w:lang w:val="en-US"/>
              </w:rPr>
              <w:fldChar w:fldCharType="begin"/>
            </w:r>
            <w:r w:rsidR="00952423" w:rsidDel="00952423">
              <w:rPr>
                <w:lang w:val="en-US"/>
              </w:rPr>
              <w:del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DZUMTA6MzY6MDE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zMjNiMGEwNi01ZDQwLTRhYWUtYjhmNC01YzE5MzlhYWRiZWUiLCJUZXh0IjoiKDIwMTEpIiwiV0FJVmVyc2lvbiI6IjYuNC4wLjM1In0=}</w:delInstrText>
            </w:r>
            <w:r w:rsidR="00B41CC2" w:rsidRPr="006A56FF" w:rsidDel="00952423">
              <w:rPr>
                <w:lang w:val="en-US"/>
              </w:rPr>
              <w:fldChar w:fldCharType="separate"/>
            </w:r>
          </w:del>
          <w:r w:rsidR="00952423">
            <w:rPr>
              <w:lang w:val="en-US"/>
            </w:rPr>
            <w:t>(2011)</w:t>
          </w:r>
          <w:del w:id="288" w:author="Mareike Ariaans" w:date="2020-07-06T11:47:00Z">
            <w:r w:rsidR="00B41CC2" w:rsidRPr="006A56FF" w:rsidDel="00952423">
              <w:rPr>
                <w:lang w:val="en-US"/>
              </w:rPr>
              <w:fldChar w:fldCharType="end"/>
            </w:r>
          </w:del>
          <w:customXmlDelRangeStart w:id="289" w:author="Mareike Ariaans" w:date="2020-07-06T11:47:00Z"/>
        </w:sdtContent>
      </w:sdt>
      <w:customXmlDelRangeEnd w:id="289"/>
      <w:del w:id="290" w:author="Mareike Ariaans" w:date="2020-07-06T11:47:00Z">
        <w:r w:rsidR="00C9734F" w:rsidRPr="006A56FF" w:rsidDel="00952423">
          <w:rPr>
            <w:lang w:val="en-US"/>
          </w:rPr>
          <w:delText xml:space="preserve"> </w:delText>
        </w:r>
        <w:r w:rsidR="00D661E1" w:rsidRPr="006A56FF" w:rsidDel="00952423">
          <w:rPr>
            <w:lang w:val="en-US"/>
          </w:rPr>
          <w:delText>for example</w:delText>
        </w:r>
        <w:r w:rsidR="00B41CC2" w:rsidRPr="006A56FF" w:rsidDel="00952423">
          <w:rPr>
            <w:lang w:val="en-US"/>
          </w:rPr>
          <w:delText xml:space="preserve"> use the share of people over 80 reporting good or very good health and the perceived limitations in ADLs for </w:delText>
        </w:r>
        <w:r w:rsidR="00B41CC2" w:rsidRPr="006A56FF" w:rsidDel="00952423">
          <w:rPr>
            <w:lang w:val="en-US"/>
          </w:rPr>
          <w:lastRenderedPageBreak/>
          <w:delText xml:space="preserve">people aged 65 or older. </w:delText>
        </w:r>
      </w:del>
      <w:customXmlDelRangeStart w:id="291" w:author="Mareike Ariaans" w:date="2020-07-06T11:47:00Z"/>
      <w:sdt>
        <w:sdtPr>
          <w:rPr>
            <w:lang w:val="en-US"/>
          </w:rPr>
          <w:alias w:val="Don't edit this field"/>
          <w:tag w:val="CitaviPlaceholder#0db4a794-f43e-41aa-a52f-b75248c08db3"/>
          <w:id w:val="2016262719"/>
          <w:placeholder>
            <w:docPart w:val="13AD7C84CDD84F019250A833886B9A12"/>
          </w:placeholder>
        </w:sdtPr>
        <w:sdtContent>
          <w:customXmlDelRangeEnd w:id="291"/>
          <w:del w:id="292" w:author="Mareike Ariaans" w:date="2020-07-06T11:47:00Z">
            <w:r w:rsidR="00B41CC2" w:rsidRPr="006A56FF" w:rsidDel="00952423">
              <w:rPr>
                <w:lang w:val="en-US"/>
              </w:rPr>
              <w:fldChar w:fldCharType="begin"/>
            </w:r>
            <w:r w:rsidR="00952423" w:rsidDel="00952423">
              <w:rPr>
                <w:lang w:val="en-US"/>
              </w:rPr>
              <w:del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wZGI0YTc5NC1mNDNlLTQxYWEtYTUyZi1iNzUyNDhjMDhkYjMiLCJUZXh0IjoiS3JhdXMgZXQgYWwuIiwiV0FJVmVyc2lvbiI6IjYuNC4wLjM1In0=}</w:delInstrText>
            </w:r>
            <w:r w:rsidR="00B41CC2" w:rsidRPr="006A56FF" w:rsidDel="00952423">
              <w:rPr>
                <w:lang w:val="en-US"/>
              </w:rPr>
              <w:fldChar w:fldCharType="separate"/>
            </w:r>
          </w:del>
          <w:r w:rsidR="00952423">
            <w:rPr>
              <w:lang w:val="en-US"/>
            </w:rPr>
            <w:t>Kraus et al.</w:t>
          </w:r>
          <w:del w:id="293" w:author="Mareike Ariaans" w:date="2020-07-06T11:47:00Z">
            <w:r w:rsidR="00B41CC2" w:rsidRPr="006A56FF" w:rsidDel="00952423">
              <w:rPr>
                <w:lang w:val="en-US"/>
              </w:rPr>
              <w:fldChar w:fldCharType="end"/>
            </w:r>
          </w:del>
          <w:customXmlDelRangeStart w:id="294" w:author="Mareike Ariaans" w:date="2020-07-06T11:47:00Z"/>
        </w:sdtContent>
      </w:sdt>
      <w:customXmlDelRangeEnd w:id="294"/>
      <w:del w:id="295" w:author="Mareike Ariaans" w:date="2020-07-06T11:47:00Z">
        <w:r w:rsidR="00B41CC2" w:rsidRPr="006A56FF" w:rsidDel="00952423">
          <w:rPr>
            <w:lang w:val="en-US"/>
          </w:rPr>
          <w:delText xml:space="preserve"> </w:delText>
        </w:r>
      </w:del>
      <w:customXmlDelRangeStart w:id="296" w:author="Mareike Ariaans" w:date="2020-07-06T11:47:00Z"/>
      <w:sdt>
        <w:sdtPr>
          <w:rPr>
            <w:lang w:val="en-US"/>
          </w:rPr>
          <w:alias w:val="Don't edit this field"/>
          <w:tag w:val="CitaviPlaceholder#07c374f7-a91f-46b5-b350-bf9a620ab9fd"/>
          <w:id w:val="-1888567935"/>
          <w:placeholder>
            <w:docPart w:val="13AD7C84CDD84F019250A833886B9A12"/>
          </w:placeholder>
        </w:sdtPr>
        <w:sdtContent>
          <w:customXmlDelRangeEnd w:id="296"/>
          <w:del w:id="297" w:author="Mareike Ariaans" w:date="2020-07-06T11:47:00Z">
            <w:r w:rsidR="00B41CC2" w:rsidRPr="006A56FF" w:rsidDel="00952423">
              <w:rPr>
                <w:lang w:val="en-US"/>
              </w:rPr>
              <w:fldChar w:fldCharType="begin"/>
            </w:r>
            <w:r w:rsidR="00952423" w:rsidDel="00952423">
              <w:rPr>
                <w:lang w:val="en-US"/>
              </w:rPr>
              <w:del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A3YzM3NGY3LWE5MWYtNDZiNS1iMzUwLWJmOWE2MjBhYjlmZCIsIlRleHQiOiIoMjAxMCkiLCJXQUlWZXJzaW9uIjoiNi40LjAuMzUifQ==}</w:delInstrText>
            </w:r>
            <w:r w:rsidR="00B41CC2" w:rsidRPr="006A56FF" w:rsidDel="00952423">
              <w:rPr>
                <w:lang w:val="en-US"/>
              </w:rPr>
              <w:fldChar w:fldCharType="separate"/>
            </w:r>
          </w:del>
          <w:r w:rsidR="00952423">
            <w:rPr>
              <w:lang w:val="en-US"/>
            </w:rPr>
            <w:t>(2010)</w:t>
          </w:r>
          <w:del w:id="298" w:author="Mareike Ariaans" w:date="2020-07-06T11:47:00Z">
            <w:r w:rsidR="00B41CC2" w:rsidRPr="006A56FF" w:rsidDel="00952423">
              <w:rPr>
                <w:lang w:val="en-US"/>
              </w:rPr>
              <w:fldChar w:fldCharType="end"/>
            </w:r>
          </w:del>
          <w:customXmlDelRangeStart w:id="299" w:author="Mareike Ariaans" w:date="2020-07-06T11:47:00Z"/>
        </w:sdtContent>
      </w:sdt>
      <w:customXmlDelRangeEnd w:id="299"/>
      <w:del w:id="300" w:author="Mareike Ariaans" w:date="2020-07-06T11:47:00Z">
        <w:r w:rsidR="00B41CC2" w:rsidRPr="006A56FF" w:rsidDel="00952423">
          <w:rPr>
            <w:lang w:val="en-US"/>
          </w:rPr>
          <w:delText xml:space="preserve"> </w:delText>
        </w:r>
        <w:r w:rsidR="00C9734F" w:rsidRPr="006A56FF" w:rsidDel="00952423">
          <w:rPr>
            <w:lang w:val="en-US"/>
          </w:rPr>
          <w:delText>take</w:delText>
        </w:r>
        <w:r w:rsidR="00B41CC2" w:rsidRPr="006A56FF" w:rsidDel="00952423">
          <w:rPr>
            <w:lang w:val="en-US"/>
          </w:rPr>
          <w:delText xml:space="preserve"> institutional indicators of mandatory quality assurance systems and the degree and functioning of integrated services. </w:delText>
        </w:r>
      </w:del>
    </w:p>
    <w:p w14:paraId="38605CF6" w14:textId="27F47287" w:rsidR="00B41CC2" w:rsidRPr="006A56FF" w:rsidDel="00B00DDC" w:rsidRDefault="00765EF3" w:rsidP="00B82577">
      <w:pPr>
        <w:pStyle w:val="02FlietextEinzug"/>
        <w:rPr>
          <w:del w:id="301" w:author="Philipp Alexander Linden" w:date="2020-06-29T16:15:00Z"/>
          <w:lang w:val="en-US"/>
        </w:rPr>
      </w:pPr>
      <w:del w:id="302" w:author="Philipp Alexander Linden" w:date="2020-06-29T16:15:00Z">
        <w:r w:rsidRPr="006A56FF" w:rsidDel="00B00DDC">
          <w:rPr>
            <w:lang w:val="en-US"/>
          </w:rPr>
          <w:delText>In contrast to th</w:delText>
        </w:r>
        <w:r w:rsidR="00C9734F" w:rsidRPr="006A56FF" w:rsidDel="00B00DDC">
          <w:rPr>
            <w:lang w:val="en-US"/>
          </w:rPr>
          <w:delText>ese</w:delText>
        </w:r>
        <w:r w:rsidRPr="006A56FF" w:rsidDel="00B00DDC">
          <w:rPr>
            <w:lang w:val="en-US"/>
          </w:rPr>
          <w:delText xml:space="preserve"> quantitative</w:delText>
        </w:r>
        <w:r w:rsidR="00C9734F" w:rsidRPr="006A56FF" w:rsidDel="00B00DDC">
          <w:rPr>
            <w:lang w:val="en-US"/>
          </w:rPr>
          <w:delText xml:space="preserve"> OECD and Eurostat</w:delText>
        </w:r>
        <w:r w:rsidRPr="006A56FF" w:rsidDel="00B00DDC">
          <w:rPr>
            <w:lang w:val="en-US"/>
          </w:rPr>
          <w:delText xml:space="preserve"> indicators, on which nearly all typologies are based </w:delText>
        </w:r>
      </w:del>
      <w:customXmlDelRangeStart w:id="303" w:author="Philipp Alexander Linden" w:date="2020-06-29T16:15:00Z"/>
      <w:sdt>
        <w:sdtPr>
          <w:rPr>
            <w:lang w:val="en-US"/>
          </w:rPr>
          <w:alias w:val="Don’t edit this field."/>
          <w:tag w:val="CitaviPlaceholder#30c090f1-e5e5-42d8-a73b-ff39188dc39b"/>
          <w:id w:val="-91550807"/>
          <w:placeholder>
            <w:docPart w:val="3466570717FB49D68C39461A9DA068E0"/>
          </w:placeholder>
        </w:sdtPr>
        <w:sdtContent>
          <w:customXmlDelRangeEnd w:id="303"/>
          <w:del w:id="304" w:author="Philipp Alexander Linden" w:date="2020-06-29T16:15:00Z">
            <w:r w:rsidRPr="006A56FF" w:rsidDel="00B00DDC">
              <w:rPr>
                <w:lang w:val="en-US"/>
              </w:rPr>
              <w:fldChar w:fldCharType="begin"/>
            </w:r>
          </w:del>
          <w:r w:rsidR="00952423">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zMwYzA5MGYxLWU1ZTUtNDJkOC1hNzNiLWZmMzkxODhkYzM5YiIsIlRleHQiOiIoQWxiZXIsIDE5OTU7IENvbG9tYm8sIDIwMTI7IERhbWlhbmkgZXQgYWwuLCAyMDExOyBLcmF1cyBldCBhbC4sIDIwMTApIiwiV0FJVmVyc2lvbiI6IjYuNC4wLjM1In0=}</w:instrText>
          </w:r>
          <w:del w:id="305" w:author="Philipp Alexander Linden" w:date="2020-06-29T16:15:00Z">
            <w:r w:rsidRPr="006A56FF" w:rsidDel="00B00DDC">
              <w:rPr>
                <w:lang w:val="en-US"/>
              </w:rPr>
              <w:fldChar w:fldCharType="separate"/>
            </w:r>
          </w:del>
          <w:r w:rsidR="00952423">
            <w:rPr>
              <w:lang w:val="en-US"/>
            </w:rPr>
            <w:t>(Alber, 1995; Colombo, 2012; Damiani et al., 2011; Kraus et al., 2010)</w:t>
          </w:r>
          <w:del w:id="306" w:author="Philipp Alexander Linden" w:date="2020-06-29T16:15:00Z">
            <w:r w:rsidRPr="006A56FF" w:rsidDel="00B00DDC">
              <w:rPr>
                <w:lang w:val="en-US"/>
              </w:rPr>
              <w:fldChar w:fldCharType="end"/>
            </w:r>
          </w:del>
          <w:customXmlDelRangeStart w:id="307" w:author="Philipp Alexander Linden" w:date="2020-06-29T16:15:00Z"/>
        </w:sdtContent>
      </w:sdt>
      <w:customXmlDelRangeEnd w:id="307"/>
      <w:del w:id="308" w:author="Philipp Alexander Linden" w:date="2020-06-29T16:15:00Z">
        <w:r w:rsidRPr="006A56FF" w:rsidDel="00B00DDC">
          <w:rPr>
            <w:lang w:val="en-US"/>
          </w:rPr>
          <w:delText>,</w:delText>
        </w:r>
        <w:r w:rsidR="00973D25" w:rsidRPr="006A56FF" w:rsidDel="00B00DDC">
          <w:rPr>
            <w:lang w:val="en-US"/>
          </w:rPr>
          <w:delText xml:space="preserve"> </w:delText>
        </w:r>
      </w:del>
      <w:customXmlDelRangeStart w:id="309" w:author="Philipp Alexander Linden" w:date="2020-06-29T16:15:00Z"/>
      <w:sdt>
        <w:sdtPr>
          <w:rPr>
            <w:lang w:val="en-US"/>
          </w:rPr>
          <w:alias w:val="Don’t edit this field."/>
          <w:tag w:val="CitaviPlaceholder#173f1a7f-cdac-4497-b6b8-3376e266d6ac"/>
          <w:id w:val="-597562447"/>
          <w:placeholder>
            <w:docPart w:val="BA4933A98030458B918C9F0ABAEC5A28"/>
          </w:placeholder>
        </w:sdtPr>
        <w:sdtContent>
          <w:customXmlDelRangeEnd w:id="309"/>
          <w:del w:id="310" w:author="Philipp Alexander Linden" w:date="2020-06-29T16:15:00Z">
            <w:r w:rsidR="00973D25" w:rsidRPr="006A56FF" w:rsidDel="00B00DDC">
              <w:rPr>
                <w:lang w:val="en-US"/>
              </w:rPr>
              <w:fldChar w:fldCharType="begin"/>
            </w:r>
          </w:del>
          <w:r w:rsidR="00952423">
            <w:rPr>
              <w:lang w:val="en-US"/>
            </w:rPr>
            <w:instrText>ADDIN CitaviPlaceholder{eyIkaWQiOiIxIiwiQXNzb2NpYXRlV2l0aFBsYWNlaG9sZGVyVGFnIjoiQ2l0YXZpUGxhY2Vob2xkZXIjNTZkMmU1NGUtOTc1Mi00NTI5LWI3MDktZDBhNWQ5NDIzMDIzIiwiRW50cmllcyI6W3siJGlkIjoiMiIsIklkIjoiNWRkMmI3NzEtMDJkYy00OGEyLTg0NDMtMWM2NTJiOGUyNTMw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kiLCJDb3VudCI6MSwiVGV4dFVuaXRzIjpbeyIkaWQiOiIxMCIsIkZvbnRTdHlsZSI6eyIkaWQiOiIxMSIsIk5ldXRyYWwiOnRydWV9LCJSZWFkaW5nT3JkZXIiOjEsIlRleHQiOiJQb21tZXIgZXQgYWwuIn1dfSwiVGFnIjoiQ2l0YXZpUGxhY2Vob2xkZXIjMTczZjFhN2YtY2RhYy00NDk3LWI2YjgtMzM3NmUyNjZkNmFjIiwiVGV4dCI6IlBvbW1lciBldCBhbC4iLCJXQUlWZXJzaW9uIjoiNi40LjAuMzUifQ==}</w:instrText>
          </w:r>
          <w:del w:id="311" w:author="Philipp Alexander Linden" w:date="2020-06-29T16:15:00Z">
            <w:r w:rsidR="00973D25" w:rsidRPr="006A56FF" w:rsidDel="00B00DDC">
              <w:rPr>
                <w:lang w:val="en-US"/>
              </w:rPr>
              <w:fldChar w:fldCharType="separate"/>
            </w:r>
          </w:del>
          <w:r w:rsidR="00952423">
            <w:rPr>
              <w:lang w:val="en-US"/>
            </w:rPr>
            <w:t>Pommer et al.</w:t>
          </w:r>
          <w:del w:id="312" w:author="Philipp Alexander Linden" w:date="2020-06-29T16:15:00Z">
            <w:r w:rsidR="00973D25" w:rsidRPr="006A56FF" w:rsidDel="00B00DDC">
              <w:rPr>
                <w:lang w:val="en-US"/>
              </w:rPr>
              <w:fldChar w:fldCharType="end"/>
            </w:r>
          </w:del>
          <w:customXmlDelRangeStart w:id="313" w:author="Philipp Alexander Linden" w:date="2020-06-29T16:15:00Z"/>
        </w:sdtContent>
      </w:sdt>
      <w:customXmlDelRangeEnd w:id="313"/>
      <w:del w:id="314" w:author="Philipp Alexander Linden" w:date="2020-06-29T16:15:00Z">
        <w:r w:rsidR="00973D25" w:rsidRPr="006A56FF" w:rsidDel="00B00DDC">
          <w:rPr>
            <w:lang w:val="en-US"/>
          </w:rPr>
          <w:delText xml:space="preserve"> </w:delText>
        </w:r>
      </w:del>
      <w:customXmlDelRangeStart w:id="315" w:author="Philipp Alexander Linden" w:date="2020-06-29T16:15:00Z"/>
      <w:sdt>
        <w:sdtPr>
          <w:rPr>
            <w:lang w:val="en-US"/>
          </w:rPr>
          <w:alias w:val="Don’t edit this field."/>
          <w:tag w:val="CitaviPlaceholder#56d2e54e-9752-4529-b709-d0a5d9423023"/>
          <w:id w:val="1605688559"/>
          <w:placeholder>
            <w:docPart w:val="BA4933A98030458B918C9F0ABAEC5A28"/>
          </w:placeholder>
        </w:sdtPr>
        <w:sdtContent>
          <w:customXmlDelRangeEnd w:id="315"/>
          <w:del w:id="316" w:author="Philipp Alexander Linden" w:date="2020-06-29T16:15:00Z">
            <w:r w:rsidR="00973D25" w:rsidRPr="006A56FF" w:rsidDel="00B00DDC">
              <w:rPr>
                <w:lang w:val="en-US"/>
              </w:rPr>
              <w:fldChar w:fldCharType="begin"/>
            </w:r>
          </w:del>
          <w:r w:rsidR="00952423">
            <w:rPr>
              <w:lang w:val="en-US"/>
            </w:rPr>
            <w:instrText>ADDIN CitaviPlaceholder{eyIkaWQiOiIxIiwiQXNzb2NpYXRlV2l0aFBsYWNlaG9sZGVyVGFnIjoiQ2l0YXZpUGxhY2Vob2xkZXIjMTczZjFhN2YtY2RhYy00NDk3LWI2YjgtMzM3NmUyNjZkNmFjIiwiRW50cmllcyI6W3siJGlkIjoiMiIsIklkIjoiODg4N2VmMDktNDkzZi00ZTAyLTliMmEtNmJjMzU3MDZiYTQ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A5KSJ9XX0sIlRhZyI6IkNpdGF2aVBsYWNlaG9sZGVyIzU2ZDJlNTRlLTk3NTItNDUyOS1iNzA5LWQwYTVkOTQyMzAyMyIsIlRleHQiOiIoMjAwOSkiLCJXQUlWZXJzaW9uIjoiNi40LjAuMzUifQ==}</w:instrText>
          </w:r>
          <w:del w:id="317" w:author="Philipp Alexander Linden" w:date="2020-06-29T16:15:00Z">
            <w:r w:rsidR="00973D25" w:rsidRPr="006A56FF" w:rsidDel="00B00DDC">
              <w:rPr>
                <w:lang w:val="en-US"/>
              </w:rPr>
              <w:fldChar w:fldCharType="separate"/>
            </w:r>
          </w:del>
          <w:r w:rsidR="00952423">
            <w:rPr>
              <w:lang w:val="en-US"/>
            </w:rPr>
            <w:t>(2009)</w:t>
          </w:r>
          <w:del w:id="318" w:author="Philipp Alexander Linden" w:date="2020-06-29T16:15:00Z">
            <w:r w:rsidR="00973D25" w:rsidRPr="006A56FF" w:rsidDel="00B00DDC">
              <w:rPr>
                <w:lang w:val="en-US"/>
              </w:rPr>
              <w:fldChar w:fldCharType="end"/>
            </w:r>
          </w:del>
          <w:customXmlDelRangeStart w:id="319" w:author="Philipp Alexander Linden" w:date="2020-06-29T16:15:00Z"/>
        </w:sdtContent>
      </w:sdt>
      <w:customXmlDelRangeEnd w:id="319"/>
      <w:del w:id="320" w:author="Philipp Alexander Linden" w:date="2020-06-29T16:15:00Z">
        <w:r w:rsidR="00973D25" w:rsidRPr="006A56FF" w:rsidDel="00B00DDC">
          <w:rPr>
            <w:lang w:val="en-US"/>
          </w:rPr>
          <w:delText xml:space="preserve"> </w:delText>
        </w:r>
        <w:r w:rsidR="00C9734F" w:rsidRPr="006A56FF" w:rsidDel="00B00DDC">
          <w:rPr>
            <w:lang w:val="en-US"/>
          </w:rPr>
          <w:delText>utilize</w:delText>
        </w:r>
        <w:r w:rsidR="00973D25" w:rsidRPr="006A56FF" w:rsidDel="00B00DDC">
          <w:rPr>
            <w:lang w:val="en-US"/>
          </w:rPr>
          <w:delText xml:space="preserve"> Share-Data</w:delText>
        </w:r>
        <w:r w:rsidRPr="006A56FF" w:rsidDel="00B00DDC">
          <w:rPr>
            <w:lang w:val="en-US"/>
          </w:rPr>
          <w:delText xml:space="preserve"> (micro-data)</w:delText>
        </w:r>
        <w:r w:rsidR="00973D25" w:rsidRPr="006A56FF" w:rsidDel="00B00DDC">
          <w:rPr>
            <w:lang w:val="en-US"/>
          </w:rPr>
          <w:delText xml:space="preserve"> for their typology</w:delText>
        </w:r>
        <w:r w:rsidRPr="006A56FF" w:rsidDel="00B00DDC">
          <w:rPr>
            <w:lang w:val="en-US"/>
          </w:rPr>
          <w:delText>. And solely</w:delText>
        </w:r>
        <w:r w:rsidR="00973D25" w:rsidRPr="006A56FF" w:rsidDel="00B00DDC">
          <w:rPr>
            <w:lang w:val="en-US"/>
          </w:rPr>
          <w:delText xml:space="preserve"> </w:delText>
        </w:r>
      </w:del>
      <w:customXmlDelRangeStart w:id="321" w:author="Philipp Alexander Linden" w:date="2020-06-29T16:15:00Z"/>
      <w:sdt>
        <w:sdtPr>
          <w:rPr>
            <w:lang w:val="en-US"/>
          </w:rPr>
          <w:alias w:val="Don’t edit this field."/>
          <w:tag w:val="CitaviPlaceholder#cf52e0cc-ceb2-4896-8d63-cef717ca298f"/>
          <w:id w:val="609949164"/>
          <w:placeholder>
            <w:docPart w:val="BA4933A98030458B918C9F0ABAEC5A28"/>
          </w:placeholder>
        </w:sdtPr>
        <w:sdtContent>
          <w:customXmlDelRangeEnd w:id="321"/>
          <w:del w:id="322" w:author="Philipp Alexander Linden" w:date="2020-06-29T16:15:00Z">
            <w:r w:rsidR="00973D25" w:rsidRPr="006A56FF" w:rsidDel="00B00DDC">
              <w:rPr>
                <w:lang w:val="en-US"/>
              </w:rPr>
              <w:fldChar w:fldCharType="begin"/>
            </w:r>
          </w:del>
          <w:r w:rsidR="00952423">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NjZjUyZTBjYy1jZWIyLTQ4OTYtOGQ2My1jZWY3MTdjYTI5OGYiLCJUZXh0IjoiS3JhdXMgZXQgYWwuIiwiV0FJVmVyc2lvbiI6IjYuNC4wLjM1In0=}</w:instrText>
          </w:r>
          <w:del w:id="323" w:author="Philipp Alexander Linden" w:date="2020-06-29T16:15:00Z">
            <w:r w:rsidR="00973D25" w:rsidRPr="006A56FF" w:rsidDel="00B00DDC">
              <w:rPr>
                <w:lang w:val="en-US"/>
              </w:rPr>
              <w:fldChar w:fldCharType="separate"/>
            </w:r>
          </w:del>
          <w:r w:rsidR="00952423">
            <w:rPr>
              <w:lang w:val="en-US"/>
            </w:rPr>
            <w:t>Kraus et al.</w:t>
          </w:r>
          <w:del w:id="324" w:author="Philipp Alexander Linden" w:date="2020-06-29T16:15:00Z">
            <w:r w:rsidR="00973D25" w:rsidRPr="006A56FF" w:rsidDel="00B00DDC">
              <w:rPr>
                <w:lang w:val="en-US"/>
              </w:rPr>
              <w:fldChar w:fldCharType="end"/>
            </w:r>
          </w:del>
          <w:customXmlDelRangeStart w:id="325" w:author="Philipp Alexander Linden" w:date="2020-06-29T16:15:00Z"/>
        </w:sdtContent>
      </w:sdt>
      <w:customXmlDelRangeEnd w:id="325"/>
      <w:del w:id="326" w:author="Philipp Alexander Linden" w:date="2020-06-29T16:15:00Z">
        <w:r w:rsidR="00973D25" w:rsidRPr="006A56FF" w:rsidDel="00B00DDC">
          <w:rPr>
            <w:lang w:val="en-US"/>
          </w:rPr>
          <w:delText xml:space="preserve"> </w:delText>
        </w:r>
      </w:del>
      <w:customXmlDelRangeStart w:id="327" w:author="Philipp Alexander Linden" w:date="2020-06-29T16:15:00Z"/>
      <w:sdt>
        <w:sdtPr>
          <w:rPr>
            <w:lang w:val="en-US"/>
          </w:rPr>
          <w:alias w:val="Don’t edit this field."/>
          <w:tag w:val="CitaviPlaceholder#00e5c393-d48f-4c6e-b7a3-cf702c982e30"/>
          <w:id w:val="1464470288"/>
          <w:placeholder>
            <w:docPart w:val="BA4933A98030458B918C9F0ABAEC5A28"/>
          </w:placeholder>
        </w:sdtPr>
        <w:sdtContent>
          <w:customXmlDelRangeEnd w:id="327"/>
          <w:del w:id="328" w:author="Philipp Alexander Linden" w:date="2020-06-29T16:15:00Z">
            <w:r w:rsidR="00973D25" w:rsidRPr="006A56FF" w:rsidDel="00B00DDC">
              <w:rPr>
                <w:lang w:val="en-US"/>
              </w:rPr>
              <w:fldChar w:fldCharType="begin"/>
            </w:r>
          </w:del>
          <w:r w:rsidR="00952423">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AwZTVjMzkzLWQ0OGYtNGM2ZS1iN2EzLWNmNzAyYzk4MmUzMCIsIlRleHQiOiIoMjAxMCkiLCJXQUlWZXJzaW9uIjoiNi40LjAuMzUifQ==}</w:instrText>
          </w:r>
          <w:del w:id="329" w:author="Philipp Alexander Linden" w:date="2020-06-29T16:15:00Z">
            <w:r w:rsidR="00973D25" w:rsidRPr="006A56FF" w:rsidDel="00B00DDC">
              <w:rPr>
                <w:lang w:val="en-US"/>
              </w:rPr>
              <w:fldChar w:fldCharType="separate"/>
            </w:r>
          </w:del>
          <w:r w:rsidR="00952423">
            <w:rPr>
              <w:lang w:val="en-US"/>
            </w:rPr>
            <w:t>(2010)</w:t>
          </w:r>
          <w:del w:id="330" w:author="Philipp Alexander Linden" w:date="2020-06-29T16:15:00Z">
            <w:r w:rsidR="00973D25" w:rsidRPr="006A56FF" w:rsidDel="00B00DDC">
              <w:rPr>
                <w:lang w:val="en-US"/>
              </w:rPr>
              <w:fldChar w:fldCharType="end"/>
            </w:r>
          </w:del>
          <w:customXmlDelRangeStart w:id="331" w:author="Philipp Alexander Linden" w:date="2020-06-29T16:15:00Z"/>
        </w:sdtContent>
      </w:sdt>
      <w:customXmlDelRangeEnd w:id="331"/>
      <w:del w:id="332" w:author="Philipp Alexander Linden" w:date="2020-06-29T16:15:00Z">
        <w:r w:rsidR="00973D25" w:rsidRPr="006A56FF" w:rsidDel="00B00DDC">
          <w:rPr>
            <w:lang w:val="en-US"/>
          </w:rPr>
          <w:delText xml:space="preserve"> </w:delText>
        </w:r>
        <w:r w:rsidR="00C9734F" w:rsidRPr="006A56FF" w:rsidDel="00B00DDC">
          <w:rPr>
            <w:lang w:val="en-US"/>
          </w:rPr>
          <w:delText xml:space="preserve">adopts quantitative </w:delText>
        </w:r>
        <w:r w:rsidR="00C9734F" w:rsidRPr="006A56FF" w:rsidDel="00B00DDC">
          <w:rPr>
            <w:i/>
            <w:lang w:val="en-US"/>
          </w:rPr>
          <w:delText>as well as</w:delText>
        </w:r>
        <w:r w:rsidR="000F6DC1" w:rsidRPr="006A56FF" w:rsidDel="00B00DDC">
          <w:rPr>
            <w:lang w:val="en-US"/>
          </w:rPr>
          <w:delText xml:space="preserve"> qualitative data on</w:delText>
        </w:r>
        <w:r w:rsidR="00973D25" w:rsidRPr="006A56FF" w:rsidDel="00B00DDC">
          <w:rPr>
            <w:lang w:val="en-US"/>
          </w:rPr>
          <w:delText xml:space="preserve"> institutional setting and rules for access to the system, which are based on own primary data collection. This access dimension has been proven of high relevance for healthcare typologies </w:delText>
        </w:r>
      </w:del>
      <w:customXmlDelRangeStart w:id="333" w:author="Philipp Alexander Linden" w:date="2020-06-29T16:15:00Z"/>
      <w:sdt>
        <w:sdtPr>
          <w:rPr>
            <w:lang w:val="en-US"/>
          </w:rPr>
          <w:alias w:val="Don't edit this field"/>
          <w:tag w:val="CitaviPlaceholder#a8a02f89-d3c2-40ea-9de8-b98c0bdb9f0c"/>
          <w:id w:val="2087950985"/>
          <w:placeholder>
            <w:docPart w:val="DefaultPlaceholder_-1854013440"/>
          </w:placeholder>
        </w:sdtPr>
        <w:sdtContent>
          <w:customXmlDelRangeEnd w:id="333"/>
          <w:del w:id="334" w:author="Philipp Alexander Linden" w:date="2020-06-29T16:15:00Z">
            <w:r w:rsidR="00973D25" w:rsidRPr="006A56FF" w:rsidDel="00B00DDC">
              <w:rPr>
                <w:lang w:val="en-US"/>
              </w:rPr>
              <w:fldChar w:fldCharType="begin"/>
            </w:r>
          </w:del>
          <w:r w:rsidR="00952423">
            <w:rPr>
              <w:lang w:val="en-US"/>
            </w:rPr>
            <w: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xM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SXNMb2NhbENsb3VkUHJvamVjdEZpbGVMaW5rIjpmYWxzZSwiTGlua2VkUmVzb3VyY2VTdGF0dXMiOjgsIk9yaWdpbmFsU3RyaW5nIjoiMzExMzM0NDQiLCJMaW5rZWRSZXNvdXJjZVR5cGUiOjUsIlVyaVN0cmluZyI6Imh0dHA6Ly93d3cubmNiaS5ubG0ubmloLmdvdi9wdWJtZWQvMzExMzM0NDQiLCJQcm9wZXJ0aWVzIjp7IiRpZCI6IjE2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ciLCJBZGRyZXNzIjp7IiRpZCI6IjE4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5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jA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}</w:instrText>
          </w:r>
          <w:del w:id="335" w:author="Philipp Alexander Linden" w:date="2020-06-29T16:15:00Z">
            <w:r w:rsidR="00973D25" w:rsidRPr="006A56FF" w:rsidDel="00B00DDC">
              <w:rPr>
                <w:lang w:val="en-US"/>
              </w:rPr>
              <w:fldChar w:fldCharType="separate"/>
            </w:r>
          </w:del>
          <w:r w:rsidR="00952423">
            <w:rPr>
              <w:lang w:val="en-US"/>
            </w:rPr>
            <w:t>(Reibling, 2010; Reibling et al., 2019)</w:t>
          </w:r>
          <w:del w:id="336" w:author="Philipp Alexander Linden" w:date="2020-06-29T16:15:00Z">
            <w:r w:rsidR="00973D25" w:rsidRPr="006A56FF" w:rsidDel="00B00DDC">
              <w:rPr>
                <w:lang w:val="en-US"/>
              </w:rPr>
              <w:fldChar w:fldCharType="end"/>
            </w:r>
          </w:del>
          <w:customXmlDelRangeStart w:id="337" w:author="Philipp Alexander Linden" w:date="2020-06-29T16:15:00Z"/>
        </w:sdtContent>
      </w:sdt>
      <w:customXmlDelRangeEnd w:id="337"/>
      <w:del w:id="338" w:author="Philipp Alexander Linden" w:date="2020-06-29T16:15:00Z">
        <w:r w:rsidR="00973D25" w:rsidRPr="006A56FF" w:rsidDel="00B00DDC">
          <w:rPr>
            <w:lang w:val="en-US"/>
          </w:rPr>
          <w:delText xml:space="preserve"> and is </w:delText>
        </w:r>
        <w:r w:rsidR="00CB5610" w:rsidRPr="006A56FF" w:rsidDel="00B00DDC">
          <w:rPr>
            <w:lang w:val="en-US"/>
          </w:rPr>
          <w:delText>operationalized</w:delText>
        </w:r>
        <w:r w:rsidR="00973D25" w:rsidRPr="006A56FF" w:rsidDel="00B00DDC">
          <w:rPr>
            <w:lang w:val="en-US"/>
          </w:rPr>
          <w:delText xml:space="preserve"> via </w:delText>
        </w:r>
        <w:r w:rsidR="00B41CC2" w:rsidRPr="006A56FF" w:rsidDel="00B00DDC">
          <w:rPr>
            <w:lang w:val="en-US"/>
          </w:rPr>
          <w:delText>means-testing for benefits, entitlement to residential</w:delText>
        </w:r>
        <w:r w:rsidR="00673314" w:rsidRPr="006A56FF" w:rsidDel="00B00DDC">
          <w:rPr>
            <w:lang w:val="en-US"/>
          </w:rPr>
          <w:delText xml:space="preserve"> care</w:delText>
        </w:r>
        <w:r w:rsidR="00B41CC2" w:rsidRPr="006A56FF" w:rsidDel="00B00DDC">
          <w:rPr>
            <w:lang w:val="en-US"/>
          </w:rPr>
          <w:delText>, home-care benefits and cash benefits as well as choice restrictions</w:delText>
        </w:r>
        <w:r w:rsidR="00973D25" w:rsidRPr="006A56FF" w:rsidDel="00B00DDC">
          <w:rPr>
            <w:lang w:val="en-US"/>
          </w:rPr>
          <w:delText xml:space="preserve"> in </w:delText>
        </w:r>
      </w:del>
      <w:customXmlDelRangeStart w:id="339" w:author="Philipp Alexander Linden" w:date="2020-06-29T16:15:00Z"/>
      <w:sdt>
        <w:sdtPr>
          <w:rPr>
            <w:lang w:val="en-US"/>
          </w:rPr>
          <w:alias w:val="Don't edit this field"/>
          <w:tag w:val="CitaviPlaceholder#ad90e12d-0de5-4319-b2da-e8ef440ced7b"/>
          <w:id w:val="439190821"/>
          <w:placeholder>
            <w:docPart w:val="DefaultPlaceholder_-1854013440"/>
          </w:placeholder>
        </w:sdtPr>
        <w:sdtContent>
          <w:customXmlDelRangeEnd w:id="339"/>
          <w:del w:id="340" w:author="Philipp Alexander Linden" w:date="2020-06-29T16:15:00Z">
            <w:r w:rsidR="00973D25" w:rsidRPr="006A56FF" w:rsidDel="00B00DDC">
              <w:rPr>
                <w:lang w:val="en-US"/>
              </w:rPr>
              <w:fldChar w:fldCharType="begin"/>
            </w:r>
          </w:del>
          <w:r w:rsidR="00952423">
            <w:rPr>
              <w:lang w:val="en-US"/>
            </w:rPr>
            <w:instrText>ADDIN CitaviPlaceholder{eyIkaWQiOiIxIiwiQXNzb2NpYXRlV2l0aFBsYWNlaG9sZGVyVGFnIjoiQ2l0YXZpUGxhY2Vob2xkZXIjNThiNzI3MGMtZjgwMS00MmRhLTkwMGItNTBhOWI4MTY4MWZlIiwiRW50cmllcyI6W3siJGlkIjoiMiIsIklkIjoiODk5MmFlNjctNzE5Yi00NWQ1LTg1OTctN2UyZjFmZmZiMjI1IiwiUmFuZ2VMZW5ndGgiOjE0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U3VmZml4IjoiJ3MiLCJVc2VOdW1iZXJpbmdUeXBlT2ZQYXJlbnREb2N1bWVudCI6ZmFsc2UsIlVzZVN0YW5kYXJkU3VmZml4IjpmYWxzZX1dLCJGb3JtYXR0ZWRUZXh0Ijp7IiRpZCI6IjEyIiwiQ291bnQiOjEsIlRleHRVbml0cyI6W3siJGlkIjoiMTMiLCJGb250U3R5bGUiOnsiJGlkIjoiMTQiLCJOZXV0cmFsIjp0cnVlfSwiUmVhZGluZ09yZGVyIjoxLCJUZXh0IjoiS3JhdXMgZXQgYWwuJ3MifV19LCJUYWciOiJDaXRhdmlQbGFjZWhvbGRlciNhZDkwZTEyZC0wZGU1LTQzMTktYjJkYS1lOGVmNDQwY2VkN2IiLCJUZXh0IjoiS3JhdXMgZXQgYWwuJ3MiLCJXQUlWZXJzaW9uIjoiNi40LjAuMzUifQ==}</w:instrText>
          </w:r>
          <w:del w:id="341" w:author="Philipp Alexander Linden" w:date="2020-06-29T16:15:00Z">
            <w:r w:rsidR="00973D25" w:rsidRPr="006A56FF" w:rsidDel="00B00DDC">
              <w:rPr>
                <w:lang w:val="en-US"/>
              </w:rPr>
              <w:fldChar w:fldCharType="separate"/>
            </w:r>
          </w:del>
          <w:r w:rsidR="00952423">
            <w:rPr>
              <w:lang w:val="en-US"/>
            </w:rPr>
            <w:t>Kraus et al.'s</w:t>
          </w:r>
          <w:del w:id="342" w:author="Philipp Alexander Linden" w:date="2020-06-29T16:15:00Z">
            <w:r w:rsidR="00973D25" w:rsidRPr="006A56FF" w:rsidDel="00B00DDC">
              <w:rPr>
                <w:lang w:val="en-US"/>
              </w:rPr>
              <w:fldChar w:fldCharType="end"/>
            </w:r>
          </w:del>
          <w:customXmlDelRangeStart w:id="343" w:author="Philipp Alexander Linden" w:date="2020-06-29T16:15:00Z"/>
        </w:sdtContent>
      </w:sdt>
      <w:customXmlDelRangeEnd w:id="343"/>
      <w:del w:id="344" w:author="Philipp Alexander Linden" w:date="2020-06-29T16:15:00Z">
        <w:r w:rsidR="00973D25" w:rsidRPr="006A56FF" w:rsidDel="00B00DDC">
          <w:rPr>
            <w:lang w:val="en-US"/>
          </w:rPr>
          <w:delText xml:space="preserve"> </w:delText>
        </w:r>
      </w:del>
      <w:customXmlDelRangeStart w:id="345" w:author="Philipp Alexander Linden" w:date="2020-06-29T16:15:00Z"/>
      <w:sdt>
        <w:sdtPr>
          <w:rPr>
            <w:lang w:val="en-US"/>
          </w:rPr>
          <w:alias w:val="Don't edit this field"/>
          <w:tag w:val="CitaviPlaceholder#58b7270c-f801-42da-900b-50a9b81681fe"/>
          <w:id w:val="-958026672"/>
          <w:placeholder>
            <w:docPart w:val="DefaultPlaceholder_-1854013440"/>
          </w:placeholder>
        </w:sdtPr>
        <w:sdtContent>
          <w:customXmlDelRangeEnd w:id="345"/>
          <w:del w:id="346" w:author="Philipp Alexander Linden" w:date="2020-06-29T16:15:00Z">
            <w:r w:rsidR="00973D25" w:rsidRPr="006A56FF" w:rsidDel="00B00DDC">
              <w:rPr>
                <w:lang w:val="en-US"/>
              </w:rPr>
              <w:fldChar w:fldCharType="begin"/>
            </w:r>
          </w:del>
          <w:r w:rsidR="00952423">
            <w:rPr>
              <w:lang w:val="en-US"/>
            </w:rPr>
            <w:instrText>ADDIN CitaviPlaceholder{eyIkaWQiOiIxIiwiQXNzb2NpYXRlV2l0aFBsYWNlaG9sZGVyVGFnIjoiQ2l0YXZpUGxhY2Vob2xkZXIjYWQ5MGUxMmQtMGRlNS00MzE5LWIyZGEtZThlZjQ0MGNlZDdiIiwiRW50cmllcyI6W3siJGlkIjoiMiIsIklkIjoiMDc1YTdiYjAtNGU2NS00NzY3LTgyYTAtYjY1NzFiYWUxNGY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U4YjcyNzBjLWY4MDEtNDJkYS05MDBiLTUwYTliODE2ODFmZSIsIlRleHQiOiIoMjAxMCkiLCJXQUlWZXJzaW9uIjoiNi40LjAuMzUifQ==}</w:instrText>
          </w:r>
          <w:del w:id="347" w:author="Philipp Alexander Linden" w:date="2020-06-29T16:15:00Z">
            <w:r w:rsidR="00973D25" w:rsidRPr="006A56FF" w:rsidDel="00B00DDC">
              <w:rPr>
                <w:lang w:val="en-US"/>
              </w:rPr>
              <w:fldChar w:fldCharType="separate"/>
            </w:r>
          </w:del>
          <w:r w:rsidR="00952423">
            <w:rPr>
              <w:lang w:val="en-US"/>
            </w:rPr>
            <w:t>(2010)</w:t>
          </w:r>
          <w:del w:id="348" w:author="Philipp Alexander Linden" w:date="2020-06-29T16:15:00Z">
            <w:r w:rsidR="00973D25" w:rsidRPr="006A56FF" w:rsidDel="00B00DDC">
              <w:rPr>
                <w:lang w:val="en-US"/>
              </w:rPr>
              <w:fldChar w:fldCharType="end"/>
            </w:r>
          </w:del>
          <w:customXmlDelRangeStart w:id="349" w:author="Philipp Alexander Linden" w:date="2020-06-29T16:15:00Z"/>
        </w:sdtContent>
      </w:sdt>
      <w:customXmlDelRangeEnd w:id="349"/>
      <w:del w:id="350" w:author="Philipp Alexander Linden" w:date="2020-06-29T16:15:00Z">
        <w:r w:rsidR="00973D25" w:rsidRPr="006A56FF" w:rsidDel="00B00DDC">
          <w:rPr>
            <w:lang w:val="en-US"/>
          </w:rPr>
          <w:delText xml:space="preserve"> typology</w:delText>
        </w:r>
        <w:r w:rsidR="00B41CC2" w:rsidRPr="006A56FF" w:rsidDel="00B00DDC">
          <w:rPr>
            <w:lang w:val="en-US"/>
          </w:rPr>
          <w:delText>.</w:delText>
        </w:r>
      </w:del>
    </w:p>
    <w:p w14:paraId="3FA4C9D1" w14:textId="3E627B41" w:rsidR="00FA3154" w:rsidRPr="006A56FF" w:rsidDel="00B00DDC" w:rsidRDefault="00673314" w:rsidP="00B82577">
      <w:pPr>
        <w:pStyle w:val="02FlietextEinzug"/>
        <w:rPr>
          <w:del w:id="351" w:author="Philipp Alexander Linden" w:date="2020-06-29T16:15:00Z"/>
          <w:lang w:val="en-US"/>
        </w:rPr>
      </w:pPr>
      <w:del w:id="352" w:author="Philipp Alexander Linden" w:date="2020-06-29T16:15:00Z">
        <w:r w:rsidRPr="006A56FF" w:rsidDel="00B00DDC">
          <w:rPr>
            <w:lang w:val="en-US"/>
          </w:rPr>
          <w:delText xml:space="preserve">The </w:delText>
        </w:r>
        <w:r w:rsidR="006E55FF" w:rsidRPr="006A56FF" w:rsidDel="00B00DDC">
          <w:rPr>
            <w:lang w:val="en-US"/>
          </w:rPr>
          <w:delText>results</w:delText>
        </w:r>
        <w:r w:rsidRPr="006A56FF" w:rsidDel="00B00DDC">
          <w:rPr>
            <w:lang w:val="en-US"/>
          </w:rPr>
          <w:delText xml:space="preserve"> of these typologies are certainly influenced by their focus and aim but also by</w:delText>
        </w:r>
        <w:r w:rsidR="006E55FF" w:rsidRPr="006A56FF" w:rsidDel="00B00DDC">
          <w:rPr>
            <w:lang w:val="en-US"/>
          </w:rPr>
          <w:delText xml:space="preserve"> the number of included countries. </w:delText>
        </w:r>
        <w:r w:rsidR="00FA3154" w:rsidRPr="006A56FF" w:rsidDel="00B00DDC">
          <w:rPr>
            <w:lang w:val="en-US"/>
          </w:rPr>
          <w:delText xml:space="preserve">Some studies </w:delText>
        </w:r>
        <w:r w:rsidR="00A02BFB" w:rsidRPr="006A56FF" w:rsidDel="00B00DDC">
          <w:rPr>
            <w:lang w:val="en-US"/>
          </w:rPr>
          <w:delText>included</w:delText>
        </w:r>
        <w:r w:rsidR="00B14BB1" w:rsidRPr="006A56FF" w:rsidDel="00B00DDC">
          <w:rPr>
            <w:lang w:val="en-US"/>
          </w:rPr>
          <w:delText xml:space="preserve"> </w:delText>
        </w:r>
        <w:r w:rsidR="00FA3154" w:rsidRPr="006A56FF" w:rsidDel="00B00DDC">
          <w:rPr>
            <w:lang w:val="en-US"/>
          </w:rPr>
          <w:delText xml:space="preserve">only about ten European/OECD </w:delText>
        </w:r>
        <w:r w:rsidR="00B14BB1" w:rsidRPr="006A56FF" w:rsidDel="00B00DDC">
          <w:rPr>
            <w:lang w:val="en-US"/>
          </w:rPr>
          <w:delText xml:space="preserve">country cases </w:delText>
        </w:r>
        <w:r w:rsidR="00EF3AEC" w:rsidRPr="006A56FF" w:rsidDel="00B00DDC">
          <w:rPr>
            <w:lang w:val="en-US"/>
          </w:rPr>
          <w:delText xml:space="preserve"> </w:delText>
        </w:r>
      </w:del>
      <w:customXmlDelRangeStart w:id="353" w:author="Philipp Alexander Linden" w:date="2020-06-29T16:15:00Z"/>
      <w:sdt>
        <w:sdtPr>
          <w:rPr>
            <w:lang w:val="en-US"/>
          </w:rPr>
          <w:alias w:val="Don't edit this field"/>
          <w:tag w:val="CitaviPlaceholder#d74d4e41-a17e-4953-a07a-286675462e9e"/>
          <w:id w:val="-992099673"/>
          <w:placeholder>
            <w:docPart w:val="DefaultPlaceholder_-1854013440"/>
          </w:placeholder>
        </w:sdtPr>
        <w:sdtContent>
          <w:customXmlDelRangeEnd w:id="353"/>
          <w:del w:id="354" w:author="Philipp Alexander Linden" w:date="2020-06-29T16:15:00Z">
            <w:r w:rsidR="00EF3AEC" w:rsidRPr="006A56FF" w:rsidDel="00B00DDC">
              <w:rPr>
                <w:lang w:val="en-US"/>
              </w:rPr>
              <w:fldChar w:fldCharType="begin"/>
            </w:r>
          </w:del>
          <w:r w:rsidR="00952423">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TAxMzg1YTUtNjZiNS00ZTEzLWIzN2YtMzk0ODVkNDA0ZGNlIiwiUmFuZ2VTdGFydCI6MTIsIlJhbmdlTGVuZ3RoIjoyNCwiUmVmZXJlbmNlSWQiOiIzNzNjOTRjYy1mM2MyLTRhMWUtYmZiNC0yNWU3NzhiZDdmYWQiLCJSZWZlcmVuY2UiOnsiJGlkIjoiOCIsIkFic3RyYWN0Q29tcGxleGl0eSI6MCwiQWJzdHJhY3RTb3VyY2VUZXh0Rm9ybWF0IjowLCJBdXRob3JzIjpbeyIkaWQiOiI5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Ew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xM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TIiLCJBZGRyZXNzIjp7IiRpZCI6IjEzIiwiSXNMb2NhbENsb3VkUHJvamVjdEZpbGVMaW5rIjpmYWxzZSwiTGlua2VkUmVzb3VyY2VTdGF0dXMiOjgsIk9yaWdpbmFsU3RyaW5nIjoiMTAuMTUxNS9yZXZlY3AtMjAxNy0wMDA4IiwiTGlua2VkUmVzb3VyY2VUeXBlIjo1LCJVcmlTdHJpbmciOiJodHRwczovL2RvaS5vcmcvMTAuMTUxNS9yZXZlY3AtMjAxNy0wMDA4IiwiUHJvcGVydGllcyI6eyIkaWQiOiIxN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1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YiLCJJZCI6ImZjNzM1YzJhLTU4MjMtNGJhNy1hYWNiLTkwNTcxODAxNGUwNiIsIlJhbmdlU3RhcnQiOjM2LCJSYW5nZUxlbmd0aCI6MjIsIlJlZmVyZW5jZUlkIjoiNTM3MGU0MTgtNWI5ZC00YTVmLTg5MzItMDhjYTQ3YmI5ODQ4IiwiUmVmZXJlbmNlIjp7IiRpZCI6IjE3IiwiQWJzdHJhY3RDb21wbGV4aXR5IjowLCJBYnN0cmFjdFNvdXJjZVRleHRGb3JtYXQiOjAsIkF1dGhvcnMiOlt7IiRpZCI6IjE4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HJlZiI6IjUifX0seyIkaWQiOiIxOS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MjA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MjE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Q3NGQ0ZTQxLWExN2UtNDk1My1hMDdhLTI4NjY3NTQ2MmU5ZSIsIlRleHQiOiIoQWxiZXIsIDE5OTU7IEhhbMOhc2tvdsOhIGV0IGFsLiwgMjAxNzsgUG9tbWVyIGV0IGFsLiwgMjAwOSkiLCJXQUlWZXJzaW9uIjoiNi40LjAuMzUifQ==}</w:instrText>
          </w:r>
          <w:del w:id="355" w:author="Philipp Alexander Linden" w:date="2020-06-29T16:15:00Z">
            <w:r w:rsidR="00EF3AEC" w:rsidRPr="006A56FF" w:rsidDel="00B00DDC">
              <w:rPr>
                <w:lang w:val="en-US"/>
              </w:rPr>
              <w:fldChar w:fldCharType="separate"/>
            </w:r>
          </w:del>
          <w:r w:rsidR="00952423">
            <w:rPr>
              <w:lang w:val="en-US"/>
            </w:rPr>
            <w:t>(Alber, 1995; Halásková et al., 2017; Pommer et al., 2009)</w:t>
          </w:r>
          <w:del w:id="356" w:author="Philipp Alexander Linden" w:date="2020-06-29T16:15:00Z">
            <w:r w:rsidR="00EF3AEC" w:rsidRPr="006A56FF" w:rsidDel="00B00DDC">
              <w:rPr>
                <w:lang w:val="en-US"/>
              </w:rPr>
              <w:fldChar w:fldCharType="end"/>
            </w:r>
          </w:del>
          <w:customXmlDelRangeStart w:id="357" w:author="Philipp Alexander Linden" w:date="2020-06-29T16:15:00Z"/>
        </w:sdtContent>
      </w:sdt>
      <w:customXmlDelRangeEnd w:id="357"/>
      <w:del w:id="358" w:author="Philipp Alexander Linden" w:date="2020-06-29T16:15:00Z">
        <w:r w:rsidR="00B14BB1" w:rsidRPr="006A56FF" w:rsidDel="00B00DDC">
          <w:rPr>
            <w:lang w:val="en-US"/>
          </w:rPr>
          <w:delText xml:space="preserve"> </w:delText>
        </w:r>
        <w:r w:rsidR="00FA3154" w:rsidRPr="006A56FF" w:rsidDel="00B00DDC">
          <w:rPr>
            <w:lang w:val="en-US"/>
          </w:rPr>
          <w:delText xml:space="preserve">while others analyzed </w:delText>
        </w:r>
        <w:r w:rsidR="00B14BB1" w:rsidRPr="006A56FF" w:rsidDel="00B00DDC">
          <w:rPr>
            <w:lang w:val="en-US"/>
          </w:rPr>
          <w:delText xml:space="preserve"> about 20 and more European </w:delText>
        </w:r>
      </w:del>
      <w:customXmlDelRangeStart w:id="359" w:author="Philipp Alexander Linden" w:date="2020-06-29T16:15:00Z"/>
      <w:sdt>
        <w:sdtPr>
          <w:rPr>
            <w:lang w:val="en-US"/>
          </w:rPr>
          <w:alias w:val="Don't edit this field"/>
          <w:tag w:val="CitaviPlaceholder#2c2f2c31-0083-4746-b1c3-19d37cbb838c"/>
          <w:id w:val="61301861"/>
          <w:placeholder>
            <w:docPart w:val="DefaultPlaceholder_-1854013440"/>
          </w:placeholder>
        </w:sdtPr>
        <w:sdtContent>
          <w:customXmlDelRangeEnd w:id="359"/>
          <w:del w:id="360" w:author="Philipp Alexander Linden" w:date="2020-06-29T16:15:00Z">
            <w:r w:rsidR="00EF3AEC" w:rsidRPr="006A56FF" w:rsidDel="00B00DDC">
              <w:rPr>
                <w:lang w:val="en-US"/>
              </w:rPr>
              <w:fldChar w:fldCharType="begin"/>
            </w:r>
          </w:del>
          <w:r w:rsidR="00952423">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A2VDEwOjM2OjAxIiwiUHJvamVjdCI6eyIkcmVmIjoiNSJ9fSwiVXNlTnVtYmVyaW5nVHlwZU9mUGFyZW50RG9jdW1lbnQiOmZhbHNlfSx7IiRpZCI6IjIwIiwiSWQiOiIwOWNjOWMwMy0yYjQ1LTRkYmUtOGM3ZC00NTZjMWE3NWU4MTEiLCJSYW5nZVN0YXJ0IjoyMSwiUmFuZ2VMZW5ndGgiOjIx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jkiLCJDb3VudCI6MSwiVGV4dFVuaXRzIjpbeyIkaWQiOiIzMCIsIkZvbnRTdHlsZSI6eyIkaWQiOiIzMSIsIk5ldXRyYWwiOnRydWV9LCJSZWFkaW5nT3JkZXIiOjEsIlRleHQiOiIoRGFtaWFuaSBldCBhbC4sIDIwMTE7IEtyYXVzIGV0IGFsLiwgMjAxMCkifV19LCJUYWciOiJDaXRhdmlQbGFjZWhvbGRlciMyYzJmMmMzMS0wMDgzLTQ3NDYtYjFjMy0xOWQzN2NiYjgzOGMiLCJUZXh0IjoiKERhbWlhbmkgZXQgYWwuLCAyMDExOyBLcmF1cyBldCBhbC4sIDIwMTApIiwiV0FJVmVyc2lvbiI6IjYuNC4wLjM1In0=}</w:instrText>
          </w:r>
          <w:del w:id="361" w:author="Philipp Alexander Linden" w:date="2020-06-29T16:15:00Z">
            <w:r w:rsidR="00EF3AEC" w:rsidRPr="006A56FF" w:rsidDel="00B00DDC">
              <w:rPr>
                <w:lang w:val="en-US"/>
              </w:rPr>
              <w:fldChar w:fldCharType="separate"/>
            </w:r>
          </w:del>
          <w:r w:rsidR="00952423">
            <w:rPr>
              <w:lang w:val="en-US"/>
            </w:rPr>
            <w:t>(Damiani et al., 2011; Kraus et al., 2010)</w:t>
          </w:r>
          <w:del w:id="362" w:author="Philipp Alexander Linden" w:date="2020-06-29T16:15:00Z">
            <w:r w:rsidR="00EF3AEC" w:rsidRPr="006A56FF" w:rsidDel="00B00DDC">
              <w:rPr>
                <w:lang w:val="en-US"/>
              </w:rPr>
              <w:fldChar w:fldCharType="end"/>
            </w:r>
          </w:del>
          <w:customXmlDelRangeStart w:id="363" w:author="Philipp Alexander Linden" w:date="2020-06-29T16:15:00Z"/>
        </w:sdtContent>
      </w:sdt>
      <w:customXmlDelRangeEnd w:id="363"/>
      <w:del w:id="364" w:author="Philipp Alexander Linden" w:date="2020-06-29T16:15:00Z">
        <w:r w:rsidR="00747F35" w:rsidRPr="006A56FF" w:rsidDel="00B00DDC">
          <w:rPr>
            <w:lang w:val="en-US"/>
          </w:rPr>
          <w:delText xml:space="preserve"> </w:delText>
        </w:r>
        <w:r w:rsidR="00FA3154" w:rsidRPr="006A56FF" w:rsidDel="00B00DDC">
          <w:rPr>
            <w:lang w:val="en-US"/>
          </w:rPr>
          <w:delText>and/or</w:delText>
        </w:r>
        <w:r w:rsidR="00747F35" w:rsidRPr="006A56FF" w:rsidDel="00B00DDC">
          <w:rPr>
            <w:lang w:val="en-US"/>
          </w:rPr>
          <w:delText xml:space="preserve"> OECD</w:delText>
        </w:r>
        <w:r w:rsidR="00F211E8" w:rsidRPr="006A56FF" w:rsidDel="00B00DDC">
          <w:rPr>
            <w:lang w:val="en-US"/>
          </w:rPr>
          <w:delText xml:space="preserve"> cases</w:delText>
        </w:r>
        <w:r w:rsidR="00EF3AEC" w:rsidRPr="006A56FF" w:rsidDel="00B00DDC">
          <w:rPr>
            <w:lang w:val="en-US"/>
          </w:rPr>
          <w:delText xml:space="preserve"> </w:delText>
        </w:r>
      </w:del>
      <w:customXmlDelRangeStart w:id="365" w:author="Philipp Alexander Linden" w:date="2020-06-29T16:15:00Z"/>
      <w:sdt>
        <w:sdtPr>
          <w:rPr>
            <w:lang w:val="en-US"/>
          </w:rPr>
          <w:alias w:val="Don't edit this field"/>
          <w:tag w:val="CitaviPlaceholder#79735e07-5829-4993-8392-a2e4ebe9a7db"/>
          <w:id w:val="-761760294"/>
          <w:placeholder>
            <w:docPart w:val="DefaultPlaceholder_-1854013440"/>
          </w:placeholder>
        </w:sdtPr>
        <w:sdtContent>
          <w:customXmlDelRangeEnd w:id="365"/>
          <w:del w:id="366" w:author="Philipp Alexander Linden" w:date="2020-06-29T16:15:00Z">
            <w:r w:rsidR="00EF3AEC" w:rsidRPr="006A56FF" w:rsidDel="00B00DDC">
              <w:rPr>
                <w:lang w:val="en-US"/>
              </w:rPr>
              <w:fldChar w:fldCharType="begin"/>
            </w:r>
          </w:del>
          <w:r w:rsidR="00952423">
            <w:rPr>
              <w:lang w:val="en-US"/>
            </w:rPr>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IoQ29sb21ibywgMjAxMikifV19LCJUYWciOiJDaXRhdmlQbGFjZWhvbGRlciM3OTczNWUwNy01ODI5LTQ5OTMtODM5Mi1hMmU0ZWJlOWE3ZGIiLCJUZXh0IjoiKENvbG9tYm8sIDIwMTIpIiwiV0FJVmVyc2lvbiI6IjYuNC4wLjM1In0=}</w:instrText>
          </w:r>
          <w:del w:id="367" w:author="Philipp Alexander Linden" w:date="2020-06-29T16:15:00Z">
            <w:r w:rsidR="00EF3AEC" w:rsidRPr="006A56FF" w:rsidDel="00B00DDC">
              <w:rPr>
                <w:lang w:val="en-US"/>
              </w:rPr>
              <w:fldChar w:fldCharType="separate"/>
            </w:r>
          </w:del>
          <w:r w:rsidR="00952423">
            <w:rPr>
              <w:lang w:val="en-US"/>
            </w:rPr>
            <w:t>(Colombo, 2012)</w:t>
          </w:r>
          <w:del w:id="368" w:author="Philipp Alexander Linden" w:date="2020-06-29T16:15:00Z">
            <w:r w:rsidR="00EF3AEC" w:rsidRPr="006A56FF" w:rsidDel="00B00DDC">
              <w:rPr>
                <w:lang w:val="en-US"/>
              </w:rPr>
              <w:fldChar w:fldCharType="end"/>
            </w:r>
          </w:del>
          <w:customXmlDelRangeStart w:id="369" w:author="Philipp Alexander Linden" w:date="2020-06-29T16:15:00Z"/>
        </w:sdtContent>
      </w:sdt>
      <w:customXmlDelRangeEnd w:id="369"/>
      <w:del w:id="370" w:author="Philipp Alexander Linden" w:date="2020-06-29T16:15:00Z">
        <w:r w:rsidR="00747F35" w:rsidRPr="006A56FF" w:rsidDel="00B00DDC">
          <w:rPr>
            <w:lang w:val="en-US"/>
          </w:rPr>
          <w:delText xml:space="preserve">. </w:delText>
        </w:r>
      </w:del>
    </w:p>
    <w:p w14:paraId="59539C23" w14:textId="720D5148" w:rsidR="0001050A" w:rsidRPr="006A56FF" w:rsidDel="00B00DDC" w:rsidRDefault="00673314" w:rsidP="00B82577">
      <w:pPr>
        <w:pStyle w:val="02FlietextEinzug"/>
        <w:rPr>
          <w:del w:id="371" w:author="Philipp Alexander Linden" w:date="2020-06-29T16:15:00Z"/>
          <w:lang w:val="en-US"/>
        </w:rPr>
      </w:pPr>
      <w:del w:id="372" w:author="Philipp Alexander Linden" w:date="2020-06-29T16:15:00Z">
        <w:r w:rsidRPr="006A56FF" w:rsidDel="00B00DDC">
          <w:rPr>
            <w:lang w:val="en-US"/>
          </w:rPr>
          <w:delText xml:space="preserve">Despite </w:delText>
        </w:r>
        <w:r w:rsidR="00CB5610" w:rsidRPr="006A56FF" w:rsidDel="00B00DDC">
          <w:rPr>
            <w:lang w:val="en-US"/>
          </w:rPr>
          <w:delText>the</w:delText>
        </w:r>
        <w:r w:rsidRPr="006A56FF" w:rsidDel="00B00DDC">
          <w:rPr>
            <w:lang w:val="en-US"/>
          </w:rPr>
          <w:delText xml:space="preserve"> </w:delText>
        </w:r>
        <w:r w:rsidR="006E55FF" w:rsidRPr="006A56FF" w:rsidDel="00B00DDC">
          <w:rPr>
            <w:lang w:val="en-US"/>
          </w:rPr>
          <w:delText xml:space="preserve">large variety in the number of clusters and the composition of those clusters in the different typologies some similarities and parallels can be depicted. The most robust cluster is a </w:delText>
        </w:r>
        <w:r w:rsidR="00576CF1" w:rsidRPr="006A56FF" w:rsidDel="00B00DDC">
          <w:rPr>
            <w:lang w:val="en-US"/>
          </w:rPr>
          <w:delText>Scandinavian</w:delText>
        </w:r>
        <w:r w:rsidR="006E55FF" w:rsidRPr="006A56FF" w:rsidDel="00B00DDC">
          <w:rPr>
            <w:lang w:val="en-US"/>
          </w:rPr>
          <w:delText xml:space="preserve"> or northern European cluster that mostly includes Sweden, Norway, Denmark, Finland and often also the Netherlands </w:delText>
        </w:r>
      </w:del>
      <w:customXmlDelRangeStart w:id="373" w:author="Philipp Alexander Linden" w:date="2020-06-29T16:15:00Z"/>
      <w:sdt>
        <w:sdtPr>
          <w:rPr>
            <w:lang w:val="en-US"/>
          </w:rPr>
          <w:alias w:val="Don't edit this field"/>
          <w:tag w:val="CitaviPlaceholder#70b90b70-1072-4ed6-9461-8c949baa4655"/>
          <w:id w:val="-1705092393"/>
          <w:placeholder>
            <w:docPart w:val="DefaultPlaceholder_-1854013440"/>
          </w:placeholder>
        </w:sdtPr>
        <w:sdtContent>
          <w:customXmlDelRangeEnd w:id="373"/>
          <w:del w:id="374" w:author="Philipp Alexander Linden" w:date="2020-06-29T16:15:00Z">
            <w:r w:rsidR="006E55FF" w:rsidRPr="006A56FF" w:rsidDel="00B00DDC">
              <w:rPr>
                <w:lang w:val="en-US"/>
              </w:rPr>
              <w:fldChar w:fldCharType="begin"/>
            </w:r>
          </w:del>
          <w:r w:rsidR="00952423">
            <w:rPr>
              <w:lang w:val="en-US"/>
            </w:rPr>
            <w: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M2I0MDM2MWUtYjQ4NS00YTExLWI5M2YtZGQ5YzhlM2MxMzl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3OTg4OTNjZS0zNTIyLTRlYWUtOTc1NS05YzViYmRjMzJlMWU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0seyIkaWQiOiIzNCIsIklkIjoiNGZkYTI4NWMtNGEyYy00MjQ3LWExZTgtZDNkNjQyYjNkYmY2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N2E3YmE2NWMtYzNhZC00YTJkLWI5ZDctMmJjN2RkNWNlOTE5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}</w:instrText>
          </w:r>
          <w:del w:id="375" w:author="Philipp Alexander Linden" w:date="2020-06-29T16:15:00Z">
            <w:r w:rsidR="006E55FF" w:rsidRPr="006A56FF" w:rsidDel="00B00DDC">
              <w:rPr>
                <w:lang w:val="en-US"/>
              </w:rPr>
              <w:fldChar w:fldCharType="separate"/>
            </w:r>
          </w:del>
          <w:r w:rsidR="00952423" w:rsidRPr="00952423">
            <w:rPr>
              <w:lang w:val="en-US"/>
            </w:rPr>
            <w:t>(Alber, 1995; Colombo, 2012; Damiani et al., 2011; Kraus et al., 2010; Pommer et al., 2009)</w:t>
          </w:r>
          <w:del w:id="376" w:author="Philipp Alexander Linden" w:date="2020-06-29T16:15:00Z">
            <w:r w:rsidR="006E55FF" w:rsidRPr="006A56FF" w:rsidDel="00B00DDC">
              <w:rPr>
                <w:lang w:val="en-US"/>
              </w:rPr>
              <w:fldChar w:fldCharType="end"/>
            </w:r>
          </w:del>
          <w:customXmlDelRangeStart w:id="377" w:author="Philipp Alexander Linden" w:date="2020-06-29T16:15:00Z"/>
        </w:sdtContent>
      </w:sdt>
      <w:customXmlDelRangeEnd w:id="377"/>
      <w:del w:id="378" w:author="Philipp Alexander Linden" w:date="2020-06-29T16:15:00Z">
        <w:r w:rsidR="00576CF1" w:rsidRPr="002A4B22" w:rsidDel="00B00DDC">
          <w:delText xml:space="preserve">. </w:delText>
        </w:r>
        <w:r w:rsidR="00576CF1" w:rsidRPr="006A56FF" w:rsidDel="00B00DDC">
          <w:rPr>
            <w:lang w:val="en-US"/>
          </w:rPr>
          <w:delText>Cluster</w:delText>
        </w:r>
        <w:r w:rsidR="00D9383E" w:rsidRPr="006A56FF" w:rsidDel="00B00DDC">
          <w:rPr>
            <w:lang w:val="en-US"/>
          </w:rPr>
          <w:delText>s</w:delText>
        </w:r>
        <w:r w:rsidR="00576CF1" w:rsidRPr="006A56FF" w:rsidDel="00B00DDC">
          <w:rPr>
            <w:lang w:val="en-US"/>
          </w:rPr>
          <w:delText xml:space="preserve"> which include only Eastern European countries can be found in the typologies by </w:delText>
        </w:r>
      </w:del>
      <w:customXmlDelRangeStart w:id="379" w:author="Philipp Alexander Linden" w:date="2020-06-29T16:15:00Z"/>
      <w:sdt>
        <w:sdtPr>
          <w:rPr>
            <w:lang w:val="en-US"/>
          </w:rPr>
          <w:alias w:val="Don't edit this field"/>
          <w:tag w:val="CitaviPlaceholder#0f21f7c5-935d-431d-8f43-9a3a72a7486a"/>
          <w:id w:val="-1717501264"/>
          <w:placeholder>
            <w:docPart w:val="DefaultPlaceholder_-1854013440"/>
          </w:placeholder>
        </w:sdtPr>
        <w:sdtContent>
          <w:customXmlDelRangeEnd w:id="379"/>
          <w:del w:id="380" w:author="Philipp Alexander Linden" w:date="2020-06-29T16:15:00Z">
            <w:r w:rsidRPr="006A56FF" w:rsidDel="00B00DDC">
              <w:rPr>
                <w:lang w:val="en-US"/>
              </w:rPr>
              <w:fldChar w:fldCharType="begin"/>
            </w:r>
          </w:del>
          <w:r w:rsidR="00952423">
            <w:rPr>
              <w:lang w:val="en-US"/>
            </w:rPr>
            <w: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wZjIxZjdjNS05MzVkLTQzMWQtOGY0My05YTNhNzJhNzQ4NmEiLCJUZXh0IjoiRGFtaWFuaSBldCBhbC4iLCJXQUlWZXJzaW9uIjoiNi40LjAuMzUifQ==}</w:instrText>
          </w:r>
          <w:del w:id="381" w:author="Philipp Alexander Linden" w:date="2020-06-29T16:15:00Z">
            <w:r w:rsidRPr="006A56FF" w:rsidDel="00B00DDC">
              <w:rPr>
                <w:lang w:val="en-US"/>
              </w:rPr>
              <w:fldChar w:fldCharType="separate"/>
            </w:r>
          </w:del>
          <w:r w:rsidR="00952423">
            <w:rPr>
              <w:lang w:val="en-US"/>
            </w:rPr>
            <w:t>Damiani et al.</w:t>
          </w:r>
          <w:del w:id="382" w:author="Philipp Alexander Linden" w:date="2020-06-29T16:15:00Z">
            <w:r w:rsidRPr="006A56FF" w:rsidDel="00B00DDC">
              <w:rPr>
                <w:lang w:val="en-US"/>
              </w:rPr>
              <w:fldChar w:fldCharType="end"/>
            </w:r>
          </w:del>
          <w:customXmlDelRangeStart w:id="383" w:author="Philipp Alexander Linden" w:date="2020-06-29T16:15:00Z"/>
        </w:sdtContent>
      </w:sdt>
      <w:customXmlDelRangeEnd w:id="383"/>
      <w:del w:id="384" w:author="Philipp Alexander Linden" w:date="2020-06-29T16:15:00Z">
        <w:r w:rsidRPr="006A56FF" w:rsidDel="00B00DDC">
          <w:rPr>
            <w:lang w:val="en-US"/>
          </w:rPr>
          <w:delText xml:space="preserve"> </w:delText>
        </w:r>
      </w:del>
      <w:customXmlDelRangeStart w:id="385" w:author="Philipp Alexander Linden" w:date="2020-06-29T16:15:00Z"/>
      <w:sdt>
        <w:sdtPr>
          <w:rPr>
            <w:lang w:val="en-US"/>
          </w:rPr>
          <w:alias w:val="Don't edit this field"/>
          <w:tag w:val="CitaviPlaceholder#d0108165-df8a-40f8-8533-928d23de5c8e"/>
          <w:id w:val="1749607218"/>
          <w:placeholder>
            <w:docPart w:val="DefaultPlaceholder_-1854013440"/>
          </w:placeholder>
        </w:sdtPr>
        <w:sdtContent>
          <w:customXmlDelRangeEnd w:id="385"/>
          <w:del w:id="386" w:author="Philipp Alexander Linden" w:date="2020-06-29T16:15:00Z">
            <w:r w:rsidRPr="006A56FF" w:rsidDel="00B00DDC">
              <w:rPr>
                <w:lang w:val="en-US"/>
              </w:rPr>
              <w:fldChar w:fldCharType="begin"/>
            </w:r>
          </w:del>
          <w:r w:rsidR="00952423">
            <w:rPr>
              <w:lang w:val="en-US"/>
            </w:rPr>
            <w: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DZUMTA6MzY6MDE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kMDEwODE2NS1kZjhhLTQwZjgtODUzMy05MjhkMjNkZTVjOGUiLCJUZXh0IjoiKDIwMTEpIiwiV0FJVmVyc2lvbiI6IjYuNC4wLjM1In0=}</w:instrText>
          </w:r>
          <w:del w:id="387" w:author="Philipp Alexander Linden" w:date="2020-06-29T16:15:00Z">
            <w:r w:rsidRPr="006A56FF" w:rsidDel="00B00DDC">
              <w:rPr>
                <w:lang w:val="en-US"/>
              </w:rPr>
              <w:fldChar w:fldCharType="separate"/>
            </w:r>
          </w:del>
          <w:r w:rsidR="00952423">
            <w:rPr>
              <w:lang w:val="en-US"/>
            </w:rPr>
            <w:t>(2011)</w:t>
          </w:r>
          <w:del w:id="388" w:author="Philipp Alexander Linden" w:date="2020-06-29T16:15:00Z">
            <w:r w:rsidRPr="006A56FF" w:rsidDel="00B00DDC">
              <w:rPr>
                <w:lang w:val="en-US"/>
              </w:rPr>
              <w:fldChar w:fldCharType="end"/>
            </w:r>
          </w:del>
          <w:customXmlDelRangeStart w:id="389" w:author="Philipp Alexander Linden" w:date="2020-06-29T16:15:00Z"/>
        </w:sdtContent>
      </w:sdt>
      <w:customXmlDelRangeEnd w:id="389"/>
      <w:del w:id="390" w:author="Philipp Alexander Linden" w:date="2020-06-29T16:15:00Z">
        <w:r w:rsidRPr="006A56FF" w:rsidDel="00B00DDC">
          <w:rPr>
            <w:lang w:val="en-US"/>
          </w:rPr>
          <w:delText xml:space="preserve">, </w:delText>
        </w:r>
      </w:del>
      <w:customXmlDelRangeStart w:id="391" w:author="Philipp Alexander Linden" w:date="2020-06-29T16:15:00Z"/>
      <w:sdt>
        <w:sdtPr>
          <w:rPr>
            <w:lang w:val="en-US"/>
          </w:rPr>
          <w:alias w:val="Don't edit this field"/>
          <w:tag w:val="CitaviPlaceholder#83a5afb5-d88c-4143-9088-b8476cfb3efb"/>
          <w:id w:val="1522355299"/>
          <w:placeholder>
            <w:docPart w:val="DefaultPlaceholder_-1854013440"/>
          </w:placeholder>
        </w:sdtPr>
        <w:sdtContent>
          <w:customXmlDelRangeEnd w:id="391"/>
          <w:del w:id="392" w:author="Philipp Alexander Linden" w:date="2020-06-29T16:15:00Z">
            <w:r w:rsidRPr="006A56FF" w:rsidDel="00B00DDC">
              <w:rPr>
                <w:lang w:val="en-US"/>
              </w:rPr>
              <w:fldChar w:fldCharType="begin"/>
            </w:r>
          </w:del>
          <w:r w:rsidR="00952423">
            <w:rPr>
              <w:lang w:val="en-US"/>
            </w:rPr>
            <w:instrText>ADDIN CitaviPlaceholder{eyIkaWQiOiIxIiwiQXNzb2NpYXRlV2l0aFBsYWNlaG9sZGVyVGFnIjoiQ2l0YXZpUGxhY2Vob2xkZXIjZDViYjQyM2MtZmE1YS00MDY3LTgzOTEtZDNkNjEzODk5MmU0IiwiRW50cmllcyI6W3siJGlkIjoiMiIsIklkIjoiMzkxNjI1NzYtMDc1Yi00ZWU2LTgzZGMtMzQ5MTY4NmM2MGZh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4M2E1YWZiNS1kODhjLTQxNDMtOTA4OC1iODQ3NmNmYjNlZmIiLCJUZXh0IjoiSGFsw6Fza292w6EgZXQgYWwuIiwiV0FJVmVyc2lvbiI6IjYuNC4wLjM1In0=}</w:instrText>
          </w:r>
          <w:del w:id="393" w:author="Philipp Alexander Linden" w:date="2020-06-29T16:15:00Z">
            <w:r w:rsidRPr="006A56FF" w:rsidDel="00B00DDC">
              <w:rPr>
                <w:lang w:val="en-US"/>
              </w:rPr>
              <w:fldChar w:fldCharType="separate"/>
            </w:r>
          </w:del>
          <w:r w:rsidR="00952423">
            <w:rPr>
              <w:lang w:val="en-US"/>
            </w:rPr>
            <w:t>Halásková et al.</w:t>
          </w:r>
          <w:del w:id="394" w:author="Philipp Alexander Linden" w:date="2020-06-29T16:15:00Z">
            <w:r w:rsidRPr="006A56FF" w:rsidDel="00B00DDC">
              <w:rPr>
                <w:lang w:val="en-US"/>
              </w:rPr>
              <w:fldChar w:fldCharType="end"/>
            </w:r>
          </w:del>
          <w:customXmlDelRangeStart w:id="395" w:author="Philipp Alexander Linden" w:date="2020-06-29T16:15:00Z"/>
        </w:sdtContent>
      </w:sdt>
      <w:customXmlDelRangeEnd w:id="395"/>
      <w:del w:id="396" w:author="Philipp Alexander Linden" w:date="2020-06-29T16:15:00Z">
        <w:r w:rsidRPr="006A56FF" w:rsidDel="00B00DDC">
          <w:rPr>
            <w:lang w:val="en-US"/>
          </w:rPr>
          <w:delText xml:space="preserve"> </w:delText>
        </w:r>
      </w:del>
      <w:customXmlDelRangeStart w:id="397" w:author="Philipp Alexander Linden" w:date="2020-06-29T16:15:00Z"/>
      <w:sdt>
        <w:sdtPr>
          <w:rPr>
            <w:lang w:val="en-US"/>
          </w:rPr>
          <w:alias w:val="Don't edit this field"/>
          <w:tag w:val="CitaviPlaceholder#d5bb423c-fa5a-4067-8391-d3d6138992e4"/>
          <w:id w:val="-1040047388"/>
          <w:placeholder>
            <w:docPart w:val="DefaultPlaceholder_-1854013440"/>
          </w:placeholder>
        </w:sdtPr>
        <w:sdtContent>
          <w:customXmlDelRangeEnd w:id="397"/>
          <w:del w:id="398" w:author="Philipp Alexander Linden" w:date="2020-06-29T16:15:00Z">
            <w:r w:rsidRPr="006A56FF" w:rsidDel="00B00DDC">
              <w:rPr>
                <w:lang w:val="en-US"/>
              </w:rPr>
              <w:fldChar w:fldCharType="begin"/>
            </w:r>
          </w:del>
          <w:r w:rsidR="00952423">
            <w:rPr>
              <w:lang w:val="en-US"/>
            </w:rPr>
            <w:instrText>ADDIN CitaviPlaceholder{eyIkaWQiOiIxIiwiQXNzb2NpYXRlV2l0aFBsYWNlaG9sZGVyVGFnIjoiQ2l0YXZpUGxhY2Vob2xkZXIjODNhNWFmYjUtZDg4Yy00MTQzLTkwODgtYjg0NzZjZmIzZWZiIiwiRW50cmllcyI6W3siJGlkIjoiMiIsIklkIjoiOTgxNjI5ZjEtYzg3Ny00NGEyLTgxYjUtMGM2OTg5NTQ2OWVk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Q1YmI0MjNjLWZhNWEtNDA2Ny04MzkxLWQzZDYxMzg5OTJlNCIsIlRleHQiOiIoMjAxNykiLCJXQUlWZXJzaW9uIjoiNi40LjAuMzUifQ==}</w:instrText>
          </w:r>
          <w:del w:id="399" w:author="Philipp Alexander Linden" w:date="2020-06-29T16:15:00Z">
            <w:r w:rsidRPr="006A56FF" w:rsidDel="00B00DDC">
              <w:rPr>
                <w:lang w:val="en-US"/>
              </w:rPr>
              <w:fldChar w:fldCharType="separate"/>
            </w:r>
          </w:del>
          <w:r w:rsidR="00952423">
            <w:rPr>
              <w:lang w:val="en-US"/>
            </w:rPr>
            <w:t>(2017)</w:t>
          </w:r>
          <w:del w:id="400" w:author="Philipp Alexander Linden" w:date="2020-06-29T16:15:00Z">
            <w:r w:rsidRPr="006A56FF" w:rsidDel="00B00DDC">
              <w:rPr>
                <w:lang w:val="en-US"/>
              </w:rPr>
              <w:fldChar w:fldCharType="end"/>
            </w:r>
          </w:del>
          <w:customXmlDelRangeStart w:id="401" w:author="Philipp Alexander Linden" w:date="2020-06-29T16:15:00Z"/>
        </w:sdtContent>
      </w:sdt>
      <w:customXmlDelRangeEnd w:id="401"/>
      <w:del w:id="402" w:author="Philipp Alexander Linden" w:date="2020-06-29T16:15:00Z">
        <w:r w:rsidRPr="006A56FF" w:rsidDel="00B00DDC">
          <w:rPr>
            <w:lang w:val="en-US"/>
          </w:rPr>
          <w:delText xml:space="preserve"> and </w:delText>
        </w:r>
      </w:del>
      <w:customXmlDelRangeStart w:id="403" w:author="Philipp Alexander Linden" w:date="2020-06-29T16:15:00Z"/>
      <w:sdt>
        <w:sdtPr>
          <w:rPr>
            <w:lang w:val="en-US"/>
          </w:rPr>
          <w:alias w:val="Don't edit this field"/>
          <w:tag w:val="CitaviPlaceholder#1be97d1d-ce13-4eba-a0b3-f9fc0e71404f"/>
          <w:id w:val="-942136651"/>
          <w:placeholder>
            <w:docPart w:val="DefaultPlaceholder_-1854013440"/>
          </w:placeholder>
        </w:sdtPr>
        <w:sdtContent>
          <w:customXmlDelRangeEnd w:id="403"/>
          <w:del w:id="404" w:author="Philipp Alexander Linden" w:date="2020-06-29T16:15:00Z">
            <w:r w:rsidRPr="006A56FF" w:rsidDel="00B00DDC">
              <w:rPr>
                <w:lang w:val="en-US"/>
              </w:rPr>
              <w:fldChar w:fldCharType="begin"/>
            </w:r>
          </w:del>
          <w:r w:rsidR="00952423">
            <w:rPr>
              <w:lang w:val="en-US"/>
            </w:rPr>
            <w:instrText>ADDIN CitaviPlaceholder{eyIkaWQiOiIxIiwiQXNzb2NpYXRlV2l0aFBsYWNlaG9sZGVyVGFnIjoiQ2l0YXZpUGxhY2Vob2xkZXIjYWI3NDIzOWUtZjUwMy00MDVmLTgyMzktMzg2Y2RhM2Q0ZTk1IiwiRW50cmllcyI6W3siJGlkIjoiMiIsIklkIjoiZjg2MjEzYmMtZTI0NC00MzNjLTg5MmMtZGFhN2JkOTFjMDM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xYmU5N2QxZC1jZTEzLTRlYmEtYTBiMy1mOWZjMGU3MTQwNGYiLCJUZXh0IjoiS3JhdXMgZXQgYWwuIiwiV0FJVmVyc2lvbiI6IjYuNC4wLjM1In0=}</w:instrText>
          </w:r>
          <w:del w:id="405" w:author="Philipp Alexander Linden" w:date="2020-06-29T16:15:00Z">
            <w:r w:rsidRPr="006A56FF" w:rsidDel="00B00DDC">
              <w:rPr>
                <w:lang w:val="en-US"/>
              </w:rPr>
              <w:fldChar w:fldCharType="separate"/>
            </w:r>
          </w:del>
          <w:r w:rsidR="00952423">
            <w:rPr>
              <w:lang w:val="en-US"/>
            </w:rPr>
            <w:t>Kraus et al.</w:t>
          </w:r>
          <w:del w:id="406" w:author="Philipp Alexander Linden" w:date="2020-06-29T16:15:00Z">
            <w:r w:rsidRPr="006A56FF" w:rsidDel="00B00DDC">
              <w:rPr>
                <w:lang w:val="en-US"/>
              </w:rPr>
              <w:fldChar w:fldCharType="end"/>
            </w:r>
          </w:del>
          <w:customXmlDelRangeStart w:id="407" w:author="Philipp Alexander Linden" w:date="2020-06-29T16:15:00Z"/>
        </w:sdtContent>
      </w:sdt>
      <w:customXmlDelRangeEnd w:id="407"/>
      <w:del w:id="408" w:author="Philipp Alexander Linden" w:date="2020-06-29T16:15:00Z">
        <w:r w:rsidRPr="006A56FF" w:rsidDel="00B00DDC">
          <w:rPr>
            <w:lang w:val="en-US"/>
          </w:rPr>
          <w:delText xml:space="preserve"> </w:delText>
        </w:r>
      </w:del>
      <w:customXmlDelRangeStart w:id="409" w:author="Philipp Alexander Linden" w:date="2020-06-29T16:15:00Z"/>
      <w:sdt>
        <w:sdtPr>
          <w:rPr>
            <w:lang w:val="en-US"/>
          </w:rPr>
          <w:alias w:val="Don't edit this field"/>
          <w:tag w:val="CitaviPlaceholder#ab74239e-f503-405f-8239-386cda3d4e95"/>
          <w:id w:val="1196964931"/>
          <w:placeholder>
            <w:docPart w:val="DefaultPlaceholder_-1854013440"/>
          </w:placeholder>
        </w:sdtPr>
        <w:sdtContent>
          <w:customXmlDelRangeEnd w:id="409"/>
          <w:del w:id="410" w:author="Philipp Alexander Linden" w:date="2020-06-29T16:15:00Z">
            <w:r w:rsidRPr="006A56FF" w:rsidDel="00B00DDC">
              <w:rPr>
                <w:lang w:val="en-US"/>
              </w:rPr>
              <w:fldChar w:fldCharType="begin"/>
            </w:r>
          </w:del>
          <w:r w:rsidR="00952423">
            <w:rPr>
              <w:lang w:val="en-US"/>
            </w:rPr>
            <w:instrText>ADDIN CitaviPlaceholder{eyIkaWQiOiIxIiwiQXNzb2NpYXRlV2l0aFBsYWNlaG9sZGVyVGFnIjoiQ2l0YXZpUGxhY2Vob2xkZXIjMWJlOTdkMWQtY2UxMy00ZWJhLWEwYjMtZjlmYzBlNzE0MDRmIiwiRW50cmllcyI6W3siJGlkIjoiMiIsIklkIjoiNzNhMzhmYTEtMTliMy00MDdmLWE5Y2QtNGQwM2IyYWQwMDBj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FiNzQyMzllLWY1MDMtNDA1Zi04MjM5LTM4NmNkYTNkNGU5NSIsIlRleHQiOiIoMjAxMCkiLCJXQUlWZXJzaW9uIjoiNi40LjAuMzUifQ==}</w:instrText>
          </w:r>
          <w:del w:id="411" w:author="Philipp Alexander Linden" w:date="2020-06-29T16:15:00Z">
            <w:r w:rsidRPr="006A56FF" w:rsidDel="00B00DDC">
              <w:rPr>
                <w:lang w:val="en-US"/>
              </w:rPr>
              <w:fldChar w:fldCharType="separate"/>
            </w:r>
          </w:del>
          <w:r w:rsidR="00952423">
            <w:rPr>
              <w:lang w:val="en-US"/>
            </w:rPr>
            <w:t>(2010)</w:t>
          </w:r>
          <w:del w:id="412" w:author="Philipp Alexander Linden" w:date="2020-06-29T16:15:00Z">
            <w:r w:rsidRPr="006A56FF" w:rsidDel="00B00DDC">
              <w:rPr>
                <w:lang w:val="en-US"/>
              </w:rPr>
              <w:fldChar w:fldCharType="end"/>
            </w:r>
          </w:del>
          <w:customXmlDelRangeStart w:id="413" w:author="Philipp Alexander Linden" w:date="2020-06-29T16:15:00Z"/>
        </w:sdtContent>
      </w:sdt>
      <w:customXmlDelRangeEnd w:id="413"/>
      <w:del w:id="414" w:author="Philipp Alexander Linden" w:date="2020-06-29T16:15:00Z">
        <w:r w:rsidR="00576CF1" w:rsidRPr="006A56FF" w:rsidDel="00B00DDC">
          <w:rPr>
            <w:lang w:val="en-US"/>
          </w:rPr>
          <w:delText xml:space="preserve"> In these clusters often Bulgaria, Hungary, the Czech Republic, Estonia and Slovakia are included</w:delText>
        </w:r>
        <w:r w:rsidR="00FA3154" w:rsidRPr="006A56FF" w:rsidDel="00B00DDC">
          <w:rPr>
            <w:lang w:val="en-US"/>
          </w:rPr>
          <w:delText>, while</w:delText>
        </w:r>
        <w:r w:rsidR="00576CF1" w:rsidRPr="006A56FF" w:rsidDel="00B00DDC">
          <w:rPr>
            <w:lang w:val="en-US"/>
          </w:rPr>
          <w:delText xml:space="preserve"> othe</w:delText>
        </w:r>
        <w:r w:rsidRPr="006A56FF" w:rsidDel="00B00DDC">
          <w:rPr>
            <w:lang w:val="en-US"/>
          </w:rPr>
          <w:delText>r Eastern European countries</w:delText>
        </w:r>
        <w:r w:rsidR="00576CF1" w:rsidRPr="006A56FF" w:rsidDel="00B00DDC">
          <w:rPr>
            <w:lang w:val="en-US"/>
          </w:rPr>
          <w:delText xml:space="preserve"> </w:delText>
        </w:r>
        <w:r w:rsidR="00FA3154" w:rsidRPr="006A56FF" w:rsidDel="00B00DDC">
          <w:rPr>
            <w:lang w:val="en-US"/>
          </w:rPr>
          <w:delText xml:space="preserve">sometimes </w:delText>
        </w:r>
        <w:r w:rsidR="00576CF1" w:rsidRPr="006A56FF" w:rsidDel="00B00DDC">
          <w:rPr>
            <w:lang w:val="en-US"/>
          </w:rPr>
          <w:delText xml:space="preserve">join. In some </w:delText>
        </w:r>
        <w:r w:rsidR="00FA3154" w:rsidRPr="006A56FF" w:rsidDel="00B00DDC">
          <w:rPr>
            <w:lang w:val="en-US"/>
          </w:rPr>
          <w:delText xml:space="preserve">studies </w:delText>
        </w:r>
        <w:r w:rsidR="00576CF1" w:rsidRPr="006A56FF" w:rsidDel="00B00DDC">
          <w:rPr>
            <w:lang w:val="en-US"/>
          </w:rPr>
          <w:delText xml:space="preserve">a second cluster which incorporates Eastern-European as well as Southern </w:delText>
        </w:r>
        <w:r w:rsidR="00C33DD0" w:rsidRPr="006A56FF" w:rsidDel="00B00DDC">
          <w:rPr>
            <w:lang w:val="en-US"/>
          </w:rPr>
          <w:delText>European</w:delText>
        </w:r>
        <w:r w:rsidR="00576CF1" w:rsidRPr="006A56FF" w:rsidDel="00B00DDC">
          <w:rPr>
            <w:lang w:val="en-US"/>
          </w:rPr>
          <w:delText xml:space="preserve"> countries is built </w:delText>
        </w:r>
      </w:del>
      <w:customXmlDelRangeStart w:id="415" w:author="Philipp Alexander Linden" w:date="2020-06-29T16:15:00Z"/>
      <w:sdt>
        <w:sdtPr>
          <w:rPr>
            <w:lang w:val="en-US"/>
          </w:rPr>
          <w:alias w:val="Don't edit this field"/>
          <w:tag w:val="CitaviPlaceholder#194d3cdf-3623-4138-841f-ead647b42638"/>
          <w:id w:val="1909256270"/>
          <w:placeholder>
            <w:docPart w:val="DefaultPlaceholder_-1854013440"/>
          </w:placeholder>
        </w:sdtPr>
        <w:sdtContent>
          <w:customXmlDelRangeEnd w:id="415"/>
          <w:del w:id="416" w:author="Philipp Alexander Linden" w:date="2020-06-29T16:15:00Z">
            <w:r w:rsidR="00576CF1" w:rsidRPr="006A56FF" w:rsidDel="00B00DDC">
              <w:rPr>
                <w:lang w:val="en-US"/>
              </w:rPr>
              <w:fldChar w:fldCharType="begin"/>
            </w:r>
          </w:del>
          <w:r w:rsidR="00952423">
            <w:rPr>
              <w:lang w:val="en-US"/>
            </w:rPr>
            <w:instrText>ADDIN CitaviPlaceholder{eyIkaWQiOiIxIiwiRW50cmllcyI6W3siJGlkIjoiMiIsIklkIjoiYjc5NTI2MDktOWM1MC00MjZlLWIwMDQtZjQyNWNiNjZiY2M0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A2VDEwOjM2OjAxIiwiUHJvamVjdCI6eyIkcmVmIjoiNSJ9fSwiVXNlTnVtYmVyaW5nVHlwZU9mUGFyZW50RG9jdW1lbnQiOmZhbHNlfSx7IiRpZCI6IjIwIiwiSWQiOiJjMzkxOGYzNi1jMmEwLTQ5YmYtYmMxOS1jNTRhY2YwYTMyN2QiLCJSYW5nZVN0YXJ0IjoyMSwiUmFuZ2VMZW5ndGgiOjIw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I5IiwiSWQiOiJmZWVmZjA5ZS01Y2FjLTQzY2MtOTQxYy1lYjZhZTAwMWNjNzIiLCJSYW5nZVN0YXJ0Ijo0MSwiUmFuZ2VMZW5ndGgiOjIzLCJSZWZlcmVuY2VJZCI6IjBiNmExNDJlLTkwMjMtNGJjMS04MTU2LWY0ZTdiMjU2NjM2OSIsIlJlZmVyZW5jZSI6eyIkaWQiOiIzMCIsIkFic3RyYWN0Q29tcGxleGl0eSI6MCwiQWJzdHJhY3RTb3VyY2VUZXh0Rm9ybWF0IjowLCJBdXRob3JzIjpbeyIkaWQiOiIzM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zM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Mz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M0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M1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zY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M3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3JhdXMgZXQgYWwuLCAyMDEwOyBDb2xvbWJvIGV0IGFsLiwgMjAxMSkifV19LCJUYWciOiJDaXRhdmlQbGFjZWhvbGRlciMxOTRkM2NkZi0zNjIzLTQxMzgtODQxZi1lYWQ2NDdiNDI2MzgiLCJUZXh0IjoiKERhbWlhbmkgZXQgYWwuLCAyMDExOyBLcmF1cyBldCBhbC4sIDIwMTA7IENvbG9tYm8gZXQgYWwuLCAyMDExKSIsIldBSVZlcnNpb24iOiI2LjQuMC4zNSJ9}</w:instrText>
          </w:r>
          <w:del w:id="417" w:author="Philipp Alexander Linden" w:date="2020-06-29T16:15:00Z">
            <w:r w:rsidR="00576CF1" w:rsidRPr="006A56FF" w:rsidDel="00B00DDC">
              <w:rPr>
                <w:lang w:val="en-US"/>
              </w:rPr>
              <w:fldChar w:fldCharType="separate"/>
            </w:r>
          </w:del>
          <w:r w:rsidR="00952423">
            <w:rPr>
              <w:lang w:val="en-US"/>
            </w:rPr>
            <w:t xml:space="preserve">(Damiani et al., 2011; Kraus et </w:t>
          </w:r>
          <w:r w:rsidR="00952423">
            <w:rPr>
              <w:lang w:val="en-US"/>
            </w:rPr>
            <w:lastRenderedPageBreak/>
            <w:t>al., 2010; Colombo et al., 2011)</w:t>
          </w:r>
          <w:del w:id="418" w:author="Philipp Alexander Linden" w:date="2020-06-29T16:15:00Z">
            <w:r w:rsidR="00576CF1" w:rsidRPr="006A56FF" w:rsidDel="00B00DDC">
              <w:rPr>
                <w:lang w:val="en-US"/>
              </w:rPr>
              <w:fldChar w:fldCharType="end"/>
            </w:r>
          </w:del>
          <w:customXmlDelRangeStart w:id="419" w:author="Philipp Alexander Linden" w:date="2020-06-29T16:15:00Z"/>
        </w:sdtContent>
      </w:sdt>
      <w:customXmlDelRangeEnd w:id="419"/>
      <w:del w:id="420" w:author="Philipp Alexander Linden" w:date="2020-06-29T16:15:00Z">
        <w:r w:rsidR="00C33DD0" w:rsidRPr="006A56FF" w:rsidDel="00B00DDC">
          <w:rPr>
            <w:lang w:val="en-US"/>
          </w:rPr>
          <w:delText xml:space="preserve"> including Italy, Spain and Greece. These countries </w:delText>
        </w:r>
        <w:r w:rsidRPr="006A56FF" w:rsidDel="00B00DDC">
          <w:rPr>
            <w:lang w:val="en-US"/>
          </w:rPr>
          <w:delText xml:space="preserve">are only depicted in </w:delText>
        </w:r>
        <w:r w:rsidR="00C33DD0" w:rsidRPr="006A56FF" w:rsidDel="00B00DDC">
          <w:rPr>
            <w:lang w:val="en-US"/>
          </w:rPr>
          <w:delText>a genuine Southern European cluster</w:delText>
        </w:r>
        <w:r w:rsidRPr="006A56FF" w:rsidDel="00B00DDC">
          <w:rPr>
            <w:lang w:val="en-US"/>
          </w:rPr>
          <w:delText xml:space="preserve"> by </w:delText>
        </w:r>
      </w:del>
      <w:customXmlDelRangeStart w:id="421" w:author="Philipp Alexander Linden" w:date="2020-06-29T16:15:00Z"/>
      <w:sdt>
        <w:sdtPr>
          <w:rPr>
            <w:lang w:val="en-US"/>
          </w:rPr>
          <w:alias w:val="Don't edit this field"/>
          <w:tag w:val="CitaviPlaceholder#34801476-7347-424d-930f-1baf2ac24d54"/>
          <w:id w:val="-288443426"/>
          <w:placeholder>
            <w:docPart w:val="DefaultPlaceholder_-1854013440"/>
          </w:placeholder>
        </w:sdtPr>
        <w:sdtContent>
          <w:customXmlDelRangeEnd w:id="421"/>
          <w:del w:id="422" w:author="Philipp Alexander Linden" w:date="2020-06-29T16:15:00Z">
            <w:r w:rsidRPr="006A56FF" w:rsidDel="00B00DDC">
              <w:rPr>
                <w:lang w:val="en-US"/>
              </w:rPr>
              <w:fldChar w:fldCharType="begin"/>
            </w:r>
          </w:del>
          <w:r w:rsidR="00952423">
            <w:rPr>
              <w:lang w:val="en-US"/>
            </w:rPr>
            <w:instrText>ADDIN CitaviPlaceholder{eyIkaWQiOiIxIiwiQXNzb2NpYXRlV2l0aFBsYWNlaG9sZGVyVGFnIjoiQ2l0YXZpUGxhY2Vob2xkZXIjYmIyYWExZTEtNzc5OC00ZmM1LTlkMDgtZGQ3NmE2ZTg5NWFmIiwiRW50cmllcyI6W3siJGlkIjoiMiIsIklkIjoiZjJmMTE0ZmEtOTQ2Mi00ZTYwLWI5ZmItNWVlY2M1NDFhYThk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kiLCJDb3VudCI6MSwiVGV4dFVuaXRzIjpbeyIkaWQiOiIxMCIsIkZvbnRTdHlsZSI6eyIkaWQiOiIxMSIsIk5ldXRyYWwiOnRydWV9LCJSZWFkaW5nT3JkZXIiOjEsIlRleHQiOiJQb21tZXIgZXQgYWwuIn1dfSwiVGFnIjoiQ2l0YXZpUGxhY2Vob2xkZXIjMzQ4MDE0NzYtNzM0Ny00MjRkLTkzMGYtMWJhZjJhYzI0ZDU0IiwiVGV4dCI6IlBvbW1lciBldCBhbC4iLCJXQUlWZXJzaW9uIjoiNi40LjAuMzUifQ==}</w:instrText>
          </w:r>
          <w:del w:id="423" w:author="Philipp Alexander Linden" w:date="2020-06-29T16:15:00Z">
            <w:r w:rsidRPr="006A56FF" w:rsidDel="00B00DDC">
              <w:rPr>
                <w:lang w:val="en-US"/>
              </w:rPr>
              <w:fldChar w:fldCharType="separate"/>
            </w:r>
          </w:del>
          <w:r w:rsidR="00952423">
            <w:rPr>
              <w:lang w:val="en-US"/>
            </w:rPr>
            <w:t>Pommer et al.</w:t>
          </w:r>
          <w:del w:id="424" w:author="Philipp Alexander Linden" w:date="2020-06-29T16:15:00Z">
            <w:r w:rsidRPr="006A56FF" w:rsidDel="00B00DDC">
              <w:rPr>
                <w:lang w:val="en-US"/>
              </w:rPr>
              <w:fldChar w:fldCharType="end"/>
            </w:r>
          </w:del>
          <w:customXmlDelRangeStart w:id="425" w:author="Philipp Alexander Linden" w:date="2020-06-29T16:15:00Z"/>
        </w:sdtContent>
      </w:sdt>
      <w:customXmlDelRangeEnd w:id="425"/>
      <w:del w:id="426" w:author="Philipp Alexander Linden" w:date="2020-06-29T16:15:00Z">
        <w:r w:rsidRPr="006A56FF" w:rsidDel="00B00DDC">
          <w:rPr>
            <w:lang w:val="en-US"/>
          </w:rPr>
          <w:delText xml:space="preserve"> </w:delText>
        </w:r>
      </w:del>
      <w:customXmlDelRangeStart w:id="427" w:author="Philipp Alexander Linden" w:date="2020-06-29T16:15:00Z"/>
      <w:sdt>
        <w:sdtPr>
          <w:rPr>
            <w:lang w:val="en-US"/>
          </w:rPr>
          <w:alias w:val="Don't edit this field"/>
          <w:tag w:val="CitaviPlaceholder#bb2aa1e1-7798-4fc5-9d08-dd76a6e895af"/>
          <w:id w:val="2106226448"/>
          <w:placeholder>
            <w:docPart w:val="DefaultPlaceholder_-1854013440"/>
          </w:placeholder>
        </w:sdtPr>
        <w:sdtContent>
          <w:customXmlDelRangeEnd w:id="427"/>
          <w:del w:id="428" w:author="Philipp Alexander Linden" w:date="2020-06-29T16:15:00Z">
            <w:r w:rsidRPr="006A56FF" w:rsidDel="00B00DDC">
              <w:rPr>
                <w:lang w:val="en-US"/>
              </w:rPr>
              <w:fldChar w:fldCharType="begin"/>
            </w:r>
          </w:del>
          <w:r w:rsidR="00952423">
            <w:rPr>
              <w:lang w:val="en-US"/>
            </w:rPr>
            <w:instrText>ADDIN CitaviPlaceholder{eyIkaWQiOiIxIiwiQXNzb2NpYXRlV2l0aFBsYWNlaG9sZGVyVGFnIjoiQ2l0YXZpUGxhY2Vob2xkZXIjMzQ4MDE0NzYtNzM0Ny00MjRkLTkzMGYtMWJhZjJhYzI0ZDU0IiwiRW50cmllcyI6W3siJGlkIjoiMiIsIklkIjoiYjgxZjk5NDEtZjE3OS00Yzc4LThlNjEtYjY5ZWQ0ZmVlM2E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A5KSJ9XX0sIlRhZyI6IkNpdGF2aVBsYWNlaG9sZGVyI2JiMmFhMWUxLTc3OTgtNGZjNS05ZDA4LWRkNzZhNmU4OTVhZiIsIlRleHQiOiIoMjAwOSkiLCJXQUlWZXJzaW9uIjoiNi40LjAuMzUifQ==}</w:instrText>
          </w:r>
          <w:del w:id="429" w:author="Philipp Alexander Linden" w:date="2020-06-29T16:15:00Z">
            <w:r w:rsidRPr="006A56FF" w:rsidDel="00B00DDC">
              <w:rPr>
                <w:lang w:val="en-US"/>
              </w:rPr>
              <w:fldChar w:fldCharType="separate"/>
            </w:r>
          </w:del>
          <w:r w:rsidR="00952423">
            <w:rPr>
              <w:lang w:val="en-US"/>
            </w:rPr>
            <w:t>(2009)</w:t>
          </w:r>
          <w:del w:id="430" w:author="Philipp Alexander Linden" w:date="2020-06-29T16:15:00Z">
            <w:r w:rsidRPr="006A56FF" w:rsidDel="00B00DDC">
              <w:rPr>
                <w:lang w:val="en-US"/>
              </w:rPr>
              <w:fldChar w:fldCharType="end"/>
            </w:r>
          </w:del>
          <w:customXmlDelRangeStart w:id="431" w:author="Philipp Alexander Linden" w:date="2020-06-29T16:15:00Z"/>
        </w:sdtContent>
      </w:sdt>
      <w:customXmlDelRangeEnd w:id="431"/>
      <w:del w:id="432" w:author="Philipp Alexander Linden" w:date="2020-06-29T16:15:00Z">
        <w:r w:rsidR="00C33DD0" w:rsidRPr="006A56FF" w:rsidDel="00B00DDC">
          <w:rPr>
            <w:lang w:val="en-US"/>
          </w:rPr>
          <w:delText xml:space="preserve">. Continental </w:delText>
        </w:r>
        <w:r w:rsidRPr="006A56FF" w:rsidDel="00B00DDC">
          <w:rPr>
            <w:lang w:val="en-US"/>
          </w:rPr>
          <w:delText>European</w:delText>
        </w:r>
        <w:r w:rsidR="00C33DD0" w:rsidRPr="006A56FF" w:rsidDel="00B00DDC">
          <w:rPr>
            <w:lang w:val="en-US"/>
          </w:rPr>
          <w:delText xml:space="preserve"> countries </w:delText>
        </w:r>
        <w:r w:rsidRPr="006A56FF" w:rsidDel="00B00DDC">
          <w:rPr>
            <w:lang w:val="en-US"/>
          </w:rPr>
          <w:delText>such as Germany</w:delText>
        </w:r>
        <w:r w:rsidR="00C33DD0" w:rsidRPr="006A56FF" w:rsidDel="00B00DDC">
          <w:rPr>
            <w:lang w:val="en-US"/>
          </w:rPr>
          <w:delText>, France, Austria, Belgium and Luxemburg can be found in many typologies together in one clust</w:delText>
        </w:r>
        <w:r w:rsidR="00D9383E" w:rsidRPr="006A56FF" w:rsidDel="00B00DDC">
          <w:rPr>
            <w:lang w:val="en-US"/>
          </w:rPr>
          <w:delText>er but</w:delText>
        </w:r>
        <w:r w:rsidR="00C33DD0" w:rsidRPr="006A56FF" w:rsidDel="00B00DDC">
          <w:rPr>
            <w:lang w:val="en-US"/>
          </w:rPr>
          <w:delText xml:space="preserve"> mostly</w:delText>
        </w:r>
        <w:r w:rsidR="003C0489" w:rsidRPr="006A56FF" w:rsidDel="00B00DDC">
          <w:rPr>
            <w:lang w:val="en-US"/>
          </w:rPr>
          <w:delText xml:space="preserve"> </w:delText>
        </w:r>
        <w:r w:rsidR="00D9383E" w:rsidRPr="006A56FF" w:rsidDel="00B00DDC">
          <w:rPr>
            <w:lang w:val="en-US"/>
          </w:rPr>
          <w:delText>together with some</w:delText>
        </w:r>
        <w:r w:rsidR="00C33DD0" w:rsidRPr="006A56FF" w:rsidDel="00B00DDC">
          <w:rPr>
            <w:lang w:val="en-US"/>
          </w:rPr>
          <w:delText xml:space="preserve"> Eastern European or </w:delText>
        </w:r>
        <w:r w:rsidRPr="006A56FF" w:rsidDel="00B00DDC">
          <w:rPr>
            <w:lang w:val="en-US"/>
          </w:rPr>
          <w:delText>Northern</w:delText>
        </w:r>
        <w:r w:rsidR="00C33DD0" w:rsidRPr="006A56FF" w:rsidDel="00B00DDC">
          <w:rPr>
            <w:lang w:val="en-US"/>
          </w:rPr>
          <w:delText xml:space="preserve"> Europe</w:delText>
        </w:r>
        <w:r w:rsidR="00D9383E" w:rsidRPr="006A56FF" w:rsidDel="00B00DDC">
          <w:rPr>
            <w:lang w:val="en-US"/>
          </w:rPr>
          <w:delText>an countries</w:delText>
        </w:r>
        <w:r w:rsidR="00C33DD0" w:rsidRPr="006A56FF" w:rsidDel="00B00DDC">
          <w:rPr>
            <w:lang w:val="en-US"/>
          </w:rPr>
          <w:delText xml:space="preserve"> </w:delText>
        </w:r>
      </w:del>
      <w:customXmlDelRangeStart w:id="433" w:author="Philipp Alexander Linden" w:date="2020-06-29T16:15:00Z"/>
      <w:sdt>
        <w:sdtPr>
          <w:rPr>
            <w:lang w:val="en-US"/>
          </w:rPr>
          <w:alias w:val="Don't edit this field"/>
          <w:tag w:val="CitaviPlaceholder#ac075ab2-9a9c-415c-a0ad-f7575379beaa"/>
          <w:id w:val="816533927"/>
          <w:placeholder>
            <w:docPart w:val="DefaultPlaceholder_-1854013440"/>
          </w:placeholder>
        </w:sdtPr>
        <w:sdtContent>
          <w:customXmlDelRangeEnd w:id="433"/>
          <w:del w:id="434" w:author="Philipp Alexander Linden" w:date="2020-06-29T16:15:00Z">
            <w:r w:rsidR="00C33DD0" w:rsidRPr="006A56FF" w:rsidDel="00B00DDC">
              <w:rPr>
                <w:lang w:val="en-US"/>
              </w:rPr>
              <w:fldChar w:fldCharType="begin"/>
            </w:r>
          </w:del>
          <w:r w:rsidR="00952423">
            <w:rPr>
              <w:lang w:val="en-US"/>
            </w:rPr>
            <w: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TY3M2VlMzItNjE1YS00Yjk4LWFjMzQtYmJlNjNjNmMwNTY1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A2VDEwOjM2OjAxIiwiUHJvamVjdCI6eyIkcmVmIjoiNSJ9fSwiVXNlTnVtYmVyaW5nVHlwZU9mUGFyZW50RG9jdW1lbnQiOmZhbHNlfSx7IiRpZCI6IjI0IiwiSWQiOiI2NDc3YmJmMi1jODYzLTRlNGQtYmZlMS0zN2MyZjQ0NTc5ZTYiLCJSYW5nZVN0YXJ0IjozNCwiUmFuZ2VMZW5ndGgiOjI0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MzIiwiSWQiOiI5ZDI3MDdmNy02ZTUxLTQzMWEtODRlZi05YjM2OThlODIwNWUiLCJSYW5nZVN0YXJ0Ijo1OCwiUmFuZ2VMZW5ndGgiOjIwLCJSZWZlcmVuY2VJZCI6IjRhODMxYzM0LTc2YTctNGUyYi05OTU2LWVhMTFmNjY1MTY4MCIsIlJlZmVyZW5jZSI6eyIkaWQiOiIzNCIsIkFic3RyYWN0Q29tcGxleGl0eSI6MCwiQWJzdHJhY3RTb3VyY2VUZXh0Rm9ybWF0IjowLCJBdXRob3JzIjpbeyIkaWQiOiIzN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4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0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Q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QyIiwiSWQiOiI2NjE2OTM2Ni01NjM3LTRiMWItOGYzMy00MTVkMTZlMjc2YmMiLCJSYW5nZVN0YXJ0Ijo3OCwiUmFuZ2VMZW5ndGgiOjIyLCJSZWZlcmVuY2VJZCI6IjUzNzBlNDE4LTViOWQtNGE1Zi04OTMyLTA4Y2E0N2JiOTg0OCIsIlJlZmVyZW5jZSI6eyIkaWQiOiI0MyIsIkFic3RyYWN0Q29tcGxleGl0eSI6MCwiQWJzdHJhY3RTb3VyY2VUZXh0Rm9ybWF0IjowLCJBdXRob3JzIjpbeyIkaWQiOiI0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NDU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Q2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Q3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}</w:instrText>
          </w:r>
          <w:del w:id="435" w:author="Philipp Alexander Linden" w:date="2020-06-29T16:15:00Z">
            <w:r w:rsidR="00C33DD0" w:rsidRPr="006A56FF" w:rsidDel="00B00DDC">
              <w:rPr>
                <w:lang w:val="en-US"/>
              </w:rPr>
              <w:fldChar w:fldCharType="separate"/>
            </w:r>
          </w:del>
          <w:r w:rsidR="00952423" w:rsidRPr="00952423">
            <w:rPr>
              <w:lang w:val="en-US"/>
            </w:rPr>
            <w:t>(Alber, 1995; Damiani et al., 2011; Halásková et al., 2017; Kraus et al., 2010; Pommer et al., 2009)</w:t>
          </w:r>
          <w:del w:id="436" w:author="Philipp Alexander Linden" w:date="2020-06-29T16:15:00Z">
            <w:r w:rsidR="00C33DD0" w:rsidRPr="006A56FF" w:rsidDel="00B00DDC">
              <w:rPr>
                <w:lang w:val="en-US"/>
              </w:rPr>
              <w:fldChar w:fldCharType="end"/>
            </w:r>
          </w:del>
          <w:customXmlDelRangeStart w:id="437" w:author="Philipp Alexander Linden" w:date="2020-06-29T16:15:00Z"/>
        </w:sdtContent>
      </w:sdt>
      <w:customXmlDelRangeEnd w:id="437"/>
      <w:del w:id="438" w:author="Philipp Alexander Linden" w:date="2020-06-29T16:15:00Z">
        <w:r w:rsidR="00C33DD0" w:rsidRPr="002A4B22" w:rsidDel="00B00DDC">
          <w:delText xml:space="preserve">. </w:delText>
        </w:r>
        <w:r w:rsidR="00C33DD0" w:rsidRPr="006A56FF" w:rsidDel="00B00DDC">
          <w:rPr>
            <w:lang w:val="en-US"/>
          </w:rPr>
          <w:delText>Non-</w:delText>
        </w:r>
        <w:r w:rsidR="00840047" w:rsidRPr="006A56FF" w:rsidDel="00B00DDC">
          <w:rPr>
            <w:lang w:val="en-US"/>
          </w:rPr>
          <w:delText>European</w:delText>
        </w:r>
        <w:r w:rsidR="00C33DD0" w:rsidRPr="006A56FF" w:rsidDel="00B00DDC">
          <w:rPr>
            <w:lang w:val="en-US"/>
          </w:rPr>
          <w:delText xml:space="preserve"> countries are rarely included in the</w:delText>
        </w:r>
        <w:r w:rsidR="001D3817" w:rsidRPr="006A56FF" w:rsidDel="00B00DDC">
          <w:rPr>
            <w:lang w:val="en-US"/>
          </w:rPr>
          <w:delText xml:space="preserve"> typologies. The typology by </w:delText>
        </w:r>
      </w:del>
      <w:customXmlDelRangeStart w:id="439" w:author="Philipp Alexander Linden" w:date="2020-06-29T16:15:00Z"/>
      <w:sdt>
        <w:sdtPr>
          <w:rPr>
            <w:lang w:val="en-US"/>
          </w:rPr>
          <w:alias w:val="Don't edit this field"/>
          <w:tag w:val="CitaviPlaceholder#ae40fb7e-ba8b-4785-a379-bfe8b9ec6862"/>
          <w:id w:val="-1215264994"/>
          <w:placeholder>
            <w:docPart w:val="DefaultPlaceholder_-1854013440"/>
          </w:placeholder>
        </w:sdtPr>
        <w:sdtContent>
          <w:customXmlDelRangeEnd w:id="439"/>
          <w:del w:id="440" w:author="Philipp Alexander Linden" w:date="2020-06-29T16:15:00Z">
            <w:r w:rsidR="001D3817" w:rsidRPr="006A56FF" w:rsidDel="00B00DDC">
              <w:rPr>
                <w:lang w:val="en-US"/>
              </w:rPr>
              <w:fldChar w:fldCharType="begin"/>
            </w:r>
          </w:del>
          <w:r w:rsidR="00952423">
            <w:rPr>
              <w:lang w:val="en-US"/>
            </w:rPr>
            <w: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JDb2xvbWJvIn1dfSwiVGFnIjoiQ2l0YXZpUGxhY2Vob2xkZXIjYWU0MGZiN2UtYmE4Yi00Nzg1LWEzNzktYmZlOGI5ZWM2ODYyIiwiVGV4dCI6IkNvbG9tYm8iLCJXQUlWZXJzaW9uIjoiNi40LjAuMzUifQ==}</w:instrText>
          </w:r>
          <w:del w:id="441" w:author="Philipp Alexander Linden" w:date="2020-06-29T16:15:00Z">
            <w:r w:rsidR="001D3817" w:rsidRPr="006A56FF" w:rsidDel="00B00DDC">
              <w:rPr>
                <w:lang w:val="en-US"/>
              </w:rPr>
              <w:fldChar w:fldCharType="separate"/>
            </w:r>
          </w:del>
          <w:r w:rsidR="00952423">
            <w:rPr>
              <w:lang w:val="en-US"/>
            </w:rPr>
            <w:t>Colombo</w:t>
          </w:r>
          <w:del w:id="442" w:author="Philipp Alexander Linden" w:date="2020-06-29T16:15:00Z">
            <w:r w:rsidR="001D3817" w:rsidRPr="006A56FF" w:rsidDel="00B00DDC">
              <w:rPr>
                <w:lang w:val="en-US"/>
              </w:rPr>
              <w:fldChar w:fldCharType="end"/>
            </w:r>
          </w:del>
          <w:customXmlDelRangeStart w:id="443" w:author="Philipp Alexander Linden" w:date="2020-06-29T16:15:00Z"/>
        </w:sdtContent>
      </w:sdt>
      <w:customXmlDelRangeEnd w:id="443"/>
      <w:del w:id="444" w:author="Philipp Alexander Linden" w:date="2020-06-29T16:15:00Z">
        <w:r w:rsidR="001D3817" w:rsidRPr="006A56FF" w:rsidDel="00B00DDC">
          <w:rPr>
            <w:lang w:val="en-US"/>
          </w:rPr>
          <w:delText xml:space="preserve"> </w:delText>
        </w:r>
      </w:del>
      <w:customXmlDelRangeStart w:id="445" w:author="Philipp Alexander Linden" w:date="2020-06-29T16:15:00Z"/>
      <w:sdt>
        <w:sdtPr>
          <w:rPr>
            <w:lang w:val="en-US"/>
          </w:rPr>
          <w:alias w:val="Don't edit this field"/>
          <w:tag w:val="CitaviPlaceholder#0e055871-e69b-4b5d-91c9-1dc40ed13d38"/>
          <w:id w:val="-800459153"/>
          <w:placeholder>
            <w:docPart w:val="DefaultPlaceholder_-1854013440"/>
          </w:placeholder>
        </w:sdtPr>
        <w:sdtContent>
          <w:customXmlDelRangeEnd w:id="445"/>
          <w:del w:id="446" w:author="Philipp Alexander Linden" w:date="2020-06-29T16:15:00Z">
            <w:r w:rsidR="001D3817" w:rsidRPr="006A56FF" w:rsidDel="00B00DDC">
              <w:rPr>
                <w:lang w:val="en-US"/>
              </w:rPr>
              <w:fldChar w:fldCharType="begin"/>
            </w:r>
          </w:del>
          <w:r w:rsidR="00952423">
            <w:rPr>
              <w:lang w:val="en-US"/>
            </w:rPr>
            <w: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SXNMb2NhbENsb3VkUHJvamVjdEZpbGVMaW5rIjpmYWxzZS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bSIsIklkIjoiNDZjNjI2YjctOTY0YS00OTA2LWI5YzktOWQ1ZmI1ZDZkN2RiIiwiTW9kaWZpZWRPbiI6IjIwMTgtMTItMTJUMTA6MTk6Mj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MikifV19LCJUYWciOiJDaXRhdmlQbGFjZWhvbGRlciMwZTA1NTg3MS1lNjliLTRiNWQtOTFjOS0xZGM0MGVkMTNkMzgiLCJUZXh0IjoiKDIwMTIpIiwiV0FJVmVyc2lvbiI6IjYuNC4wLjM1In0=}</w:instrText>
          </w:r>
          <w:del w:id="447" w:author="Philipp Alexander Linden" w:date="2020-06-29T16:15:00Z">
            <w:r w:rsidR="001D3817" w:rsidRPr="006A56FF" w:rsidDel="00B00DDC">
              <w:rPr>
                <w:lang w:val="en-US"/>
              </w:rPr>
              <w:fldChar w:fldCharType="separate"/>
            </w:r>
          </w:del>
          <w:r w:rsidR="00952423">
            <w:rPr>
              <w:lang w:val="en-US"/>
            </w:rPr>
            <w:t>(2012)</w:t>
          </w:r>
          <w:del w:id="448" w:author="Philipp Alexander Linden" w:date="2020-06-29T16:15:00Z">
            <w:r w:rsidR="001D3817" w:rsidRPr="006A56FF" w:rsidDel="00B00DDC">
              <w:rPr>
                <w:lang w:val="en-US"/>
              </w:rPr>
              <w:fldChar w:fldCharType="end"/>
            </w:r>
          </w:del>
          <w:customXmlDelRangeStart w:id="449" w:author="Philipp Alexander Linden" w:date="2020-06-29T16:15:00Z"/>
        </w:sdtContent>
      </w:sdt>
      <w:customXmlDelRangeEnd w:id="449"/>
      <w:del w:id="450" w:author="Philipp Alexander Linden" w:date="2020-06-29T16:15:00Z">
        <w:r w:rsidR="001D3817" w:rsidRPr="006A56FF" w:rsidDel="00B00DDC">
          <w:rPr>
            <w:lang w:val="en-US"/>
          </w:rPr>
          <w:delText>, which categorize countries based on financing indicators include Japan and South Korea in</w:delText>
        </w:r>
        <w:r w:rsidR="003C0489" w:rsidRPr="006A56FF" w:rsidDel="00B00DDC">
          <w:rPr>
            <w:lang w:val="en-US"/>
          </w:rPr>
          <w:delText xml:space="preserve"> a</w:delText>
        </w:r>
        <w:r w:rsidR="001D3817" w:rsidRPr="006A56FF" w:rsidDel="00B00DDC">
          <w:rPr>
            <w:lang w:val="en-US"/>
          </w:rPr>
          <w:delText xml:space="preserve"> cluster with Germany, Luxemburg and the Netherlands due to their common </w:delText>
        </w:r>
        <w:r w:rsidR="003C0489" w:rsidRPr="006A56FF" w:rsidDel="00B00DDC">
          <w:rPr>
            <w:lang w:val="en-US"/>
          </w:rPr>
          <w:delText>social insurance approach, whereas</w:delText>
        </w:r>
        <w:r w:rsidR="001D3817" w:rsidRPr="006A56FF" w:rsidDel="00B00DDC">
          <w:rPr>
            <w:lang w:val="en-US"/>
          </w:rPr>
          <w:delText xml:space="preserve"> New Zealand and Canada are in a cluster with Greece, Spain and Switzerland due to their universal but means-tested financing </w:delText>
        </w:r>
        <w:r w:rsidR="00CB5610" w:rsidRPr="006A56FF" w:rsidDel="00B00DDC">
          <w:rPr>
            <w:lang w:val="en-US"/>
          </w:rPr>
          <w:delText>approach</w:delText>
        </w:r>
        <w:r w:rsidR="001D3817" w:rsidRPr="006A56FF" w:rsidDel="00B00DDC">
          <w:rPr>
            <w:lang w:val="en-US"/>
          </w:rPr>
          <w:delText xml:space="preserve">. </w:delText>
        </w:r>
      </w:del>
      <w:customXmlDelRangeStart w:id="451" w:author="Philipp Alexander Linden" w:date="2020-06-29T16:15:00Z"/>
      <w:sdt>
        <w:sdtPr>
          <w:rPr>
            <w:lang w:val="en-US"/>
          </w:rPr>
          <w:alias w:val="Don't edit this field"/>
          <w:tag w:val="CitaviPlaceholder#7292d6e0-f3b9-485d-a452-90cd53122ff9"/>
          <w:id w:val="1119409149"/>
          <w:placeholder>
            <w:docPart w:val="DefaultPlaceholder_-1854013440"/>
          </w:placeholder>
        </w:sdtPr>
        <w:sdtContent>
          <w:customXmlDelRangeEnd w:id="451"/>
          <w:del w:id="452" w:author="Philipp Alexander Linden" w:date="2020-06-29T16:15:00Z">
            <w:r w:rsidR="001D3817" w:rsidRPr="006A56FF" w:rsidDel="00B00DDC">
              <w:rPr>
                <w:lang w:val="en-US"/>
              </w:rPr>
              <w:fldChar w:fldCharType="begin"/>
            </w:r>
          </w:del>
          <w:r w:rsidR="00952423">
            <w:rPr>
              <w:lang w:val="en-US"/>
            </w:rPr>
            <w:instrText>ADDIN CitaviPlaceholder{eyIkaWQiOiIxIiwiQXNzb2NpYXRlV2l0aFBsYWNlaG9sZGVyVGFnIjoiQ2l0YXZpUGxhY2Vob2xkZXIjMjdhZTExZDEtODhiMy00NDhmLWEwNmEtMDNiYzM0MzJjZDg4IiwiRW50cmllcyI6W3siJGlkIjoiMiIsIklkIjoiOGUxMzU1NmQtMTQzZS00ODY1LWExYjAtOTRiMDQxODc0YThk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jkyZDZlMC1mM2I5LTQ4NWQtYTQ1Mi05MGNkNTMxMjJmZjkiLCJUZXh0IjoiSGFsw6Fza292w6EgZXQgYWwuIiwiV0FJVmVyc2lvbiI6IjYuNC4wLjM1In0=}</w:instrText>
          </w:r>
          <w:del w:id="453" w:author="Philipp Alexander Linden" w:date="2020-06-29T16:15:00Z">
            <w:r w:rsidR="001D3817" w:rsidRPr="006A56FF" w:rsidDel="00B00DDC">
              <w:rPr>
                <w:lang w:val="en-US"/>
              </w:rPr>
              <w:fldChar w:fldCharType="separate"/>
            </w:r>
          </w:del>
          <w:r w:rsidR="00952423">
            <w:rPr>
              <w:lang w:val="en-US"/>
            </w:rPr>
            <w:t>Halásková et al.</w:t>
          </w:r>
          <w:del w:id="454" w:author="Philipp Alexander Linden" w:date="2020-06-29T16:15:00Z">
            <w:r w:rsidR="001D3817" w:rsidRPr="006A56FF" w:rsidDel="00B00DDC">
              <w:rPr>
                <w:lang w:val="en-US"/>
              </w:rPr>
              <w:fldChar w:fldCharType="end"/>
            </w:r>
          </w:del>
          <w:customXmlDelRangeStart w:id="455" w:author="Philipp Alexander Linden" w:date="2020-06-29T16:15:00Z"/>
        </w:sdtContent>
      </w:sdt>
      <w:customXmlDelRangeEnd w:id="455"/>
      <w:del w:id="456" w:author="Philipp Alexander Linden" w:date="2020-06-29T16:15:00Z">
        <w:r w:rsidR="001D3817" w:rsidRPr="006A56FF" w:rsidDel="00B00DDC">
          <w:rPr>
            <w:lang w:val="en-US"/>
          </w:rPr>
          <w:delText xml:space="preserve"> </w:delText>
        </w:r>
      </w:del>
      <w:customXmlDelRangeStart w:id="457" w:author="Philipp Alexander Linden" w:date="2020-06-29T16:15:00Z"/>
      <w:sdt>
        <w:sdtPr>
          <w:rPr>
            <w:lang w:val="en-US"/>
          </w:rPr>
          <w:alias w:val="Don't edit this field"/>
          <w:tag w:val="CitaviPlaceholder#27ae11d1-88b3-448f-a06a-03bc3432cd88"/>
          <w:id w:val="-949930580"/>
          <w:placeholder>
            <w:docPart w:val="DefaultPlaceholder_-1854013440"/>
          </w:placeholder>
        </w:sdtPr>
        <w:sdtContent>
          <w:customXmlDelRangeEnd w:id="457"/>
          <w:del w:id="458" w:author="Philipp Alexander Linden" w:date="2020-06-29T16:15:00Z">
            <w:r w:rsidR="001D3817" w:rsidRPr="006A56FF" w:rsidDel="00B00DDC">
              <w:rPr>
                <w:lang w:val="en-US"/>
              </w:rPr>
              <w:fldChar w:fldCharType="begin"/>
            </w:r>
          </w:del>
          <w:r w:rsidR="00952423">
            <w:rPr>
              <w:lang w:val="en-US"/>
            </w:rPr>
            <w:instrText>ADDIN CitaviPlaceholder{eyIkaWQiOiIxIiwiQXNzb2NpYXRlV2l0aFBsYWNlaG9sZGVyVGFnIjoiQ2l0YXZpUGxhY2Vob2xkZXIjNzI5MmQ2ZTAtZjNiOS00ODVkLWE0NTItOTBjZDUzMTIyZmY5IiwiRW50cmllcyI6W3siJGlkIjoiMiIsIklkIjoiZTYzNDE2Y2YtYmY4Ni00M2U5LTlhZGEtNDM4ZTY1MDk5YTQz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I3YWUxMWQxLTg4YjMtNDQ4Zi1hMDZhLTAzYmMzNDMyY2Q4OCIsIlRleHQiOiIoMjAxNykiLCJXQUlWZXJzaW9uIjoiNi40LjAuMzUifQ==}</w:instrText>
          </w:r>
          <w:del w:id="459" w:author="Philipp Alexander Linden" w:date="2020-06-29T16:15:00Z">
            <w:r w:rsidR="001D3817" w:rsidRPr="006A56FF" w:rsidDel="00B00DDC">
              <w:rPr>
                <w:lang w:val="en-US"/>
              </w:rPr>
              <w:fldChar w:fldCharType="separate"/>
            </w:r>
          </w:del>
          <w:r w:rsidR="00952423">
            <w:rPr>
              <w:lang w:val="en-US"/>
            </w:rPr>
            <w:t>(2017)</w:t>
          </w:r>
          <w:del w:id="460" w:author="Philipp Alexander Linden" w:date="2020-06-29T16:15:00Z">
            <w:r w:rsidR="001D3817" w:rsidRPr="006A56FF" w:rsidDel="00B00DDC">
              <w:rPr>
                <w:lang w:val="en-US"/>
              </w:rPr>
              <w:fldChar w:fldCharType="end"/>
            </w:r>
          </w:del>
          <w:customXmlDelRangeStart w:id="461" w:author="Philipp Alexander Linden" w:date="2020-06-29T16:15:00Z"/>
        </w:sdtContent>
      </w:sdt>
      <w:customXmlDelRangeEnd w:id="461"/>
      <w:del w:id="462" w:author="Philipp Alexander Linden" w:date="2020-06-29T16:15:00Z">
        <w:r w:rsidR="001D3817" w:rsidRPr="006A56FF" w:rsidDel="00B00DDC">
          <w:rPr>
            <w:lang w:val="en-US"/>
          </w:rPr>
          <w:delText xml:space="preserve"> find Australia and South Korea in one cluster.</w:delText>
        </w:r>
      </w:del>
    </w:p>
    <w:p w14:paraId="58241F31" w14:textId="226A8088" w:rsidR="00761B67" w:rsidDel="005E05FB" w:rsidRDefault="00CE76F2" w:rsidP="00B82577">
      <w:pPr>
        <w:pStyle w:val="02FlietextEinzug"/>
        <w:rPr>
          <w:del w:id="463" w:author="Philipp Alexander Linden" w:date="2020-06-29T16:15:00Z"/>
          <w:lang w:val="en-US"/>
        </w:rPr>
      </w:pPr>
      <w:del w:id="464" w:author="Philipp Alexander Linden" w:date="2020-06-29T16:15:00Z">
        <w:r w:rsidRPr="006A56FF" w:rsidDel="00B00DDC">
          <w:rPr>
            <w:lang w:val="en-US"/>
          </w:rPr>
          <w:delText xml:space="preserve">This short overview </w:delText>
        </w:r>
        <w:r w:rsidR="00761B67" w:rsidRPr="006A56FF" w:rsidDel="00B00DDC">
          <w:rPr>
            <w:lang w:val="en-US"/>
          </w:rPr>
          <w:delText>on existing LTC typologies show</w:delText>
        </w:r>
        <w:r w:rsidR="006D1F30" w:rsidRPr="006A56FF" w:rsidDel="00B00DDC">
          <w:rPr>
            <w:lang w:val="en-US"/>
          </w:rPr>
          <w:delText xml:space="preserve">s room for extension. </w:delText>
        </w:r>
        <w:r w:rsidR="0003105A" w:rsidRPr="006A56FF" w:rsidDel="00B00DDC">
          <w:rPr>
            <w:lang w:val="en-US"/>
          </w:rPr>
          <w:delText>First, m</w:delText>
        </w:r>
        <w:r w:rsidR="006D1F30" w:rsidRPr="006A56FF" w:rsidDel="00B00DDC">
          <w:rPr>
            <w:lang w:val="en-US"/>
          </w:rPr>
          <w:delText xml:space="preserve">ost typologies only use quantitative indicators where a </w:delText>
        </w:r>
        <w:r w:rsidR="00245A78" w:rsidRPr="006A56FF" w:rsidDel="00B00DDC">
          <w:rPr>
            <w:lang w:val="en-US"/>
          </w:rPr>
          <w:delText>huge</w:delText>
        </w:r>
        <w:r w:rsidR="006D1F30" w:rsidRPr="006A56FF" w:rsidDel="00B00DDC">
          <w:rPr>
            <w:lang w:val="en-US"/>
          </w:rPr>
          <w:delText xml:space="preserve"> weight lies on financing indicators. </w:delText>
        </w:r>
        <w:r w:rsidR="0003105A" w:rsidRPr="006A56FF" w:rsidDel="00B00DDC">
          <w:rPr>
            <w:lang w:val="en-US"/>
          </w:rPr>
          <w:delText>Additional, e.g. i</w:delText>
        </w:r>
        <w:r w:rsidR="006D1F30" w:rsidRPr="006A56FF" w:rsidDel="00B00DDC">
          <w:rPr>
            <w:lang w:val="en-US"/>
          </w:rPr>
          <w:delText xml:space="preserve">nstitutional indicators </w:delText>
        </w:r>
        <w:r w:rsidRPr="006A56FF" w:rsidDel="00B00DDC">
          <w:rPr>
            <w:lang w:val="en-US"/>
          </w:rPr>
          <w:delText>focusing on access to long-term care are rarely used</w:delText>
        </w:r>
        <w:r w:rsidR="0003105A" w:rsidRPr="006A56FF" w:rsidDel="00B00DDC">
          <w:rPr>
            <w:lang w:val="en-US"/>
          </w:rPr>
          <w:delText xml:space="preserve"> here</w:delText>
        </w:r>
        <w:r w:rsidRPr="006A56FF" w:rsidDel="00B00DDC">
          <w:rPr>
            <w:lang w:val="en-US"/>
          </w:rPr>
          <w:delText xml:space="preserve">. </w:delText>
        </w:r>
        <w:r w:rsidR="00761B67" w:rsidRPr="006A56FF" w:rsidDel="00B00DDC">
          <w:rPr>
            <w:lang w:val="en-US"/>
          </w:rPr>
          <w:delText>Second</w:delText>
        </w:r>
        <w:r w:rsidRPr="006A56FF" w:rsidDel="00B00DDC">
          <w:rPr>
            <w:lang w:val="en-US"/>
          </w:rPr>
          <w:delText>, many typologies have a Eu</w:delText>
        </w:r>
        <w:r w:rsidR="00761B67" w:rsidRPr="006A56FF" w:rsidDel="00B00DDC">
          <w:rPr>
            <w:lang w:val="en-US"/>
          </w:rPr>
          <w:delText>r</w:delText>
        </w:r>
        <w:r w:rsidRPr="006A56FF" w:rsidDel="00B00DDC">
          <w:rPr>
            <w:lang w:val="en-US"/>
          </w:rPr>
          <w:delText xml:space="preserve">opean focus or only use a small sample of countries. </w:delText>
        </w:r>
        <w:r w:rsidR="0003105A" w:rsidRPr="006A56FF" w:rsidDel="00B00DDC">
          <w:rPr>
            <w:lang w:val="en-US"/>
          </w:rPr>
          <w:delText>Thus, w</w:delText>
        </w:r>
        <w:r w:rsidRPr="006A56FF" w:rsidDel="00B00DDC">
          <w:rPr>
            <w:lang w:val="en-US"/>
          </w:rPr>
          <w:delText>e would like to extend these typologies by using an OECD sample with as man</w:delText>
        </w:r>
        <w:r w:rsidR="00761B67" w:rsidRPr="006A56FF" w:rsidDel="00B00DDC">
          <w:rPr>
            <w:lang w:val="en-US"/>
          </w:rPr>
          <w:delText>y</w:delText>
        </w:r>
        <w:r w:rsidRPr="006A56FF" w:rsidDel="00B00DDC">
          <w:rPr>
            <w:lang w:val="en-US"/>
          </w:rPr>
          <w:delText xml:space="preserve"> countries as possible</w:delText>
        </w:r>
        <w:r w:rsidR="00761B67" w:rsidRPr="006A56FF" w:rsidDel="00B00DDC">
          <w:rPr>
            <w:lang w:val="en-US"/>
          </w:rPr>
          <w:delText>.</w:delText>
        </w:r>
      </w:del>
    </w:p>
    <w:p w14:paraId="6AD1AE6E" w14:textId="62C5DD35" w:rsidR="005E05FB" w:rsidRDefault="005E05FB" w:rsidP="00CF57A8">
      <w:pPr>
        <w:pStyle w:val="berschrift3"/>
        <w:rPr>
          <w:ins w:id="465" w:author="Philipp Alexander Linden" w:date="2020-06-29T16:20:00Z"/>
          <w:lang w:val="en-US"/>
        </w:rPr>
      </w:pPr>
      <w:ins w:id="466" w:author="Philipp Alexander Linden" w:date="2020-06-29T16:20:00Z">
        <w:r>
          <w:rPr>
            <w:lang w:val="en-US"/>
          </w:rPr>
          <w:t>An overview on existing typologies</w:t>
        </w:r>
      </w:ins>
    </w:p>
    <w:p w14:paraId="2626CFF0" w14:textId="49A65318" w:rsidR="005E05FB" w:rsidRPr="005E05FB" w:rsidDel="00952423" w:rsidRDefault="005E05FB" w:rsidP="005E05FB">
      <w:pPr>
        <w:pStyle w:val="02FlietextEinzug"/>
        <w:ind w:firstLine="0"/>
        <w:rPr>
          <w:ins w:id="467" w:author="Philipp Alexander Linden" w:date="2020-06-29T16:20:00Z"/>
          <w:del w:id="468" w:author="Mareike Ariaans" w:date="2020-07-06T11:48:00Z"/>
          <w:lang w:val="en-US"/>
        </w:rPr>
      </w:pPr>
      <w:ins w:id="469" w:author="Philipp Alexander Linden" w:date="2020-06-29T16:20:00Z">
        <w:del w:id="470" w:author="Mareike Ariaans" w:date="2020-07-06T11:48:00Z">
          <w:r w:rsidRPr="005E05FB" w:rsidDel="00952423">
            <w:rPr>
              <w:lang w:val="en-US"/>
            </w:rPr>
            <w:delText xml:space="preserve">Although quality and performance indicators like the percentage of patients with pressure ulcers or unintended weight loss are not available for a larger comparative country sample </w:delText>
          </w:r>
        </w:del>
      </w:ins>
      <w:customXmlInsRangeStart w:id="471" w:author="Philipp Alexander Linden" w:date="2020-06-29T16:20:00Z"/>
      <w:customXmlDelRangeStart w:id="472" w:author="Mareike Ariaans" w:date="2020-07-06T11:48:00Z"/>
      <w:sdt>
        <w:sdtPr>
          <w:rPr>
            <w:lang w:val="en-US"/>
          </w:rPr>
          <w:alias w:val="Don't edit this field"/>
          <w:tag w:val="CitaviPlaceholder#618ad2db-f4e6-4262-bbcf-6b51a5d3b6ce"/>
          <w:id w:val="353540765"/>
          <w:placeholder>
            <w:docPart w:val="4118B0A02F2141DCB251311D18CB2180"/>
          </w:placeholder>
        </w:sdtPr>
        <w:sdtContent>
          <w:customXmlInsRangeEnd w:id="471"/>
          <w:customXmlDelRangeEnd w:id="472"/>
          <w:ins w:id="473" w:author="Philipp Alexander Linden" w:date="2020-06-29T16:20:00Z">
            <w:del w:id="474" w:author="Mareike Ariaans" w:date="2020-07-06T11:48:00Z">
              <w:r w:rsidRPr="005E05FB" w:rsidDel="00952423">
                <w:rPr>
                  <w:lang w:val="en-US"/>
                </w:rPr>
                <w:fldChar w:fldCharType="begin"/>
              </w:r>
            </w:del>
          </w:ins>
          <w:del w:id="475" w:author="Mareike Ariaans" w:date="2020-07-06T11:48:00Z">
            <w:r w:rsidR="00952423" w:rsidDel="00952423">
              <w:rPr>
                <w:lang w:val="en-US"/>
              </w:rPr>
              <w:delInstrText>ADDIN CitaviPlaceholder{eyIkaWQiOiIxIiwiRW50cmllcyI6W3siJGlkIjoiMiIsIklkIjoiZGRjZTljOTQtNzkzNi00NWVlLWE2NjktNGM1MTRiOWE3MWJj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Jc0xvY2FsQ2xvdWRQcm9qZWN0RmlsZUxpbmsiOmZhbHNl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M2MThhZDJkYi1mNGU2LTQyNjItYmJjZi02YjUxYTVkM2I2Y2UiLCJUZXh0IjoiKEhhbGZlbnMgZXQgYWwuLCAyMDEzKSIsIldBSVZlcnNpb24iOiI2LjQuMC4zNSJ9}</w:delInstrText>
            </w:r>
          </w:del>
          <w:ins w:id="476" w:author="Philipp Alexander Linden" w:date="2020-06-29T16:20:00Z">
            <w:del w:id="477" w:author="Mareike Ariaans" w:date="2020-07-06T11:48:00Z">
              <w:r w:rsidRPr="005E05FB" w:rsidDel="00952423">
                <w:rPr>
                  <w:lang w:val="en-US"/>
                </w:rPr>
                <w:fldChar w:fldCharType="separate"/>
              </w:r>
            </w:del>
          </w:ins>
          <w:r w:rsidR="00952423">
            <w:rPr>
              <w:lang w:val="en-US"/>
            </w:rPr>
            <w:t>(Halfens et al., 2013)</w:t>
          </w:r>
          <w:ins w:id="478" w:author="Philipp Alexander Linden" w:date="2020-06-29T16:20:00Z">
            <w:del w:id="479" w:author="Mareike Ariaans" w:date="2020-07-06T11:48:00Z">
              <w:r w:rsidRPr="005E05FB" w:rsidDel="00952423">
                <w:rPr>
                  <w:lang w:val="en-US"/>
                </w:rPr>
                <w:fldChar w:fldCharType="end"/>
              </w:r>
            </w:del>
          </w:ins>
          <w:customXmlInsRangeStart w:id="480" w:author="Philipp Alexander Linden" w:date="2020-06-29T16:20:00Z"/>
          <w:customXmlDelRangeStart w:id="481" w:author="Mareike Ariaans" w:date="2020-07-06T11:48:00Z"/>
        </w:sdtContent>
      </w:sdt>
      <w:customXmlInsRangeEnd w:id="480"/>
      <w:customXmlDelRangeEnd w:id="481"/>
      <w:ins w:id="482" w:author="Philipp Alexander Linden" w:date="2020-06-29T16:20:00Z">
        <w:del w:id="483" w:author="Mareike Ariaans" w:date="2020-07-06T11:48:00Z">
          <w:r w:rsidRPr="005E05FB" w:rsidDel="00952423">
            <w:rPr>
              <w:lang w:val="en-US"/>
            </w:rPr>
            <w:delText xml:space="preserve">, some typologies still include quality indicators in their classification systems. </w:delText>
          </w:r>
        </w:del>
      </w:ins>
      <w:customXmlInsRangeStart w:id="484" w:author="Philipp Alexander Linden" w:date="2020-06-29T16:20:00Z"/>
      <w:customXmlDelRangeStart w:id="485" w:author="Mareike Ariaans" w:date="2020-07-06T11:48:00Z"/>
      <w:sdt>
        <w:sdtPr>
          <w:rPr>
            <w:lang w:val="en-US"/>
          </w:rPr>
          <w:alias w:val="Don't edit this field"/>
          <w:tag w:val="CitaviPlaceholder#d2638525-aaf5-4628-8e99-606a90e30635"/>
          <w:id w:val="-814409031"/>
          <w:placeholder>
            <w:docPart w:val="AE3CD07E18024BD6B7A2D2385F950BDC"/>
          </w:placeholder>
        </w:sdtPr>
        <w:sdtContent>
          <w:customXmlInsRangeEnd w:id="484"/>
          <w:customXmlDelRangeEnd w:id="485"/>
          <w:ins w:id="486" w:author="Philipp Alexander Linden" w:date="2020-06-29T16:20:00Z">
            <w:del w:id="487" w:author="Mareike Ariaans" w:date="2020-07-06T11:48:00Z">
              <w:r w:rsidRPr="005E05FB" w:rsidDel="00952423">
                <w:rPr>
                  <w:lang w:val="en-US"/>
                </w:rPr>
                <w:fldChar w:fldCharType="begin"/>
              </w:r>
            </w:del>
          </w:ins>
          <w:del w:id="488" w:author="Mareike Ariaans" w:date="2020-07-06T11:48:00Z">
            <w:r w:rsidR="00952423" w:rsidDel="00952423">
              <w:rPr>
                <w:lang w:val="en-US"/>
              </w:rPr>
              <w:del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NkMjYzODUyNS1hYWY1LTQ2MjgtOGU5OS02MDZhOTBlMzA2MzUiLCJUZXh0IjoiRGFtaWFuaSBldCBhbC4iLCJXQUlWZXJzaW9uIjoiNi40LjAuMzUifQ==}</w:delInstrText>
            </w:r>
          </w:del>
          <w:ins w:id="489" w:author="Philipp Alexander Linden" w:date="2020-06-29T16:20:00Z">
            <w:del w:id="490" w:author="Mareike Ariaans" w:date="2020-07-06T11:48:00Z">
              <w:r w:rsidRPr="005E05FB" w:rsidDel="00952423">
                <w:rPr>
                  <w:lang w:val="en-US"/>
                </w:rPr>
                <w:fldChar w:fldCharType="separate"/>
              </w:r>
            </w:del>
          </w:ins>
          <w:r w:rsidR="00952423">
            <w:rPr>
              <w:lang w:val="en-US"/>
            </w:rPr>
            <w:t>Damiani et al.</w:t>
          </w:r>
          <w:ins w:id="491" w:author="Philipp Alexander Linden" w:date="2020-06-29T16:20:00Z">
            <w:del w:id="492" w:author="Mareike Ariaans" w:date="2020-07-06T11:48:00Z">
              <w:r w:rsidRPr="005E05FB" w:rsidDel="00952423">
                <w:rPr>
                  <w:lang w:val="en-US"/>
                </w:rPr>
                <w:fldChar w:fldCharType="end"/>
              </w:r>
            </w:del>
          </w:ins>
          <w:customXmlInsRangeStart w:id="493" w:author="Philipp Alexander Linden" w:date="2020-06-29T16:20:00Z"/>
          <w:customXmlDelRangeStart w:id="494" w:author="Mareike Ariaans" w:date="2020-07-06T11:48:00Z"/>
        </w:sdtContent>
      </w:sdt>
      <w:customXmlInsRangeEnd w:id="493"/>
      <w:customXmlDelRangeEnd w:id="494"/>
      <w:ins w:id="495" w:author="Philipp Alexander Linden" w:date="2020-06-29T16:20:00Z">
        <w:del w:id="496" w:author="Mareike Ariaans" w:date="2020-07-06T11:48:00Z">
          <w:r w:rsidRPr="005E05FB" w:rsidDel="00952423">
            <w:rPr>
              <w:lang w:val="en-US"/>
            </w:rPr>
            <w:delText xml:space="preserve"> </w:delText>
          </w:r>
        </w:del>
      </w:ins>
      <w:customXmlInsRangeStart w:id="497" w:author="Philipp Alexander Linden" w:date="2020-06-29T16:20:00Z"/>
      <w:customXmlDelRangeStart w:id="498" w:author="Mareike Ariaans" w:date="2020-07-06T11:48:00Z"/>
      <w:sdt>
        <w:sdtPr>
          <w:rPr>
            <w:lang w:val="en-US"/>
          </w:rPr>
          <w:alias w:val="Don't edit this field"/>
          <w:tag w:val="CitaviPlaceholder#5e1e01fc-e3d3-4a6b-934b-ac94ed425654"/>
          <w:id w:val="1948271745"/>
          <w:placeholder>
            <w:docPart w:val="AE3CD07E18024BD6B7A2D2385F950BDC"/>
          </w:placeholder>
        </w:sdtPr>
        <w:sdtContent>
          <w:customXmlInsRangeEnd w:id="497"/>
          <w:customXmlDelRangeEnd w:id="498"/>
          <w:ins w:id="499" w:author="Philipp Alexander Linden" w:date="2020-06-29T16:20:00Z">
            <w:del w:id="500" w:author="Mareike Ariaans" w:date="2020-07-06T11:48:00Z">
              <w:r w:rsidRPr="005E05FB" w:rsidDel="00952423">
                <w:rPr>
                  <w:lang w:val="en-US"/>
                </w:rPr>
                <w:fldChar w:fldCharType="begin"/>
              </w:r>
            </w:del>
          </w:ins>
          <w:del w:id="501" w:author="Mareike Ariaans" w:date="2020-07-06T11:48:00Z">
            <w:r w:rsidR="00952423" w:rsidDel="00952423">
              <w:rPr>
                <w:lang w:val="en-US"/>
              </w:rPr>
              <w:del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DZUMTA6MzY6MDE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1ZTFlMDFmYy1lM2QzLTRhNmItOTM0Yi1hYzk0ZWQ0MjU2NTQiLCJUZXh0IjoiKDIwMTEpIiwiV0FJVmVyc2lvbiI6IjYuNC4wLjM1In0=}</w:delInstrText>
            </w:r>
          </w:del>
          <w:ins w:id="502" w:author="Philipp Alexander Linden" w:date="2020-06-29T16:20:00Z">
            <w:del w:id="503" w:author="Mareike Ariaans" w:date="2020-07-06T11:48:00Z">
              <w:r w:rsidRPr="005E05FB" w:rsidDel="00952423">
                <w:rPr>
                  <w:lang w:val="en-US"/>
                </w:rPr>
                <w:fldChar w:fldCharType="separate"/>
              </w:r>
            </w:del>
          </w:ins>
          <w:r w:rsidR="00952423">
            <w:rPr>
              <w:lang w:val="en-US"/>
            </w:rPr>
            <w:t>(2011)</w:t>
          </w:r>
          <w:ins w:id="504" w:author="Philipp Alexander Linden" w:date="2020-06-29T16:20:00Z">
            <w:del w:id="505" w:author="Mareike Ariaans" w:date="2020-07-06T11:48:00Z">
              <w:r w:rsidRPr="005E05FB" w:rsidDel="00952423">
                <w:rPr>
                  <w:lang w:val="en-US"/>
                </w:rPr>
                <w:fldChar w:fldCharType="end"/>
              </w:r>
            </w:del>
          </w:ins>
          <w:customXmlInsRangeStart w:id="506" w:author="Philipp Alexander Linden" w:date="2020-06-29T16:20:00Z"/>
          <w:customXmlDelRangeStart w:id="507" w:author="Mareike Ariaans" w:date="2020-07-06T11:48:00Z"/>
        </w:sdtContent>
      </w:sdt>
      <w:customXmlInsRangeEnd w:id="506"/>
      <w:customXmlDelRangeEnd w:id="507"/>
      <w:ins w:id="508" w:author="Philipp Alexander Linden" w:date="2020-06-29T16:20:00Z">
        <w:del w:id="509" w:author="Mareike Ariaans" w:date="2020-07-06T11:48:00Z">
          <w:r w:rsidRPr="005E05FB" w:rsidDel="00952423">
            <w:rPr>
              <w:lang w:val="en-US"/>
            </w:rPr>
            <w:delText xml:space="preserve"> for example use the share of people over 80 reporting good or very good health and the perceived limitations in ADLs for people aged </w:delText>
          </w:r>
          <w:r w:rsidRPr="005E05FB" w:rsidDel="00952423">
            <w:rPr>
              <w:lang w:val="en-US"/>
            </w:rPr>
            <w:lastRenderedPageBreak/>
            <w:delText xml:space="preserve">65 or older. </w:delText>
          </w:r>
        </w:del>
      </w:ins>
      <w:customXmlInsRangeStart w:id="510" w:author="Philipp Alexander Linden" w:date="2020-06-29T16:20:00Z"/>
      <w:customXmlDelRangeStart w:id="511" w:author="Mareike Ariaans" w:date="2020-07-06T11:48:00Z"/>
      <w:sdt>
        <w:sdtPr>
          <w:rPr>
            <w:lang w:val="en-US"/>
          </w:rPr>
          <w:alias w:val="Don't edit this field"/>
          <w:tag w:val="CitaviPlaceholder#6b1333f2-3de4-4caf-ac66-6329bdf0fa83"/>
          <w:id w:val="1842504750"/>
          <w:placeholder>
            <w:docPart w:val="AE3CD07E18024BD6B7A2D2385F950BDC"/>
          </w:placeholder>
        </w:sdtPr>
        <w:sdtContent>
          <w:customXmlInsRangeEnd w:id="510"/>
          <w:customXmlDelRangeEnd w:id="511"/>
          <w:ins w:id="512" w:author="Philipp Alexander Linden" w:date="2020-06-29T16:20:00Z">
            <w:del w:id="513" w:author="Mareike Ariaans" w:date="2020-07-06T11:48:00Z">
              <w:r w:rsidRPr="005E05FB" w:rsidDel="00952423">
                <w:rPr>
                  <w:lang w:val="en-US"/>
                </w:rPr>
                <w:fldChar w:fldCharType="begin"/>
              </w:r>
            </w:del>
          </w:ins>
          <w:del w:id="514" w:author="Mareike Ariaans" w:date="2020-07-06T11:48:00Z">
            <w:r w:rsidR="00952423" w:rsidDel="00952423">
              <w:rPr>
                <w:lang w:val="en-US"/>
              </w:rPr>
              <w:del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2YjEzMzNmMi0zZGU0LTRjYWYtYWM2Ni02MzI5YmRmMGZhODMiLCJUZXh0IjoiS3JhdXMgZXQgYWwuIiwiV0FJVmVyc2lvbiI6IjYuNC4wLjM1In0=}</w:delInstrText>
            </w:r>
          </w:del>
          <w:ins w:id="515" w:author="Philipp Alexander Linden" w:date="2020-06-29T16:20:00Z">
            <w:del w:id="516" w:author="Mareike Ariaans" w:date="2020-07-06T11:48:00Z">
              <w:r w:rsidRPr="005E05FB" w:rsidDel="00952423">
                <w:rPr>
                  <w:lang w:val="en-US"/>
                </w:rPr>
                <w:fldChar w:fldCharType="separate"/>
              </w:r>
            </w:del>
          </w:ins>
          <w:r w:rsidR="00952423">
            <w:rPr>
              <w:lang w:val="en-US"/>
            </w:rPr>
            <w:t>Kraus et al.</w:t>
          </w:r>
          <w:ins w:id="517" w:author="Philipp Alexander Linden" w:date="2020-06-29T16:20:00Z">
            <w:del w:id="518" w:author="Mareike Ariaans" w:date="2020-07-06T11:48:00Z">
              <w:r w:rsidRPr="005E05FB" w:rsidDel="00952423">
                <w:rPr>
                  <w:lang w:val="en-US"/>
                </w:rPr>
                <w:fldChar w:fldCharType="end"/>
              </w:r>
            </w:del>
          </w:ins>
          <w:customXmlInsRangeStart w:id="519" w:author="Philipp Alexander Linden" w:date="2020-06-29T16:20:00Z"/>
          <w:customXmlDelRangeStart w:id="520" w:author="Mareike Ariaans" w:date="2020-07-06T11:48:00Z"/>
        </w:sdtContent>
      </w:sdt>
      <w:customXmlInsRangeEnd w:id="519"/>
      <w:customXmlDelRangeEnd w:id="520"/>
      <w:ins w:id="521" w:author="Philipp Alexander Linden" w:date="2020-06-29T16:20:00Z">
        <w:del w:id="522" w:author="Mareike Ariaans" w:date="2020-07-06T11:48:00Z">
          <w:r w:rsidRPr="005E05FB" w:rsidDel="00952423">
            <w:rPr>
              <w:lang w:val="en-US"/>
            </w:rPr>
            <w:delText xml:space="preserve"> </w:delText>
          </w:r>
        </w:del>
      </w:ins>
      <w:customXmlInsRangeStart w:id="523" w:author="Philipp Alexander Linden" w:date="2020-06-29T16:20:00Z"/>
      <w:customXmlDelRangeStart w:id="524" w:author="Mareike Ariaans" w:date="2020-07-06T11:48:00Z"/>
      <w:sdt>
        <w:sdtPr>
          <w:rPr>
            <w:lang w:val="en-US"/>
          </w:rPr>
          <w:alias w:val="Don't edit this field"/>
          <w:tag w:val="CitaviPlaceholder#c93e50be-dd2b-4a28-9942-ff481d9db983"/>
          <w:id w:val="-2038966012"/>
          <w:placeholder>
            <w:docPart w:val="AE3CD07E18024BD6B7A2D2385F950BDC"/>
          </w:placeholder>
        </w:sdtPr>
        <w:sdtContent>
          <w:customXmlInsRangeEnd w:id="523"/>
          <w:customXmlDelRangeEnd w:id="524"/>
          <w:ins w:id="525" w:author="Philipp Alexander Linden" w:date="2020-06-29T16:20:00Z">
            <w:del w:id="526" w:author="Mareike Ariaans" w:date="2020-07-06T11:48:00Z">
              <w:r w:rsidRPr="005E05FB" w:rsidDel="00952423">
                <w:rPr>
                  <w:lang w:val="en-US"/>
                </w:rPr>
                <w:fldChar w:fldCharType="begin"/>
              </w:r>
            </w:del>
          </w:ins>
          <w:del w:id="527" w:author="Mareike Ariaans" w:date="2020-07-06T11:48:00Z">
            <w:r w:rsidR="00952423" w:rsidDel="00952423">
              <w:rPr>
                <w:lang w:val="en-US"/>
              </w:rPr>
              <w:del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M5M2U1MGJlLWRkMmItNGEyOC05OTQyLWZmNDgxZDlkYjk4MyIsIlRleHQiOiIoMjAxMCkiLCJXQUlWZXJzaW9uIjoiNi40LjAuMzUifQ==}</w:delInstrText>
            </w:r>
          </w:del>
          <w:ins w:id="528" w:author="Philipp Alexander Linden" w:date="2020-06-29T16:20:00Z">
            <w:del w:id="529" w:author="Mareike Ariaans" w:date="2020-07-06T11:48:00Z">
              <w:r w:rsidRPr="005E05FB" w:rsidDel="00952423">
                <w:rPr>
                  <w:lang w:val="en-US"/>
                </w:rPr>
                <w:fldChar w:fldCharType="separate"/>
              </w:r>
            </w:del>
          </w:ins>
          <w:r w:rsidR="00952423">
            <w:rPr>
              <w:lang w:val="en-US"/>
            </w:rPr>
            <w:t>(2010)</w:t>
          </w:r>
          <w:ins w:id="530" w:author="Philipp Alexander Linden" w:date="2020-06-29T16:20:00Z">
            <w:del w:id="531" w:author="Mareike Ariaans" w:date="2020-07-06T11:48:00Z">
              <w:r w:rsidRPr="005E05FB" w:rsidDel="00952423">
                <w:rPr>
                  <w:lang w:val="en-US"/>
                </w:rPr>
                <w:fldChar w:fldCharType="end"/>
              </w:r>
            </w:del>
          </w:ins>
          <w:customXmlInsRangeStart w:id="532" w:author="Philipp Alexander Linden" w:date="2020-06-29T16:20:00Z"/>
          <w:customXmlDelRangeStart w:id="533" w:author="Mareike Ariaans" w:date="2020-07-06T11:48:00Z"/>
        </w:sdtContent>
      </w:sdt>
      <w:customXmlInsRangeEnd w:id="532"/>
      <w:customXmlDelRangeEnd w:id="533"/>
      <w:ins w:id="534" w:author="Philipp Alexander Linden" w:date="2020-06-29T16:20:00Z">
        <w:del w:id="535" w:author="Mareike Ariaans" w:date="2020-07-06T11:48:00Z">
          <w:r w:rsidRPr="005E05FB" w:rsidDel="00952423">
            <w:rPr>
              <w:lang w:val="en-US"/>
            </w:rPr>
            <w:delText xml:space="preserve"> take institutional indicators of mandatory quality assurance systems and the degree and functioning of integrated services. </w:delText>
          </w:r>
        </w:del>
      </w:ins>
    </w:p>
    <w:p w14:paraId="3A03EB13" w14:textId="064E0E0B" w:rsidR="005E05FB" w:rsidRPr="005E05FB" w:rsidRDefault="005F6D29">
      <w:pPr>
        <w:pStyle w:val="02FlietextEinzug"/>
        <w:ind w:firstLine="0"/>
        <w:rPr>
          <w:ins w:id="536" w:author="Philipp Alexander Linden" w:date="2020-06-29T16:20:00Z"/>
          <w:lang w:val="en-US"/>
        </w:rPr>
        <w:pPrChange w:id="537" w:author="Mareike Ariaans" w:date="2020-07-06T12:20:00Z">
          <w:pPr>
            <w:pStyle w:val="02FlietextEinzug"/>
          </w:pPr>
        </w:pPrChange>
      </w:pPr>
      <w:ins w:id="538" w:author="Mareike Ariaans" w:date="2020-07-06T12:21:00Z">
        <w:r>
          <w:rPr>
            <w:lang w:val="en-US"/>
          </w:rPr>
          <w:t xml:space="preserve">Most existing typologies are </w:t>
        </w:r>
      </w:ins>
      <w:ins w:id="539" w:author="Mareike Ariaans" w:date="2020-07-06T12:50:00Z">
        <w:r w:rsidR="00BC7C5E">
          <w:rPr>
            <w:lang w:val="en-US"/>
          </w:rPr>
          <w:t xml:space="preserve">solely </w:t>
        </w:r>
      </w:ins>
      <w:ins w:id="540" w:author="Mareike Ariaans" w:date="2020-07-06T12:21:00Z">
        <w:r>
          <w:rPr>
            <w:lang w:val="en-US"/>
          </w:rPr>
          <w:t>based</w:t>
        </w:r>
      </w:ins>
      <w:ins w:id="541" w:author="Mareike Ariaans" w:date="2020-07-06T12:24:00Z">
        <w:r>
          <w:rPr>
            <w:lang w:val="en-US"/>
          </w:rPr>
          <w:t xml:space="preserve"> on quantitative indictors</w:t>
        </w:r>
      </w:ins>
      <w:ins w:id="542" w:author="Mareike Ariaans" w:date="2020-07-06T12:25:00Z">
        <w:r w:rsidR="00BC7C5E">
          <w:rPr>
            <w:lang w:val="en-US"/>
          </w:rPr>
          <w:t>, usually taking up</w:t>
        </w:r>
      </w:ins>
      <w:ins w:id="543" w:author="Mareike Ariaans" w:date="2020-07-06T12:21:00Z">
        <w:r>
          <w:rPr>
            <w:lang w:val="en-US"/>
          </w:rPr>
          <w:t xml:space="preserve"> </w:t>
        </w:r>
      </w:ins>
      <w:ins w:id="544" w:author="Philipp Alexander Linden" w:date="2020-06-29T16:20:00Z">
        <w:del w:id="545" w:author="Mareike Ariaans" w:date="2020-07-06T12:20:00Z">
          <w:r w:rsidR="005E05FB" w:rsidRPr="005E05FB" w:rsidDel="005F6D29">
            <w:rPr>
              <w:lang w:val="en-US"/>
            </w:rPr>
            <w:delText>I</w:delText>
          </w:r>
        </w:del>
        <w:del w:id="546" w:author="Mareike Ariaans" w:date="2020-07-06T12:25:00Z">
          <w:r w:rsidR="005E05FB" w:rsidRPr="005E05FB" w:rsidDel="005F6D29">
            <w:rPr>
              <w:lang w:val="en-US"/>
            </w:rPr>
            <w:delText>n</w:delText>
          </w:r>
        </w:del>
        <w:del w:id="547" w:author="Mareike Ariaans" w:date="2020-07-06T12:21:00Z">
          <w:r w:rsidR="005E05FB" w:rsidRPr="005E05FB" w:rsidDel="005F6D29">
            <w:rPr>
              <w:lang w:val="en-US"/>
            </w:rPr>
            <w:delText xml:space="preserve"> contrast to these</w:delText>
          </w:r>
        </w:del>
        <w:del w:id="548" w:author="Mareike Ariaans" w:date="2020-07-06T12:26:00Z">
          <w:r w:rsidR="005E05FB" w:rsidRPr="005E05FB" w:rsidDel="005F6D29">
            <w:rPr>
              <w:lang w:val="en-US"/>
            </w:rPr>
            <w:delText xml:space="preserve"> quantitative</w:delText>
          </w:r>
        </w:del>
        <w:r w:rsidR="005E05FB" w:rsidRPr="005E05FB">
          <w:rPr>
            <w:lang w:val="en-US"/>
          </w:rPr>
          <w:t xml:space="preserve"> OECD and Eurostat indicators</w:t>
        </w:r>
        <w:del w:id="549" w:author="Mareike Ariaans" w:date="2020-07-06T12:21:00Z">
          <w:r w:rsidR="005E05FB" w:rsidRPr="005E05FB" w:rsidDel="005F6D29">
            <w:rPr>
              <w:lang w:val="en-US"/>
            </w:rPr>
            <w:delText xml:space="preserve">, on which nearly all typologies are based </w:delText>
          </w:r>
        </w:del>
      </w:ins>
      <w:customXmlInsRangeStart w:id="550" w:author="Philipp Alexander Linden" w:date="2020-06-29T16:20:00Z"/>
      <w:sdt>
        <w:sdtPr>
          <w:rPr>
            <w:lang w:val="en-US"/>
          </w:rPr>
          <w:alias w:val="Don’t edit this field."/>
          <w:tag w:val="CitaviPlaceholder#d8de9a1f-9524-46c7-bfd0-27622af51218"/>
          <w:id w:val="-634178680"/>
          <w:placeholder>
            <w:docPart w:val="E8AF97B8681D4B41AE16451455298E75"/>
          </w:placeholder>
        </w:sdtPr>
        <w:sdtContent>
          <w:customXmlInsRangeEnd w:id="550"/>
          <w:ins w:id="551" w:author="Philipp Alexander Linden" w:date="2020-06-29T16:20:00Z">
            <w:r w:rsidR="005E05FB" w:rsidRPr="005E05FB">
              <w:rPr>
                <w:lang w:val="en-US"/>
              </w:rPr>
              <w:fldChar w:fldCharType="begin"/>
            </w:r>
          </w:ins>
          <w:r w:rsidR="00952423">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ins w:id="552" w:author="Philipp Alexander Linden" w:date="2020-06-29T16:20:00Z">
            <w:r w:rsidR="005E05FB" w:rsidRPr="005E05FB">
              <w:rPr>
                <w:lang w:val="en-US"/>
              </w:rPr>
              <w:fldChar w:fldCharType="separate"/>
            </w:r>
          </w:ins>
          <w:r w:rsidR="00952423">
            <w:rPr>
              <w:lang w:val="en-US"/>
            </w:rPr>
            <w:t>(Alber, 1995; Colombo, 2012; Damiani et al., 2011; Kraus et al., 2010)</w:t>
          </w:r>
          <w:ins w:id="553" w:author="Philipp Alexander Linden" w:date="2020-06-29T16:20:00Z">
            <w:r w:rsidR="005E05FB" w:rsidRPr="005E05FB">
              <w:rPr>
                <w:lang w:val="en-US"/>
              </w:rPr>
              <w:fldChar w:fldCharType="end"/>
            </w:r>
          </w:ins>
          <w:customXmlInsRangeStart w:id="554" w:author="Philipp Alexander Linden" w:date="2020-06-29T16:20:00Z"/>
        </w:sdtContent>
      </w:sdt>
      <w:customXmlInsRangeEnd w:id="554"/>
      <w:ins w:id="555" w:author="Philipp Alexander Linden" w:date="2020-06-29T16:20:00Z">
        <w:r w:rsidR="005E05FB" w:rsidRPr="005E05FB">
          <w:rPr>
            <w:lang w:val="en-US"/>
          </w:rPr>
          <w:t>,</w:t>
        </w:r>
      </w:ins>
      <w:ins w:id="556" w:author="Mareike Ariaans" w:date="2020-07-06T12:26:00Z">
        <w:r>
          <w:rPr>
            <w:lang w:val="en-US"/>
          </w:rPr>
          <w:t xml:space="preserve"> but also </w:t>
        </w:r>
        <w:r w:rsidRPr="005E05FB">
          <w:rPr>
            <w:lang w:val="en-US"/>
          </w:rPr>
          <w:t>Share-Data (micro-data)</w:t>
        </w:r>
        <w:r>
          <w:rPr>
            <w:lang w:val="en-US"/>
          </w:rPr>
          <w:t xml:space="preserve"> are used</w:t>
        </w:r>
      </w:ins>
      <w:ins w:id="557" w:author="Philipp Alexander Linden" w:date="2020-06-29T16:20:00Z">
        <w:r w:rsidR="005E05FB" w:rsidRPr="005E05FB">
          <w:rPr>
            <w:lang w:val="en-US"/>
          </w:rPr>
          <w:t xml:space="preserve"> </w:t>
        </w:r>
      </w:ins>
      <w:sdt>
        <w:sdtPr>
          <w:rPr>
            <w:lang w:val="en-US"/>
          </w:rPr>
          <w:alias w:val="To edit, see citavi.com/edit"/>
          <w:tag w:val="CitaviPlaceholder#363ff3ea-769a-4c91-b512-1a73bcc1f2ff"/>
          <w:id w:val="824940676"/>
          <w:placeholder>
            <w:docPart w:val="DefaultPlaceholder_-1854013440"/>
          </w:placeholder>
        </w:sdtPr>
        <w:sdtContent>
          <w:r>
            <w:rPr>
              <w:noProof/>
              <w:lang w:val="en-US"/>
            </w:rPr>
            <w:fldChar w:fldCharType="begin"/>
          </w:r>
          <w:r>
            <w:rPr>
              <w:noProof/>
              <w:lang w:val="en-US"/>
            </w:rPr>
            <w:instrText>ADDIN CitaviPlaceholder{eyIkaWQiOiIxIiwiRW50cmllcyI6W3siJGlkIjoiMiIsIklkIjoiMTM3NWYyNmQtNzRhZS00MzMwLWEyY2YtNmQzNzZhMzg3NzE3IiwiUmFuZ2VMZW5ndGgiOjIxLCJSZWZlcmVuY2VJZCI6IjUzNzBlNDE4LTViOWQtNGE1Zi04OTMyLTA4Y2E0N2JiOTg0OCIsIlJlZmVyZW5jZSI6eyIkaWQiOiIzIiwiQWJzdHJhY3RDb21wbGV4aXR5IjowLCJBYnN0cmFjdFNvdXJjZVRleHRGb3JtYXQiOjAsIkF1dGhvcnMiOlt7IiRpZCI6Ij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aWQiOiI1In19LHsiJGlkIjoiNi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4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OSIsIkNvdW50IjoxLCJUZXh0VW5pdHMiOlt7IiRpZCI6IjEwIiwiRm9udFN0eWxlIjp7IiRpZCI6IjExIiwiTmV1dHJhbCI6dHJ1ZX0sIlJlYWRpbmdPcmRlciI6MSwiVGV4dCI6IihQb21tZXIgZXQgYWwuLCAyMDA5KSJ9XX0sIlRhZyI6IkNpdGF2aVBsYWNlaG9sZGVyIzM2M2ZmM2VhLTc2OWEtNGM5MS1iNTEyLTFhNzNiY2MxZjJmZiIsIlRleHQiOiIoUG9tbWVyIGV0IGFsLiwgMjAwOSkiLCJXQUlWZXJzaW9uIjoiNi40LjAuMzUifQ==}</w:instrText>
          </w:r>
          <w:r>
            <w:rPr>
              <w:noProof/>
              <w:lang w:val="en-US"/>
            </w:rPr>
            <w:fldChar w:fldCharType="separate"/>
          </w:r>
          <w:r>
            <w:rPr>
              <w:noProof/>
              <w:lang w:val="en-US"/>
            </w:rPr>
            <w:t>(Pommer et al., 2009)</w:t>
          </w:r>
          <w:r>
            <w:rPr>
              <w:noProof/>
              <w:lang w:val="en-US"/>
            </w:rPr>
            <w:fldChar w:fldCharType="end"/>
          </w:r>
        </w:sdtContent>
      </w:sdt>
      <w:ins w:id="558" w:author="Philipp Alexander Linden" w:date="2020-06-29T16:20:00Z">
        <w:del w:id="559" w:author="Mareike Ariaans" w:date="2020-07-06T12:26:00Z">
          <w:r w:rsidR="005E05FB" w:rsidRPr="005E05FB" w:rsidDel="005F6D29">
            <w:rPr>
              <w:lang w:val="en-US"/>
            </w:rPr>
            <w:delText xml:space="preserve">Share-Data (micro-data) </w:delText>
          </w:r>
        </w:del>
        <w:del w:id="560" w:author="Mareike Ariaans" w:date="2020-07-06T12:27:00Z">
          <w:r w:rsidR="005E05FB" w:rsidRPr="005E05FB" w:rsidDel="005F6D29">
            <w:rPr>
              <w:lang w:val="en-US"/>
            </w:rPr>
            <w:delText>for their typology</w:delText>
          </w:r>
        </w:del>
        <w:r w:rsidR="005E05FB" w:rsidRPr="005E05FB">
          <w:rPr>
            <w:lang w:val="en-US"/>
          </w:rPr>
          <w:t xml:space="preserve">. Only </w:t>
        </w:r>
      </w:ins>
      <w:customXmlInsRangeStart w:id="561" w:author="Philipp Alexander Linden" w:date="2020-06-29T16:20:00Z"/>
      <w:sdt>
        <w:sdtPr>
          <w:rPr>
            <w:lang w:val="en-US"/>
          </w:rPr>
          <w:alias w:val="Don’t edit this field."/>
          <w:tag w:val="CitaviPlaceholder#0fa4c2d2-701b-4051-8c76-5a1dff8985cf"/>
          <w:id w:val="-1327901509"/>
          <w:placeholder>
            <w:docPart w:val="8EA9AD0B1D094F21AE7EF1A139F80951"/>
          </w:placeholder>
        </w:sdtPr>
        <w:sdtContent>
          <w:customXmlInsRangeEnd w:id="561"/>
          <w:ins w:id="562" w:author="Philipp Alexander Linden" w:date="2020-06-29T16:20:00Z">
            <w:r w:rsidR="005E05FB" w:rsidRPr="005E05FB">
              <w:rPr>
                <w:lang w:val="en-US"/>
              </w:rPr>
              <w:fldChar w:fldCharType="begin"/>
            </w:r>
          </w:ins>
          <w:r w:rsidR="00952423">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wZmE0YzJkMi03MDFiLTQwNTEtOGM3Ni01YTFkZmY4OTg1Y2YiLCJUZXh0IjoiS3JhdXMgZXQgYWwuIiwiV0FJVmVyc2lvbiI6IjYuNC4wLjM1In0=}</w:instrText>
          </w:r>
          <w:ins w:id="563" w:author="Philipp Alexander Linden" w:date="2020-06-29T16:20:00Z">
            <w:r w:rsidR="005E05FB" w:rsidRPr="005E05FB">
              <w:rPr>
                <w:lang w:val="en-US"/>
              </w:rPr>
              <w:fldChar w:fldCharType="separate"/>
            </w:r>
          </w:ins>
          <w:r w:rsidR="00952423">
            <w:rPr>
              <w:lang w:val="en-US"/>
            </w:rPr>
            <w:t>Kraus et al.</w:t>
          </w:r>
          <w:ins w:id="564" w:author="Philipp Alexander Linden" w:date="2020-06-29T16:20:00Z">
            <w:r w:rsidR="005E05FB" w:rsidRPr="005E05FB">
              <w:rPr>
                <w:lang w:val="en-US"/>
              </w:rPr>
              <w:fldChar w:fldCharType="end"/>
            </w:r>
          </w:ins>
          <w:customXmlInsRangeStart w:id="565" w:author="Philipp Alexander Linden" w:date="2020-06-29T16:20:00Z"/>
        </w:sdtContent>
      </w:sdt>
      <w:customXmlInsRangeEnd w:id="565"/>
      <w:ins w:id="566" w:author="Philipp Alexander Linden" w:date="2020-06-29T16:20:00Z">
        <w:r w:rsidR="005E05FB" w:rsidRPr="005E05FB">
          <w:rPr>
            <w:lang w:val="en-US"/>
          </w:rPr>
          <w:t xml:space="preserve"> </w:t>
        </w:r>
      </w:ins>
      <w:customXmlInsRangeStart w:id="567" w:author="Philipp Alexander Linden" w:date="2020-06-29T16:20:00Z"/>
      <w:sdt>
        <w:sdtPr>
          <w:rPr>
            <w:lang w:val="en-US"/>
          </w:rPr>
          <w:alias w:val="Don’t edit this field."/>
          <w:tag w:val="CitaviPlaceholder#d364f84e-9272-4a50-b549-1bd7b02543df"/>
          <w:id w:val="1965686754"/>
          <w:placeholder>
            <w:docPart w:val="8EA9AD0B1D094F21AE7EF1A139F80951"/>
          </w:placeholder>
        </w:sdtPr>
        <w:sdtContent>
          <w:customXmlInsRangeEnd w:id="567"/>
          <w:ins w:id="568" w:author="Philipp Alexander Linden" w:date="2020-06-29T16:20:00Z">
            <w:r w:rsidR="005E05FB" w:rsidRPr="005E05FB">
              <w:rPr>
                <w:lang w:val="en-US"/>
              </w:rPr>
              <w:fldChar w:fldCharType="begin"/>
            </w:r>
          </w:ins>
          <w:r w:rsidR="00952423">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QzNjRmODRlLTkyNzItNGE1MC1iNTQ5LTFiZDdiMDI1NDNkZiIsIlRleHQiOiIoMjAxMCkiLCJXQUlWZXJzaW9uIjoiNi40LjAuMzUifQ==}</w:instrText>
          </w:r>
          <w:ins w:id="569" w:author="Philipp Alexander Linden" w:date="2020-06-29T16:20:00Z">
            <w:r w:rsidR="005E05FB" w:rsidRPr="005E05FB">
              <w:rPr>
                <w:lang w:val="en-US"/>
              </w:rPr>
              <w:fldChar w:fldCharType="separate"/>
            </w:r>
          </w:ins>
          <w:r w:rsidR="00952423">
            <w:rPr>
              <w:lang w:val="en-US"/>
            </w:rPr>
            <w:t>(2010)</w:t>
          </w:r>
          <w:ins w:id="570" w:author="Philipp Alexander Linden" w:date="2020-06-29T16:20:00Z">
            <w:r w:rsidR="005E05FB" w:rsidRPr="005E05FB">
              <w:rPr>
                <w:lang w:val="en-US"/>
              </w:rPr>
              <w:fldChar w:fldCharType="end"/>
            </w:r>
          </w:ins>
          <w:customXmlInsRangeStart w:id="571" w:author="Philipp Alexander Linden" w:date="2020-06-29T16:20:00Z"/>
        </w:sdtContent>
      </w:sdt>
      <w:customXmlInsRangeEnd w:id="571"/>
      <w:ins w:id="572" w:author="Philipp Alexander Linden" w:date="2020-06-29T16:20:00Z">
        <w:r w:rsidR="005E05FB" w:rsidRPr="005E05FB">
          <w:rPr>
            <w:lang w:val="en-US"/>
          </w:rPr>
          <w:t xml:space="preserve"> adopts quantitative </w:t>
        </w:r>
        <w:r w:rsidR="005E05FB" w:rsidRPr="005E05FB">
          <w:rPr>
            <w:i/>
            <w:lang w:val="en-US"/>
          </w:rPr>
          <w:t>as well as</w:t>
        </w:r>
        <w:r w:rsidR="005E05FB" w:rsidRPr="005E05FB">
          <w:rPr>
            <w:lang w:val="en-US"/>
          </w:rPr>
          <w:t xml:space="preserve"> qualitative data on institutional setting and rules for access to the system, which are based on own primary data collection. </w:t>
        </w:r>
        <w:del w:id="573" w:author="Mareike Ariaans" w:date="2020-07-06T12:27:00Z">
          <w:r w:rsidR="005E05FB" w:rsidRPr="005E05FB" w:rsidDel="005F6D29">
            <w:rPr>
              <w:lang w:val="en-US"/>
            </w:rPr>
            <w:delText xml:space="preserve">This access dimension has been proven of high relevance for healthcare typologies </w:delText>
          </w:r>
        </w:del>
      </w:ins>
      <w:customXmlInsRangeStart w:id="574" w:author="Philipp Alexander Linden" w:date="2020-06-29T16:20:00Z"/>
      <w:customXmlDelRangeStart w:id="575" w:author="Mareike Ariaans" w:date="2020-07-06T12:27:00Z"/>
      <w:sdt>
        <w:sdtPr>
          <w:rPr>
            <w:lang w:val="en-US"/>
          </w:rPr>
          <w:alias w:val="Don't edit this field"/>
          <w:tag w:val="CitaviPlaceholder#6be90608-e065-44bc-9bb9-a2280b28a287"/>
          <w:id w:val="-207883662"/>
          <w:placeholder>
            <w:docPart w:val="4118B0A02F2141DCB251311D18CB2180"/>
          </w:placeholder>
        </w:sdtPr>
        <w:sdtContent>
          <w:customXmlInsRangeEnd w:id="574"/>
          <w:customXmlDelRangeEnd w:id="575"/>
          <w:ins w:id="576" w:author="Philipp Alexander Linden" w:date="2020-06-29T16:20:00Z">
            <w:del w:id="577" w:author="Mareike Ariaans" w:date="2020-07-06T12:27:00Z">
              <w:r w:rsidR="005E05FB" w:rsidRPr="005E05FB" w:rsidDel="005F6D29">
                <w:rPr>
                  <w:lang w:val="en-US"/>
                </w:rPr>
                <w:fldChar w:fldCharType="begin"/>
              </w:r>
            </w:del>
          </w:ins>
          <w:del w:id="578" w:author="Mareike Ariaans" w:date="2020-07-06T12:27:00Z">
            <w:r w:rsidR="00952423" w:rsidDel="005F6D29">
              <w:rPr>
                <w:lang w:val="en-US"/>
              </w:rPr>
              <w:del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xM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SXNMb2NhbENsb3VkUHJvamVjdEZpbGVMaW5rIjpmYWxzZSwiTGlua2VkUmVzb3VyY2VTdGF0dXMiOjgsIk9yaWdpbmFsU3RyaW5nIjoiMzExMzM0NDQiLCJMaW5rZWRSZXNvdXJjZVR5cGUiOjUsIlVyaVN0cmluZyI6Imh0dHA6Ly93d3cubmNiaS5ubG0ubmloLmdvdi9wdWJtZWQvMzExMzM0NDQiLCJQcm9wZXJ0aWVzIjp7IiRpZCI6IjE2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ciLCJBZGRyZXNzIjp7IiRpZCI6IjE4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5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jA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}</w:delInstrText>
            </w:r>
          </w:del>
          <w:ins w:id="579" w:author="Philipp Alexander Linden" w:date="2020-06-29T16:20:00Z">
            <w:del w:id="580" w:author="Mareike Ariaans" w:date="2020-07-06T12:27:00Z">
              <w:r w:rsidR="005E05FB" w:rsidRPr="005E05FB" w:rsidDel="005F6D29">
                <w:rPr>
                  <w:lang w:val="en-US"/>
                </w:rPr>
                <w:fldChar w:fldCharType="separate"/>
              </w:r>
            </w:del>
          </w:ins>
          <w:del w:id="581" w:author="Mareike Ariaans" w:date="2020-07-06T12:27:00Z">
            <w:r w:rsidR="00952423" w:rsidDel="005F6D29">
              <w:rPr>
                <w:lang w:val="en-US"/>
              </w:rPr>
              <w:delText>(Reibling, 2010; Reibling et al., 2019)</w:delText>
            </w:r>
          </w:del>
          <w:ins w:id="582" w:author="Philipp Alexander Linden" w:date="2020-06-29T16:20:00Z">
            <w:del w:id="583" w:author="Mareike Ariaans" w:date="2020-07-06T12:27:00Z">
              <w:r w:rsidR="005E05FB" w:rsidRPr="005E05FB" w:rsidDel="005F6D29">
                <w:rPr>
                  <w:lang w:val="en-US"/>
                </w:rPr>
                <w:fldChar w:fldCharType="end"/>
              </w:r>
            </w:del>
          </w:ins>
          <w:customXmlInsRangeStart w:id="584" w:author="Philipp Alexander Linden" w:date="2020-06-29T16:20:00Z"/>
          <w:customXmlDelRangeStart w:id="585" w:author="Mareike Ariaans" w:date="2020-07-06T12:27:00Z"/>
        </w:sdtContent>
      </w:sdt>
      <w:customXmlInsRangeEnd w:id="584"/>
      <w:customXmlDelRangeEnd w:id="585"/>
      <w:ins w:id="586" w:author="Philipp Alexander Linden" w:date="2020-06-29T16:20:00Z">
        <w:del w:id="587" w:author="Mareike Ariaans" w:date="2020-07-06T12:27:00Z">
          <w:r w:rsidR="005E05FB" w:rsidRPr="005E05FB" w:rsidDel="005F6D29">
            <w:rPr>
              <w:lang w:val="en-US"/>
            </w:rPr>
            <w:delText xml:space="preserve"> and is operationalized via means-testing for benefits, entitlement to residential care, home-care benefits and cash benefits as well as choice restrictions in </w:delText>
          </w:r>
        </w:del>
      </w:ins>
      <w:customXmlInsRangeStart w:id="588" w:author="Philipp Alexander Linden" w:date="2020-06-29T16:20:00Z"/>
      <w:customXmlDelRangeStart w:id="589" w:author="Mareike Ariaans" w:date="2020-07-06T12:27:00Z"/>
      <w:sdt>
        <w:sdtPr>
          <w:rPr>
            <w:lang w:val="en-US"/>
          </w:rPr>
          <w:alias w:val="Don't edit this field"/>
          <w:tag w:val="CitaviPlaceholder#001f458a-60dc-410d-8797-912f23a3f39c"/>
          <w:id w:val="1866168818"/>
          <w:placeholder>
            <w:docPart w:val="4118B0A02F2141DCB251311D18CB2180"/>
          </w:placeholder>
        </w:sdtPr>
        <w:sdtContent>
          <w:customXmlInsRangeEnd w:id="588"/>
          <w:customXmlDelRangeEnd w:id="589"/>
          <w:ins w:id="590" w:author="Philipp Alexander Linden" w:date="2020-06-29T16:20:00Z">
            <w:del w:id="591" w:author="Mareike Ariaans" w:date="2020-07-06T12:27:00Z">
              <w:r w:rsidR="005E05FB" w:rsidRPr="005E05FB" w:rsidDel="005F6D29">
                <w:rPr>
                  <w:lang w:val="en-US"/>
                </w:rPr>
                <w:fldChar w:fldCharType="begin"/>
              </w:r>
            </w:del>
          </w:ins>
          <w:del w:id="592" w:author="Mareike Ariaans" w:date="2020-07-06T12:27:00Z">
            <w:r w:rsidR="00952423" w:rsidDel="005F6D29">
              <w:rPr>
                <w:lang w:val="en-US"/>
              </w:rPr>
              <w:delInstrText>ADDIN CitaviPlaceholder{eyIkaWQiOiIxIiwiQXNzb2NpYXRlV2l0aFBsYWNlaG9sZGVyVGFnIjoiQ2l0YXZpUGxhY2Vob2xkZXIjNThiNzI3MGMtZjgwMS00MmRhLTkwMGItNTBhOWI4MTY4MWZlIiwiRW50cmllcyI6W3siJGlkIjoiMiIsIklkIjoiODk5MmFlNjctNzE5Yi00NWQ1LTg1OTctN2UyZjFmZmZiMjI1IiwiUmFuZ2VMZW5ndGgiOjE0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U3VmZml4IjoiJ3MiLCJVc2VOdW1iZXJpbmdUeXBlT2ZQYXJlbnREb2N1bWVudCI6ZmFsc2UsIlVzZVN0YW5kYXJkU3VmZml4IjpmYWxzZX1dLCJGb3JtYXR0ZWRUZXh0Ijp7IiRpZCI6IjEyIiwiQ291bnQiOjEsIlRleHRVbml0cyI6W3siJGlkIjoiMTMiLCJGb250U3R5bGUiOnsiJGlkIjoiMTQiLCJOZXV0cmFsIjp0cnVlfSwiUmVhZGluZ09yZGVyIjoxLCJUZXh0IjoiS3JhdXMgZXQgYWwuJ3MifV19LCJUYWciOiJDaXRhdmlQbGFjZWhvbGRlciM4MDhkZmQ0MC1hMGE0LTRkMjYtODk3Ni03ZWQ0ZjkyZjU5YWEiLCJUZXh0IjoiS3JhdXMgZXQgYWwuJ3MiLCJXQUlWZXJzaW9uIjoiNi40LjAuMzUifQ==}</w:delInstrText>
            </w:r>
          </w:del>
          <w:ins w:id="593" w:author="Philipp Alexander Linden" w:date="2020-06-29T16:20:00Z">
            <w:del w:id="594" w:author="Mareike Ariaans" w:date="2020-07-06T12:27:00Z">
              <w:r w:rsidR="005E05FB" w:rsidRPr="005E05FB" w:rsidDel="005F6D29">
                <w:rPr>
                  <w:lang w:val="en-US"/>
                </w:rPr>
                <w:fldChar w:fldCharType="separate"/>
              </w:r>
            </w:del>
          </w:ins>
          <w:del w:id="595" w:author="Mareike Ariaans" w:date="2020-07-06T12:27:00Z">
            <w:r w:rsidR="00952423" w:rsidDel="005F6D29">
              <w:rPr>
                <w:lang w:val="en-US"/>
              </w:rPr>
              <w:delText>Kraus et al.'s</w:delText>
            </w:r>
          </w:del>
          <w:ins w:id="596" w:author="Philipp Alexander Linden" w:date="2020-06-29T16:20:00Z">
            <w:del w:id="597" w:author="Mareike Ariaans" w:date="2020-07-06T12:27:00Z">
              <w:r w:rsidR="005E05FB" w:rsidRPr="005E05FB" w:rsidDel="005F6D29">
                <w:rPr>
                  <w:lang w:val="en-US"/>
                </w:rPr>
                <w:fldChar w:fldCharType="end"/>
              </w:r>
            </w:del>
          </w:ins>
          <w:customXmlInsRangeStart w:id="598" w:author="Philipp Alexander Linden" w:date="2020-06-29T16:20:00Z"/>
          <w:customXmlDelRangeStart w:id="599" w:author="Mareike Ariaans" w:date="2020-07-06T12:27:00Z"/>
        </w:sdtContent>
      </w:sdt>
      <w:customXmlInsRangeEnd w:id="598"/>
      <w:customXmlDelRangeEnd w:id="599"/>
      <w:ins w:id="600" w:author="Philipp Alexander Linden" w:date="2020-06-29T16:20:00Z">
        <w:del w:id="601" w:author="Mareike Ariaans" w:date="2020-07-06T12:27:00Z">
          <w:r w:rsidR="005E05FB" w:rsidRPr="005E05FB" w:rsidDel="005F6D29">
            <w:rPr>
              <w:lang w:val="en-US"/>
            </w:rPr>
            <w:delText xml:space="preserve"> </w:delText>
          </w:r>
        </w:del>
      </w:ins>
      <w:customXmlInsRangeStart w:id="602" w:author="Philipp Alexander Linden" w:date="2020-06-29T16:20:00Z"/>
      <w:customXmlDelRangeStart w:id="603" w:author="Mareike Ariaans" w:date="2020-07-06T12:27:00Z"/>
      <w:sdt>
        <w:sdtPr>
          <w:rPr>
            <w:lang w:val="en-US"/>
          </w:rPr>
          <w:alias w:val="Don't edit this field"/>
          <w:tag w:val="CitaviPlaceholder#bd95dbca-a0be-4e29-aca9-9214336fdc88"/>
          <w:id w:val="-2109188253"/>
          <w:placeholder>
            <w:docPart w:val="4118B0A02F2141DCB251311D18CB2180"/>
          </w:placeholder>
        </w:sdtPr>
        <w:sdtContent>
          <w:customXmlInsRangeEnd w:id="602"/>
          <w:customXmlDelRangeEnd w:id="603"/>
          <w:ins w:id="604" w:author="Philipp Alexander Linden" w:date="2020-06-29T16:20:00Z">
            <w:del w:id="605" w:author="Mareike Ariaans" w:date="2020-07-06T12:27:00Z">
              <w:r w:rsidR="005E05FB" w:rsidRPr="005E05FB" w:rsidDel="005F6D29">
                <w:rPr>
                  <w:lang w:val="en-US"/>
                </w:rPr>
                <w:fldChar w:fldCharType="begin"/>
              </w:r>
            </w:del>
          </w:ins>
          <w:del w:id="606" w:author="Mareike Ariaans" w:date="2020-07-06T12:27:00Z">
            <w:r w:rsidR="00952423" w:rsidDel="005F6D29">
              <w:rPr>
                <w:lang w:val="en-US"/>
              </w:rPr>
              <w:delInstrText>ADDIN CitaviPlaceholder{eyIkaWQiOiIxIiwiQXNzb2NpYXRlV2l0aFBsYWNlaG9sZGVyVGFnIjoiQ2l0YXZpUGxhY2Vob2xkZXIjYWQ5MGUxMmQtMGRlNS00MzE5LWIyZGEtZThlZjQ0MGNlZDdiIiwiRW50cmllcyI6W3siJGlkIjoiMiIsIklkIjoiMDc1YTdiYjAtNGU2NS00NzY3LTgyYTAtYjY1NzFiYWUxNGY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M4NDFmYmRjLTYxNWMtNDE1My1iNzUzLTRmODc0ZGM3OGZkMyIsIlRleHQiOiIoMjAxMCkiLCJXQUlWZXJzaW9uIjoiNi40LjAuMzUifQ==}</w:delInstrText>
            </w:r>
          </w:del>
          <w:ins w:id="607" w:author="Philipp Alexander Linden" w:date="2020-06-29T16:20:00Z">
            <w:del w:id="608" w:author="Mareike Ariaans" w:date="2020-07-06T12:27:00Z">
              <w:r w:rsidR="005E05FB" w:rsidRPr="005E05FB" w:rsidDel="005F6D29">
                <w:rPr>
                  <w:lang w:val="en-US"/>
                </w:rPr>
                <w:fldChar w:fldCharType="separate"/>
              </w:r>
            </w:del>
          </w:ins>
          <w:del w:id="609" w:author="Mareike Ariaans" w:date="2020-07-06T12:27:00Z">
            <w:r w:rsidR="00952423" w:rsidDel="005F6D29">
              <w:rPr>
                <w:lang w:val="en-US"/>
              </w:rPr>
              <w:delText>(2010)</w:delText>
            </w:r>
          </w:del>
          <w:ins w:id="610" w:author="Philipp Alexander Linden" w:date="2020-06-29T16:20:00Z">
            <w:del w:id="611" w:author="Mareike Ariaans" w:date="2020-07-06T12:27:00Z">
              <w:r w:rsidR="005E05FB" w:rsidRPr="005E05FB" w:rsidDel="005F6D29">
                <w:rPr>
                  <w:lang w:val="en-US"/>
                </w:rPr>
                <w:fldChar w:fldCharType="end"/>
              </w:r>
            </w:del>
          </w:ins>
          <w:customXmlInsRangeStart w:id="612" w:author="Philipp Alexander Linden" w:date="2020-06-29T16:20:00Z"/>
          <w:customXmlDelRangeStart w:id="613" w:author="Mareike Ariaans" w:date="2020-07-06T12:27:00Z"/>
        </w:sdtContent>
      </w:sdt>
      <w:customXmlInsRangeEnd w:id="612"/>
      <w:customXmlDelRangeEnd w:id="613"/>
      <w:ins w:id="614" w:author="Philipp Alexander Linden" w:date="2020-06-29T16:20:00Z">
        <w:del w:id="615" w:author="Mareike Ariaans" w:date="2020-07-06T12:27:00Z">
          <w:r w:rsidR="005E05FB" w:rsidRPr="005E05FB" w:rsidDel="005F6D29">
            <w:rPr>
              <w:lang w:val="en-US"/>
            </w:rPr>
            <w:delText xml:space="preserve"> typology.</w:delText>
          </w:r>
        </w:del>
      </w:ins>
    </w:p>
    <w:p w14:paraId="435E1D48" w14:textId="6FB2B465" w:rsidR="005E05FB" w:rsidRPr="005E05FB" w:rsidRDefault="005E05FB" w:rsidP="005E05FB">
      <w:pPr>
        <w:pStyle w:val="02FlietextEinzug"/>
        <w:ind w:firstLine="0"/>
        <w:rPr>
          <w:ins w:id="616" w:author="Philipp Alexander Linden" w:date="2020-06-29T16:20:00Z"/>
          <w:lang w:val="en-US"/>
        </w:rPr>
      </w:pPr>
      <w:ins w:id="617" w:author="Philipp Alexander Linden" w:date="2020-06-29T16:20:00Z">
        <w:r w:rsidRPr="005E05FB">
          <w:rPr>
            <w:lang w:val="en-US"/>
          </w:rPr>
          <w:t xml:space="preserve">The results of these typologies are certainly influenced by their focus and aim but also by the number of included countries. Some studies included only about ten European/OECD country cases </w:t>
        </w:r>
      </w:ins>
      <w:customXmlInsRangeStart w:id="618" w:author="Philipp Alexander Linden" w:date="2020-06-29T16:20:00Z"/>
      <w:sdt>
        <w:sdtPr>
          <w:rPr>
            <w:lang w:val="en-US"/>
          </w:rPr>
          <w:alias w:val="Don't edit this field"/>
          <w:tag w:val="CitaviPlaceholder#ec1d3126-328c-4a11-aec2-2b589b409d19"/>
          <w:id w:val="-1134094184"/>
          <w:placeholder>
            <w:docPart w:val="4118B0A02F2141DCB251311D18CB2180"/>
          </w:placeholder>
        </w:sdtPr>
        <w:sdtContent>
          <w:customXmlInsRangeEnd w:id="618"/>
          <w:ins w:id="619" w:author="Philipp Alexander Linden" w:date="2020-06-29T16:20:00Z">
            <w:r w:rsidRPr="005E05FB">
              <w:rPr>
                <w:lang w:val="en-US"/>
              </w:rPr>
              <w:fldChar w:fldCharType="begin"/>
            </w:r>
          </w:ins>
          <w:r w:rsidR="00952423">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TAxMzg1YTUtNjZiNS00ZTEzLWIzN2YtMzk0ODVkNDA0ZGNlIiwiUmFuZ2VTdGFydCI6MTIsIlJhbmdlTGVuZ3RoIjoyNCwiUmVmZXJlbmNlSWQiOiIzNzNjOTRjYy1mM2MyLTRhMWUtYmZiNC0yNWU3NzhiZDdmYWQiLCJSZWZlcmVuY2UiOnsiJGlkIjoiOCIsIkFic3RyYWN0Q29tcGxleGl0eSI6MCwiQWJzdHJhY3RTb3VyY2VUZXh0Rm9ybWF0IjowLCJBdXRob3JzIjpbeyIkaWQiOiI5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Ew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xM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TIiLCJBZGRyZXNzIjp7IiRpZCI6IjEzIiwiSXNMb2NhbENsb3VkUHJvamVjdEZpbGVMaW5rIjpmYWxzZSwiTGlua2VkUmVzb3VyY2VTdGF0dXMiOjgsIk9yaWdpbmFsU3RyaW5nIjoiMTAuMTUxNS9yZXZlY3AtMjAxNy0wMDA4IiwiTGlua2VkUmVzb3VyY2VUeXBlIjo1LCJVcmlTdHJpbmciOiJodHRwczovL2RvaS5vcmcvMTAuMTUxNS9yZXZlY3AtMjAxNy0wMDA4IiwiUHJvcGVydGllcyI6eyIkaWQiOiIxN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1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YiLCJJZCI6ImZjNzM1YzJhLTU4MjMtNGJhNy1hYWNiLTkwNTcxODAxNGUwNiIsIlJhbmdlU3RhcnQiOjM2LCJSYW5nZUxlbmd0aCI6MjIsIlJlZmVyZW5jZUlkIjoiNTM3MGU0MTgtNWI5ZC00YTVmLTg5MzItMDhjYTQ3YmI5ODQ4IiwiUmVmZXJlbmNlIjp7IiRpZCI6IjE3IiwiQWJzdHJhY3RDb21wbGV4aXR5IjowLCJBYnN0cmFjdFNvdXJjZVRleHRGb3JtYXQiOjAsIkF1dGhvcnMiOlt7IiRpZCI6IjE4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HJlZiI6IjUifX0seyIkaWQiOiIxOS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MjA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MjE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VjMWQzMTI2LTMyOGMtNGExMS1hZWMyLTJiNTg5YjQwOWQxOSIsIlRleHQiOiIoQWxiZXIsIDE5OTU7IEhhbMOhc2tvdsOhIGV0IGFsLiwgMjAxNzsgUG9tbWVyIGV0IGFsLiwgMjAwOSkiLCJXQUlWZXJzaW9uIjoiNi40LjAuMzUifQ==}</w:instrText>
          </w:r>
          <w:ins w:id="620" w:author="Philipp Alexander Linden" w:date="2020-06-29T16:20:00Z">
            <w:r w:rsidRPr="005E05FB">
              <w:rPr>
                <w:lang w:val="en-US"/>
              </w:rPr>
              <w:fldChar w:fldCharType="separate"/>
            </w:r>
          </w:ins>
          <w:r w:rsidR="00952423">
            <w:rPr>
              <w:lang w:val="en-US"/>
            </w:rPr>
            <w:t>(Alber, 1995; Halásková et al., 2017; Pommer et al., 2009)</w:t>
          </w:r>
          <w:ins w:id="621" w:author="Philipp Alexander Linden" w:date="2020-06-29T16:20:00Z">
            <w:r w:rsidRPr="005E05FB">
              <w:rPr>
                <w:lang w:val="en-US"/>
              </w:rPr>
              <w:fldChar w:fldCharType="end"/>
            </w:r>
          </w:ins>
          <w:customXmlInsRangeStart w:id="622" w:author="Philipp Alexander Linden" w:date="2020-06-29T16:20:00Z"/>
        </w:sdtContent>
      </w:sdt>
      <w:customXmlInsRangeEnd w:id="622"/>
      <w:ins w:id="623" w:author="Philipp Alexander Linden" w:date="2020-06-29T16:20:00Z">
        <w:r w:rsidRPr="005E05FB">
          <w:rPr>
            <w:lang w:val="en-US"/>
          </w:rPr>
          <w:t xml:space="preserve"> while others analyzed about 20 and more European </w:t>
        </w:r>
      </w:ins>
      <w:customXmlInsRangeStart w:id="624" w:author="Philipp Alexander Linden" w:date="2020-06-29T16:20:00Z"/>
      <w:sdt>
        <w:sdtPr>
          <w:rPr>
            <w:lang w:val="en-US"/>
          </w:rPr>
          <w:alias w:val="Don't edit this field"/>
          <w:tag w:val="CitaviPlaceholder#5d260071-a9f0-4c78-b355-2a1871fb6dac"/>
          <w:id w:val="-717971029"/>
          <w:placeholder>
            <w:docPart w:val="4118B0A02F2141DCB251311D18CB2180"/>
          </w:placeholder>
        </w:sdtPr>
        <w:sdtContent>
          <w:customXmlInsRangeEnd w:id="624"/>
          <w:ins w:id="625" w:author="Philipp Alexander Linden" w:date="2020-06-29T16:20:00Z">
            <w:r w:rsidRPr="005E05FB">
              <w:rPr>
                <w:lang w:val="en-US"/>
              </w:rPr>
              <w:fldChar w:fldCharType="begin"/>
            </w:r>
          </w:ins>
          <w:r w:rsidR="00952423">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A2VDEwOjM2OjAxIiwiUHJvamVjdCI6eyIkcmVmIjoiNSJ9fSwiVXNlTnVtYmVyaW5nVHlwZU9mUGFyZW50RG9jdW1lbnQiOmZhbHNlfSx7IiRpZCI6IjIwIiwiSWQiOiIwOWNjOWMwMy0yYjQ1LTRkYmUtOGM3ZC00NTZjMWE3NWU4MTEiLCJSYW5nZVN0YXJ0IjoyMSwiUmFuZ2VMZW5ndGgiOjIx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jkiLCJDb3VudCI6MSwiVGV4dFVuaXRzIjpbeyIkaWQiOiIzMCIsIkZvbnRTdHlsZSI6eyIkaWQiOiIzMSIsIk5ldXRyYWwiOnRydWV9LCJSZWFkaW5nT3JkZXIiOjEsIlRleHQiOiIoRGFtaWFuaSBldCBhbC4sIDIwMTE7IEtyYXVzIGV0IGFsLiwgMjAxMCkifV19LCJUYWciOiJDaXRhdmlQbGFjZWhvbGRlciM1ZDI2MDA3MS1hOWYwLTRjNzgtYjM1NS0yYTE4NzFmYjZkYWMiLCJUZXh0IjoiKERhbWlhbmkgZXQgYWwuLCAyMDExOyBLcmF1cyBldCBhbC4sIDIwMTApIiwiV0FJVmVyc2lvbiI6IjYuNC4wLjM1In0=}</w:instrText>
          </w:r>
          <w:ins w:id="626" w:author="Philipp Alexander Linden" w:date="2020-06-29T16:20:00Z">
            <w:r w:rsidRPr="005E05FB">
              <w:rPr>
                <w:lang w:val="en-US"/>
              </w:rPr>
              <w:fldChar w:fldCharType="separate"/>
            </w:r>
          </w:ins>
          <w:r w:rsidR="00952423">
            <w:rPr>
              <w:lang w:val="en-US"/>
            </w:rPr>
            <w:t>(Damiani et al., 2011; Kraus et al., 2010)</w:t>
          </w:r>
          <w:ins w:id="627" w:author="Philipp Alexander Linden" w:date="2020-06-29T16:20:00Z">
            <w:r w:rsidRPr="005E05FB">
              <w:rPr>
                <w:lang w:val="en-US"/>
              </w:rPr>
              <w:fldChar w:fldCharType="end"/>
            </w:r>
          </w:ins>
          <w:customXmlInsRangeStart w:id="628" w:author="Philipp Alexander Linden" w:date="2020-06-29T16:20:00Z"/>
        </w:sdtContent>
      </w:sdt>
      <w:customXmlInsRangeEnd w:id="628"/>
      <w:ins w:id="629" w:author="Philipp Alexander Linden" w:date="2020-06-29T16:20:00Z">
        <w:r w:rsidRPr="005E05FB">
          <w:rPr>
            <w:lang w:val="en-US"/>
          </w:rPr>
          <w:t xml:space="preserve"> and/or OECD cases </w:t>
        </w:r>
      </w:ins>
      <w:customXmlInsRangeStart w:id="630" w:author="Philipp Alexander Linden" w:date="2020-06-29T16:20:00Z"/>
      <w:sdt>
        <w:sdtPr>
          <w:rPr>
            <w:lang w:val="en-US"/>
          </w:rPr>
          <w:alias w:val="Don't edit this field"/>
          <w:tag w:val="CitaviPlaceholder#88df41d0-3cbf-4436-9486-799861ce0173"/>
          <w:id w:val="2063670814"/>
          <w:placeholder>
            <w:docPart w:val="4118B0A02F2141DCB251311D18CB2180"/>
          </w:placeholder>
        </w:sdtPr>
        <w:sdtContent>
          <w:customXmlInsRangeEnd w:id="630"/>
          <w:ins w:id="631" w:author="Philipp Alexander Linden" w:date="2020-06-29T16:20:00Z">
            <w:r w:rsidRPr="005E05FB">
              <w:rPr>
                <w:lang w:val="en-US"/>
              </w:rPr>
              <w:fldChar w:fldCharType="begin"/>
            </w:r>
          </w:ins>
          <w:r w:rsidR="00952423">
            <w:rPr>
              <w:lang w:val="en-US"/>
            </w:rPr>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IoQ29sb21ibywgMjAxMikifV19LCJUYWciOiJDaXRhdmlQbGFjZWhvbGRlciM4OGRmNDFkMC0zY2JmLTQ0MzYtOTQ4Ni03OTk4NjFjZTAxNzMiLCJUZXh0IjoiKENvbG9tYm8sIDIwMTIpIiwiV0FJVmVyc2lvbiI6IjYuNC4wLjM1In0=}</w:instrText>
          </w:r>
          <w:ins w:id="632" w:author="Philipp Alexander Linden" w:date="2020-06-29T16:20:00Z">
            <w:r w:rsidRPr="005E05FB">
              <w:rPr>
                <w:lang w:val="en-US"/>
              </w:rPr>
              <w:fldChar w:fldCharType="separate"/>
            </w:r>
          </w:ins>
          <w:r w:rsidR="00952423">
            <w:rPr>
              <w:lang w:val="en-US"/>
            </w:rPr>
            <w:t>(Colombo, 2012)</w:t>
          </w:r>
          <w:ins w:id="633" w:author="Philipp Alexander Linden" w:date="2020-06-29T16:20:00Z">
            <w:r w:rsidRPr="005E05FB">
              <w:rPr>
                <w:lang w:val="en-US"/>
              </w:rPr>
              <w:fldChar w:fldCharType="end"/>
            </w:r>
          </w:ins>
          <w:customXmlInsRangeStart w:id="634" w:author="Philipp Alexander Linden" w:date="2020-06-29T16:20:00Z"/>
        </w:sdtContent>
      </w:sdt>
      <w:customXmlInsRangeEnd w:id="634"/>
      <w:ins w:id="635" w:author="Philipp Alexander Linden" w:date="2020-06-29T16:20:00Z">
        <w:r w:rsidRPr="005E05FB">
          <w:rPr>
            <w:lang w:val="en-US"/>
          </w:rPr>
          <w:t xml:space="preserve">. </w:t>
        </w:r>
      </w:ins>
    </w:p>
    <w:p w14:paraId="0C9623C8" w14:textId="45CDE543" w:rsidR="005E05FB" w:rsidRPr="005E05FB" w:rsidRDefault="005E05FB" w:rsidP="00CF57A8">
      <w:pPr>
        <w:pStyle w:val="02FlietextEinzug"/>
        <w:rPr>
          <w:lang w:val="en-US"/>
        </w:rPr>
      </w:pPr>
      <w:ins w:id="636" w:author="Philipp Alexander Linden" w:date="2020-06-29T16:20:00Z">
        <w:r w:rsidRPr="005E05FB">
          <w:rPr>
            <w:lang w:val="en-US"/>
          </w:rPr>
          <w:t xml:space="preserve">Despite the large variety in the number of clusters and the composition of those clusters in the different typologies some similarities and parallels can be depicted. The most robust cluster is a Scandinavian or northern European cluster that mostly includes Sweden, Norway, Denmark, Finland and often also the Netherlands </w:t>
        </w:r>
      </w:ins>
      <w:customXmlInsRangeStart w:id="637" w:author="Philipp Alexander Linden" w:date="2020-06-29T16:20:00Z"/>
      <w:sdt>
        <w:sdtPr>
          <w:rPr>
            <w:lang w:val="en-US"/>
          </w:rPr>
          <w:alias w:val="Don't edit this field"/>
          <w:tag w:val="CitaviPlaceholder#f63525ed-8884-4f8e-918e-35e6d3f77443"/>
          <w:id w:val="-1308238888"/>
          <w:placeholder>
            <w:docPart w:val="4118B0A02F2141DCB251311D18CB2180"/>
          </w:placeholder>
        </w:sdtPr>
        <w:sdtContent>
          <w:customXmlInsRangeEnd w:id="637"/>
          <w:r w:rsidRPr="005E05FB">
            <w:rPr>
              <w:lang w:val="en-US"/>
            </w:rPr>
            <w:fldChar w:fldCharType="begin"/>
          </w:r>
          <w:r w:rsidR="00952423">
            <w:rPr>
              <w:lang w:val="en-US"/>
            </w:rPr>
            <w: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M2I0MDM2MWUtYjQ4NS00YTExLWI5M2YtZGQ5YzhlM2MxMzl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3OTg4OTNjZS0zNTIyLTRlYWUtOTc1NS05YzViYmRjMzJlMWU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0seyIkaWQiOiIzNCIsIklkIjoiNGZkYTI4NWMtNGEyYy00MjQ3LWExZTgtZDNkNjQyYjNkYmY2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N2E3YmE2NWMtYzNhZC00YTJkLWI5ZDctMmJjN2RkNWNlOTE5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nstrText>
          </w:r>
          <w:r w:rsidR="00952423" w:rsidRPr="008E361D">
            <w:instrText>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}</w:instrText>
          </w:r>
          <w:r w:rsidRPr="005E05FB">
            <w:rPr>
              <w:lang w:val="en-US"/>
            </w:rPr>
            <w:fldChar w:fldCharType="separate"/>
          </w:r>
          <w:r w:rsidR="00952423">
            <w:t>(Alber, 1995; Colombo, 2012; Damiani et al., 2011; Kraus et al., 2010; Pommer et al., 2009)</w:t>
          </w:r>
          <w:ins w:id="638" w:author="Philipp Alexander Linden" w:date="2020-06-29T16:20:00Z">
            <w:r w:rsidRPr="005E05FB">
              <w:rPr>
                <w:lang w:val="en-US"/>
              </w:rPr>
              <w:fldChar w:fldCharType="end"/>
            </w:r>
          </w:ins>
          <w:customXmlInsRangeStart w:id="639" w:author="Philipp Alexander Linden" w:date="2020-06-29T16:20:00Z"/>
        </w:sdtContent>
      </w:sdt>
      <w:customXmlInsRangeEnd w:id="639"/>
      <w:ins w:id="640" w:author="Philipp Alexander Linden" w:date="2020-06-29T16:20:00Z">
        <w:r w:rsidRPr="005E05FB">
          <w:t xml:space="preserve">. </w:t>
        </w:r>
        <w:r w:rsidRPr="005E05FB">
          <w:rPr>
            <w:lang w:val="en-US"/>
          </w:rPr>
          <w:t xml:space="preserve">Clusters which include only Eastern European countries can be found in the typologies by </w:t>
        </w:r>
      </w:ins>
      <w:customXmlInsRangeStart w:id="641" w:author="Philipp Alexander Linden" w:date="2020-06-29T16:20:00Z"/>
      <w:sdt>
        <w:sdtPr>
          <w:rPr>
            <w:lang w:val="en-US"/>
          </w:rPr>
          <w:alias w:val="Don't edit this field"/>
          <w:tag w:val="CitaviPlaceholder#821802ec-8205-43cc-a6b6-7855e3c19feb"/>
          <w:id w:val="1555120584"/>
          <w:placeholder>
            <w:docPart w:val="4118B0A02F2141DCB251311D18CB2180"/>
          </w:placeholder>
        </w:sdtPr>
        <w:sdtContent>
          <w:customXmlInsRangeEnd w:id="641"/>
          <w:ins w:id="642" w:author="Philipp Alexander Linden" w:date="2020-06-29T16:20:00Z">
            <w:r w:rsidRPr="005E05FB">
              <w:rPr>
                <w:lang w:val="en-US"/>
              </w:rPr>
              <w:fldChar w:fldCharType="begin"/>
            </w:r>
          </w:ins>
          <w:r w:rsidR="00952423">
            <w:rPr>
              <w:lang w:val="en-US"/>
            </w:rPr>
            <w: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4MjE4MDJlYy04MjA1LTQzY2MtYTZiNi03ODU1ZTNjMTlmZWIiLCJUZXh0IjoiRGFtaWFuaSBldCBhbC4iLCJXQUlWZXJzaW9uIjoiNi40LjAuMzUifQ==}</w:instrText>
          </w:r>
          <w:ins w:id="643" w:author="Philipp Alexander Linden" w:date="2020-06-29T16:20:00Z">
            <w:r w:rsidRPr="005E05FB">
              <w:rPr>
                <w:lang w:val="en-US"/>
              </w:rPr>
              <w:fldChar w:fldCharType="separate"/>
            </w:r>
          </w:ins>
          <w:r w:rsidR="00952423">
            <w:rPr>
              <w:lang w:val="en-US"/>
            </w:rPr>
            <w:t>Damiani et al.</w:t>
          </w:r>
          <w:ins w:id="644" w:author="Philipp Alexander Linden" w:date="2020-06-29T16:20:00Z">
            <w:r w:rsidRPr="005E05FB">
              <w:rPr>
                <w:lang w:val="en-US"/>
              </w:rPr>
              <w:fldChar w:fldCharType="end"/>
            </w:r>
          </w:ins>
          <w:customXmlInsRangeStart w:id="645" w:author="Philipp Alexander Linden" w:date="2020-06-29T16:20:00Z"/>
        </w:sdtContent>
      </w:sdt>
      <w:customXmlInsRangeEnd w:id="645"/>
      <w:ins w:id="646" w:author="Philipp Alexander Linden" w:date="2020-06-29T16:20:00Z">
        <w:r w:rsidRPr="005E05FB">
          <w:rPr>
            <w:lang w:val="en-US"/>
          </w:rPr>
          <w:t xml:space="preserve"> </w:t>
        </w:r>
      </w:ins>
      <w:customXmlInsRangeStart w:id="647" w:author="Philipp Alexander Linden" w:date="2020-06-29T16:20:00Z"/>
      <w:sdt>
        <w:sdtPr>
          <w:rPr>
            <w:lang w:val="en-US"/>
          </w:rPr>
          <w:alias w:val="Don't edit this field"/>
          <w:tag w:val="CitaviPlaceholder#f46b660c-723d-4d8b-8eec-b5516c790d77"/>
          <w:id w:val="-487555929"/>
          <w:placeholder>
            <w:docPart w:val="4118B0A02F2141DCB251311D18CB2180"/>
          </w:placeholder>
        </w:sdtPr>
        <w:sdtContent>
          <w:customXmlInsRangeEnd w:id="647"/>
          <w:ins w:id="648" w:author="Philipp Alexander Linden" w:date="2020-06-29T16:20:00Z">
            <w:r w:rsidRPr="005E05FB">
              <w:rPr>
                <w:lang w:val="en-US"/>
              </w:rPr>
              <w:fldChar w:fldCharType="begin"/>
            </w:r>
          </w:ins>
          <w:r w:rsidR="00952423">
            <w:rPr>
              <w:lang w:val="en-US"/>
            </w:rPr>
            <w: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DZUMTA6MzY6MDE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mNDZiNjYwYy03MjNkLTRkOGItOGVlYy1iNTUxNmM3OTBkNzciLCJUZXh0IjoiKDIwMTEpIiwiV0FJVmVyc2lvbiI6IjYuNC4wLjM1In0=}</w:instrText>
          </w:r>
          <w:ins w:id="649" w:author="Philipp Alexander Linden" w:date="2020-06-29T16:20:00Z">
            <w:r w:rsidRPr="005E05FB">
              <w:rPr>
                <w:lang w:val="en-US"/>
              </w:rPr>
              <w:fldChar w:fldCharType="separate"/>
            </w:r>
          </w:ins>
          <w:r w:rsidR="00952423">
            <w:rPr>
              <w:lang w:val="en-US"/>
            </w:rPr>
            <w:t>(2011)</w:t>
          </w:r>
          <w:ins w:id="650" w:author="Philipp Alexander Linden" w:date="2020-06-29T16:20:00Z">
            <w:r w:rsidRPr="005E05FB">
              <w:rPr>
                <w:lang w:val="en-US"/>
              </w:rPr>
              <w:fldChar w:fldCharType="end"/>
            </w:r>
          </w:ins>
          <w:customXmlInsRangeStart w:id="651" w:author="Philipp Alexander Linden" w:date="2020-06-29T16:20:00Z"/>
        </w:sdtContent>
      </w:sdt>
      <w:customXmlInsRangeEnd w:id="651"/>
      <w:ins w:id="652" w:author="Philipp Alexander Linden" w:date="2020-06-29T16:20:00Z">
        <w:r w:rsidRPr="005E05FB">
          <w:rPr>
            <w:lang w:val="en-US"/>
          </w:rPr>
          <w:t xml:space="preserve">, </w:t>
        </w:r>
      </w:ins>
      <w:customXmlInsRangeStart w:id="653" w:author="Philipp Alexander Linden" w:date="2020-06-29T16:20:00Z"/>
      <w:sdt>
        <w:sdtPr>
          <w:rPr>
            <w:lang w:val="en-US"/>
          </w:rPr>
          <w:alias w:val="Don't edit this field"/>
          <w:tag w:val="CitaviPlaceholder#70321f17-dd04-46c3-93b1-c87d23ba7b4e"/>
          <w:id w:val="1876421934"/>
          <w:placeholder>
            <w:docPart w:val="4118B0A02F2141DCB251311D18CB2180"/>
          </w:placeholder>
        </w:sdtPr>
        <w:sdtContent>
          <w:customXmlInsRangeEnd w:id="653"/>
          <w:ins w:id="654" w:author="Philipp Alexander Linden" w:date="2020-06-29T16:20:00Z">
            <w:r w:rsidRPr="005E05FB">
              <w:rPr>
                <w:lang w:val="en-US"/>
              </w:rPr>
              <w:fldChar w:fldCharType="begin"/>
            </w:r>
          </w:ins>
          <w:r w:rsidR="00952423">
            <w:rPr>
              <w:lang w:val="en-US"/>
            </w:rPr>
            <w:instrText>ADDIN CitaviPlaceholder{eyIkaWQiOiIxIiwiQXNzb2NpYXRlV2l0aFBsYWNlaG9sZGVyVGFnIjoiQ2l0YXZpUGxhY2Vob2xkZXIjZDViYjQyM2MtZmE1YS00MDY3LTgzOTEtZDNkNjEzODk5MmU0IiwiRW50cmllcyI6W3siJGlkIjoiMiIsIklkIjoiMzkxNjI1NzYtMDc1Yi00ZWU2LTgzZGMtMzQ5MTY4NmM2MGZh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DMyMWYxNy1kZDA0LTQ2YzMtOTNiMS1jODdkMjNiYTdiNGUiLCJUZXh0IjoiSGFsw6Fza292w6EgZXQgYWwuIiwiV0FJVmVyc2lvbiI6IjYuNC4wLjM1In0=}</w:instrText>
          </w:r>
          <w:ins w:id="655" w:author="Philipp Alexander Linden" w:date="2020-06-29T16:20:00Z">
            <w:r w:rsidRPr="005E05FB">
              <w:rPr>
                <w:lang w:val="en-US"/>
              </w:rPr>
              <w:fldChar w:fldCharType="separate"/>
            </w:r>
          </w:ins>
          <w:r w:rsidR="00952423">
            <w:rPr>
              <w:lang w:val="en-US"/>
            </w:rPr>
            <w:t>Halásková et al.</w:t>
          </w:r>
          <w:ins w:id="656" w:author="Philipp Alexander Linden" w:date="2020-06-29T16:20:00Z">
            <w:r w:rsidRPr="005E05FB">
              <w:rPr>
                <w:lang w:val="en-US"/>
              </w:rPr>
              <w:fldChar w:fldCharType="end"/>
            </w:r>
          </w:ins>
          <w:customXmlInsRangeStart w:id="657" w:author="Philipp Alexander Linden" w:date="2020-06-29T16:20:00Z"/>
        </w:sdtContent>
      </w:sdt>
      <w:customXmlInsRangeEnd w:id="657"/>
      <w:ins w:id="658" w:author="Philipp Alexander Linden" w:date="2020-06-29T16:20:00Z">
        <w:r w:rsidRPr="005E05FB">
          <w:rPr>
            <w:lang w:val="en-US"/>
          </w:rPr>
          <w:t xml:space="preserve"> </w:t>
        </w:r>
      </w:ins>
      <w:customXmlInsRangeStart w:id="659" w:author="Philipp Alexander Linden" w:date="2020-06-29T16:20:00Z"/>
      <w:sdt>
        <w:sdtPr>
          <w:rPr>
            <w:lang w:val="en-US"/>
          </w:rPr>
          <w:alias w:val="Don't edit this field"/>
          <w:tag w:val="CitaviPlaceholder#073aa931-c262-4e1a-9792-b46e1ef1143f"/>
          <w:id w:val="1732970932"/>
          <w:placeholder>
            <w:docPart w:val="4118B0A02F2141DCB251311D18CB2180"/>
          </w:placeholder>
        </w:sdtPr>
        <w:sdtContent>
          <w:customXmlInsRangeEnd w:id="659"/>
          <w:ins w:id="660" w:author="Philipp Alexander Linden" w:date="2020-06-29T16:20:00Z">
            <w:r w:rsidRPr="005E05FB">
              <w:rPr>
                <w:lang w:val="en-US"/>
              </w:rPr>
              <w:fldChar w:fldCharType="begin"/>
            </w:r>
          </w:ins>
          <w:r w:rsidR="00952423">
            <w:rPr>
              <w:lang w:val="en-US"/>
            </w:rPr>
            <w:instrText>ADDIN CitaviPlaceholder{eyIkaWQiOiIxIiwiQXNzb2NpYXRlV2l0aFBsYWNlaG9sZGVyVGFnIjoiQ2l0YXZpUGxhY2Vob2xkZXIjODNhNWFmYjUtZDg4Yy00MTQzLTkwODgtYjg0NzZjZmIzZWZiIiwiRW50cmllcyI6W3siJGlkIjoiMiIsIklkIjoiOTgxNjI5ZjEtYzg3Ny00NGEyLTgxYjUtMGM2OTg5NTQ2OWVk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A3M2FhOTMxLWMyNjItNGUxYS05NzkyLWI0NmUxZWYxMTQzZiIsIlRleHQiOiIoMjAxNykiLCJXQUlWZXJzaW9uIjoiNi40LjAuMzUifQ==}</w:instrText>
          </w:r>
          <w:ins w:id="661" w:author="Philipp Alexander Linden" w:date="2020-06-29T16:20:00Z">
            <w:r w:rsidRPr="005E05FB">
              <w:rPr>
                <w:lang w:val="en-US"/>
              </w:rPr>
              <w:fldChar w:fldCharType="separate"/>
            </w:r>
          </w:ins>
          <w:r w:rsidR="00952423">
            <w:rPr>
              <w:lang w:val="en-US"/>
            </w:rPr>
            <w:t>(2017)</w:t>
          </w:r>
          <w:ins w:id="662" w:author="Philipp Alexander Linden" w:date="2020-06-29T16:20:00Z">
            <w:r w:rsidRPr="005E05FB">
              <w:rPr>
                <w:lang w:val="en-US"/>
              </w:rPr>
              <w:fldChar w:fldCharType="end"/>
            </w:r>
          </w:ins>
          <w:customXmlInsRangeStart w:id="663" w:author="Philipp Alexander Linden" w:date="2020-06-29T16:20:00Z"/>
        </w:sdtContent>
      </w:sdt>
      <w:customXmlInsRangeEnd w:id="663"/>
      <w:ins w:id="664" w:author="Philipp Alexander Linden" w:date="2020-06-29T16:20:00Z">
        <w:r w:rsidRPr="005E05FB">
          <w:rPr>
            <w:lang w:val="en-US"/>
          </w:rPr>
          <w:t xml:space="preserve"> and </w:t>
        </w:r>
      </w:ins>
      <w:customXmlInsRangeStart w:id="665" w:author="Philipp Alexander Linden" w:date="2020-06-29T16:20:00Z"/>
      <w:sdt>
        <w:sdtPr>
          <w:rPr>
            <w:lang w:val="en-US"/>
          </w:rPr>
          <w:alias w:val="Don't edit this field"/>
          <w:tag w:val="CitaviPlaceholder#8d831f9c-58b9-4296-bddc-c7411dbb6c75"/>
          <w:id w:val="-2093773289"/>
          <w:placeholder>
            <w:docPart w:val="4118B0A02F2141DCB251311D18CB2180"/>
          </w:placeholder>
        </w:sdtPr>
        <w:sdtContent>
          <w:customXmlInsRangeEnd w:id="665"/>
          <w:ins w:id="666" w:author="Philipp Alexander Linden" w:date="2020-06-29T16:20:00Z">
            <w:r w:rsidRPr="005E05FB">
              <w:rPr>
                <w:lang w:val="en-US"/>
              </w:rPr>
              <w:fldChar w:fldCharType="begin"/>
            </w:r>
          </w:ins>
          <w:r w:rsidR="00952423">
            <w:rPr>
              <w:lang w:val="en-US"/>
            </w:rPr>
            <w:instrText>ADDIN CitaviPlaceholder{eyIkaWQiOiIxIiwiQXNzb2NpYXRlV2l0aFBsYWNlaG9sZGVyVGFnIjoiQ2l0YXZpUGxhY2Vob2xkZXIjYWI3NDIzOWUtZjUwMy00MDVmLTgyMzktMzg2Y2RhM2Q0ZTk1IiwiRW50cmllcyI6W3siJGlkIjoiMiIsIklkIjoiZjg2MjEzYmMtZTI0NC00MzNjLTg5MmMtZGFhN2JkOTFjMDM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4ZDgzMWY5Yy01OGI5LTQyOTYtYmRkYy1jNzQxMWRiYjZjNzUiLCJUZXh0IjoiS3JhdXMgZXQgYWwuIiwiV0FJVmVyc2lvbiI6IjYuNC4wLjM1In0=}</w:instrText>
          </w:r>
          <w:ins w:id="667" w:author="Philipp Alexander Linden" w:date="2020-06-29T16:20:00Z">
            <w:r w:rsidRPr="005E05FB">
              <w:rPr>
                <w:lang w:val="en-US"/>
              </w:rPr>
              <w:fldChar w:fldCharType="separate"/>
            </w:r>
          </w:ins>
          <w:r w:rsidR="00952423">
            <w:rPr>
              <w:lang w:val="en-US"/>
            </w:rPr>
            <w:t>Kraus et al.</w:t>
          </w:r>
          <w:ins w:id="668" w:author="Philipp Alexander Linden" w:date="2020-06-29T16:20:00Z">
            <w:r w:rsidRPr="005E05FB">
              <w:rPr>
                <w:lang w:val="en-US"/>
              </w:rPr>
              <w:fldChar w:fldCharType="end"/>
            </w:r>
          </w:ins>
          <w:customXmlInsRangeStart w:id="669" w:author="Philipp Alexander Linden" w:date="2020-06-29T16:20:00Z"/>
        </w:sdtContent>
      </w:sdt>
      <w:customXmlInsRangeEnd w:id="669"/>
      <w:ins w:id="670" w:author="Philipp Alexander Linden" w:date="2020-06-29T16:20:00Z">
        <w:r w:rsidRPr="005E05FB">
          <w:rPr>
            <w:lang w:val="en-US"/>
          </w:rPr>
          <w:t xml:space="preserve"> </w:t>
        </w:r>
      </w:ins>
      <w:customXmlInsRangeStart w:id="671" w:author="Philipp Alexander Linden" w:date="2020-06-29T16:20:00Z"/>
      <w:sdt>
        <w:sdtPr>
          <w:rPr>
            <w:lang w:val="en-US"/>
          </w:rPr>
          <w:alias w:val="Don't edit this field"/>
          <w:tag w:val="CitaviPlaceholder#d346ffb4-9ff1-4cd1-a19c-9aaaaabb572a"/>
          <w:id w:val="1577400042"/>
          <w:placeholder>
            <w:docPart w:val="4118B0A02F2141DCB251311D18CB2180"/>
          </w:placeholder>
        </w:sdtPr>
        <w:sdtContent>
          <w:customXmlInsRangeEnd w:id="671"/>
          <w:ins w:id="672" w:author="Philipp Alexander Linden" w:date="2020-06-29T16:20:00Z">
            <w:r w:rsidRPr="005E05FB">
              <w:rPr>
                <w:lang w:val="en-US"/>
              </w:rPr>
              <w:fldChar w:fldCharType="begin"/>
            </w:r>
          </w:ins>
          <w:r w:rsidR="00952423">
            <w:rPr>
              <w:lang w:val="en-US"/>
            </w:rPr>
            <w:instrText>ADDIN CitaviPlaceholder{eyIkaWQiOiIxIiwiQXNzb2NpYXRlV2l0aFBsYWNlaG9sZGVyVGFnIjoiQ2l0YXZpUGxhY2Vob2xkZXIjMWJlOTdkMWQtY2UxMy00ZWJhLWEwYjMtZjlmYzBlNzE0MDRmIiwiRW50cmllcyI6W3siJGlkIjoiMiIsIklkIjoiNzNhMzhmYTEtMTliMy00MDdmLWE5Y2QtNGQwM2IyYWQwMDBj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QzNDZmZmI0LTlmZjEtNGNkMS1hMTljLTlhYWFhYWJiNTcyYSIsIlRleHQiOiIoMjAxMCkiLCJXQUlWZXJzaW9uIjoiNi40LjAuMzUifQ==}</w:instrText>
          </w:r>
          <w:ins w:id="673" w:author="Philipp Alexander Linden" w:date="2020-06-29T16:20:00Z">
            <w:r w:rsidRPr="005E05FB">
              <w:rPr>
                <w:lang w:val="en-US"/>
              </w:rPr>
              <w:fldChar w:fldCharType="separate"/>
            </w:r>
          </w:ins>
          <w:r w:rsidR="00952423">
            <w:rPr>
              <w:lang w:val="en-US"/>
            </w:rPr>
            <w:t>(2010)</w:t>
          </w:r>
          <w:ins w:id="674" w:author="Philipp Alexander Linden" w:date="2020-06-29T16:20:00Z">
            <w:r w:rsidRPr="005E05FB">
              <w:rPr>
                <w:lang w:val="en-US"/>
              </w:rPr>
              <w:fldChar w:fldCharType="end"/>
            </w:r>
          </w:ins>
          <w:customXmlInsRangeStart w:id="675" w:author="Philipp Alexander Linden" w:date="2020-06-29T16:20:00Z"/>
        </w:sdtContent>
      </w:sdt>
      <w:customXmlInsRangeEnd w:id="675"/>
      <w:ins w:id="676" w:author="Philipp Alexander Linden" w:date="2020-06-29T16:20:00Z">
        <w:r w:rsidRPr="005E05FB">
          <w:rPr>
            <w:lang w:val="en-US"/>
          </w:rPr>
          <w:t xml:space="preserve"> In these clusters often Bulgaria, Hungary, the Czech Republic, Estonia</w:t>
        </w:r>
      </w:ins>
      <w:ins w:id="677" w:author="Mareike Ariaans" w:date="2020-07-06T12:53:00Z">
        <w:r w:rsidR="00A35056">
          <w:rPr>
            <w:lang w:val="en-US"/>
          </w:rPr>
          <w:t>,</w:t>
        </w:r>
      </w:ins>
      <w:ins w:id="678" w:author="Philipp Alexander Linden" w:date="2020-06-29T16:20:00Z">
        <w:r w:rsidRPr="005E05FB">
          <w:rPr>
            <w:lang w:val="en-US"/>
          </w:rPr>
          <w:t xml:space="preserve"> and Slovakia are included, while other Eastern European countries sometimes join. In some studies a second cluster which incorporates Eastern-</w:t>
        </w:r>
        <w:r w:rsidRPr="005E05FB">
          <w:rPr>
            <w:lang w:val="en-US"/>
          </w:rPr>
          <w:lastRenderedPageBreak/>
          <w:t xml:space="preserve">European as well as Southern European countries is built </w:t>
        </w:r>
      </w:ins>
      <w:customXmlInsRangeStart w:id="679" w:author="Philipp Alexander Linden" w:date="2020-06-29T16:20:00Z"/>
      <w:sdt>
        <w:sdtPr>
          <w:rPr>
            <w:lang w:val="en-US"/>
          </w:rPr>
          <w:alias w:val="Don't edit this field"/>
          <w:tag w:val="CitaviPlaceholder#716d8010-c467-4967-b0e5-14c22d47fa9c"/>
          <w:id w:val="11578945"/>
          <w:placeholder>
            <w:docPart w:val="4118B0A02F2141DCB251311D18CB2180"/>
          </w:placeholder>
        </w:sdtPr>
        <w:sdtContent>
          <w:customXmlInsRangeEnd w:id="679"/>
          <w:ins w:id="680" w:author="Philipp Alexander Linden" w:date="2020-06-29T16:20:00Z">
            <w:r w:rsidRPr="005E05FB">
              <w:rPr>
                <w:lang w:val="en-US"/>
              </w:rPr>
              <w:fldChar w:fldCharType="begin"/>
            </w:r>
          </w:ins>
          <w:r w:rsidR="00952423">
            <w:rPr>
              <w:lang w:val="en-US"/>
            </w:rPr>
            <w:instrText>ADDIN CitaviPlaceholder{eyIkaWQiOiIxIiwiRW50cmllcyI6W3siJGlkIjoiMiIsIklkIjoiYjc5NTI2MDktOWM1MC00MjZlLWIwMDQtZjQyNWNiNjZiY2M0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A2VDEwOjM2OjAxIiwiUHJvamVjdCI6eyIkcmVmIjoiNSJ9fSwiVXNlTnVtYmVyaW5nVHlwZU9mUGFyZW50RG9jdW1lbnQiOmZhbHNlfSx7IiRpZCI6IjIwIiwiSWQiOiJjMzkxOGYzNi1jMmEwLTQ5YmYtYmMxOS1jNTRhY2YwYTMyN2QiLCJSYW5nZVN0YXJ0IjoyMSwiUmFuZ2VMZW5ndGgiOjIw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I5IiwiSWQiOiJmZWVmZjA5ZS01Y2FjLTQzY2MtOTQxYy1lYjZhZTAwMWNjNzIiLCJSYW5nZVN0YXJ0Ijo0MSwiUmFuZ2VMZW5ndGgiOjIzLCJSZWZlcmVuY2VJZCI6IjBiNmExNDJlLTkwMjMtNGJjMS04MTU2LWY0ZTdiMjU2NjM2OSIsIlJlZmVyZW5jZSI6eyIkaWQiOiIzMCIsIkFic3RyYWN0Q29tcGxleGl0eSI6MCwiQWJzdHJhY3RTb3VyY2VUZXh0Rm9ybWF0IjowLCJBdXRob3JzIjpbeyIkaWQiOiIzM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zM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Mz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M0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M1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zY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M3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3JhdXMgZXQgYWwuLCAyMDEwOyBDb2xvbWJvIGV0IGFsLiwgMjAxMSkifV19LCJUYWciOiJDaXRhdmlQbGFjZWhvbGRlciM3MTZkODAxMC1jNDY3LTQ5NjctYjBlNS0xNGMyMmQ0N2ZhOWMiLCJUZXh0IjoiKERhbWlhbmkgZXQgYWwuLCAyMDExOyBLcmF1cyBldCBhbC4sIDIwMTA7IENvbG9tYm8gZXQgYWwuLCAyMDExKSIsIldBSVZlcnNpb24iOiI2LjQuMC4zNSJ9}</w:instrText>
          </w:r>
          <w:ins w:id="681" w:author="Philipp Alexander Linden" w:date="2020-06-29T16:20:00Z">
            <w:r w:rsidRPr="005E05FB">
              <w:rPr>
                <w:lang w:val="en-US"/>
              </w:rPr>
              <w:fldChar w:fldCharType="separate"/>
            </w:r>
          </w:ins>
          <w:r w:rsidR="00952423">
            <w:rPr>
              <w:lang w:val="en-US"/>
            </w:rPr>
            <w:t>(Damiani et al., 2011; Kraus et al., 2010; Colombo et al., 2011)</w:t>
          </w:r>
          <w:ins w:id="682" w:author="Philipp Alexander Linden" w:date="2020-06-29T16:20:00Z">
            <w:r w:rsidRPr="005E05FB">
              <w:rPr>
                <w:lang w:val="en-US"/>
              </w:rPr>
              <w:fldChar w:fldCharType="end"/>
            </w:r>
          </w:ins>
          <w:customXmlInsRangeStart w:id="683" w:author="Philipp Alexander Linden" w:date="2020-06-29T16:20:00Z"/>
        </w:sdtContent>
      </w:sdt>
      <w:customXmlInsRangeEnd w:id="683"/>
      <w:ins w:id="684" w:author="Philipp Alexander Linden" w:date="2020-06-29T16:20:00Z">
        <w:r w:rsidRPr="005E05FB">
          <w:rPr>
            <w:lang w:val="en-US"/>
          </w:rPr>
          <w:t xml:space="preserve"> including Italy, Spain</w:t>
        </w:r>
      </w:ins>
      <w:ins w:id="685" w:author="Mareike Ariaans" w:date="2020-07-06T12:53:00Z">
        <w:r w:rsidR="00A35056">
          <w:rPr>
            <w:lang w:val="en-US"/>
          </w:rPr>
          <w:t>,</w:t>
        </w:r>
      </w:ins>
      <w:ins w:id="686" w:author="Philipp Alexander Linden" w:date="2020-06-29T16:20:00Z">
        <w:r w:rsidRPr="005E05FB">
          <w:rPr>
            <w:lang w:val="en-US"/>
          </w:rPr>
          <w:t xml:space="preserve"> and Greece. These countries are only depicted in a genuine Southern European cluster by </w:t>
        </w:r>
      </w:ins>
      <w:customXmlInsRangeStart w:id="687" w:author="Philipp Alexander Linden" w:date="2020-06-29T16:20:00Z"/>
      <w:sdt>
        <w:sdtPr>
          <w:rPr>
            <w:lang w:val="en-US"/>
          </w:rPr>
          <w:alias w:val="Don't edit this field"/>
          <w:tag w:val="CitaviPlaceholder#698012ae-af6b-403b-a13c-13b1e2315222"/>
          <w:id w:val="1252860813"/>
          <w:placeholder>
            <w:docPart w:val="4118B0A02F2141DCB251311D18CB2180"/>
          </w:placeholder>
        </w:sdtPr>
        <w:sdtContent>
          <w:customXmlInsRangeEnd w:id="687"/>
          <w:ins w:id="688" w:author="Philipp Alexander Linden" w:date="2020-06-29T16:20:00Z">
            <w:r w:rsidRPr="005E05FB">
              <w:rPr>
                <w:lang w:val="en-US"/>
              </w:rPr>
              <w:fldChar w:fldCharType="begin"/>
            </w:r>
          </w:ins>
          <w:r w:rsidR="00952423">
            <w:rPr>
              <w:lang w:val="en-US"/>
            </w:rPr>
            <w:instrText>ADDIN CitaviPlaceholder{eyIkaWQiOiIxIiwiQXNzb2NpYXRlV2l0aFBsYWNlaG9sZGVyVGFnIjoiQ2l0YXZpUGxhY2Vob2xkZXIjYmIyYWExZTEtNzc5OC00ZmM1LTlkMDgtZGQ3NmE2ZTg5NWFmIiwiRW50cmllcyI6W3siJGlkIjoiMiIsIklkIjoiZjJmMTE0ZmEtOTQ2Mi00ZTYwLWI5ZmItNWVlY2M1NDFhYThk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kiLCJDb3VudCI6MSwiVGV4dFVuaXRzIjpbeyIkaWQiOiIxMCIsIkZvbnRTdHlsZSI6eyIkaWQiOiIxMSIsIk5ldXRyYWwiOnRydWV9LCJSZWFkaW5nT3JkZXIiOjEsIlRleHQiOiJQb21tZXIgZXQgYWwuIn1dfSwiVGFnIjoiQ2l0YXZpUGxhY2Vob2xkZXIjNjk4MDEyYWUtYWY2Yi00MDNiLWExM2MtMTNiMWUyMzE1MjIyIiwiVGV4dCI6IlBvbW1lciBldCBhbC4iLCJXQUlWZXJzaW9uIjoiNi40LjAuMzUifQ==}</w:instrText>
          </w:r>
          <w:ins w:id="689" w:author="Philipp Alexander Linden" w:date="2020-06-29T16:20:00Z">
            <w:r w:rsidRPr="005E05FB">
              <w:rPr>
                <w:lang w:val="en-US"/>
              </w:rPr>
              <w:fldChar w:fldCharType="separate"/>
            </w:r>
          </w:ins>
          <w:r w:rsidR="00952423">
            <w:rPr>
              <w:lang w:val="en-US"/>
            </w:rPr>
            <w:t>Pommer et al.</w:t>
          </w:r>
          <w:ins w:id="690" w:author="Philipp Alexander Linden" w:date="2020-06-29T16:20:00Z">
            <w:r w:rsidRPr="005E05FB">
              <w:rPr>
                <w:lang w:val="en-US"/>
              </w:rPr>
              <w:fldChar w:fldCharType="end"/>
            </w:r>
          </w:ins>
          <w:customXmlInsRangeStart w:id="691" w:author="Philipp Alexander Linden" w:date="2020-06-29T16:20:00Z"/>
        </w:sdtContent>
      </w:sdt>
      <w:customXmlInsRangeEnd w:id="691"/>
      <w:ins w:id="692" w:author="Philipp Alexander Linden" w:date="2020-06-29T16:20:00Z">
        <w:r w:rsidRPr="005E05FB">
          <w:rPr>
            <w:lang w:val="en-US"/>
          </w:rPr>
          <w:t xml:space="preserve"> </w:t>
        </w:r>
      </w:ins>
      <w:customXmlInsRangeStart w:id="693" w:author="Philipp Alexander Linden" w:date="2020-06-29T16:20:00Z"/>
      <w:sdt>
        <w:sdtPr>
          <w:rPr>
            <w:lang w:val="en-US"/>
          </w:rPr>
          <w:alias w:val="Don't edit this field"/>
          <w:tag w:val="CitaviPlaceholder#7bf4dada-3011-4343-9523-8c94b097e98b"/>
          <w:id w:val="731275599"/>
          <w:placeholder>
            <w:docPart w:val="4118B0A02F2141DCB251311D18CB2180"/>
          </w:placeholder>
        </w:sdtPr>
        <w:sdtContent>
          <w:customXmlInsRangeEnd w:id="693"/>
          <w:ins w:id="694" w:author="Philipp Alexander Linden" w:date="2020-06-29T16:20:00Z">
            <w:r w:rsidRPr="005E05FB">
              <w:rPr>
                <w:lang w:val="en-US"/>
              </w:rPr>
              <w:fldChar w:fldCharType="begin"/>
            </w:r>
          </w:ins>
          <w:r w:rsidR="00952423">
            <w:rPr>
              <w:lang w:val="en-US"/>
            </w:rPr>
            <w:instrText>ADDIN CitaviPlaceholder{eyIkaWQiOiIxIiwiQXNzb2NpYXRlV2l0aFBsYWNlaG9sZGVyVGFnIjoiQ2l0YXZpUGxhY2Vob2xkZXIjMzQ4MDE0NzYtNzM0Ny00MjRkLTkzMGYtMWJhZjJhYzI0ZDU0IiwiRW50cmllcyI6W3siJGlkIjoiMiIsIklkIjoiYjgxZjk5NDEtZjE3OS00Yzc4LThlNjEtYjY5ZWQ0ZmVlM2E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A5KSJ9XX0sIlRhZyI6IkNpdGF2aVBsYWNlaG9sZGVyIzdiZjRkYWRhLTMwMTEtNDM0My05NTIzLThjOTRiMDk3ZTk4YiIsIlRleHQiOiIoMjAwOSkiLCJXQUlWZXJzaW9uIjoiNi40LjAuMzUifQ==}</w:instrText>
          </w:r>
          <w:ins w:id="695" w:author="Philipp Alexander Linden" w:date="2020-06-29T16:20:00Z">
            <w:r w:rsidRPr="005E05FB">
              <w:rPr>
                <w:lang w:val="en-US"/>
              </w:rPr>
              <w:fldChar w:fldCharType="separate"/>
            </w:r>
          </w:ins>
          <w:r w:rsidR="00952423">
            <w:rPr>
              <w:lang w:val="en-US"/>
            </w:rPr>
            <w:t>(2009)</w:t>
          </w:r>
          <w:ins w:id="696" w:author="Philipp Alexander Linden" w:date="2020-06-29T16:20:00Z">
            <w:r w:rsidRPr="005E05FB">
              <w:rPr>
                <w:lang w:val="en-US"/>
              </w:rPr>
              <w:fldChar w:fldCharType="end"/>
            </w:r>
          </w:ins>
          <w:customXmlInsRangeStart w:id="697" w:author="Philipp Alexander Linden" w:date="2020-06-29T16:20:00Z"/>
        </w:sdtContent>
      </w:sdt>
      <w:customXmlInsRangeEnd w:id="697"/>
      <w:ins w:id="698" w:author="Philipp Alexander Linden" w:date="2020-06-29T16:20:00Z">
        <w:r w:rsidRPr="005E05FB">
          <w:rPr>
            <w:lang w:val="en-US"/>
          </w:rPr>
          <w:t>. Continental European countries such as Germany, France, Austria, Belgium</w:t>
        </w:r>
      </w:ins>
      <w:ins w:id="699" w:author="Mareike Ariaans" w:date="2020-07-06T12:54:00Z">
        <w:r w:rsidR="00A35056">
          <w:rPr>
            <w:lang w:val="en-US"/>
          </w:rPr>
          <w:t>,</w:t>
        </w:r>
      </w:ins>
      <w:ins w:id="700" w:author="Philipp Alexander Linden" w:date="2020-06-29T16:20:00Z">
        <w:r w:rsidRPr="005E05FB">
          <w:rPr>
            <w:lang w:val="en-US"/>
          </w:rPr>
          <w:t xml:space="preserve"> and Luxemburg can be found in many typologies together in one cluster but mostly together with some Eastern European or Northern European countries </w:t>
        </w:r>
      </w:ins>
      <w:customXmlInsRangeStart w:id="701" w:author="Philipp Alexander Linden" w:date="2020-06-29T16:20:00Z"/>
      <w:sdt>
        <w:sdtPr>
          <w:rPr>
            <w:lang w:val="en-US"/>
          </w:rPr>
          <w:alias w:val="Don't edit this field"/>
          <w:tag w:val="CitaviPlaceholder#3e8aa7b1-879c-4384-bf4d-276a839ec866"/>
          <w:id w:val="2041162726"/>
          <w:placeholder>
            <w:docPart w:val="4118B0A02F2141DCB251311D18CB2180"/>
          </w:placeholder>
        </w:sdtPr>
        <w:sdtContent>
          <w:customXmlInsRangeEnd w:id="701"/>
          <w:ins w:id="702" w:author="Philipp Alexander Linden" w:date="2020-06-29T16:20:00Z">
            <w:r w:rsidRPr="005E05FB">
              <w:rPr>
                <w:lang w:val="en-US"/>
              </w:rPr>
              <w:fldChar w:fldCharType="begin"/>
            </w:r>
          </w:ins>
          <w:r w:rsidR="00952423">
            <w:rPr>
              <w:lang w:val="en-US"/>
            </w:rPr>
            <w: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TY3M2VlMzItNjE1YS00Yjk4LWFjMzQtYmJlNjNjNmMwNTY1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A2VDEwOjM2OjAxIiwiUHJvamVjdCI6eyIkcmVmIjoiNSJ9fSwiVXNlTnVtYmVyaW5nVHlwZU9mUGFyZW50RG9jdW1lbnQiOmZhbHNlfSx7IiRpZCI6IjI0IiwiSWQiOiI2NDc3YmJmMi1jODYzLTRlNGQtYmZlMS0zN2MyZjQ0NTc5ZTYiLCJSYW5nZVN0YXJ0IjozNCwiUmFuZ2VMZW5ndGgiOjI0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MzIiwiSWQiOiI5ZDI3MDdmNy02ZTUxLTQzMWEtODRlZi05YjM2OThlODIwNWUiLCJSYW5nZVN0YXJ0Ijo1OCwiUmFuZ2VMZW5ndGgiOjIwLCJSZWZlcmVuY2VJZCI6IjRhODMxYzM0LTc2YTctNGUyYi05OTU2LWVhMTFmNjY1MTY4MCIsIlJlZmVyZW5jZSI6eyIkaWQiOiIzNCIsIkFic3RyYWN0Q29tcGxleGl0eSI6MCwiQWJzdHJhY3RTb3VyY2VUZXh0Rm9ybWF0IjowLCJBdXRob3JzIjpbeyIkaWQiOiIzN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4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0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Q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QyIiwiSWQiOiI2NjE2OTM2Ni01NjM3LTRiMWItOGYzMy00MTVkMTZlMjc2YmMiLCJSYW5nZVN0YXJ0Ijo3OCwiUmFuZ2VMZW5ndGgiOjIyLCJSZWZlcmVuY2VJZCI6IjUzNzBlNDE4LTViOWQtNGE1Zi04OTMyLTA4Y2E0N2JiOTg0OCIsIlJlZmVyZW5jZSI6eyIkaWQiOiI0MyIsIkFic3RyYWN0Q29tcGxleGl0eSI6MCwiQWJzdHJhY3RTb3VyY2VUZXh0Rm9ybWF0IjowLCJBdXRob3JzIjpbeyIkaWQiOiI0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NDU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Q2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Q3IiwiTmFtZSI6IkFrc2FudCBBY2FkLiBQdWJsIiwiUHJvdGVjdGVkIjpmYWxzZSwiQ3JlYXRlZEJ5IjoiX20iLCJDcmVhdGVkT24iOiIyMDE4LTEyLTEyVDEwOjM5OjIzIiwiTW9kaWZpZWRCeSI6Il9tIiwiSWQiOiI1YTBhOTQyNS1jOGNmLTQ4OGItYmRhZi1kNDJiZTllNjE5YTYiLCJNb2RpZmllZE9uIjoiMjAxOC0xMi</w:instrText>
          </w:r>
          <w:r w:rsidR="00952423" w:rsidRPr="00952423">
            <w:rPr>
              <w:rPrChange w:id="703" w:author="Mareike Ariaans" w:date="2020-07-06T11:46:00Z">
                <w:rPr>
                  <w:lang w:val="en-US"/>
                </w:rPr>
              </w:rPrChange>
            </w:rPr>
            <w:instrText>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}</w:instrText>
          </w:r>
          <w:ins w:id="704" w:author="Philipp Alexander Linden" w:date="2020-06-29T16:20:00Z">
            <w:r w:rsidRPr="005E05FB">
              <w:rPr>
                <w:lang w:val="en-US"/>
              </w:rPr>
              <w:fldChar w:fldCharType="separate"/>
            </w:r>
          </w:ins>
          <w:r w:rsidR="00952423">
            <w:t>(Alber, 1995; Damiani et al., 2011; Halásková et al., 2017; Kraus et al., 2010; Pommer et al., 2009)</w:t>
          </w:r>
          <w:ins w:id="705" w:author="Philipp Alexander Linden" w:date="2020-06-29T16:20:00Z">
            <w:r w:rsidRPr="005E05FB">
              <w:rPr>
                <w:lang w:val="en-US"/>
              </w:rPr>
              <w:fldChar w:fldCharType="end"/>
            </w:r>
          </w:ins>
          <w:customXmlInsRangeStart w:id="706" w:author="Philipp Alexander Linden" w:date="2020-06-29T16:20:00Z"/>
        </w:sdtContent>
      </w:sdt>
      <w:customXmlInsRangeEnd w:id="706"/>
      <w:ins w:id="707" w:author="Philipp Alexander Linden" w:date="2020-06-29T16:20:00Z">
        <w:r w:rsidRPr="005E05FB">
          <w:t xml:space="preserve">. </w:t>
        </w:r>
        <w:r w:rsidRPr="005E05FB">
          <w:rPr>
            <w:lang w:val="en-US"/>
          </w:rPr>
          <w:t xml:space="preserve">Non-European countries are rarely included in the typologies. The typology by </w:t>
        </w:r>
      </w:ins>
      <w:customXmlInsRangeStart w:id="708" w:author="Philipp Alexander Linden" w:date="2020-06-29T16:20:00Z"/>
      <w:sdt>
        <w:sdtPr>
          <w:rPr>
            <w:lang w:val="en-US"/>
          </w:rPr>
          <w:alias w:val="Don't edit this field"/>
          <w:tag w:val="CitaviPlaceholder#d0629911-bcfe-448f-b618-1aad2ae5c3e6"/>
          <w:id w:val="-193159987"/>
          <w:placeholder>
            <w:docPart w:val="4118B0A02F2141DCB251311D18CB2180"/>
          </w:placeholder>
        </w:sdtPr>
        <w:sdtContent>
          <w:customXmlInsRangeEnd w:id="708"/>
          <w:ins w:id="709" w:author="Philipp Alexander Linden" w:date="2020-06-29T16:20:00Z">
            <w:r w:rsidRPr="005E05FB">
              <w:rPr>
                <w:lang w:val="en-US"/>
              </w:rPr>
              <w:fldChar w:fldCharType="begin"/>
            </w:r>
          </w:ins>
          <w:r w:rsidR="00952423">
            <w:rPr>
              <w:lang w:val="en-US"/>
            </w:rPr>
            <w: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JDb2xvbWJvIn1dfSwiVGFnIjoiQ2l0YXZpUGxhY2Vob2xkZXIjZDA2Mjk5MTEtYmNmZS00NDhmLWI2MTgtMWFhZDJhZTVjM2U2IiwiVGV4dCI6IkNvbG9tYm8iLCJXQUlWZXJzaW9uIjoiNi40LjAuMzUifQ==}</w:instrText>
          </w:r>
          <w:ins w:id="710" w:author="Philipp Alexander Linden" w:date="2020-06-29T16:20:00Z">
            <w:r w:rsidRPr="005E05FB">
              <w:rPr>
                <w:lang w:val="en-US"/>
              </w:rPr>
              <w:fldChar w:fldCharType="separate"/>
            </w:r>
          </w:ins>
          <w:r w:rsidR="00952423">
            <w:rPr>
              <w:lang w:val="en-US"/>
            </w:rPr>
            <w:t>Colombo</w:t>
          </w:r>
          <w:ins w:id="711" w:author="Philipp Alexander Linden" w:date="2020-06-29T16:20:00Z">
            <w:r w:rsidRPr="005E05FB">
              <w:rPr>
                <w:lang w:val="en-US"/>
              </w:rPr>
              <w:fldChar w:fldCharType="end"/>
            </w:r>
          </w:ins>
          <w:customXmlInsRangeStart w:id="712" w:author="Philipp Alexander Linden" w:date="2020-06-29T16:20:00Z"/>
        </w:sdtContent>
      </w:sdt>
      <w:customXmlInsRangeEnd w:id="712"/>
      <w:ins w:id="713" w:author="Philipp Alexander Linden" w:date="2020-06-29T16:20:00Z">
        <w:r w:rsidRPr="005E05FB">
          <w:rPr>
            <w:lang w:val="en-US"/>
          </w:rPr>
          <w:t xml:space="preserve"> </w:t>
        </w:r>
      </w:ins>
      <w:customXmlInsRangeStart w:id="714" w:author="Philipp Alexander Linden" w:date="2020-06-29T16:20:00Z"/>
      <w:sdt>
        <w:sdtPr>
          <w:rPr>
            <w:lang w:val="en-US"/>
          </w:rPr>
          <w:alias w:val="Don't edit this field"/>
          <w:tag w:val="CitaviPlaceholder#fd23733d-2651-46fa-88c9-8fb3f20ab88c"/>
          <w:id w:val="-946462280"/>
          <w:placeholder>
            <w:docPart w:val="4118B0A02F2141DCB251311D18CB2180"/>
          </w:placeholder>
        </w:sdtPr>
        <w:sdtContent>
          <w:customXmlInsRangeEnd w:id="714"/>
          <w:ins w:id="715" w:author="Philipp Alexander Linden" w:date="2020-06-29T16:20:00Z">
            <w:r w:rsidRPr="005E05FB">
              <w:rPr>
                <w:lang w:val="en-US"/>
              </w:rPr>
              <w:fldChar w:fldCharType="begin"/>
            </w:r>
          </w:ins>
          <w:r w:rsidR="00952423">
            <w:rPr>
              <w:lang w:val="en-US"/>
            </w:rPr>
            <w: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SXNMb2NhbENsb3VkUHJvamVjdEZpbGVMaW5rIjpmYWxzZS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bSIsIklkIjoiNDZjNjI2YjctOTY0YS00OTA2LWI5YzktOWQ1ZmI1ZDZkN2RiIiwiTW9kaWZpZWRPbiI6IjIwMTgtMTItMTJUMTA6MTk6Mj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MikifV19LCJUYWciOiJDaXRhdmlQbGFjZWhvbGRlciNmZDIzNzMzZC0yNjUxLTQ2ZmEtODhjOS04ZmIzZjIwYWI4OGMiLCJUZXh0IjoiKDIwMTIpIiwiV0FJVmVyc2lvbiI6IjYuNC4wLjM1In0=}</w:instrText>
          </w:r>
          <w:ins w:id="716" w:author="Philipp Alexander Linden" w:date="2020-06-29T16:20:00Z">
            <w:r w:rsidRPr="005E05FB">
              <w:rPr>
                <w:lang w:val="en-US"/>
              </w:rPr>
              <w:fldChar w:fldCharType="separate"/>
            </w:r>
          </w:ins>
          <w:r w:rsidR="00952423">
            <w:rPr>
              <w:lang w:val="en-US"/>
            </w:rPr>
            <w:t>(2012)</w:t>
          </w:r>
          <w:ins w:id="717" w:author="Philipp Alexander Linden" w:date="2020-06-29T16:20:00Z">
            <w:r w:rsidRPr="005E05FB">
              <w:rPr>
                <w:lang w:val="en-US"/>
              </w:rPr>
              <w:fldChar w:fldCharType="end"/>
            </w:r>
          </w:ins>
          <w:customXmlInsRangeStart w:id="718" w:author="Philipp Alexander Linden" w:date="2020-06-29T16:20:00Z"/>
        </w:sdtContent>
      </w:sdt>
      <w:customXmlInsRangeEnd w:id="718"/>
      <w:ins w:id="719" w:author="Philipp Alexander Linden" w:date="2020-06-29T16:20:00Z">
        <w:r w:rsidRPr="005E05FB">
          <w:rPr>
            <w:lang w:val="en-US"/>
          </w:rPr>
          <w:t>, which categorize</w:t>
        </w:r>
      </w:ins>
      <w:ins w:id="720" w:author="Mareike Ariaans" w:date="2020-07-06T12:54:00Z">
        <w:r w:rsidR="00A35056">
          <w:rPr>
            <w:lang w:val="en-US"/>
          </w:rPr>
          <w:t>s</w:t>
        </w:r>
      </w:ins>
      <w:ins w:id="721" w:author="Philipp Alexander Linden" w:date="2020-06-29T16:20:00Z">
        <w:r w:rsidRPr="005E05FB">
          <w:rPr>
            <w:lang w:val="en-US"/>
          </w:rPr>
          <w:t xml:space="preserve"> countries based on financing indicators include Japan and South Korea in a cluster with Germany, Luxemburg</w:t>
        </w:r>
      </w:ins>
      <w:ins w:id="722" w:author="Mareike Ariaans" w:date="2020-07-06T12:54:00Z">
        <w:r w:rsidR="00A35056">
          <w:rPr>
            <w:lang w:val="en-US"/>
          </w:rPr>
          <w:t>,</w:t>
        </w:r>
      </w:ins>
      <w:ins w:id="723" w:author="Philipp Alexander Linden" w:date="2020-06-29T16:20:00Z">
        <w:r w:rsidRPr="005E05FB">
          <w:rPr>
            <w:lang w:val="en-US"/>
          </w:rPr>
          <w:t xml:space="preserve"> and the Netherlands due to their common social insurance approach, whereas New Zealand and Canada are in a cluster with Greece, Spain</w:t>
        </w:r>
      </w:ins>
      <w:ins w:id="724" w:author="Mareike Ariaans" w:date="2020-07-06T12:54:00Z">
        <w:r w:rsidR="00A35056">
          <w:rPr>
            <w:lang w:val="en-US"/>
          </w:rPr>
          <w:t>,</w:t>
        </w:r>
      </w:ins>
      <w:r w:rsidRPr="005E05FB">
        <w:rPr>
          <w:lang w:val="en-US"/>
        </w:rPr>
        <w:t xml:space="preserve"> and Switzerland due to their universal but means-tested financing approach. </w:t>
      </w:r>
      <w:sdt>
        <w:sdtPr>
          <w:rPr>
            <w:lang w:val="en-US"/>
          </w:rPr>
          <w:alias w:val="Don't edit this field"/>
          <w:tag w:val="CitaviPlaceholder#c13caac7-2655-4f64-85de-f7bc086546dd"/>
          <w:id w:val="-738241989"/>
          <w:placeholder>
            <w:docPart w:val="4118B0A02F2141DCB251311D18CB2180"/>
          </w:placeholder>
        </w:sdtPr>
        <w:sdtContent>
          <w:r w:rsidRPr="005E05FB">
            <w:rPr>
              <w:lang w:val="en-US"/>
            </w:rPr>
            <w:fldChar w:fldCharType="begin"/>
          </w:r>
          <w:r w:rsidR="00952423">
            <w:rPr>
              <w:lang w:val="en-US"/>
            </w:rPr>
            <w:instrText>ADDIN CitaviPlaceholder{eyIkaWQiOiIxIiwiQXNzb2NpYXRlV2l0aFBsYWNlaG9sZGVyVGFnIjoiQ2l0YXZpUGxhY2Vob2xkZXIjMjdhZTExZDEtODhiMy00NDhmLWEwNmEtMDNiYzM0MzJjZDg4IiwiRW50cmllcyI6W3siJGlkIjoiMiIsIklkIjoiOGUxMzU1NmQtMTQzZS00ODY1LWExYjAtOTRiMDQxODc0YThk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NjMTNjYWFjNy0yNjU1LTRmNjQtODVkZS1mN2JjMDg2NTQ2ZGQiLCJUZXh0IjoiSGFsw6Fza292w6EgZXQgYWwuIiwiV0FJVmVyc2lvbiI6IjYuNC4wLjM1In0=}</w:instrText>
          </w:r>
          <w:r w:rsidRPr="005E05FB">
            <w:rPr>
              <w:lang w:val="en-US"/>
            </w:rPr>
            <w:fldChar w:fldCharType="separate"/>
          </w:r>
          <w:r w:rsidR="00952423">
            <w:rPr>
              <w:lang w:val="en-US"/>
            </w:rPr>
            <w:t>Halásková et al.</w:t>
          </w:r>
          <w:r w:rsidRPr="005E05FB">
            <w:rPr>
              <w:lang w:val="en-US"/>
            </w:rPr>
            <w:fldChar w:fldCharType="end"/>
          </w:r>
        </w:sdtContent>
      </w:sdt>
      <w:r w:rsidRPr="005E05FB">
        <w:rPr>
          <w:lang w:val="en-US"/>
        </w:rPr>
        <w:t xml:space="preserve"> </w:t>
      </w:r>
      <w:sdt>
        <w:sdtPr>
          <w:rPr>
            <w:lang w:val="en-US"/>
          </w:rPr>
          <w:alias w:val="Don't edit this field"/>
          <w:tag w:val="CitaviPlaceholder#f1699b1b-4366-4d88-bc38-e9765d3d94c5"/>
          <w:id w:val="-29578679"/>
          <w:placeholder>
            <w:docPart w:val="4118B0A02F2141DCB251311D18CB2180"/>
          </w:placeholder>
        </w:sdtPr>
        <w:sdtContent>
          <w:r w:rsidRPr="005E05FB">
            <w:rPr>
              <w:lang w:val="en-US"/>
            </w:rPr>
            <w:fldChar w:fldCharType="begin"/>
          </w:r>
          <w:r w:rsidR="00952423">
            <w:rPr>
              <w:lang w:val="en-US"/>
            </w:rPr>
            <w:instrText>ADDIN CitaviPlaceholder{eyIkaWQiOiIxIiwiQXNzb2NpYXRlV2l0aFBsYWNlaG9sZGVyVGFnIjoiQ2l0YXZpUGxhY2Vob2xkZXIjNzI5MmQ2ZTAtZjNiOS00ODVkLWE0NTItOTBjZDUzMTIyZmY5IiwiRW50cmllcyI6W3siJGlkIjoiMiIsIklkIjoiZTYzNDE2Y2YtYmY4Ni00M2U5LTlhZGEtNDM4ZTY1MDk5YTQz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YxNjk5YjFiLTQzNjYtNGQ4OC1iYzM4LWU5NzY1ZDNkOTRjNSIsIlRleHQiOiIoMjAxNykiLCJXQUlWZXJzaW9uIjoiNi40LjAuMzUifQ==}</w:instrText>
          </w:r>
          <w:r w:rsidRPr="005E05FB">
            <w:rPr>
              <w:lang w:val="en-US"/>
            </w:rPr>
            <w:fldChar w:fldCharType="separate"/>
          </w:r>
          <w:r w:rsidR="00952423">
            <w:rPr>
              <w:lang w:val="en-US"/>
            </w:rPr>
            <w:t>(2017)</w:t>
          </w:r>
          <w:r w:rsidRPr="005E05FB">
            <w:rPr>
              <w:lang w:val="en-US"/>
            </w:rPr>
            <w:fldChar w:fldCharType="end"/>
          </w:r>
        </w:sdtContent>
      </w:sdt>
      <w:r w:rsidRPr="005E05FB">
        <w:rPr>
          <w:lang w:val="en-US"/>
        </w:rPr>
        <w:t xml:space="preserve"> find Australia and South Korea in one cluster.</w:t>
      </w:r>
    </w:p>
    <w:p w14:paraId="5BC41897" w14:textId="279010F8" w:rsidR="005E05FB" w:rsidRPr="006A56FF" w:rsidRDefault="005E05FB" w:rsidP="00CF57A8">
      <w:pPr>
        <w:pStyle w:val="02FlietextEinzug"/>
        <w:rPr>
          <w:lang w:val="en-US"/>
        </w:rPr>
      </w:pPr>
      <w:r w:rsidRPr="005E05FB">
        <w:rPr>
          <w:lang w:val="en-US"/>
        </w:rPr>
        <w:t xml:space="preserve">This short overview on existing LTC typologies shows room for extension. </w:t>
      </w:r>
      <w:r>
        <w:rPr>
          <w:lang w:val="en-US"/>
        </w:rPr>
        <w:t>First</w:t>
      </w:r>
      <w:r w:rsidRPr="005E05FB">
        <w:rPr>
          <w:lang w:val="en-US"/>
        </w:rPr>
        <w:t>, many typologies have a European focus or only use a small sample of countries. Thus, we would like to extend these typologies by using an OECD sample with as many countries as possible.</w:t>
      </w:r>
      <w:r>
        <w:rPr>
          <w:lang w:val="en-US"/>
        </w:rPr>
        <w:t xml:space="preserve"> Second</w:t>
      </w:r>
      <w:r w:rsidRPr="005E05FB">
        <w:rPr>
          <w:lang w:val="en-US"/>
        </w:rPr>
        <w:t>, most typologies only use quantitative indicators where a huge weight lies on financing indicators.</w:t>
      </w:r>
      <w:r>
        <w:rPr>
          <w:lang w:val="en-US"/>
        </w:rPr>
        <w:t xml:space="preserve"> In contra</w:t>
      </w:r>
      <w:r w:rsidR="00341CEB">
        <w:rPr>
          <w:lang w:val="en-US"/>
        </w:rPr>
        <w:t>s</w:t>
      </w:r>
      <w:r>
        <w:rPr>
          <w:lang w:val="en-US"/>
        </w:rPr>
        <w:t>t, i</w:t>
      </w:r>
      <w:r w:rsidRPr="005E05FB">
        <w:rPr>
          <w:lang w:val="en-US"/>
        </w:rPr>
        <w:t xml:space="preserve">nstitutional indicators focusing on access to long-term care are </w:t>
      </w:r>
      <w:r>
        <w:rPr>
          <w:lang w:val="en-US"/>
        </w:rPr>
        <w:t>rarely used</w:t>
      </w:r>
      <w:r w:rsidRPr="005E05FB">
        <w:rPr>
          <w:lang w:val="en-US"/>
        </w:rPr>
        <w:t xml:space="preserve">. </w:t>
      </w:r>
      <w:r w:rsidR="00341CEB">
        <w:rPr>
          <w:lang w:val="en-US"/>
        </w:rPr>
        <w:t>We therefor</w:t>
      </w:r>
      <w:ins w:id="725" w:author="Mareike Ariaans" w:date="2020-07-06T12:55:00Z">
        <w:r w:rsidR="00A35056">
          <w:rPr>
            <w:lang w:val="en-US"/>
          </w:rPr>
          <w:t>e</w:t>
        </w:r>
      </w:ins>
      <w:r w:rsidR="00341CEB">
        <w:rPr>
          <w:lang w:val="en-US"/>
        </w:rPr>
        <w:t xml:space="preserve"> combined both approaches to provide the most flexible form of typology possible.</w:t>
      </w:r>
    </w:p>
    <w:p w14:paraId="56CE1366" w14:textId="46C54B08" w:rsidR="000732E6" w:rsidRPr="006A56FF" w:rsidRDefault="005E0DE7" w:rsidP="00EB31E0">
      <w:pPr>
        <w:pStyle w:val="berschrift1"/>
        <w:rPr>
          <w:lang w:val="en-US"/>
        </w:rPr>
      </w:pPr>
      <w:commentRangeStart w:id="726"/>
      <w:r w:rsidRPr="006A56FF">
        <w:rPr>
          <w:lang w:val="en-US"/>
        </w:rPr>
        <w:t>Methodology</w:t>
      </w:r>
      <w:r w:rsidR="0081256C" w:rsidRPr="006A56FF">
        <w:rPr>
          <w:lang w:val="en-US"/>
        </w:rPr>
        <w:t xml:space="preserve"> – 1</w:t>
      </w:r>
      <w:r w:rsidR="00194BB1">
        <w:rPr>
          <w:lang w:val="en-US"/>
        </w:rPr>
        <w:t>104</w:t>
      </w:r>
      <w:r w:rsidR="0081256C" w:rsidRPr="006A56FF">
        <w:rPr>
          <w:lang w:val="en-US"/>
        </w:rPr>
        <w:t xml:space="preserve"> words</w:t>
      </w:r>
      <w:commentRangeEnd w:id="726"/>
      <w:r w:rsidR="000E5CF2">
        <w:rPr>
          <w:rStyle w:val="Kommentarzeichen"/>
          <w:rFonts w:eastAsia="Calibri"/>
          <w:b w:val="0"/>
          <w:bCs w:val="0"/>
        </w:rPr>
        <w:commentReference w:id="726"/>
      </w:r>
    </w:p>
    <w:p w14:paraId="43C41322" w14:textId="4D8E00B5" w:rsidR="005E0DE7" w:rsidRPr="006A56FF" w:rsidRDefault="005E0DE7" w:rsidP="005E0DE7">
      <w:pPr>
        <w:pStyle w:val="berschrift2"/>
        <w:rPr>
          <w:lang w:val="en-US"/>
        </w:rPr>
      </w:pPr>
      <w:r w:rsidRPr="006A56FF">
        <w:rPr>
          <w:lang w:val="en-US"/>
        </w:rPr>
        <w:t>Data</w:t>
      </w:r>
    </w:p>
    <w:p w14:paraId="601196D4" w14:textId="0D3B6861" w:rsidR="00B047CD" w:rsidDel="0022392A" w:rsidRDefault="00E91ABE" w:rsidP="0022392A">
      <w:pPr>
        <w:pStyle w:val="Textkrper"/>
        <w:spacing w:line="480" w:lineRule="auto"/>
        <w:rPr>
          <w:ins w:id="727" w:author="Philipp Alexander Linden" w:date="2020-06-29T16:32:00Z"/>
          <w:del w:id="728" w:author="Mareike Ariaans" w:date="2020-07-06T13:08:00Z"/>
          <w:szCs w:val="24"/>
        </w:rPr>
      </w:pPr>
      <w:r w:rsidRPr="006A56FF">
        <w:rPr>
          <w:szCs w:val="24"/>
        </w:rPr>
        <w:t xml:space="preserve">Indicators for the typology </w:t>
      </w:r>
      <w:r w:rsidR="00304754" w:rsidRPr="006A56FF">
        <w:rPr>
          <w:szCs w:val="24"/>
        </w:rPr>
        <w:t xml:space="preserve">of LTC systems </w:t>
      </w:r>
      <w:r w:rsidRPr="006A56FF">
        <w:rPr>
          <w:szCs w:val="24"/>
        </w:rPr>
        <w:t>came from two data sources</w:t>
      </w:r>
      <w:r w:rsidR="000116F3" w:rsidRPr="006A56FF">
        <w:rPr>
          <w:szCs w:val="24"/>
        </w:rPr>
        <w:t xml:space="preserve"> (Table 1)</w:t>
      </w:r>
      <w:r w:rsidRPr="006A56FF">
        <w:rPr>
          <w:szCs w:val="24"/>
        </w:rPr>
        <w:t>. First, six</w:t>
      </w:r>
      <w:r w:rsidR="00E374AB" w:rsidRPr="006A56FF">
        <w:rPr>
          <w:szCs w:val="24"/>
        </w:rPr>
        <w:t xml:space="preserve"> quantitative </w:t>
      </w:r>
      <w:r w:rsidR="004A6407" w:rsidRPr="006A56FF">
        <w:rPr>
          <w:szCs w:val="24"/>
        </w:rPr>
        <w:t>measures</w:t>
      </w:r>
      <w:r w:rsidR="0094172E" w:rsidRPr="006A56FF">
        <w:rPr>
          <w:szCs w:val="24"/>
        </w:rPr>
        <w:t xml:space="preserve"> </w:t>
      </w:r>
      <w:r w:rsidRPr="006A56FF">
        <w:rPr>
          <w:szCs w:val="24"/>
        </w:rPr>
        <w:t>were extracted at the 10</w:t>
      </w:r>
      <w:r w:rsidRPr="006A56FF">
        <w:rPr>
          <w:szCs w:val="24"/>
          <w:vertAlign w:val="superscript"/>
        </w:rPr>
        <w:t>th</w:t>
      </w:r>
      <w:r w:rsidRPr="006A56FF">
        <w:rPr>
          <w:szCs w:val="24"/>
        </w:rPr>
        <w:t xml:space="preserve"> of December 2018 </w:t>
      </w:r>
      <w:r w:rsidR="001F6140" w:rsidRPr="006A56FF">
        <w:rPr>
          <w:szCs w:val="24"/>
        </w:rPr>
        <w:t>for 36 countries</w:t>
      </w:r>
      <w:r w:rsidR="00C473F4" w:rsidRPr="006A56FF">
        <w:rPr>
          <w:szCs w:val="24"/>
        </w:rPr>
        <w:t xml:space="preserve"> </w:t>
      </w:r>
      <w:r w:rsidRPr="006A56FF">
        <w:rPr>
          <w:szCs w:val="24"/>
        </w:rPr>
        <w:t>on</w:t>
      </w:r>
      <w:r w:rsidR="00C473F4" w:rsidRPr="006A56FF">
        <w:rPr>
          <w:szCs w:val="24"/>
        </w:rPr>
        <w:t xml:space="preserve"> 18 time points</w:t>
      </w:r>
      <w:r w:rsidR="005A6A98" w:rsidRPr="006A56FF">
        <w:rPr>
          <w:szCs w:val="24"/>
        </w:rPr>
        <w:t xml:space="preserve"> (2000-2017)</w:t>
      </w:r>
      <w:r w:rsidR="004A6407" w:rsidRPr="006A56FF">
        <w:rPr>
          <w:szCs w:val="24"/>
        </w:rPr>
        <w:t xml:space="preserve"> from OECD health data </w:t>
      </w:r>
      <w:sdt>
        <w:sdtPr>
          <w:rPr>
            <w:szCs w:val="24"/>
          </w:rPr>
          <w:alias w:val="Don't edit this field"/>
          <w:tag w:val="CitaviPlaceholder#62beef68-7be2-40d1-8531-3e97157dae78"/>
          <w:id w:val="-311105624"/>
          <w:placeholder>
            <w:docPart w:val="D2AACC3907094CA0A5C9B323AD6AFB0C"/>
          </w:placeholder>
        </w:sdtPr>
        <w:sdtContent>
          <w:r w:rsidR="004A6407" w:rsidRPr="006A56FF">
            <w:rPr>
              <w:szCs w:val="24"/>
            </w:rPr>
            <w:fldChar w:fldCharType="begin"/>
          </w:r>
          <w:r w:rsidR="00952423">
            <w:rPr>
              <w:szCs w:val="24"/>
            </w:rPr>
            <w:instrText>ADDIN CitaviPlaceholder{eyIkaWQiOiIxIiwiRW50cmllcyI6W3siJGlkIjoiMiIsIklkIjoiNzdkN2U5MDAtNzk1Ny00ZjJkLWI5MDEtOTUwMDA4YTBhMTVlIiwiUmFuZ2VMZW5ndGgiOjEyLCJSZWZlcmVuY2VJZCI6IjMxYTZlMWU1LWNkMzctNDY0Ni05Y2RiLTI3MzAwZjg2ZDM0M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}</w:instrText>
          </w:r>
          <w:r w:rsidR="004A6407" w:rsidRPr="006A56FF">
            <w:rPr>
              <w:szCs w:val="24"/>
            </w:rPr>
            <w:fldChar w:fldCharType="separate"/>
          </w:r>
          <w:r w:rsidR="00952423">
            <w:rPr>
              <w:szCs w:val="24"/>
            </w:rPr>
            <w:t>(OECD, 2018)</w:t>
          </w:r>
          <w:r w:rsidR="004A6407" w:rsidRPr="006A56FF">
            <w:rPr>
              <w:szCs w:val="24"/>
            </w:rPr>
            <w:fldChar w:fldCharType="end"/>
          </w:r>
        </w:sdtContent>
      </w:sdt>
      <w:r w:rsidR="000116F3" w:rsidRPr="006A56FF">
        <w:rPr>
          <w:szCs w:val="24"/>
        </w:rPr>
        <w:t xml:space="preserve">. </w:t>
      </w:r>
      <w:r w:rsidR="004A6407" w:rsidRPr="006A56FF">
        <w:rPr>
          <w:szCs w:val="24"/>
        </w:rPr>
        <w:t xml:space="preserve">Another six </w:t>
      </w:r>
      <w:ins w:id="729" w:author="Philipp Alexander Linden" w:date="2020-06-29T16:24:00Z">
        <w:r w:rsidR="00E4285A">
          <w:rPr>
            <w:szCs w:val="24"/>
          </w:rPr>
          <w:lastRenderedPageBreak/>
          <w:t>institutional</w:t>
        </w:r>
      </w:ins>
      <w:del w:id="730" w:author="Philipp Alexander Linden" w:date="2020-06-29T16:24:00Z">
        <w:r w:rsidR="00E028AA" w:rsidDel="00E4285A">
          <w:rPr>
            <w:szCs w:val="24"/>
          </w:rPr>
          <w:delText>qualitative</w:delText>
        </w:r>
      </w:del>
      <w:r w:rsidR="00E028AA">
        <w:rPr>
          <w:szCs w:val="24"/>
        </w:rPr>
        <w:t xml:space="preserve"> </w:t>
      </w:r>
      <w:r w:rsidR="004A6407" w:rsidRPr="006A56FF">
        <w:rPr>
          <w:szCs w:val="24"/>
        </w:rPr>
        <w:t xml:space="preserve">indicators were distilled from </w:t>
      </w:r>
      <w:r w:rsidR="000116F3" w:rsidRPr="006A56FF">
        <w:rPr>
          <w:szCs w:val="24"/>
        </w:rPr>
        <w:t xml:space="preserve">information </w:t>
      </w:r>
      <w:r w:rsidR="004A6407" w:rsidRPr="006A56FF">
        <w:rPr>
          <w:szCs w:val="24"/>
        </w:rPr>
        <w:t xml:space="preserve">within </w:t>
      </w:r>
      <w:r w:rsidR="000116F3" w:rsidRPr="006A56FF">
        <w:rPr>
          <w:szCs w:val="24"/>
        </w:rPr>
        <w:t xml:space="preserve">the Missoc database </w:t>
      </w:r>
      <w:sdt>
        <w:sdtPr>
          <w:rPr>
            <w:szCs w:val="24"/>
          </w:rPr>
          <w:alias w:val="Don't edit this field"/>
          <w:tag w:val="CitaviPlaceholder#6f420b4f-9632-4c36-abb7-06d03ea1a46a"/>
          <w:id w:val="-2063627114"/>
          <w:placeholder>
            <w:docPart w:val="3137F1E46D754BDA83C48E671B6CFA29"/>
          </w:placeholder>
        </w:sdtPr>
        <w:sdtContent>
          <w:r w:rsidR="000116F3" w:rsidRPr="006A56FF">
            <w:rPr>
              <w:szCs w:val="24"/>
            </w:rPr>
            <w:fldChar w:fldCharType="begin"/>
          </w:r>
          <w:r w:rsidR="00952423">
            <w:rPr>
              <w:szCs w:val="24"/>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5NjMyLTRjMzYtYWJiNy0wNmQwM2VhMWE0NmEiLCJUZXh0IjoiKE1JU1NPQywgMjAxOCkiLCJXQUlWZXJzaW9uIjoiNi40LjAuMzUifQ==}</w:instrText>
          </w:r>
          <w:r w:rsidR="000116F3" w:rsidRPr="006A56FF">
            <w:rPr>
              <w:szCs w:val="24"/>
            </w:rPr>
            <w:fldChar w:fldCharType="separate"/>
          </w:r>
          <w:r w:rsidR="00952423">
            <w:rPr>
              <w:szCs w:val="24"/>
            </w:rPr>
            <w:t>(MISSOC, 2018)</w:t>
          </w:r>
          <w:r w:rsidR="000116F3" w:rsidRPr="006A56FF">
            <w:rPr>
              <w:szCs w:val="24"/>
            </w:rPr>
            <w:fldChar w:fldCharType="end"/>
          </w:r>
        </w:sdtContent>
      </w:sdt>
      <w:r w:rsidR="000116F3" w:rsidRPr="006A56FF">
        <w:rPr>
          <w:szCs w:val="24"/>
        </w:rPr>
        <w:t xml:space="preserve">, the Health in Transition reports </w:t>
      </w:r>
      <w:sdt>
        <w:sdtPr>
          <w:rPr>
            <w:szCs w:val="24"/>
          </w:rPr>
          <w:alias w:val="Don't edit this field"/>
          <w:tag w:val="CitaviPlaceholder#cce937e4-df40-4c22-bad1-2498f04d3946"/>
          <w:id w:val="-1196608928"/>
          <w:placeholder>
            <w:docPart w:val="3137F1E46D754BDA83C48E671B6CFA29"/>
          </w:placeholder>
        </w:sdtPr>
        <w:sdtContent>
          <w:r w:rsidR="000116F3" w:rsidRPr="006A56FF">
            <w:rPr>
              <w:szCs w:val="24"/>
            </w:rPr>
            <w:fldChar w:fldCharType="begin"/>
          </w:r>
          <w:r w:rsidR="00952423">
            <w:rPr>
              <w:szCs w:val="24"/>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000116F3" w:rsidRPr="006A56FF">
            <w:rPr>
              <w:szCs w:val="24"/>
            </w:rPr>
            <w:fldChar w:fldCharType="separate"/>
          </w:r>
          <w:r w:rsidR="00952423">
            <w:rPr>
              <w:szCs w:val="24"/>
            </w:rPr>
            <w:t>(European Observatory on Health Systems and Policies, 2018)</w:t>
          </w:r>
          <w:r w:rsidR="000116F3" w:rsidRPr="006A56FF">
            <w:rPr>
              <w:szCs w:val="24"/>
            </w:rPr>
            <w:fldChar w:fldCharType="end"/>
          </w:r>
        </w:sdtContent>
      </w:sdt>
      <w:r w:rsidR="000116F3" w:rsidRPr="006A56FF">
        <w:rPr>
          <w:szCs w:val="24"/>
        </w:rPr>
        <w:t xml:space="preserve"> and the ESPN reports of the European Union </w:t>
      </w:r>
      <w:sdt>
        <w:sdtPr>
          <w:rPr>
            <w:szCs w:val="24"/>
          </w:rPr>
          <w:alias w:val="Don't edit this field"/>
          <w:tag w:val="CitaviPlaceholder#f4e1c29c-66b7-4863-890c-6a46d62ce28c"/>
          <w:id w:val="-621620643"/>
          <w:placeholder>
            <w:docPart w:val="3137F1E46D754BDA83C48E671B6CFA29"/>
          </w:placeholder>
        </w:sdtPr>
        <w:sdtContent>
          <w:r w:rsidR="000116F3" w:rsidRPr="006A56FF">
            <w:rPr>
              <w:szCs w:val="24"/>
            </w:rPr>
            <w:fldChar w:fldCharType="begin"/>
          </w:r>
          <w:r w:rsidR="00952423">
            <w:rPr>
              <w:szCs w:val="24"/>
            </w:rPr>
            <w:instrText>ADDIN CitaviPlaceholder{eyIkaWQiOiIxIiwiRW50cmllcyI6W3siJGlkIjoiMiIsIklkIjoiYTc4OTVhNDUtYjgyZi00NmYzLThkZDMtYWE5OGI0MTFjMTkzIiwiUmFuZ2VMZW5ndGgiOjI3LCJSZWZlcmVuY2VJZCI6ImU2OTVjOTgxLTJlYmUtNDhmMC04MTY2LTQzMjJiYTY3ZWE5ZiIsIlJlZmVyZW5jZSI6eyIkaWQiOiIzIiwiQWJzdHJhY3RDb21wbGV4aXR5IjowLCJBYnN0cmFjdFNvdXJjZVRleHRGb3JtYXQiOjAsIkF1dGhvcnMiOlt7IiRpZCI6IjQ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}</w:instrText>
          </w:r>
          <w:r w:rsidR="000116F3" w:rsidRPr="006A56FF">
            <w:rPr>
              <w:szCs w:val="24"/>
            </w:rPr>
            <w:fldChar w:fldCharType="separate"/>
          </w:r>
          <w:r w:rsidR="00952423">
            <w:rPr>
              <w:szCs w:val="24"/>
            </w:rPr>
            <w:t>(European Commission, 2018)</w:t>
          </w:r>
          <w:r w:rsidR="000116F3" w:rsidRPr="006A56FF">
            <w:rPr>
              <w:szCs w:val="24"/>
            </w:rPr>
            <w:fldChar w:fldCharType="end"/>
          </w:r>
        </w:sdtContent>
      </w:sdt>
      <w:r w:rsidR="004A6407" w:rsidRPr="006A56FF">
        <w:rPr>
          <w:szCs w:val="24"/>
        </w:rPr>
        <w:t xml:space="preserve"> </w:t>
      </w:r>
      <w:ins w:id="731" w:author="Mareike Ariaans" w:date="2020-07-06T13:10:00Z">
        <w:r w:rsidR="0022392A" w:rsidRPr="00383E36">
          <w:t>In case of ambiguous information, we searched for additional information on the indicator within scientific publications and countries’ official websites</w:t>
        </w:r>
        <w:r w:rsidR="0022392A" w:rsidRPr="006A56FF" w:rsidDel="0022392A">
          <w:rPr>
            <w:szCs w:val="24"/>
          </w:rPr>
          <w:t xml:space="preserve"> </w:t>
        </w:r>
      </w:ins>
      <w:commentRangeStart w:id="732"/>
      <w:del w:id="733" w:author="Mareike Ariaans" w:date="2020-07-06T13:08:00Z">
        <w:r w:rsidR="004A6407" w:rsidRPr="006A56FF" w:rsidDel="0022392A">
          <w:rPr>
            <w:szCs w:val="24"/>
          </w:rPr>
          <w:delText>through a coding scheme developed and applied by the first author</w:delText>
        </w:r>
        <w:r w:rsidR="000116F3" w:rsidRPr="006A56FF" w:rsidDel="0022392A">
          <w:rPr>
            <w:szCs w:val="24"/>
          </w:rPr>
          <w:delText>.</w:delText>
        </w:r>
        <w:r w:rsidR="00DC026B" w:rsidDel="0022392A">
          <w:rPr>
            <w:szCs w:val="24"/>
          </w:rPr>
          <w:delText xml:space="preserve"> </w:delText>
        </w:r>
      </w:del>
    </w:p>
    <w:p w14:paraId="01119706" w14:textId="42C1C4F4" w:rsidR="003D3174" w:rsidRPr="003D3174" w:rsidDel="0022392A" w:rsidRDefault="003D3174">
      <w:pPr>
        <w:pStyle w:val="Textkrper"/>
        <w:spacing w:line="480" w:lineRule="auto"/>
        <w:rPr>
          <w:del w:id="734" w:author="Mareike Ariaans" w:date="2020-07-06T13:08:00Z"/>
        </w:rPr>
        <w:pPrChange w:id="735" w:author="Mareike Ariaans" w:date="2020-07-06T13:08:00Z">
          <w:pPr>
            <w:pStyle w:val="Beschriftung"/>
            <w:keepNext/>
            <w:jc w:val="left"/>
          </w:pPr>
        </w:pPrChange>
      </w:pPr>
      <w:del w:id="736" w:author="Mareike Ariaans" w:date="2020-07-06T13:08:00Z">
        <w:r w:rsidRPr="003D3174" w:rsidDel="0022392A">
          <w:delText xml:space="preserve">Figure </w:delText>
        </w:r>
        <w:r w:rsidRPr="003D3174" w:rsidDel="0022392A">
          <w:fldChar w:fldCharType="begin"/>
        </w:r>
        <w:r w:rsidRPr="003D3174" w:rsidDel="0022392A">
          <w:delInstrText xml:space="preserve"> SEQ Figure \* ARABIC </w:delInstrText>
        </w:r>
        <w:r w:rsidRPr="003D3174" w:rsidDel="0022392A">
          <w:fldChar w:fldCharType="separate"/>
        </w:r>
        <w:r w:rsidRPr="003D3174" w:rsidDel="0022392A">
          <w:delText>1</w:delText>
        </w:r>
        <w:r w:rsidRPr="003D3174" w:rsidDel="0022392A">
          <w:fldChar w:fldCharType="end"/>
        </w:r>
        <w:r w:rsidRPr="003D3174" w:rsidDel="0022392A">
          <w:delText xml:space="preserve">: </w:delText>
        </w:r>
        <w:r w:rsidR="00383E36" w:rsidDel="0022392A">
          <w:delText>Coding scheme of institutional indicators</w:delText>
        </w:r>
      </w:del>
    </w:p>
    <w:p w14:paraId="71B0BDB2" w14:textId="06663DB2" w:rsidR="00B047CD" w:rsidRDefault="00DC026B">
      <w:pPr>
        <w:pStyle w:val="Textkrper"/>
        <w:spacing w:line="480" w:lineRule="auto"/>
        <w:rPr>
          <w:ins w:id="737" w:author="Philipp Alexander Linden" w:date="2020-06-29T16:32:00Z"/>
          <w:color w:val="FF0000"/>
          <w:szCs w:val="24"/>
        </w:rPr>
        <w:pPrChange w:id="738" w:author="Mareike Ariaans" w:date="2020-07-06T13:08:00Z">
          <w:pPr>
            <w:pStyle w:val="Textkrper"/>
            <w:spacing w:line="480" w:lineRule="auto"/>
            <w:jc w:val="center"/>
          </w:pPr>
        </w:pPrChange>
      </w:pPr>
      <w:del w:id="739" w:author="Mareike Ariaans" w:date="2020-07-06T13:08:00Z">
        <w:r w:rsidRPr="004A5931" w:rsidDel="0022392A">
          <w:rPr>
            <w:color w:val="FF0000"/>
            <w:szCs w:val="24"/>
          </w:rPr>
          <w:delText>CODING SCHEME</w:delText>
        </w:r>
        <w:commentRangeEnd w:id="732"/>
        <w:r w:rsidR="00A35056" w:rsidDel="0022392A">
          <w:rPr>
            <w:rStyle w:val="Kommentarzeichen"/>
            <w:lang w:val="de-DE"/>
          </w:rPr>
          <w:commentReference w:id="732"/>
        </w:r>
      </w:del>
    </w:p>
    <w:p w14:paraId="4B97FF71" w14:textId="5AF5B71F" w:rsidR="00B562F1" w:rsidRPr="00383E36" w:rsidRDefault="0022392A" w:rsidP="00DE21DA">
      <w:pPr>
        <w:pStyle w:val="02FlietextErsterAbsatz"/>
        <w:rPr>
          <w:lang w:val="en-US"/>
        </w:rPr>
      </w:pPr>
      <w:ins w:id="740" w:author="Mareike Ariaans" w:date="2020-07-06T13:08:00Z">
        <w:r>
          <w:rPr>
            <w:lang w:val="en-US"/>
          </w:rPr>
          <w:t>T</w:t>
        </w:r>
        <w:r w:rsidRPr="00383E36">
          <w:rPr>
            <w:lang w:val="en-US"/>
          </w:rPr>
          <w:t>he codes refer to the</w:t>
        </w:r>
      </w:ins>
      <w:ins w:id="741" w:author="Mareike Ariaans" w:date="2020-07-06T13:09:00Z">
        <w:r>
          <w:rPr>
            <w:lang w:val="en-US"/>
          </w:rPr>
          <w:t xml:space="preserve"> national rules or the</w:t>
        </w:r>
      </w:ins>
      <w:ins w:id="742" w:author="Mareike Ariaans" w:date="2020-07-06T13:08:00Z">
        <w:r w:rsidRPr="00383E36">
          <w:rPr>
            <w:lang w:val="en-US"/>
          </w:rPr>
          <w:t xml:space="preserve"> dominant rules in place</w:t>
        </w:r>
      </w:ins>
      <w:ins w:id="743" w:author="Mareike Ariaans" w:date="2020-07-06T13:09:00Z">
        <w:r>
          <w:rPr>
            <w:lang w:val="en-US"/>
          </w:rPr>
          <w:t>,</w:t>
        </w:r>
      </w:ins>
      <w:ins w:id="744" w:author="Mareike Ariaans" w:date="2020-07-06T13:08:00Z">
        <w:r w:rsidRPr="00383E36">
          <w:rPr>
            <w:lang w:val="en-US"/>
          </w:rPr>
          <w:t xml:space="preserve"> </w:t>
        </w:r>
      </w:ins>
      <w:ins w:id="745" w:author="Mareike Ariaans" w:date="2020-07-06T13:09:00Z">
        <w:r>
          <w:rPr>
            <w:lang w:val="en-US"/>
          </w:rPr>
          <w:t>s</w:t>
        </w:r>
      </w:ins>
      <w:del w:id="746" w:author="Mareike Ariaans" w:date="2020-07-06T13:09:00Z">
        <w:r w:rsidR="00304754" w:rsidRPr="00383E36" w:rsidDel="0022392A">
          <w:rPr>
            <w:lang w:val="en-US"/>
          </w:rPr>
          <w:delText>S</w:delText>
        </w:r>
      </w:del>
      <w:r w:rsidR="00304754" w:rsidRPr="00383E36">
        <w:rPr>
          <w:lang w:val="en-US"/>
        </w:rPr>
        <w:t xml:space="preserve">ince </w:t>
      </w:r>
      <w:r w:rsidR="00040270" w:rsidRPr="00383E36">
        <w:rPr>
          <w:lang w:val="en-US"/>
        </w:rPr>
        <w:t xml:space="preserve">in </w:t>
      </w:r>
      <w:r w:rsidR="00D11535" w:rsidRPr="00383E36">
        <w:rPr>
          <w:lang w:val="en-US"/>
        </w:rPr>
        <w:t xml:space="preserve">some countries </w:t>
      </w:r>
      <w:r w:rsidR="00304754" w:rsidRPr="00383E36">
        <w:rPr>
          <w:lang w:val="en-US"/>
        </w:rPr>
        <w:t xml:space="preserve">regional </w:t>
      </w:r>
      <w:r w:rsidR="000116F3" w:rsidRPr="00383E36">
        <w:rPr>
          <w:lang w:val="en-US"/>
        </w:rPr>
        <w:t>or municipal rules</w:t>
      </w:r>
      <w:r w:rsidR="00040270" w:rsidRPr="00383E36">
        <w:rPr>
          <w:lang w:val="en-US"/>
        </w:rPr>
        <w:t xml:space="preserve"> prevail </w:t>
      </w:r>
      <w:del w:id="747" w:author="Mareike Ariaans" w:date="2020-07-06T13:09:00Z">
        <w:r w:rsidR="00040270" w:rsidRPr="00383E36" w:rsidDel="0022392A">
          <w:rPr>
            <w:lang w:val="en-US"/>
          </w:rPr>
          <w:delText>more often than national laws,</w:delText>
        </w:r>
      </w:del>
      <w:del w:id="748" w:author="Mareike Ariaans" w:date="2020-07-06T13:08:00Z">
        <w:r w:rsidR="00040270" w:rsidRPr="00383E36" w:rsidDel="0022392A">
          <w:rPr>
            <w:lang w:val="en-US"/>
          </w:rPr>
          <w:delText xml:space="preserve"> </w:delText>
        </w:r>
        <w:r w:rsidR="000116F3" w:rsidRPr="00383E36" w:rsidDel="0022392A">
          <w:rPr>
            <w:lang w:val="en-US"/>
          </w:rPr>
          <w:delText>the codes refer to the dominant</w:delText>
        </w:r>
        <w:r w:rsidR="00040270" w:rsidRPr="00383E36" w:rsidDel="0022392A">
          <w:rPr>
            <w:lang w:val="en-US"/>
          </w:rPr>
          <w:delText xml:space="preserve"> rules </w:delText>
        </w:r>
        <w:r w:rsidR="000116F3" w:rsidRPr="00383E36" w:rsidDel="0022392A">
          <w:rPr>
            <w:lang w:val="en-US"/>
          </w:rPr>
          <w:delText>in place</w:delText>
        </w:r>
      </w:del>
      <w:r w:rsidR="000116F3" w:rsidRPr="00383E36">
        <w:rPr>
          <w:lang w:val="en-US"/>
        </w:rPr>
        <w:t>.</w:t>
      </w:r>
      <w:del w:id="749" w:author="Mareike Ariaans" w:date="2020-07-06T13:10:00Z">
        <w:r w:rsidR="000116F3" w:rsidRPr="00383E36" w:rsidDel="0022392A">
          <w:rPr>
            <w:lang w:val="en-US"/>
          </w:rPr>
          <w:delText xml:space="preserve"> In case of ambiguous information, </w:delText>
        </w:r>
        <w:r w:rsidR="004A6407" w:rsidRPr="00383E36" w:rsidDel="0022392A">
          <w:rPr>
            <w:lang w:val="en-US"/>
          </w:rPr>
          <w:delText xml:space="preserve">we searched for </w:delText>
        </w:r>
        <w:r w:rsidR="008B5643" w:rsidRPr="00383E36" w:rsidDel="0022392A">
          <w:rPr>
            <w:lang w:val="en-US"/>
          </w:rPr>
          <w:delText xml:space="preserve">additional </w:delText>
        </w:r>
        <w:r w:rsidR="000116F3" w:rsidRPr="00383E36" w:rsidDel="0022392A">
          <w:rPr>
            <w:lang w:val="en-US"/>
          </w:rPr>
          <w:delText>information on the indicator</w:delText>
        </w:r>
        <w:r w:rsidR="008B5643" w:rsidRPr="00383E36" w:rsidDel="0022392A">
          <w:rPr>
            <w:lang w:val="en-US"/>
          </w:rPr>
          <w:delText xml:space="preserve"> within scientific publications and countries’ official websites</w:delText>
        </w:r>
      </w:del>
      <w:r w:rsidR="004A6407" w:rsidRPr="00383E36">
        <w:rPr>
          <w:lang w:val="en-US"/>
        </w:rPr>
        <w:t xml:space="preserve">. To double-check </w:t>
      </w:r>
      <w:r w:rsidR="00E4285A" w:rsidRPr="00383E36">
        <w:rPr>
          <w:lang w:val="en-US"/>
        </w:rPr>
        <w:t>our cod</w:t>
      </w:r>
      <w:r w:rsidR="00B047CD" w:rsidRPr="00383E36">
        <w:rPr>
          <w:lang w:val="en-US"/>
        </w:rPr>
        <w:t>ed</w:t>
      </w:r>
      <w:r w:rsidR="004A6407" w:rsidRPr="00383E36">
        <w:rPr>
          <w:lang w:val="en-US"/>
        </w:rPr>
        <w:t xml:space="preserve"> </w:t>
      </w:r>
      <w:r w:rsidR="008B5643" w:rsidRPr="00383E36">
        <w:rPr>
          <w:lang w:val="en-US"/>
        </w:rPr>
        <w:t>values</w:t>
      </w:r>
      <w:ins w:id="750" w:author="Mareike Ariaans" w:date="2020-07-06T13:11:00Z">
        <w:r>
          <w:rPr>
            <w:lang w:val="en-US"/>
          </w:rPr>
          <w:t>,</w:t>
        </w:r>
      </w:ins>
      <w:r w:rsidR="008B5643" w:rsidRPr="00383E36">
        <w:rPr>
          <w:lang w:val="en-US"/>
        </w:rPr>
        <w:t xml:space="preserve"> </w:t>
      </w:r>
      <w:r w:rsidR="00E4285A" w:rsidRPr="00383E36">
        <w:rPr>
          <w:lang w:val="en-US"/>
        </w:rPr>
        <w:t xml:space="preserve">we </w:t>
      </w:r>
      <w:del w:id="751" w:author="Mareike Ariaans" w:date="2020-07-06T13:11:00Z">
        <w:r w:rsidR="00E4285A" w:rsidRPr="00383E36" w:rsidDel="0022392A">
          <w:rPr>
            <w:lang w:val="en-US"/>
          </w:rPr>
          <w:delText>searched for</w:delText>
        </w:r>
      </w:del>
      <w:ins w:id="752" w:author="Mareike Ariaans" w:date="2020-07-06T13:11:00Z">
        <w:r>
          <w:rPr>
            <w:lang w:val="en-US"/>
          </w:rPr>
          <w:t xml:space="preserve">contacted </w:t>
        </w:r>
      </w:ins>
      <w:r w:rsidR="008B5643" w:rsidRPr="00383E36">
        <w:rPr>
          <w:lang w:val="en-US"/>
        </w:rPr>
        <w:t xml:space="preserve">national LTC policy experts </w:t>
      </w:r>
      <w:ins w:id="753" w:author="Mareike Ariaans" w:date="2020-07-06T13:12:00Z">
        <w:r w:rsidRPr="00383E36">
          <w:rPr>
            <w:lang w:val="en-US"/>
          </w:rPr>
          <w:t>sent them a questionnaire containing the coding scheme and our assessment of codes</w:t>
        </w:r>
      </w:ins>
      <w:del w:id="754" w:author="Mareike Ariaans" w:date="2020-07-06T13:12:00Z">
        <w:r w:rsidR="00E4285A" w:rsidRPr="00383E36" w:rsidDel="0022392A">
          <w:rPr>
            <w:lang w:val="en-US"/>
          </w:rPr>
          <w:delText>and asked for support</w:delText>
        </w:r>
      </w:del>
      <w:del w:id="755" w:author="Mareike Ariaans" w:date="2020-07-06T13:13:00Z">
        <w:r w:rsidR="00E4285A" w:rsidRPr="00383E36" w:rsidDel="0022392A">
          <w:rPr>
            <w:lang w:val="en-US"/>
          </w:rPr>
          <w:delText>.</w:delText>
        </w:r>
      </w:del>
      <w:ins w:id="756" w:author="Mareike Ariaans" w:date="2020-07-06T13:13:00Z">
        <w:r>
          <w:rPr>
            <w:lang w:val="en-US"/>
          </w:rPr>
          <w:t>We received XX questionaires with comments to our coding back</w:t>
        </w:r>
      </w:ins>
      <w:r w:rsidR="00E4285A" w:rsidRPr="00383E36">
        <w:rPr>
          <w:lang w:val="en-US"/>
        </w:rPr>
        <w:t xml:space="preserve"> </w:t>
      </w:r>
      <w:ins w:id="757" w:author="Mareike Ariaans" w:date="2020-07-06T13:13:00Z">
        <w:r>
          <w:rPr>
            <w:lang w:val="en-US"/>
          </w:rPr>
          <w:t>b</w:t>
        </w:r>
      </w:ins>
      <w:del w:id="758" w:author="Mareike Ariaans" w:date="2020-07-06T13:13:00Z">
        <w:r w:rsidR="00B047CD" w:rsidRPr="00383E36" w:rsidDel="0022392A">
          <w:rPr>
            <w:lang w:val="en-US"/>
          </w:rPr>
          <w:delText>B</w:delText>
        </w:r>
      </w:del>
      <w:r w:rsidR="00B047CD" w:rsidRPr="00383E36">
        <w:rPr>
          <w:lang w:val="en-US"/>
        </w:rPr>
        <w:t>etween May and July 2019</w:t>
      </w:r>
      <w:ins w:id="759" w:author="Mareike Ariaans" w:date="2020-07-06T13:14:00Z">
        <w:r>
          <w:rPr>
            <w:lang w:val="en-US"/>
          </w:rPr>
          <w:t>.</w:t>
        </w:r>
      </w:ins>
      <w:r w:rsidR="00B047CD" w:rsidRPr="00383E36">
        <w:rPr>
          <w:lang w:val="en-US"/>
        </w:rPr>
        <w:t xml:space="preserve"> </w:t>
      </w:r>
      <w:del w:id="760" w:author="Mareike Ariaans" w:date="2020-07-06T13:14:00Z">
        <w:r w:rsidR="00B047CD" w:rsidRPr="00383E36" w:rsidDel="0022392A">
          <w:rPr>
            <w:lang w:val="en-US"/>
          </w:rPr>
          <w:delText>w</w:delText>
        </w:r>
        <w:r w:rsidR="00E4285A" w:rsidRPr="00383E36" w:rsidDel="0022392A">
          <w:rPr>
            <w:lang w:val="en-US"/>
          </w:rPr>
          <w:delText>e</w:delText>
        </w:r>
      </w:del>
      <w:del w:id="761" w:author="Mareike Ariaans" w:date="2020-07-06T13:12:00Z">
        <w:r w:rsidR="00E4285A" w:rsidRPr="00383E36" w:rsidDel="0022392A">
          <w:rPr>
            <w:lang w:val="en-US"/>
          </w:rPr>
          <w:delText xml:space="preserve"> sent them a questionnaire containing the co</w:delText>
        </w:r>
        <w:r w:rsidR="00B047CD" w:rsidRPr="00383E36" w:rsidDel="0022392A">
          <w:rPr>
            <w:lang w:val="en-US"/>
          </w:rPr>
          <w:delText>ding scheme and our assessment of cod</w:delText>
        </w:r>
        <w:r w:rsidR="00713073" w:rsidRPr="00383E36" w:rsidDel="0022392A">
          <w:rPr>
            <w:lang w:val="en-US"/>
          </w:rPr>
          <w:delText>es</w:delText>
        </w:r>
      </w:del>
      <w:del w:id="762" w:author="Mareike Ariaans" w:date="2020-07-06T13:14:00Z">
        <w:r w:rsidR="00B047CD" w:rsidRPr="00383E36" w:rsidDel="0022392A">
          <w:rPr>
            <w:lang w:val="en-US"/>
          </w:rPr>
          <w:delText xml:space="preserve">. We then asked the experts to do the coding themselves. </w:delText>
        </w:r>
        <w:r w:rsidR="00B047CD" w:rsidRPr="00B047CD" w:rsidDel="0022392A">
          <w:rPr>
            <w:lang w:val="en-US"/>
          </w:rPr>
          <w:delText>Policy experts had the possibility to change values based on their expertise</w:delText>
        </w:r>
        <w:r w:rsidR="00B047CD" w:rsidRPr="00383E36" w:rsidDel="0022392A">
          <w:rPr>
            <w:lang w:val="en-US"/>
          </w:rPr>
          <w:delText xml:space="preserve">, </w:delText>
        </w:r>
        <w:r w:rsidR="00713073" w:rsidRPr="00383E36" w:rsidDel="0022392A">
          <w:rPr>
            <w:lang w:val="en-US"/>
          </w:rPr>
          <w:delText>if</w:delText>
        </w:r>
        <w:r w:rsidR="00B047CD" w:rsidRPr="00383E36" w:rsidDel="0022392A">
          <w:rPr>
            <w:lang w:val="en-US"/>
          </w:rPr>
          <w:delText xml:space="preserve"> findings differed.</w:delText>
        </w:r>
        <w:r w:rsidR="00B047CD" w:rsidRPr="00B047CD" w:rsidDel="0022392A">
          <w:rPr>
            <w:lang w:val="en-US"/>
          </w:rPr>
          <w:delText xml:space="preserve"> </w:delText>
        </w:r>
      </w:del>
    </w:p>
    <w:p w14:paraId="3C5C14FE" w14:textId="2F04190D" w:rsidR="00713073" w:rsidRPr="00383E36" w:rsidRDefault="000A6961" w:rsidP="003D3174">
      <w:pPr>
        <w:pStyle w:val="02FlietextEinzug"/>
        <w:rPr>
          <w:lang w:val="en-US"/>
        </w:rPr>
      </w:pPr>
      <w:r w:rsidRPr="00383E36">
        <w:rPr>
          <w:lang w:val="en-US"/>
        </w:rPr>
        <w:t>The availability of cash benefits (CASH)</w:t>
      </w:r>
      <w:r w:rsidR="00DF2170" w:rsidRPr="00383E36">
        <w:rPr>
          <w:lang w:val="en-US"/>
        </w:rPr>
        <w:t xml:space="preserve"> as part of the public-private-mix dimension</w:t>
      </w:r>
      <w:r w:rsidRPr="00383E36">
        <w:rPr>
          <w:lang w:val="en-US"/>
        </w:rPr>
        <w:t xml:space="preserve"> thereby could take values of 0, describing a system where only inkind-benefits are available. If </w:t>
      </w:r>
      <w:ins w:id="763" w:author="Mareike Ariaans" w:date="2020-07-06T13:27:00Z">
        <w:r w:rsidR="000527C8">
          <w:rPr>
            <w:lang w:val="en-US"/>
          </w:rPr>
          <w:t xml:space="preserve">the use of </w:t>
        </w:r>
      </w:ins>
      <w:r w:rsidRPr="00383E36">
        <w:rPr>
          <w:lang w:val="en-US"/>
        </w:rPr>
        <w:t xml:space="preserve">cash benefits were bound to </w:t>
      </w:r>
      <w:del w:id="764" w:author="Mareike Ariaans" w:date="2020-07-06T13:28:00Z">
        <w:r w:rsidRPr="00383E36" w:rsidDel="000527C8">
          <w:rPr>
            <w:lang w:val="en-US"/>
          </w:rPr>
          <w:delText>long-term care related services</w:delText>
        </w:r>
      </w:del>
      <w:ins w:id="765" w:author="Mareike Ariaans" w:date="2020-07-06T13:28:00Z">
        <w:r w:rsidR="000527C8">
          <w:rPr>
            <w:lang w:val="en-US"/>
          </w:rPr>
          <w:t>specific services</w:t>
        </w:r>
      </w:ins>
      <w:r w:rsidRPr="00383E36">
        <w:rPr>
          <w:lang w:val="en-US"/>
        </w:rPr>
        <w:t xml:space="preserve"> and aids</w:t>
      </w:r>
      <w:r w:rsidR="00DF2170" w:rsidRPr="00383E36">
        <w:rPr>
          <w:lang w:val="en-US"/>
        </w:rPr>
        <w:t>, the indicator was coded 1, while unbound benefits</w:t>
      </w:r>
      <w:ins w:id="766" w:author="Mareike Ariaans" w:date="2020-07-06T13:28:00Z">
        <w:r w:rsidR="000527C8">
          <w:rPr>
            <w:lang w:val="en-US"/>
          </w:rPr>
          <w:t>, where the use of the benefit was</w:t>
        </w:r>
      </w:ins>
      <w:ins w:id="767" w:author="Mareike Ariaans" w:date="2020-07-06T13:41:00Z">
        <w:r w:rsidR="008D4E02">
          <w:rPr>
            <w:lang w:val="en-US"/>
          </w:rPr>
          <w:t xml:space="preserve"> is to the benficiaries own dis</w:t>
        </w:r>
      </w:ins>
      <w:ins w:id="768" w:author="Mareike Ariaans" w:date="2020-07-06T13:42:00Z">
        <w:r w:rsidR="008D4E02">
          <w:rPr>
            <w:lang w:val="en-US"/>
          </w:rPr>
          <w:t>cre</w:t>
        </w:r>
      </w:ins>
      <w:ins w:id="769" w:author="Mareike Ariaans" w:date="2020-07-06T13:41:00Z">
        <w:r w:rsidR="008D4E02">
          <w:rPr>
            <w:lang w:val="en-US"/>
          </w:rPr>
          <w:t>ssion,</w:t>
        </w:r>
      </w:ins>
      <w:r w:rsidR="00DF2170" w:rsidRPr="00383E36">
        <w:rPr>
          <w:lang w:val="en-US"/>
        </w:rPr>
        <w:t xml:space="preserve"> were coded with a 2</w:t>
      </w:r>
      <w:commentRangeStart w:id="770"/>
      <w:commentRangeStart w:id="771"/>
      <w:r w:rsidR="00DF2170" w:rsidRPr="00383E36">
        <w:rPr>
          <w:lang w:val="en-US"/>
        </w:rPr>
        <w:t>.</w:t>
      </w:r>
      <w:commentRangeEnd w:id="770"/>
      <w:r w:rsidR="00DF2170">
        <w:rPr>
          <w:rStyle w:val="Kommentarzeichen"/>
        </w:rPr>
        <w:commentReference w:id="770"/>
      </w:r>
      <w:commentRangeEnd w:id="771"/>
      <w:r w:rsidR="000527C8">
        <w:rPr>
          <w:rStyle w:val="Kommentarzeichen"/>
        </w:rPr>
        <w:commentReference w:id="771"/>
      </w:r>
      <w:r w:rsidR="00DF2170" w:rsidRPr="00383E36">
        <w:rPr>
          <w:lang w:val="en-US"/>
        </w:rPr>
        <w:t xml:space="preserve"> The access dimension consists of three choice and one means-testing indicator</w:t>
      </w:r>
      <w:r w:rsidR="00FF5B80" w:rsidRPr="00383E36">
        <w:rPr>
          <w:lang w:val="en-US"/>
        </w:rPr>
        <w:t>s</w:t>
      </w:r>
      <w:r w:rsidR="00DF2170" w:rsidRPr="00383E36">
        <w:rPr>
          <w:lang w:val="en-US"/>
        </w:rPr>
        <w:t xml:space="preserve">. Since this could lead to a strong overweighting of choice within the cluster analysis, we </w:t>
      </w:r>
      <w:r w:rsidR="00FF5B80" w:rsidRPr="00383E36">
        <w:rPr>
          <w:lang w:val="en-US"/>
        </w:rPr>
        <w:t>constructed</w:t>
      </w:r>
      <w:r w:rsidR="00DF2170" w:rsidRPr="00383E36">
        <w:rPr>
          <w:lang w:val="en-US"/>
        </w:rPr>
        <w:t xml:space="preserve"> a </w:t>
      </w:r>
      <w:r w:rsidR="00DF2170" w:rsidRPr="00383E36">
        <w:rPr>
          <w:lang w:val="en-US"/>
        </w:rPr>
        <w:lastRenderedPageBreak/>
        <w:t xml:space="preserve">cumulative index from all three </w:t>
      </w:r>
      <w:r w:rsidR="00FF5B80" w:rsidRPr="00383E36">
        <w:rPr>
          <w:lang w:val="en-US"/>
        </w:rPr>
        <w:t xml:space="preserve">choice </w:t>
      </w:r>
      <w:r w:rsidR="00DF2170" w:rsidRPr="00383E36">
        <w:rPr>
          <w:lang w:val="en-US"/>
        </w:rPr>
        <w:t>sub-indicators. This index</w:t>
      </w:r>
      <w:r w:rsidR="00FF5B80" w:rsidRPr="00383E36">
        <w:rPr>
          <w:lang w:val="en-US"/>
        </w:rPr>
        <w:t xml:space="preserve"> (CIDX)</w:t>
      </w:r>
      <w:r w:rsidR="00DF2170" w:rsidRPr="00383E36">
        <w:rPr>
          <w:lang w:val="en-US"/>
        </w:rPr>
        <w:t xml:space="preserve"> </w:t>
      </w:r>
      <w:r w:rsidR="00FF5B80" w:rsidRPr="00383E36">
        <w:rPr>
          <w:lang w:val="en-US"/>
        </w:rPr>
        <w:t>may take</w:t>
      </w:r>
      <w:r w:rsidR="00DF2170" w:rsidRPr="00383E36">
        <w:rPr>
          <w:lang w:val="en-US"/>
        </w:rPr>
        <w:t xml:space="preserve"> values between 0-4, where 0 means absolute freedom of choice, while 4 reflects strong restrictions.</w:t>
      </w:r>
      <w:r w:rsidR="00FF5B80" w:rsidRPr="00383E36">
        <w:rPr>
          <w:lang w:val="en-US"/>
        </w:rPr>
        <w:t xml:space="preserve"> Finally, if a country system applies no means-testing in LTC systems, it was coded 0 and 1 if means-testing takes place.</w:t>
      </w:r>
    </w:p>
    <w:p w14:paraId="572EF2AF" w14:textId="79A50AB0" w:rsidR="00E028AA" w:rsidRPr="006A56FF" w:rsidRDefault="00E028AA" w:rsidP="00B562F1">
      <w:pPr>
        <w:pStyle w:val="Textkrper"/>
        <w:spacing w:line="480" w:lineRule="auto"/>
        <w:jc w:val="center"/>
        <w:rPr>
          <w:szCs w:val="24"/>
        </w:rPr>
      </w:pPr>
      <w:r w:rsidRPr="00E028AA">
        <w:rPr>
          <w:szCs w:val="24"/>
          <w:highlight w:val="yellow"/>
        </w:rPr>
        <w:t>--- TABLE 1 ABOUT HERE ---</w:t>
      </w:r>
    </w:p>
    <w:p w14:paraId="63B4E0F4" w14:textId="73B75259" w:rsidR="000116F3" w:rsidRPr="006A56FF" w:rsidRDefault="000116F3" w:rsidP="000116F3">
      <w:pPr>
        <w:pStyle w:val="03TabelleKopfzeile12pt"/>
        <w:rPr>
          <w:lang w:val="en-US"/>
        </w:rPr>
      </w:pPr>
      <w:r w:rsidRPr="006A56FF">
        <w:rPr>
          <w:lang w:val="en-US"/>
        </w:rPr>
        <w:t xml:space="preserve">Table </w:t>
      </w:r>
      <w:r w:rsidRPr="006A56FF">
        <w:rPr>
          <w:lang w:val="en-US"/>
        </w:rPr>
        <w:fldChar w:fldCharType="begin"/>
      </w:r>
      <w:r w:rsidRPr="006A56FF">
        <w:rPr>
          <w:lang w:val="en-US"/>
        </w:rPr>
        <w:instrText xml:space="preserve"> SEQ Table \* ARABIC </w:instrText>
      </w:r>
      <w:r w:rsidRPr="006A56FF">
        <w:rPr>
          <w:lang w:val="en-US"/>
        </w:rPr>
        <w:fldChar w:fldCharType="separate"/>
      </w:r>
      <w:r w:rsidR="00A77345">
        <w:rPr>
          <w:noProof/>
          <w:lang w:val="en-US"/>
        </w:rPr>
        <w:t>1</w:t>
      </w:r>
      <w:r w:rsidRPr="006A56FF">
        <w:rPr>
          <w:lang w:val="en-US"/>
        </w:rPr>
        <w:fldChar w:fldCharType="end"/>
      </w:r>
      <w:r w:rsidRPr="006A56FF">
        <w:rPr>
          <w:lang w:val="en-US"/>
        </w:rPr>
        <w:t xml:space="preserve">: Overview of LTC typology </w:t>
      </w:r>
      <w:commentRangeStart w:id="772"/>
      <w:r w:rsidRPr="006A56FF">
        <w:rPr>
          <w:lang w:val="en-US"/>
        </w:rPr>
        <w:t>indicators</w:t>
      </w:r>
      <w:commentRangeEnd w:id="772"/>
      <w:r w:rsidR="00265ABF">
        <w:rPr>
          <w:rStyle w:val="Kommentarzeichen"/>
          <w:bCs w:val="0"/>
        </w:rPr>
        <w:commentReference w:id="772"/>
      </w:r>
    </w:p>
    <w:tbl>
      <w:tblPr>
        <w:tblW w:w="8506" w:type="dxa"/>
        <w:tblLayout w:type="fixed"/>
        <w:tblLook w:val="0000" w:firstRow="0" w:lastRow="0" w:firstColumn="0" w:lastColumn="0" w:noHBand="0" w:noVBand="0"/>
      </w:tblPr>
      <w:tblGrid>
        <w:gridCol w:w="3828"/>
        <w:gridCol w:w="1276"/>
        <w:gridCol w:w="851"/>
        <w:gridCol w:w="851"/>
        <w:gridCol w:w="709"/>
        <w:gridCol w:w="991"/>
      </w:tblGrid>
      <w:tr w:rsidR="0097169C" w:rsidRPr="006A56FF" w14:paraId="18B3695B" w14:textId="38B9EECF" w:rsidTr="00CD07AD">
        <w:trPr>
          <w:trHeight w:val="283"/>
        </w:trPr>
        <w:tc>
          <w:tcPr>
            <w:tcW w:w="3828" w:type="dxa"/>
            <w:tcBorders>
              <w:top w:val="single" w:sz="4" w:space="0" w:color="auto"/>
              <w:bottom w:val="single" w:sz="4" w:space="0" w:color="auto"/>
            </w:tcBorders>
            <w:shd w:val="clear" w:color="auto" w:fill="auto"/>
            <w:vAlign w:val="center"/>
          </w:tcPr>
          <w:p w14:paraId="10D0AABA" w14:textId="02D1BA99" w:rsidR="0097169C" w:rsidRPr="006A56FF" w:rsidRDefault="0097169C" w:rsidP="006C4793">
            <w:pPr>
              <w:rPr>
                <w:sz w:val="20"/>
                <w:lang w:val="en-US"/>
              </w:rPr>
            </w:pPr>
          </w:p>
        </w:tc>
        <w:tc>
          <w:tcPr>
            <w:tcW w:w="1276" w:type="dxa"/>
            <w:tcBorders>
              <w:top w:val="single" w:sz="4" w:space="0" w:color="auto"/>
              <w:bottom w:val="single" w:sz="4" w:space="0" w:color="auto"/>
            </w:tcBorders>
            <w:vAlign w:val="center"/>
          </w:tcPr>
          <w:p w14:paraId="30326874" w14:textId="08A1CBAD" w:rsidR="0097169C" w:rsidRPr="006A56FF" w:rsidRDefault="00304754" w:rsidP="006C4793">
            <w:pPr>
              <w:rPr>
                <w:sz w:val="20"/>
                <w:lang w:val="en-US"/>
              </w:rPr>
            </w:pPr>
            <w:r w:rsidRPr="006A56FF">
              <w:rPr>
                <w:sz w:val="20"/>
                <w:lang w:val="en-US"/>
              </w:rPr>
              <w:t>Abbreviation</w:t>
            </w:r>
          </w:p>
        </w:tc>
        <w:tc>
          <w:tcPr>
            <w:tcW w:w="851" w:type="dxa"/>
            <w:tcBorders>
              <w:top w:val="single" w:sz="4" w:space="0" w:color="auto"/>
              <w:bottom w:val="single" w:sz="4" w:space="0" w:color="auto"/>
            </w:tcBorders>
            <w:vAlign w:val="center"/>
          </w:tcPr>
          <w:p w14:paraId="18DDFD8A" w14:textId="2A216E42" w:rsidR="0097169C" w:rsidRPr="006A56FF" w:rsidRDefault="0097169C" w:rsidP="006C4793">
            <w:pPr>
              <w:rPr>
                <w:sz w:val="20"/>
                <w:lang w:val="en-US"/>
              </w:rPr>
            </w:pPr>
            <w:r w:rsidRPr="006A56FF">
              <w:rPr>
                <w:sz w:val="20"/>
                <w:lang w:val="en-US"/>
              </w:rPr>
              <w:t>Mean</w:t>
            </w:r>
          </w:p>
        </w:tc>
        <w:tc>
          <w:tcPr>
            <w:tcW w:w="851" w:type="dxa"/>
            <w:tcBorders>
              <w:top w:val="single" w:sz="4" w:space="0" w:color="auto"/>
              <w:bottom w:val="single" w:sz="4" w:space="0" w:color="auto"/>
            </w:tcBorders>
            <w:vAlign w:val="center"/>
          </w:tcPr>
          <w:p w14:paraId="175450FB" w14:textId="1774AD6C" w:rsidR="0097169C" w:rsidRPr="006A56FF" w:rsidRDefault="0097169C" w:rsidP="006C4793">
            <w:pPr>
              <w:rPr>
                <w:sz w:val="20"/>
                <w:lang w:val="en-US"/>
              </w:rPr>
            </w:pPr>
            <w:r w:rsidRPr="006A56FF">
              <w:rPr>
                <w:sz w:val="20"/>
                <w:lang w:val="en-US"/>
              </w:rPr>
              <w:t>SD</w:t>
            </w:r>
          </w:p>
        </w:tc>
        <w:tc>
          <w:tcPr>
            <w:tcW w:w="709" w:type="dxa"/>
            <w:tcBorders>
              <w:top w:val="single" w:sz="4" w:space="0" w:color="auto"/>
              <w:bottom w:val="single" w:sz="4" w:space="0" w:color="auto"/>
            </w:tcBorders>
            <w:vAlign w:val="center"/>
          </w:tcPr>
          <w:p w14:paraId="500B49B9" w14:textId="20BE275B" w:rsidR="0097169C" w:rsidRPr="006A56FF" w:rsidRDefault="0097169C" w:rsidP="006C4793">
            <w:pPr>
              <w:rPr>
                <w:sz w:val="20"/>
                <w:lang w:val="en-US"/>
              </w:rPr>
            </w:pPr>
            <w:r w:rsidRPr="006A56FF">
              <w:rPr>
                <w:sz w:val="20"/>
                <w:lang w:val="en-US"/>
              </w:rPr>
              <w:t>Min</w:t>
            </w:r>
            <w:r w:rsidR="00E22111" w:rsidRPr="006A56FF">
              <w:rPr>
                <w:sz w:val="20"/>
                <w:lang w:val="en-US"/>
              </w:rPr>
              <w:t>.</w:t>
            </w:r>
          </w:p>
        </w:tc>
        <w:tc>
          <w:tcPr>
            <w:tcW w:w="991" w:type="dxa"/>
            <w:tcBorders>
              <w:top w:val="single" w:sz="4" w:space="0" w:color="auto"/>
              <w:bottom w:val="single" w:sz="4" w:space="0" w:color="auto"/>
            </w:tcBorders>
            <w:vAlign w:val="center"/>
          </w:tcPr>
          <w:p w14:paraId="5C1825D5" w14:textId="22B32F4A" w:rsidR="0097169C" w:rsidRPr="006A56FF" w:rsidRDefault="0097169C" w:rsidP="006C4793">
            <w:pPr>
              <w:rPr>
                <w:sz w:val="20"/>
                <w:lang w:val="en-US"/>
              </w:rPr>
            </w:pPr>
            <w:r w:rsidRPr="006A56FF">
              <w:rPr>
                <w:sz w:val="20"/>
                <w:lang w:val="en-US"/>
              </w:rPr>
              <w:t>Max</w:t>
            </w:r>
            <w:r w:rsidR="00E22111" w:rsidRPr="006A56FF">
              <w:rPr>
                <w:sz w:val="20"/>
                <w:lang w:val="en-US"/>
              </w:rPr>
              <w:t>.</w:t>
            </w:r>
          </w:p>
        </w:tc>
      </w:tr>
      <w:tr w:rsidR="00CD07AD" w:rsidRPr="006A56FF" w14:paraId="5DAD43B9" w14:textId="77777777" w:rsidTr="00CD07AD">
        <w:trPr>
          <w:trHeight w:val="283"/>
        </w:trPr>
        <w:tc>
          <w:tcPr>
            <w:tcW w:w="3828" w:type="dxa"/>
            <w:tcBorders>
              <w:top w:val="single" w:sz="4" w:space="0" w:color="auto"/>
            </w:tcBorders>
            <w:shd w:val="clear" w:color="auto" w:fill="auto"/>
            <w:vAlign w:val="center"/>
          </w:tcPr>
          <w:p w14:paraId="1EA0ABF9" w14:textId="52740EED" w:rsidR="00CD07AD" w:rsidRPr="00CD07AD" w:rsidRDefault="00CD07AD" w:rsidP="00CD07AD">
            <w:pPr>
              <w:rPr>
                <w:i/>
                <w:iCs/>
                <w:sz w:val="20"/>
                <w:lang w:val="en-US"/>
              </w:rPr>
            </w:pPr>
            <w:r w:rsidRPr="00CD07AD">
              <w:rPr>
                <w:i/>
                <w:iCs/>
                <w:sz w:val="20"/>
                <w:lang w:val="en-US"/>
              </w:rPr>
              <w:t>I: Supply</w:t>
            </w:r>
          </w:p>
        </w:tc>
        <w:tc>
          <w:tcPr>
            <w:tcW w:w="1276" w:type="dxa"/>
            <w:tcBorders>
              <w:top w:val="single" w:sz="4" w:space="0" w:color="auto"/>
            </w:tcBorders>
            <w:vAlign w:val="center"/>
          </w:tcPr>
          <w:p w14:paraId="14F238E4" w14:textId="77777777" w:rsidR="00CD07AD" w:rsidRPr="006A56FF" w:rsidRDefault="00CD07AD" w:rsidP="006C4793">
            <w:pPr>
              <w:rPr>
                <w:sz w:val="20"/>
                <w:lang w:val="en-US"/>
              </w:rPr>
            </w:pPr>
          </w:p>
        </w:tc>
        <w:tc>
          <w:tcPr>
            <w:tcW w:w="851" w:type="dxa"/>
            <w:tcBorders>
              <w:top w:val="single" w:sz="4" w:space="0" w:color="auto"/>
            </w:tcBorders>
            <w:vAlign w:val="center"/>
          </w:tcPr>
          <w:p w14:paraId="2B7D369B" w14:textId="77777777" w:rsidR="00CD07AD" w:rsidRPr="006A56FF" w:rsidRDefault="00CD07AD" w:rsidP="006C4793">
            <w:pPr>
              <w:rPr>
                <w:sz w:val="20"/>
                <w:lang w:val="en-US"/>
              </w:rPr>
            </w:pPr>
          </w:p>
        </w:tc>
        <w:tc>
          <w:tcPr>
            <w:tcW w:w="851" w:type="dxa"/>
            <w:tcBorders>
              <w:top w:val="single" w:sz="4" w:space="0" w:color="auto"/>
            </w:tcBorders>
            <w:vAlign w:val="center"/>
          </w:tcPr>
          <w:p w14:paraId="7DA49F7D" w14:textId="77777777" w:rsidR="00CD07AD" w:rsidRPr="006A56FF" w:rsidRDefault="00CD07AD" w:rsidP="006C4793">
            <w:pPr>
              <w:rPr>
                <w:sz w:val="20"/>
                <w:lang w:val="en-US"/>
              </w:rPr>
            </w:pPr>
          </w:p>
        </w:tc>
        <w:tc>
          <w:tcPr>
            <w:tcW w:w="709" w:type="dxa"/>
            <w:tcBorders>
              <w:top w:val="single" w:sz="4" w:space="0" w:color="auto"/>
            </w:tcBorders>
            <w:vAlign w:val="center"/>
          </w:tcPr>
          <w:p w14:paraId="2F876DAE" w14:textId="77777777" w:rsidR="00CD07AD" w:rsidRPr="006A56FF" w:rsidRDefault="00CD07AD" w:rsidP="006C4793">
            <w:pPr>
              <w:rPr>
                <w:sz w:val="20"/>
                <w:lang w:val="en-US"/>
              </w:rPr>
            </w:pPr>
          </w:p>
        </w:tc>
        <w:tc>
          <w:tcPr>
            <w:tcW w:w="991" w:type="dxa"/>
            <w:tcBorders>
              <w:top w:val="single" w:sz="4" w:space="0" w:color="auto"/>
            </w:tcBorders>
            <w:vAlign w:val="center"/>
          </w:tcPr>
          <w:p w14:paraId="79877C02" w14:textId="77777777" w:rsidR="00CD07AD" w:rsidRPr="006A56FF" w:rsidRDefault="00CD07AD" w:rsidP="006C4793">
            <w:pPr>
              <w:rPr>
                <w:sz w:val="20"/>
                <w:lang w:val="en-US"/>
              </w:rPr>
            </w:pPr>
          </w:p>
        </w:tc>
      </w:tr>
      <w:tr w:rsidR="0097169C" w:rsidRPr="006A56FF" w14:paraId="609CDE9B" w14:textId="25703E3D" w:rsidTr="00CD07AD">
        <w:trPr>
          <w:trHeight w:val="283"/>
        </w:trPr>
        <w:tc>
          <w:tcPr>
            <w:tcW w:w="3828" w:type="dxa"/>
            <w:shd w:val="clear" w:color="auto" w:fill="auto"/>
            <w:vAlign w:val="center"/>
          </w:tcPr>
          <w:p w14:paraId="35DD7611" w14:textId="4C465B86" w:rsidR="0097169C" w:rsidRPr="006A56FF" w:rsidRDefault="006C4793" w:rsidP="006C4793">
            <w:pPr>
              <w:spacing w:line="276" w:lineRule="auto"/>
              <w:ind w:left="142"/>
              <w:rPr>
                <w:sz w:val="20"/>
                <w:lang w:val="en-US"/>
              </w:rPr>
            </w:pPr>
            <w:r w:rsidRPr="006A56FF">
              <w:rPr>
                <w:sz w:val="20"/>
                <w:lang w:val="en-US"/>
              </w:rPr>
              <w:t>E</w:t>
            </w:r>
            <w:r w:rsidR="00E22111" w:rsidRPr="006A56FF">
              <w:rPr>
                <w:sz w:val="20"/>
                <w:lang w:val="en-US"/>
              </w:rPr>
              <w:t>xpenditure per capita in US$</w:t>
            </w:r>
            <w:r w:rsidRPr="006A56FF">
              <w:rPr>
                <w:sz w:val="20"/>
                <w:lang w:val="en-US"/>
              </w:rPr>
              <w:t>, PPP</w:t>
            </w:r>
          </w:p>
        </w:tc>
        <w:tc>
          <w:tcPr>
            <w:tcW w:w="1276" w:type="dxa"/>
            <w:vAlign w:val="center"/>
          </w:tcPr>
          <w:p w14:paraId="0C0731E3" w14:textId="24FF005D" w:rsidR="0097169C" w:rsidRPr="006A56FF" w:rsidRDefault="0097169C" w:rsidP="006C4793">
            <w:pPr>
              <w:rPr>
                <w:sz w:val="20"/>
                <w:lang w:val="en-US"/>
              </w:rPr>
            </w:pPr>
            <w:r w:rsidRPr="006A56FF">
              <w:rPr>
                <w:sz w:val="20"/>
                <w:lang w:val="en-US"/>
              </w:rPr>
              <w:t>EXPND</w:t>
            </w:r>
          </w:p>
        </w:tc>
        <w:tc>
          <w:tcPr>
            <w:tcW w:w="851" w:type="dxa"/>
            <w:vAlign w:val="center"/>
          </w:tcPr>
          <w:p w14:paraId="0B117E6D" w14:textId="5FE9278F" w:rsidR="0097169C" w:rsidRPr="006A56FF" w:rsidRDefault="00A20DA6" w:rsidP="006C4793">
            <w:pPr>
              <w:rPr>
                <w:sz w:val="20"/>
                <w:lang w:val="en-US"/>
              </w:rPr>
            </w:pPr>
            <w:r w:rsidRPr="006A56FF">
              <w:rPr>
                <w:sz w:val="20"/>
                <w:lang w:val="en-US"/>
              </w:rPr>
              <w:t>709.89</w:t>
            </w:r>
          </w:p>
        </w:tc>
        <w:tc>
          <w:tcPr>
            <w:tcW w:w="851" w:type="dxa"/>
            <w:vAlign w:val="center"/>
          </w:tcPr>
          <w:p w14:paraId="392BCE7A" w14:textId="25787003" w:rsidR="0097169C" w:rsidRPr="006A56FF" w:rsidRDefault="00A20DA6" w:rsidP="006C4793">
            <w:pPr>
              <w:rPr>
                <w:sz w:val="20"/>
                <w:lang w:val="en-US"/>
              </w:rPr>
            </w:pPr>
            <w:r w:rsidRPr="006A56FF">
              <w:rPr>
                <w:sz w:val="20"/>
                <w:lang w:val="en-US"/>
              </w:rPr>
              <w:t>524.81</w:t>
            </w:r>
          </w:p>
        </w:tc>
        <w:tc>
          <w:tcPr>
            <w:tcW w:w="709" w:type="dxa"/>
            <w:vAlign w:val="center"/>
          </w:tcPr>
          <w:p w14:paraId="5E10662D" w14:textId="72376ECA" w:rsidR="0097169C" w:rsidRPr="006A56FF" w:rsidRDefault="00A20DA6" w:rsidP="006C4793">
            <w:pPr>
              <w:rPr>
                <w:sz w:val="20"/>
                <w:lang w:val="en-US"/>
              </w:rPr>
            </w:pPr>
            <w:r w:rsidRPr="006A56FF">
              <w:rPr>
                <w:sz w:val="20"/>
                <w:lang w:val="en-US"/>
              </w:rPr>
              <w:t>9.48</w:t>
            </w:r>
          </w:p>
        </w:tc>
        <w:tc>
          <w:tcPr>
            <w:tcW w:w="991" w:type="dxa"/>
            <w:vAlign w:val="center"/>
          </w:tcPr>
          <w:p w14:paraId="362CB925" w14:textId="61ED6504" w:rsidR="0097169C" w:rsidRPr="006A56FF" w:rsidRDefault="00A20DA6" w:rsidP="006C4793">
            <w:pPr>
              <w:rPr>
                <w:sz w:val="20"/>
                <w:lang w:val="en-US"/>
              </w:rPr>
            </w:pPr>
            <w:r w:rsidRPr="006A56FF">
              <w:rPr>
                <w:sz w:val="20"/>
                <w:lang w:val="en-US"/>
              </w:rPr>
              <w:t>1745.09</w:t>
            </w:r>
          </w:p>
        </w:tc>
      </w:tr>
      <w:tr w:rsidR="0097169C" w:rsidRPr="006A56FF" w14:paraId="3992B004" w14:textId="6CC79063" w:rsidTr="00CD07AD">
        <w:trPr>
          <w:trHeight w:val="283"/>
        </w:trPr>
        <w:tc>
          <w:tcPr>
            <w:tcW w:w="3828" w:type="dxa"/>
            <w:shd w:val="clear" w:color="auto" w:fill="auto"/>
            <w:vAlign w:val="center"/>
          </w:tcPr>
          <w:p w14:paraId="7D14DAAA" w14:textId="57C746BE" w:rsidR="0097169C" w:rsidRPr="006A56FF" w:rsidRDefault="00A20DA6" w:rsidP="006C4793">
            <w:pPr>
              <w:spacing w:line="276" w:lineRule="auto"/>
              <w:ind w:left="142"/>
              <w:rPr>
                <w:sz w:val="20"/>
                <w:lang w:val="en-US"/>
              </w:rPr>
            </w:pPr>
            <w:r w:rsidRPr="006A56FF">
              <w:rPr>
                <w:sz w:val="20"/>
                <w:lang w:val="en-US"/>
              </w:rPr>
              <w:t>N</w:t>
            </w:r>
            <w:r w:rsidR="00E22111" w:rsidRPr="006A56FF">
              <w:rPr>
                <w:sz w:val="20"/>
                <w:lang w:val="en-US"/>
              </w:rPr>
              <w:t>umber of beds per 1000</w:t>
            </w:r>
            <w:r w:rsidR="006C4793" w:rsidRPr="006A56FF">
              <w:rPr>
                <w:sz w:val="20"/>
                <w:lang w:val="en-US"/>
              </w:rPr>
              <w:t xml:space="preserve"> inhabitants</w:t>
            </w:r>
          </w:p>
        </w:tc>
        <w:tc>
          <w:tcPr>
            <w:tcW w:w="1276" w:type="dxa"/>
            <w:vAlign w:val="center"/>
          </w:tcPr>
          <w:p w14:paraId="24159D5A" w14:textId="63E0C665" w:rsidR="0097169C" w:rsidRPr="006A56FF" w:rsidRDefault="0097169C" w:rsidP="006C4793">
            <w:pPr>
              <w:rPr>
                <w:sz w:val="20"/>
                <w:lang w:val="en-US"/>
              </w:rPr>
            </w:pPr>
            <w:r w:rsidRPr="006A56FF">
              <w:rPr>
                <w:sz w:val="20"/>
                <w:lang w:val="en-US"/>
              </w:rPr>
              <w:t>BEDS</w:t>
            </w:r>
          </w:p>
        </w:tc>
        <w:tc>
          <w:tcPr>
            <w:tcW w:w="851" w:type="dxa"/>
            <w:vAlign w:val="center"/>
          </w:tcPr>
          <w:p w14:paraId="6C424741" w14:textId="0BD0A0DF" w:rsidR="0097169C" w:rsidRPr="006A56FF" w:rsidRDefault="00A20DA6" w:rsidP="006C4793">
            <w:pPr>
              <w:rPr>
                <w:sz w:val="20"/>
                <w:lang w:val="en-US"/>
              </w:rPr>
            </w:pPr>
            <w:r w:rsidRPr="006A56FF">
              <w:rPr>
                <w:sz w:val="20"/>
                <w:lang w:val="en-US"/>
              </w:rPr>
              <w:t>47.73</w:t>
            </w:r>
          </w:p>
        </w:tc>
        <w:tc>
          <w:tcPr>
            <w:tcW w:w="851" w:type="dxa"/>
            <w:vAlign w:val="center"/>
          </w:tcPr>
          <w:p w14:paraId="45B48658" w14:textId="50AA3A75" w:rsidR="0097169C" w:rsidRPr="006A56FF" w:rsidRDefault="000116F3" w:rsidP="006C4793">
            <w:pPr>
              <w:rPr>
                <w:sz w:val="20"/>
                <w:lang w:val="en-US"/>
              </w:rPr>
            </w:pPr>
            <w:r w:rsidRPr="006A56FF">
              <w:rPr>
                <w:sz w:val="20"/>
                <w:lang w:val="en-US"/>
              </w:rPr>
              <w:t>18.27</w:t>
            </w:r>
          </w:p>
        </w:tc>
        <w:tc>
          <w:tcPr>
            <w:tcW w:w="709" w:type="dxa"/>
            <w:vAlign w:val="center"/>
          </w:tcPr>
          <w:p w14:paraId="3EFB1EE6" w14:textId="744222D9" w:rsidR="0097169C" w:rsidRPr="006A56FF" w:rsidRDefault="000116F3" w:rsidP="006C4793">
            <w:pPr>
              <w:rPr>
                <w:sz w:val="20"/>
                <w:lang w:val="en-US"/>
              </w:rPr>
            </w:pPr>
            <w:r w:rsidRPr="006A56FF">
              <w:rPr>
                <w:sz w:val="20"/>
                <w:lang w:val="en-US"/>
              </w:rPr>
              <w:t>12.2</w:t>
            </w:r>
          </w:p>
        </w:tc>
        <w:tc>
          <w:tcPr>
            <w:tcW w:w="991" w:type="dxa"/>
            <w:vAlign w:val="center"/>
          </w:tcPr>
          <w:p w14:paraId="42DD3DFD" w14:textId="40E2E82C" w:rsidR="0097169C" w:rsidRPr="006A56FF" w:rsidRDefault="000116F3" w:rsidP="006C4793">
            <w:pPr>
              <w:rPr>
                <w:sz w:val="20"/>
                <w:lang w:val="en-US"/>
              </w:rPr>
            </w:pPr>
            <w:r w:rsidRPr="006A56FF">
              <w:rPr>
                <w:sz w:val="20"/>
                <w:lang w:val="en-US"/>
              </w:rPr>
              <w:t>85</w:t>
            </w:r>
          </w:p>
        </w:tc>
      </w:tr>
      <w:tr w:rsidR="0097169C" w:rsidRPr="006A56FF" w14:paraId="7D52F571" w14:textId="3C9FE3FC" w:rsidTr="00CD07AD">
        <w:trPr>
          <w:trHeight w:val="283"/>
        </w:trPr>
        <w:tc>
          <w:tcPr>
            <w:tcW w:w="3828" w:type="dxa"/>
            <w:tcBorders>
              <w:bottom w:val="single" w:sz="4" w:space="0" w:color="auto"/>
            </w:tcBorders>
            <w:shd w:val="clear" w:color="auto" w:fill="auto"/>
            <w:vAlign w:val="center"/>
          </w:tcPr>
          <w:p w14:paraId="593AF4FB" w14:textId="77777777" w:rsidR="006C4793" w:rsidRPr="006A56FF" w:rsidRDefault="00A20DA6" w:rsidP="006C4793">
            <w:pPr>
              <w:spacing w:line="276" w:lineRule="auto"/>
              <w:ind w:left="142"/>
              <w:rPr>
                <w:sz w:val="20"/>
                <w:lang w:val="en-US"/>
              </w:rPr>
            </w:pPr>
            <w:r w:rsidRPr="006A56FF">
              <w:rPr>
                <w:sz w:val="20"/>
                <w:lang w:val="en-US"/>
              </w:rPr>
              <w:t>N</w:t>
            </w:r>
            <w:r w:rsidR="00E22111" w:rsidRPr="006A56FF">
              <w:rPr>
                <w:sz w:val="20"/>
                <w:lang w:val="en-US"/>
              </w:rPr>
              <w:t>umber of</w:t>
            </w:r>
            <w:r w:rsidR="006C4793" w:rsidRPr="006A56FF">
              <w:rPr>
                <w:sz w:val="20"/>
                <w:lang w:val="en-US"/>
              </w:rPr>
              <w:t xml:space="preserve"> </w:t>
            </w:r>
            <w:r w:rsidR="00E22111" w:rsidRPr="006A56FF">
              <w:rPr>
                <w:sz w:val="20"/>
                <w:lang w:val="en-US"/>
              </w:rPr>
              <w:t>recipients in institutions</w:t>
            </w:r>
            <w:r w:rsidR="006C4793" w:rsidRPr="006A56FF">
              <w:rPr>
                <w:sz w:val="20"/>
                <w:lang w:val="en-US"/>
              </w:rPr>
              <w:t xml:space="preserve">, </w:t>
            </w:r>
          </w:p>
          <w:p w14:paraId="4B775F52" w14:textId="2EC86798" w:rsidR="0097169C" w:rsidRPr="006A56FF" w:rsidRDefault="006C4793" w:rsidP="006C4793">
            <w:pPr>
              <w:spacing w:line="276" w:lineRule="auto"/>
              <w:ind w:left="142" w:firstLine="142"/>
              <w:rPr>
                <w:sz w:val="20"/>
                <w:lang w:val="en-US"/>
              </w:rPr>
            </w:pPr>
            <w:r w:rsidRPr="006A56FF">
              <w:rPr>
                <w:sz w:val="20"/>
                <w:lang w:val="en-US"/>
              </w:rPr>
              <w:t>%</w:t>
            </w:r>
            <w:r w:rsidR="00E22111" w:rsidRPr="006A56FF">
              <w:rPr>
                <w:sz w:val="20"/>
                <w:lang w:val="en-US"/>
              </w:rPr>
              <w:t xml:space="preserve"> of all people aged 65+</w:t>
            </w:r>
          </w:p>
        </w:tc>
        <w:tc>
          <w:tcPr>
            <w:tcW w:w="1276" w:type="dxa"/>
            <w:tcBorders>
              <w:bottom w:val="single" w:sz="4" w:space="0" w:color="auto"/>
            </w:tcBorders>
            <w:vAlign w:val="center"/>
          </w:tcPr>
          <w:p w14:paraId="3D90ACC6" w14:textId="1594289D" w:rsidR="0097169C" w:rsidRPr="006A56FF" w:rsidRDefault="0097169C" w:rsidP="006C4793">
            <w:pPr>
              <w:rPr>
                <w:sz w:val="20"/>
                <w:lang w:val="en-US"/>
              </w:rPr>
            </w:pPr>
            <w:r w:rsidRPr="006A56FF">
              <w:rPr>
                <w:sz w:val="20"/>
                <w:lang w:val="en-US"/>
              </w:rPr>
              <w:t>RCPT</w:t>
            </w:r>
            <w:r w:rsidR="00185A42">
              <w:rPr>
                <w:sz w:val="20"/>
                <w:lang w:val="en-US"/>
              </w:rPr>
              <w:t>IN</w:t>
            </w:r>
          </w:p>
        </w:tc>
        <w:tc>
          <w:tcPr>
            <w:tcW w:w="851" w:type="dxa"/>
            <w:tcBorders>
              <w:bottom w:val="single" w:sz="4" w:space="0" w:color="auto"/>
            </w:tcBorders>
            <w:vAlign w:val="center"/>
          </w:tcPr>
          <w:p w14:paraId="7240F58D" w14:textId="6CD983C8" w:rsidR="0097169C" w:rsidRPr="006A56FF" w:rsidRDefault="00A20DA6" w:rsidP="006C4793">
            <w:pPr>
              <w:rPr>
                <w:sz w:val="20"/>
                <w:lang w:val="en-US"/>
              </w:rPr>
            </w:pPr>
            <w:r w:rsidRPr="006A56FF">
              <w:rPr>
                <w:sz w:val="20"/>
                <w:lang w:val="en-US"/>
              </w:rPr>
              <w:t>3.88</w:t>
            </w:r>
          </w:p>
        </w:tc>
        <w:tc>
          <w:tcPr>
            <w:tcW w:w="851" w:type="dxa"/>
            <w:tcBorders>
              <w:bottom w:val="single" w:sz="4" w:space="0" w:color="auto"/>
            </w:tcBorders>
            <w:vAlign w:val="center"/>
          </w:tcPr>
          <w:p w14:paraId="41192952" w14:textId="52A91F5D" w:rsidR="0097169C" w:rsidRPr="006A56FF" w:rsidRDefault="000116F3" w:rsidP="006C4793">
            <w:pPr>
              <w:rPr>
                <w:sz w:val="20"/>
                <w:lang w:val="en-US"/>
              </w:rPr>
            </w:pPr>
            <w:r w:rsidRPr="006A56FF">
              <w:rPr>
                <w:sz w:val="20"/>
                <w:lang w:val="en-US"/>
              </w:rPr>
              <w:t>1.66</w:t>
            </w:r>
          </w:p>
        </w:tc>
        <w:tc>
          <w:tcPr>
            <w:tcW w:w="709" w:type="dxa"/>
            <w:tcBorders>
              <w:bottom w:val="single" w:sz="4" w:space="0" w:color="auto"/>
            </w:tcBorders>
            <w:vAlign w:val="center"/>
          </w:tcPr>
          <w:p w14:paraId="5CFA028D" w14:textId="5196DB3F" w:rsidR="0097169C" w:rsidRPr="006A56FF" w:rsidRDefault="000116F3" w:rsidP="006C4793">
            <w:pPr>
              <w:rPr>
                <w:sz w:val="20"/>
                <w:lang w:val="en-US"/>
              </w:rPr>
            </w:pPr>
            <w:r w:rsidRPr="006A56FF">
              <w:rPr>
                <w:sz w:val="20"/>
                <w:lang w:val="en-US"/>
              </w:rPr>
              <w:t>0.43</w:t>
            </w:r>
          </w:p>
        </w:tc>
        <w:tc>
          <w:tcPr>
            <w:tcW w:w="991" w:type="dxa"/>
            <w:tcBorders>
              <w:bottom w:val="single" w:sz="4" w:space="0" w:color="auto"/>
            </w:tcBorders>
            <w:vAlign w:val="center"/>
          </w:tcPr>
          <w:p w14:paraId="7E40CA6A" w14:textId="337BFF44" w:rsidR="0097169C" w:rsidRPr="006A56FF" w:rsidRDefault="000116F3" w:rsidP="006C4793">
            <w:pPr>
              <w:rPr>
                <w:sz w:val="20"/>
                <w:lang w:val="en-US"/>
              </w:rPr>
            </w:pPr>
            <w:r w:rsidRPr="006A56FF">
              <w:rPr>
                <w:sz w:val="20"/>
                <w:lang w:val="en-US"/>
              </w:rPr>
              <w:t>7.17</w:t>
            </w:r>
          </w:p>
        </w:tc>
      </w:tr>
      <w:tr w:rsidR="00CD07AD" w:rsidRPr="006A56FF" w14:paraId="6A42AFBA" w14:textId="77777777" w:rsidTr="00CD07AD">
        <w:trPr>
          <w:trHeight w:val="283"/>
        </w:trPr>
        <w:tc>
          <w:tcPr>
            <w:tcW w:w="3828" w:type="dxa"/>
            <w:tcBorders>
              <w:top w:val="single" w:sz="4" w:space="0" w:color="auto"/>
            </w:tcBorders>
            <w:shd w:val="clear" w:color="auto" w:fill="auto"/>
            <w:vAlign w:val="center"/>
          </w:tcPr>
          <w:p w14:paraId="3E9BD3A4" w14:textId="0FEC04A8" w:rsidR="00CD07AD" w:rsidRPr="00CD07AD" w:rsidRDefault="00CD07AD" w:rsidP="00CD07AD">
            <w:pPr>
              <w:rPr>
                <w:i/>
                <w:iCs/>
                <w:sz w:val="20"/>
                <w:lang w:val="en-US"/>
              </w:rPr>
            </w:pPr>
            <w:r w:rsidRPr="00CD07AD">
              <w:rPr>
                <w:i/>
                <w:iCs/>
                <w:sz w:val="20"/>
                <w:lang w:val="en-US"/>
              </w:rPr>
              <w:t>II: Public-Private-Mix</w:t>
            </w:r>
          </w:p>
        </w:tc>
        <w:tc>
          <w:tcPr>
            <w:tcW w:w="1276" w:type="dxa"/>
            <w:tcBorders>
              <w:top w:val="single" w:sz="4" w:space="0" w:color="auto"/>
            </w:tcBorders>
            <w:vAlign w:val="center"/>
          </w:tcPr>
          <w:p w14:paraId="7B131FF4" w14:textId="77777777" w:rsidR="00CD07AD" w:rsidRPr="006A56FF" w:rsidRDefault="00CD07AD" w:rsidP="006C4793">
            <w:pPr>
              <w:rPr>
                <w:sz w:val="20"/>
                <w:lang w:val="en-US"/>
              </w:rPr>
            </w:pPr>
          </w:p>
        </w:tc>
        <w:tc>
          <w:tcPr>
            <w:tcW w:w="851" w:type="dxa"/>
            <w:tcBorders>
              <w:top w:val="single" w:sz="4" w:space="0" w:color="auto"/>
            </w:tcBorders>
            <w:vAlign w:val="center"/>
          </w:tcPr>
          <w:p w14:paraId="27BDCAA1" w14:textId="77777777" w:rsidR="00CD07AD" w:rsidRPr="006A56FF" w:rsidRDefault="00CD07AD" w:rsidP="006C4793">
            <w:pPr>
              <w:rPr>
                <w:sz w:val="20"/>
                <w:lang w:val="en-US"/>
              </w:rPr>
            </w:pPr>
          </w:p>
        </w:tc>
        <w:tc>
          <w:tcPr>
            <w:tcW w:w="851" w:type="dxa"/>
            <w:tcBorders>
              <w:top w:val="single" w:sz="4" w:space="0" w:color="auto"/>
            </w:tcBorders>
            <w:vAlign w:val="center"/>
          </w:tcPr>
          <w:p w14:paraId="3713470C" w14:textId="77777777" w:rsidR="00CD07AD" w:rsidRPr="006A56FF" w:rsidRDefault="00CD07AD" w:rsidP="006C4793">
            <w:pPr>
              <w:rPr>
                <w:sz w:val="20"/>
                <w:lang w:val="en-US"/>
              </w:rPr>
            </w:pPr>
          </w:p>
        </w:tc>
        <w:tc>
          <w:tcPr>
            <w:tcW w:w="709" w:type="dxa"/>
            <w:tcBorders>
              <w:top w:val="single" w:sz="4" w:space="0" w:color="auto"/>
            </w:tcBorders>
            <w:vAlign w:val="center"/>
          </w:tcPr>
          <w:p w14:paraId="799978EA" w14:textId="77777777" w:rsidR="00CD07AD" w:rsidRPr="006A56FF" w:rsidRDefault="00CD07AD" w:rsidP="006C4793">
            <w:pPr>
              <w:rPr>
                <w:sz w:val="20"/>
                <w:lang w:val="en-US"/>
              </w:rPr>
            </w:pPr>
          </w:p>
        </w:tc>
        <w:tc>
          <w:tcPr>
            <w:tcW w:w="991" w:type="dxa"/>
            <w:tcBorders>
              <w:top w:val="single" w:sz="4" w:space="0" w:color="auto"/>
            </w:tcBorders>
            <w:vAlign w:val="center"/>
          </w:tcPr>
          <w:p w14:paraId="0FC095E2" w14:textId="77777777" w:rsidR="00CD07AD" w:rsidRPr="006A56FF" w:rsidRDefault="00CD07AD" w:rsidP="006C4793">
            <w:pPr>
              <w:rPr>
                <w:sz w:val="20"/>
                <w:lang w:val="en-US"/>
              </w:rPr>
            </w:pPr>
          </w:p>
        </w:tc>
      </w:tr>
      <w:tr w:rsidR="0097169C" w:rsidRPr="006A56FF" w14:paraId="2A9B504E" w14:textId="16A233A1" w:rsidTr="00CD07AD">
        <w:trPr>
          <w:trHeight w:val="283"/>
        </w:trPr>
        <w:tc>
          <w:tcPr>
            <w:tcW w:w="3828" w:type="dxa"/>
            <w:shd w:val="clear" w:color="auto" w:fill="auto"/>
            <w:vAlign w:val="center"/>
          </w:tcPr>
          <w:p w14:paraId="1A91B154" w14:textId="77777777" w:rsidR="006C4793" w:rsidRPr="006A56FF" w:rsidRDefault="00A20DA6" w:rsidP="006C4793">
            <w:pPr>
              <w:spacing w:line="276" w:lineRule="auto"/>
              <w:ind w:left="142"/>
              <w:rPr>
                <w:sz w:val="20"/>
                <w:lang w:val="en-US"/>
              </w:rPr>
            </w:pPr>
            <w:r w:rsidRPr="006A56FF">
              <w:rPr>
                <w:sz w:val="20"/>
                <w:lang w:val="en-US"/>
              </w:rPr>
              <w:t>S</w:t>
            </w:r>
            <w:r w:rsidR="00E22111" w:rsidRPr="006A56FF">
              <w:rPr>
                <w:sz w:val="20"/>
                <w:lang w:val="en-US"/>
              </w:rPr>
              <w:t>hare of private expenditure</w:t>
            </w:r>
            <w:r w:rsidR="006C4793" w:rsidRPr="006A56FF">
              <w:rPr>
                <w:sz w:val="20"/>
                <w:lang w:val="en-US"/>
              </w:rPr>
              <w:t xml:space="preserve">, </w:t>
            </w:r>
          </w:p>
          <w:p w14:paraId="729EFB44" w14:textId="45D514F4" w:rsidR="0097169C" w:rsidRPr="006A56FF" w:rsidRDefault="006C4793" w:rsidP="006C4793">
            <w:pPr>
              <w:spacing w:line="276" w:lineRule="auto"/>
              <w:ind w:left="142" w:firstLine="142"/>
              <w:rPr>
                <w:sz w:val="20"/>
                <w:lang w:val="en-US"/>
              </w:rPr>
            </w:pPr>
            <w:r w:rsidRPr="006A56FF">
              <w:rPr>
                <w:sz w:val="20"/>
                <w:lang w:val="en-US"/>
              </w:rPr>
              <w:t xml:space="preserve">% of </w:t>
            </w:r>
            <w:r w:rsidR="00E22111" w:rsidRPr="006A56FF">
              <w:rPr>
                <w:sz w:val="20"/>
                <w:lang w:val="en-US"/>
              </w:rPr>
              <w:t>tota</w:t>
            </w:r>
            <w:r w:rsidRPr="006A56FF">
              <w:rPr>
                <w:sz w:val="20"/>
                <w:lang w:val="en-US"/>
              </w:rPr>
              <w:t xml:space="preserve">l </w:t>
            </w:r>
            <w:r w:rsidR="00E22111" w:rsidRPr="006A56FF">
              <w:rPr>
                <w:sz w:val="20"/>
                <w:lang w:val="en-US"/>
              </w:rPr>
              <w:t>expenditure</w:t>
            </w:r>
          </w:p>
        </w:tc>
        <w:tc>
          <w:tcPr>
            <w:tcW w:w="1276" w:type="dxa"/>
            <w:vAlign w:val="center"/>
          </w:tcPr>
          <w:p w14:paraId="581A4C6C" w14:textId="12DD021A" w:rsidR="0097169C" w:rsidRPr="006A56FF" w:rsidRDefault="0097169C" w:rsidP="006C4793">
            <w:pPr>
              <w:rPr>
                <w:sz w:val="20"/>
                <w:lang w:val="en-US"/>
              </w:rPr>
            </w:pPr>
            <w:r w:rsidRPr="006A56FF">
              <w:rPr>
                <w:sz w:val="20"/>
                <w:lang w:val="en-US"/>
              </w:rPr>
              <w:t>PEXPND</w:t>
            </w:r>
          </w:p>
        </w:tc>
        <w:tc>
          <w:tcPr>
            <w:tcW w:w="851" w:type="dxa"/>
            <w:vAlign w:val="center"/>
          </w:tcPr>
          <w:p w14:paraId="03F2BAA8" w14:textId="7B397E18" w:rsidR="0097169C" w:rsidRPr="006A56FF" w:rsidRDefault="00A20DA6" w:rsidP="006C4793">
            <w:pPr>
              <w:rPr>
                <w:sz w:val="20"/>
                <w:lang w:val="en-US"/>
              </w:rPr>
            </w:pPr>
            <w:r w:rsidRPr="006A56FF">
              <w:rPr>
                <w:sz w:val="20"/>
                <w:lang w:val="en-US"/>
              </w:rPr>
              <w:t>15.84</w:t>
            </w:r>
          </w:p>
        </w:tc>
        <w:tc>
          <w:tcPr>
            <w:tcW w:w="851" w:type="dxa"/>
            <w:vAlign w:val="center"/>
          </w:tcPr>
          <w:p w14:paraId="11EF7655" w14:textId="0A51DE0F" w:rsidR="0097169C" w:rsidRPr="006A56FF" w:rsidRDefault="000116F3" w:rsidP="006C4793">
            <w:pPr>
              <w:rPr>
                <w:sz w:val="20"/>
                <w:lang w:val="en-US"/>
              </w:rPr>
            </w:pPr>
            <w:r w:rsidRPr="006A56FF">
              <w:rPr>
                <w:sz w:val="20"/>
                <w:lang w:val="en-US"/>
              </w:rPr>
              <w:t>11.09</w:t>
            </w:r>
          </w:p>
        </w:tc>
        <w:tc>
          <w:tcPr>
            <w:tcW w:w="709" w:type="dxa"/>
            <w:vAlign w:val="center"/>
          </w:tcPr>
          <w:p w14:paraId="67A36959" w14:textId="1FDEB187" w:rsidR="0097169C" w:rsidRPr="006A56FF" w:rsidRDefault="000116F3" w:rsidP="006C4793">
            <w:pPr>
              <w:rPr>
                <w:sz w:val="20"/>
                <w:lang w:val="en-US"/>
              </w:rPr>
            </w:pPr>
            <w:r w:rsidRPr="006A56FF">
              <w:rPr>
                <w:sz w:val="20"/>
                <w:lang w:val="en-US"/>
              </w:rPr>
              <w:t>0.19</w:t>
            </w:r>
          </w:p>
        </w:tc>
        <w:tc>
          <w:tcPr>
            <w:tcW w:w="991" w:type="dxa"/>
            <w:vAlign w:val="center"/>
          </w:tcPr>
          <w:p w14:paraId="030D6E93" w14:textId="5014579C" w:rsidR="0097169C" w:rsidRPr="006A56FF" w:rsidRDefault="000116F3" w:rsidP="006C4793">
            <w:pPr>
              <w:rPr>
                <w:sz w:val="20"/>
                <w:lang w:val="en-US"/>
              </w:rPr>
            </w:pPr>
            <w:r w:rsidRPr="006A56FF">
              <w:rPr>
                <w:sz w:val="20"/>
                <w:lang w:val="en-US"/>
              </w:rPr>
              <w:t>34.56</w:t>
            </w:r>
          </w:p>
        </w:tc>
      </w:tr>
      <w:tr w:rsidR="00CD07AD" w:rsidRPr="006A56FF" w14:paraId="78F3FF87" w14:textId="77777777" w:rsidTr="00CD07AD">
        <w:trPr>
          <w:trHeight w:val="283"/>
        </w:trPr>
        <w:tc>
          <w:tcPr>
            <w:tcW w:w="3828" w:type="dxa"/>
            <w:tcBorders>
              <w:bottom w:val="single" w:sz="4" w:space="0" w:color="auto"/>
            </w:tcBorders>
            <w:shd w:val="clear" w:color="auto" w:fill="auto"/>
            <w:vAlign w:val="center"/>
          </w:tcPr>
          <w:p w14:paraId="31D8E4C8" w14:textId="77777777" w:rsidR="00CD07AD" w:rsidRDefault="00CD07AD" w:rsidP="00CD07AD">
            <w:pPr>
              <w:ind w:firstLine="142"/>
              <w:rPr>
                <w:sz w:val="20"/>
                <w:lang w:val="en-US"/>
              </w:rPr>
            </w:pPr>
            <w:r w:rsidRPr="006A56FF">
              <w:rPr>
                <w:sz w:val="20"/>
                <w:lang w:val="en-US"/>
              </w:rPr>
              <w:t xml:space="preserve">Cash </w:t>
            </w:r>
            <w:r>
              <w:rPr>
                <w:sz w:val="20"/>
                <w:lang w:val="en-US"/>
              </w:rPr>
              <w:t>A</w:t>
            </w:r>
            <w:r w:rsidRPr="006A56FF">
              <w:rPr>
                <w:sz w:val="20"/>
                <w:lang w:val="en-US"/>
              </w:rPr>
              <w:t>vailability</w:t>
            </w:r>
            <w:r>
              <w:rPr>
                <w:sz w:val="20"/>
                <w:lang w:val="en-US"/>
              </w:rPr>
              <w:t xml:space="preserve"> of cash ebenfits</w:t>
            </w:r>
            <w:r w:rsidRPr="006A56FF">
              <w:rPr>
                <w:sz w:val="20"/>
                <w:lang w:val="en-US"/>
              </w:rPr>
              <w:t xml:space="preserve"> </w:t>
            </w:r>
          </w:p>
          <w:p w14:paraId="06DF1A5F" w14:textId="68CD9902" w:rsidR="00CD07AD" w:rsidRPr="006A56FF" w:rsidRDefault="00CD07AD" w:rsidP="008B73A0">
            <w:pPr>
              <w:spacing w:line="276" w:lineRule="auto"/>
              <w:ind w:left="142" w:firstLine="142"/>
              <w:rPr>
                <w:sz w:val="20"/>
                <w:lang w:val="en-US"/>
              </w:rPr>
            </w:pPr>
            <w:r w:rsidRPr="006A56FF">
              <w:rPr>
                <w:sz w:val="20"/>
                <w:lang w:val="en-US"/>
              </w:rPr>
              <w:t>(</w:t>
            </w:r>
            <w:r>
              <w:rPr>
                <w:sz w:val="20"/>
                <w:lang w:val="en-US"/>
              </w:rPr>
              <w:t>only i</w:t>
            </w:r>
            <w:r w:rsidRPr="006A56FF">
              <w:rPr>
                <w:sz w:val="20"/>
                <w:lang w:val="en-US"/>
              </w:rPr>
              <w:t>nkind, Bound, Unbound)</w:t>
            </w:r>
          </w:p>
        </w:tc>
        <w:tc>
          <w:tcPr>
            <w:tcW w:w="1276" w:type="dxa"/>
            <w:tcBorders>
              <w:bottom w:val="single" w:sz="4" w:space="0" w:color="auto"/>
            </w:tcBorders>
            <w:vAlign w:val="center"/>
          </w:tcPr>
          <w:p w14:paraId="380358D9" w14:textId="3273BF17" w:rsidR="00CD07AD" w:rsidRPr="006A56FF" w:rsidRDefault="00CD07AD" w:rsidP="00CD07AD">
            <w:pPr>
              <w:rPr>
                <w:sz w:val="20"/>
                <w:lang w:val="en-US"/>
              </w:rPr>
            </w:pPr>
            <w:r w:rsidRPr="006A56FF">
              <w:rPr>
                <w:sz w:val="20"/>
                <w:lang w:val="en-US"/>
              </w:rPr>
              <w:t>CA</w:t>
            </w:r>
            <w:r>
              <w:rPr>
                <w:sz w:val="20"/>
                <w:lang w:val="en-US"/>
              </w:rPr>
              <w:t>SH</w:t>
            </w:r>
          </w:p>
        </w:tc>
        <w:tc>
          <w:tcPr>
            <w:tcW w:w="851" w:type="dxa"/>
            <w:tcBorders>
              <w:bottom w:val="single" w:sz="4" w:space="0" w:color="auto"/>
            </w:tcBorders>
            <w:vAlign w:val="center"/>
          </w:tcPr>
          <w:p w14:paraId="7374485B" w14:textId="1D769546" w:rsidR="00CD07AD" w:rsidRPr="006A56FF" w:rsidRDefault="00CD07AD" w:rsidP="00CD07AD">
            <w:pPr>
              <w:rPr>
                <w:sz w:val="20"/>
                <w:lang w:val="en-US"/>
              </w:rPr>
            </w:pPr>
            <w:r w:rsidRPr="006A56FF">
              <w:rPr>
                <w:sz w:val="20"/>
                <w:lang w:val="en-US"/>
              </w:rPr>
              <w:t>1.08</w:t>
            </w:r>
          </w:p>
        </w:tc>
        <w:tc>
          <w:tcPr>
            <w:tcW w:w="851" w:type="dxa"/>
            <w:tcBorders>
              <w:bottom w:val="single" w:sz="4" w:space="0" w:color="auto"/>
            </w:tcBorders>
            <w:vAlign w:val="center"/>
          </w:tcPr>
          <w:p w14:paraId="4F08CEDB" w14:textId="69494F95" w:rsidR="00CD07AD" w:rsidRPr="006A56FF" w:rsidRDefault="00CD07AD" w:rsidP="00CD07AD">
            <w:pPr>
              <w:rPr>
                <w:sz w:val="20"/>
                <w:lang w:val="en-US"/>
              </w:rPr>
            </w:pPr>
            <w:r w:rsidRPr="006A56FF">
              <w:rPr>
                <w:sz w:val="20"/>
                <w:lang w:val="en-US"/>
              </w:rPr>
              <w:t>0.81</w:t>
            </w:r>
          </w:p>
        </w:tc>
        <w:tc>
          <w:tcPr>
            <w:tcW w:w="709" w:type="dxa"/>
            <w:tcBorders>
              <w:bottom w:val="single" w:sz="4" w:space="0" w:color="auto"/>
            </w:tcBorders>
            <w:vAlign w:val="center"/>
          </w:tcPr>
          <w:p w14:paraId="1FF494E2" w14:textId="3C7EE6F6" w:rsidR="00CD07AD" w:rsidRPr="006A56FF" w:rsidRDefault="00CD07AD" w:rsidP="00CD07AD">
            <w:pPr>
              <w:rPr>
                <w:sz w:val="20"/>
                <w:lang w:val="en-US"/>
              </w:rPr>
            </w:pPr>
            <w:r w:rsidRPr="006A56FF">
              <w:rPr>
                <w:sz w:val="20"/>
                <w:lang w:val="en-US"/>
              </w:rPr>
              <w:t>0</w:t>
            </w:r>
          </w:p>
        </w:tc>
        <w:tc>
          <w:tcPr>
            <w:tcW w:w="991" w:type="dxa"/>
            <w:tcBorders>
              <w:bottom w:val="single" w:sz="4" w:space="0" w:color="auto"/>
            </w:tcBorders>
            <w:vAlign w:val="center"/>
          </w:tcPr>
          <w:p w14:paraId="0500561B" w14:textId="6B6F516B" w:rsidR="00CD07AD" w:rsidRPr="006A56FF" w:rsidRDefault="00CD07AD" w:rsidP="00CD07AD">
            <w:pPr>
              <w:rPr>
                <w:sz w:val="20"/>
                <w:lang w:val="en-US"/>
              </w:rPr>
            </w:pPr>
            <w:r>
              <w:rPr>
                <w:sz w:val="20"/>
                <w:lang w:val="en-US"/>
              </w:rPr>
              <w:t>2</w:t>
            </w:r>
          </w:p>
        </w:tc>
      </w:tr>
      <w:tr w:rsidR="00CD07AD" w:rsidRPr="006A56FF" w14:paraId="3DAA9318" w14:textId="77777777" w:rsidTr="00CD07AD">
        <w:trPr>
          <w:trHeight w:val="283"/>
        </w:trPr>
        <w:tc>
          <w:tcPr>
            <w:tcW w:w="3828" w:type="dxa"/>
            <w:tcBorders>
              <w:top w:val="single" w:sz="4" w:space="0" w:color="auto"/>
            </w:tcBorders>
            <w:shd w:val="clear" w:color="auto" w:fill="auto"/>
            <w:vAlign w:val="center"/>
          </w:tcPr>
          <w:p w14:paraId="0EC6D958" w14:textId="7F217D78" w:rsidR="00CD07AD" w:rsidRPr="00CD07AD" w:rsidRDefault="00CD07AD" w:rsidP="00CD07AD">
            <w:pPr>
              <w:rPr>
                <w:i/>
                <w:iCs/>
                <w:sz w:val="20"/>
                <w:lang w:val="en-US"/>
              </w:rPr>
            </w:pPr>
            <w:r w:rsidRPr="00CD07AD">
              <w:rPr>
                <w:i/>
                <w:iCs/>
                <w:sz w:val="20"/>
                <w:lang w:val="en-US"/>
              </w:rPr>
              <w:t xml:space="preserve">III: </w:t>
            </w:r>
            <w:commentRangeStart w:id="773"/>
            <w:r w:rsidRPr="00CD07AD">
              <w:rPr>
                <w:i/>
                <w:iCs/>
                <w:sz w:val="20"/>
                <w:lang w:val="en-US"/>
              </w:rPr>
              <w:t>Performance</w:t>
            </w:r>
            <w:commentRangeEnd w:id="773"/>
            <w:r w:rsidR="005A70B0">
              <w:rPr>
                <w:rStyle w:val="Kommentarzeichen"/>
              </w:rPr>
              <w:commentReference w:id="773"/>
            </w:r>
          </w:p>
        </w:tc>
        <w:tc>
          <w:tcPr>
            <w:tcW w:w="1276" w:type="dxa"/>
            <w:tcBorders>
              <w:top w:val="single" w:sz="4" w:space="0" w:color="auto"/>
            </w:tcBorders>
            <w:vAlign w:val="center"/>
          </w:tcPr>
          <w:p w14:paraId="7D8CB8F7" w14:textId="77777777" w:rsidR="00CD07AD" w:rsidRPr="006A56FF" w:rsidRDefault="00CD07AD" w:rsidP="00CD07AD">
            <w:pPr>
              <w:rPr>
                <w:sz w:val="20"/>
                <w:lang w:val="en-US"/>
              </w:rPr>
            </w:pPr>
          </w:p>
        </w:tc>
        <w:tc>
          <w:tcPr>
            <w:tcW w:w="851" w:type="dxa"/>
            <w:tcBorders>
              <w:top w:val="single" w:sz="4" w:space="0" w:color="auto"/>
            </w:tcBorders>
            <w:vAlign w:val="center"/>
          </w:tcPr>
          <w:p w14:paraId="1AA0DE2F" w14:textId="77777777" w:rsidR="00CD07AD" w:rsidRPr="006A56FF" w:rsidRDefault="00CD07AD" w:rsidP="00CD07AD">
            <w:pPr>
              <w:rPr>
                <w:sz w:val="20"/>
                <w:lang w:val="en-US"/>
              </w:rPr>
            </w:pPr>
          </w:p>
        </w:tc>
        <w:tc>
          <w:tcPr>
            <w:tcW w:w="851" w:type="dxa"/>
            <w:tcBorders>
              <w:top w:val="single" w:sz="4" w:space="0" w:color="auto"/>
            </w:tcBorders>
            <w:vAlign w:val="center"/>
          </w:tcPr>
          <w:p w14:paraId="28786DB1" w14:textId="77777777" w:rsidR="00CD07AD" w:rsidRPr="006A56FF" w:rsidRDefault="00CD07AD" w:rsidP="00CD07AD">
            <w:pPr>
              <w:rPr>
                <w:sz w:val="20"/>
                <w:lang w:val="en-US"/>
              </w:rPr>
            </w:pPr>
          </w:p>
        </w:tc>
        <w:tc>
          <w:tcPr>
            <w:tcW w:w="709" w:type="dxa"/>
            <w:tcBorders>
              <w:top w:val="single" w:sz="4" w:space="0" w:color="auto"/>
            </w:tcBorders>
            <w:vAlign w:val="center"/>
          </w:tcPr>
          <w:p w14:paraId="2F14F71E" w14:textId="77777777" w:rsidR="00CD07AD" w:rsidRPr="006A56FF" w:rsidRDefault="00CD07AD" w:rsidP="00CD07AD">
            <w:pPr>
              <w:rPr>
                <w:sz w:val="20"/>
                <w:lang w:val="en-US"/>
              </w:rPr>
            </w:pPr>
          </w:p>
        </w:tc>
        <w:tc>
          <w:tcPr>
            <w:tcW w:w="991" w:type="dxa"/>
            <w:tcBorders>
              <w:top w:val="single" w:sz="4" w:space="0" w:color="auto"/>
            </w:tcBorders>
            <w:vAlign w:val="center"/>
          </w:tcPr>
          <w:p w14:paraId="52590F3E" w14:textId="77777777" w:rsidR="00CD07AD" w:rsidRPr="006A56FF" w:rsidRDefault="00CD07AD" w:rsidP="00CD07AD">
            <w:pPr>
              <w:rPr>
                <w:sz w:val="20"/>
                <w:lang w:val="en-US"/>
              </w:rPr>
            </w:pPr>
          </w:p>
        </w:tc>
      </w:tr>
      <w:tr w:rsidR="00CD07AD" w:rsidRPr="006A56FF" w14:paraId="13EB1ED2" w14:textId="3557BED1" w:rsidTr="00CD07AD">
        <w:trPr>
          <w:trHeight w:val="283"/>
        </w:trPr>
        <w:tc>
          <w:tcPr>
            <w:tcW w:w="3828" w:type="dxa"/>
            <w:shd w:val="clear" w:color="auto" w:fill="auto"/>
            <w:vAlign w:val="center"/>
          </w:tcPr>
          <w:p w14:paraId="2364875F" w14:textId="5251E263" w:rsidR="00CD07AD" w:rsidRPr="006A56FF" w:rsidRDefault="00CD07AD" w:rsidP="00CD07AD">
            <w:pPr>
              <w:spacing w:line="276" w:lineRule="auto"/>
              <w:ind w:left="142"/>
              <w:rPr>
                <w:sz w:val="20"/>
                <w:lang w:val="en-US"/>
              </w:rPr>
            </w:pPr>
            <w:r w:rsidRPr="006A56FF">
              <w:rPr>
                <w:sz w:val="20"/>
                <w:lang w:val="en-US"/>
              </w:rPr>
              <w:t>Life expectancy 65+</w:t>
            </w:r>
          </w:p>
        </w:tc>
        <w:tc>
          <w:tcPr>
            <w:tcW w:w="1276" w:type="dxa"/>
            <w:vAlign w:val="center"/>
          </w:tcPr>
          <w:p w14:paraId="62AA027A" w14:textId="7C943E95" w:rsidR="00CD07AD" w:rsidRPr="006A56FF" w:rsidRDefault="00CD07AD" w:rsidP="00CD07AD">
            <w:pPr>
              <w:rPr>
                <w:sz w:val="20"/>
                <w:lang w:val="en-US"/>
              </w:rPr>
            </w:pPr>
            <w:r w:rsidRPr="006A56FF">
              <w:rPr>
                <w:sz w:val="20"/>
                <w:lang w:val="en-US"/>
              </w:rPr>
              <w:t>LEX</w:t>
            </w:r>
            <w:r>
              <w:rPr>
                <w:sz w:val="20"/>
                <w:lang w:val="en-US"/>
              </w:rPr>
              <w:t xml:space="preserve"> 65+</w:t>
            </w:r>
          </w:p>
        </w:tc>
        <w:tc>
          <w:tcPr>
            <w:tcW w:w="851" w:type="dxa"/>
            <w:vAlign w:val="center"/>
          </w:tcPr>
          <w:p w14:paraId="2F2E00A7" w14:textId="26A8EF9A" w:rsidR="00CD07AD" w:rsidRPr="006A56FF" w:rsidRDefault="00CD07AD" w:rsidP="00CD07AD">
            <w:pPr>
              <w:rPr>
                <w:sz w:val="20"/>
                <w:lang w:val="en-US"/>
              </w:rPr>
            </w:pPr>
            <w:r w:rsidRPr="006A56FF">
              <w:rPr>
                <w:sz w:val="20"/>
                <w:lang w:val="en-US"/>
              </w:rPr>
              <w:t>19.77</w:t>
            </w:r>
          </w:p>
        </w:tc>
        <w:tc>
          <w:tcPr>
            <w:tcW w:w="851" w:type="dxa"/>
            <w:vAlign w:val="center"/>
          </w:tcPr>
          <w:p w14:paraId="12DBC396" w14:textId="6E0E56C9" w:rsidR="00CD07AD" w:rsidRPr="006A56FF" w:rsidRDefault="00CD07AD" w:rsidP="00CD07AD">
            <w:pPr>
              <w:rPr>
                <w:sz w:val="20"/>
                <w:lang w:val="en-US"/>
              </w:rPr>
            </w:pPr>
            <w:r w:rsidRPr="006A56FF">
              <w:rPr>
                <w:sz w:val="20"/>
                <w:lang w:val="en-US"/>
              </w:rPr>
              <w:t>1.35</w:t>
            </w:r>
          </w:p>
        </w:tc>
        <w:tc>
          <w:tcPr>
            <w:tcW w:w="709" w:type="dxa"/>
            <w:vAlign w:val="center"/>
          </w:tcPr>
          <w:p w14:paraId="0240215D" w14:textId="5691E32C" w:rsidR="00CD07AD" w:rsidRPr="006A56FF" w:rsidRDefault="00CD07AD" w:rsidP="00CD07AD">
            <w:pPr>
              <w:rPr>
                <w:sz w:val="20"/>
                <w:lang w:val="en-US"/>
              </w:rPr>
            </w:pPr>
            <w:r w:rsidRPr="006A56FF">
              <w:rPr>
                <w:sz w:val="20"/>
                <w:lang w:val="en-US"/>
              </w:rPr>
              <w:t>16.48</w:t>
            </w:r>
          </w:p>
        </w:tc>
        <w:tc>
          <w:tcPr>
            <w:tcW w:w="991" w:type="dxa"/>
            <w:vAlign w:val="center"/>
          </w:tcPr>
          <w:p w14:paraId="714C9133" w14:textId="0F91EEB1" w:rsidR="00CD07AD" w:rsidRPr="006A56FF" w:rsidRDefault="00CD07AD" w:rsidP="00CD07AD">
            <w:pPr>
              <w:rPr>
                <w:sz w:val="20"/>
                <w:lang w:val="en-US"/>
              </w:rPr>
            </w:pPr>
            <w:r w:rsidRPr="006A56FF">
              <w:rPr>
                <w:sz w:val="20"/>
                <w:lang w:val="en-US"/>
              </w:rPr>
              <w:t>21.85</w:t>
            </w:r>
          </w:p>
        </w:tc>
      </w:tr>
      <w:tr w:rsidR="00CD07AD" w:rsidRPr="006A56FF" w14:paraId="4FF5D952" w14:textId="216B3603" w:rsidTr="00CD07AD">
        <w:trPr>
          <w:trHeight w:val="283"/>
        </w:trPr>
        <w:tc>
          <w:tcPr>
            <w:tcW w:w="3828" w:type="dxa"/>
            <w:tcBorders>
              <w:bottom w:val="single" w:sz="4" w:space="0" w:color="auto"/>
            </w:tcBorders>
            <w:shd w:val="clear" w:color="auto" w:fill="auto"/>
            <w:vAlign w:val="center"/>
          </w:tcPr>
          <w:p w14:paraId="7CBB0C00" w14:textId="67AC6CBA" w:rsidR="00CD07AD" w:rsidRPr="006A56FF" w:rsidRDefault="00CD07AD" w:rsidP="00CD07AD">
            <w:pPr>
              <w:spacing w:line="276" w:lineRule="auto"/>
              <w:ind w:left="142"/>
              <w:rPr>
                <w:sz w:val="20"/>
                <w:lang w:val="en-US"/>
              </w:rPr>
            </w:pPr>
            <w:r w:rsidRPr="006A56FF">
              <w:rPr>
                <w:sz w:val="20"/>
                <w:lang w:val="en-US"/>
              </w:rPr>
              <w:t xml:space="preserve">Self-perceived health status (very) good, </w:t>
            </w:r>
          </w:p>
          <w:p w14:paraId="3E0A2326" w14:textId="6BB0E7D7" w:rsidR="00CD07AD" w:rsidRPr="006A56FF" w:rsidRDefault="00CD07AD" w:rsidP="00CD07AD">
            <w:pPr>
              <w:spacing w:line="276" w:lineRule="auto"/>
              <w:ind w:left="142" w:firstLine="142"/>
              <w:rPr>
                <w:sz w:val="20"/>
                <w:lang w:val="en-US"/>
              </w:rPr>
            </w:pPr>
            <w:r w:rsidRPr="006A56FF">
              <w:rPr>
                <w:sz w:val="20"/>
                <w:lang w:val="en-US"/>
              </w:rPr>
              <w:t>% of the population 65+</w:t>
            </w:r>
          </w:p>
        </w:tc>
        <w:tc>
          <w:tcPr>
            <w:tcW w:w="1276" w:type="dxa"/>
            <w:tcBorders>
              <w:bottom w:val="single" w:sz="4" w:space="0" w:color="auto"/>
            </w:tcBorders>
            <w:vAlign w:val="center"/>
          </w:tcPr>
          <w:p w14:paraId="25F33FE0" w14:textId="010443B5" w:rsidR="00CD07AD" w:rsidRPr="006A56FF" w:rsidRDefault="00CD07AD" w:rsidP="00CD07AD">
            <w:pPr>
              <w:rPr>
                <w:sz w:val="20"/>
                <w:lang w:val="en-US"/>
              </w:rPr>
            </w:pPr>
            <w:r w:rsidRPr="006A56FF">
              <w:rPr>
                <w:sz w:val="20"/>
                <w:lang w:val="en-US"/>
              </w:rPr>
              <w:t>SPH</w:t>
            </w:r>
          </w:p>
        </w:tc>
        <w:tc>
          <w:tcPr>
            <w:tcW w:w="851" w:type="dxa"/>
            <w:tcBorders>
              <w:bottom w:val="single" w:sz="4" w:space="0" w:color="auto"/>
            </w:tcBorders>
            <w:vAlign w:val="center"/>
          </w:tcPr>
          <w:p w14:paraId="7FE62A65" w14:textId="08BDDA58" w:rsidR="00CD07AD" w:rsidRPr="006A56FF" w:rsidRDefault="00CD07AD" w:rsidP="00CD07AD">
            <w:pPr>
              <w:rPr>
                <w:sz w:val="20"/>
                <w:lang w:val="en-US"/>
              </w:rPr>
            </w:pPr>
            <w:r w:rsidRPr="006A56FF">
              <w:rPr>
                <w:sz w:val="20"/>
                <w:lang w:val="en-US"/>
              </w:rPr>
              <w:t>46.11</w:t>
            </w:r>
          </w:p>
        </w:tc>
        <w:tc>
          <w:tcPr>
            <w:tcW w:w="851" w:type="dxa"/>
            <w:tcBorders>
              <w:bottom w:val="single" w:sz="4" w:space="0" w:color="auto"/>
            </w:tcBorders>
            <w:vAlign w:val="center"/>
          </w:tcPr>
          <w:p w14:paraId="3BF56378" w14:textId="05C32682" w:rsidR="00CD07AD" w:rsidRPr="006A56FF" w:rsidRDefault="00CD07AD" w:rsidP="00CD07AD">
            <w:pPr>
              <w:rPr>
                <w:sz w:val="20"/>
                <w:lang w:val="en-US"/>
              </w:rPr>
            </w:pPr>
            <w:r w:rsidRPr="006A56FF">
              <w:rPr>
                <w:sz w:val="20"/>
                <w:lang w:val="en-US"/>
              </w:rPr>
              <w:t>21.83</w:t>
            </w:r>
          </w:p>
        </w:tc>
        <w:tc>
          <w:tcPr>
            <w:tcW w:w="709" w:type="dxa"/>
            <w:tcBorders>
              <w:bottom w:val="single" w:sz="4" w:space="0" w:color="auto"/>
            </w:tcBorders>
            <w:vAlign w:val="center"/>
          </w:tcPr>
          <w:p w14:paraId="2903CB76" w14:textId="64F5138B" w:rsidR="00CD07AD" w:rsidRPr="006A56FF" w:rsidRDefault="00CD07AD" w:rsidP="00CD07AD">
            <w:pPr>
              <w:rPr>
                <w:sz w:val="20"/>
                <w:lang w:val="en-US"/>
              </w:rPr>
            </w:pPr>
            <w:r w:rsidRPr="006A56FF">
              <w:rPr>
                <w:sz w:val="20"/>
                <w:lang w:val="en-US"/>
              </w:rPr>
              <w:t>8.6</w:t>
            </w:r>
          </w:p>
        </w:tc>
        <w:tc>
          <w:tcPr>
            <w:tcW w:w="991" w:type="dxa"/>
            <w:tcBorders>
              <w:bottom w:val="single" w:sz="4" w:space="0" w:color="auto"/>
            </w:tcBorders>
            <w:vAlign w:val="center"/>
          </w:tcPr>
          <w:p w14:paraId="11A13474" w14:textId="2A661356" w:rsidR="00CD07AD" w:rsidRPr="006A56FF" w:rsidRDefault="00CD07AD" w:rsidP="00CD07AD">
            <w:pPr>
              <w:rPr>
                <w:sz w:val="20"/>
                <w:lang w:val="en-US"/>
              </w:rPr>
            </w:pPr>
            <w:r w:rsidRPr="006A56FF">
              <w:rPr>
                <w:sz w:val="20"/>
                <w:lang w:val="en-US"/>
              </w:rPr>
              <w:t>86.9</w:t>
            </w:r>
          </w:p>
        </w:tc>
      </w:tr>
      <w:tr w:rsidR="00CD07AD" w:rsidRPr="006A56FF" w14:paraId="0E1BCFE8" w14:textId="77777777" w:rsidTr="00CD07AD">
        <w:trPr>
          <w:trHeight w:val="283"/>
        </w:trPr>
        <w:tc>
          <w:tcPr>
            <w:tcW w:w="3828" w:type="dxa"/>
            <w:tcBorders>
              <w:top w:val="single" w:sz="4" w:space="0" w:color="auto"/>
            </w:tcBorders>
            <w:shd w:val="clear" w:color="auto" w:fill="auto"/>
            <w:vAlign w:val="center"/>
          </w:tcPr>
          <w:p w14:paraId="28A788B3" w14:textId="0097985D" w:rsidR="00CD07AD" w:rsidRPr="00CD07AD" w:rsidRDefault="00CD07AD" w:rsidP="00CD07AD">
            <w:pPr>
              <w:rPr>
                <w:i/>
                <w:iCs/>
                <w:sz w:val="20"/>
                <w:lang w:val="en-US"/>
              </w:rPr>
            </w:pPr>
            <w:r w:rsidRPr="00CD07AD">
              <w:rPr>
                <w:i/>
                <w:iCs/>
                <w:sz w:val="20"/>
                <w:lang w:val="en-US"/>
              </w:rPr>
              <w:t>IV: Access regulation</w:t>
            </w:r>
          </w:p>
        </w:tc>
        <w:tc>
          <w:tcPr>
            <w:tcW w:w="1276" w:type="dxa"/>
            <w:tcBorders>
              <w:top w:val="single" w:sz="4" w:space="0" w:color="auto"/>
            </w:tcBorders>
            <w:vAlign w:val="center"/>
          </w:tcPr>
          <w:p w14:paraId="3E340EDF" w14:textId="77777777" w:rsidR="00CD07AD" w:rsidRPr="006A56FF" w:rsidRDefault="00CD07AD" w:rsidP="00CD07AD">
            <w:pPr>
              <w:rPr>
                <w:sz w:val="20"/>
                <w:lang w:val="en-US"/>
              </w:rPr>
            </w:pPr>
          </w:p>
        </w:tc>
        <w:tc>
          <w:tcPr>
            <w:tcW w:w="851" w:type="dxa"/>
            <w:tcBorders>
              <w:top w:val="single" w:sz="4" w:space="0" w:color="auto"/>
            </w:tcBorders>
            <w:vAlign w:val="center"/>
          </w:tcPr>
          <w:p w14:paraId="6E2B64AA" w14:textId="77777777" w:rsidR="00CD07AD" w:rsidRPr="006A56FF" w:rsidRDefault="00CD07AD" w:rsidP="00CD07AD">
            <w:pPr>
              <w:rPr>
                <w:sz w:val="20"/>
                <w:lang w:val="en-US"/>
              </w:rPr>
            </w:pPr>
          </w:p>
        </w:tc>
        <w:tc>
          <w:tcPr>
            <w:tcW w:w="851" w:type="dxa"/>
            <w:tcBorders>
              <w:top w:val="single" w:sz="4" w:space="0" w:color="auto"/>
            </w:tcBorders>
            <w:vAlign w:val="center"/>
          </w:tcPr>
          <w:p w14:paraId="11C1BDEE" w14:textId="77777777" w:rsidR="00CD07AD" w:rsidRPr="006A56FF" w:rsidRDefault="00CD07AD" w:rsidP="00CD07AD">
            <w:pPr>
              <w:rPr>
                <w:sz w:val="20"/>
                <w:lang w:val="en-US"/>
              </w:rPr>
            </w:pPr>
          </w:p>
        </w:tc>
        <w:tc>
          <w:tcPr>
            <w:tcW w:w="709" w:type="dxa"/>
            <w:tcBorders>
              <w:top w:val="single" w:sz="4" w:space="0" w:color="auto"/>
            </w:tcBorders>
            <w:vAlign w:val="center"/>
          </w:tcPr>
          <w:p w14:paraId="50A003CA" w14:textId="77777777" w:rsidR="00CD07AD" w:rsidRPr="006A56FF" w:rsidRDefault="00CD07AD" w:rsidP="00CD07AD">
            <w:pPr>
              <w:rPr>
                <w:sz w:val="20"/>
                <w:lang w:val="en-US"/>
              </w:rPr>
            </w:pPr>
          </w:p>
        </w:tc>
        <w:tc>
          <w:tcPr>
            <w:tcW w:w="991" w:type="dxa"/>
            <w:tcBorders>
              <w:top w:val="single" w:sz="4" w:space="0" w:color="auto"/>
            </w:tcBorders>
            <w:vAlign w:val="center"/>
          </w:tcPr>
          <w:p w14:paraId="25BE3C4B" w14:textId="77777777" w:rsidR="00CD07AD" w:rsidRDefault="00CD07AD" w:rsidP="00CD07AD">
            <w:pPr>
              <w:rPr>
                <w:sz w:val="20"/>
                <w:lang w:val="en-US"/>
              </w:rPr>
            </w:pPr>
          </w:p>
        </w:tc>
      </w:tr>
      <w:tr w:rsidR="00CD07AD" w:rsidRPr="006A56FF" w14:paraId="259B2427" w14:textId="77777777" w:rsidTr="00CD07AD">
        <w:trPr>
          <w:trHeight w:val="283"/>
        </w:trPr>
        <w:tc>
          <w:tcPr>
            <w:tcW w:w="3828" w:type="dxa"/>
            <w:shd w:val="clear" w:color="auto" w:fill="auto"/>
            <w:vAlign w:val="center"/>
          </w:tcPr>
          <w:p w14:paraId="789BD075" w14:textId="17441D27" w:rsidR="00CD07AD" w:rsidRPr="006A56FF" w:rsidRDefault="00CD07AD" w:rsidP="00CD07AD">
            <w:pPr>
              <w:ind w:firstLine="142"/>
              <w:rPr>
                <w:sz w:val="20"/>
                <w:lang w:val="en-US"/>
              </w:rPr>
            </w:pPr>
            <w:r w:rsidRPr="006A56FF">
              <w:rPr>
                <w:sz w:val="20"/>
                <w:lang w:val="en-US"/>
              </w:rPr>
              <w:t>Choice Index (</w:t>
            </w:r>
            <w:r w:rsidR="002840A2">
              <w:rPr>
                <w:sz w:val="20"/>
                <w:lang w:val="en-US"/>
              </w:rPr>
              <w:t xml:space="preserve">Unlimited - </w:t>
            </w:r>
            <w:r w:rsidRPr="006A56FF">
              <w:rPr>
                <w:sz w:val="20"/>
                <w:lang w:val="en-US"/>
              </w:rPr>
              <w:t>Limited)</w:t>
            </w:r>
          </w:p>
        </w:tc>
        <w:tc>
          <w:tcPr>
            <w:tcW w:w="1276" w:type="dxa"/>
            <w:vAlign w:val="center"/>
          </w:tcPr>
          <w:p w14:paraId="0C990886" w14:textId="35004123" w:rsidR="00CD07AD" w:rsidRPr="006A56FF" w:rsidRDefault="00CD07AD" w:rsidP="00CD07AD">
            <w:pPr>
              <w:rPr>
                <w:sz w:val="20"/>
                <w:lang w:val="en-US"/>
              </w:rPr>
            </w:pPr>
            <w:r w:rsidRPr="006A56FF">
              <w:rPr>
                <w:sz w:val="20"/>
                <w:lang w:val="en-US"/>
              </w:rPr>
              <w:t>CIDX</w:t>
            </w:r>
          </w:p>
        </w:tc>
        <w:tc>
          <w:tcPr>
            <w:tcW w:w="851" w:type="dxa"/>
            <w:vAlign w:val="center"/>
          </w:tcPr>
          <w:p w14:paraId="65E8C56F" w14:textId="65CFB70D" w:rsidR="00CD07AD" w:rsidRPr="006A56FF" w:rsidRDefault="00CD07AD" w:rsidP="00CD07AD">
            <w:pPr>
              <w:rPr>
                <w:sz w:val="20"/>
                <w:lang w:val="en-US"/>
              </w:rPr>
            </w:pPr>
            <w:r w:rsidRPr="006A56FF">
              <w:rPr>
                <w:sz w:val="20"/>
                <w:lang w:val="en-US"/>
              </w:rPr>
              <w:t>1.64</w:t>
            </w:r>
          </w:p>
        </w:tc>
        <w:tc>
          <w:tcPr>
            <w:tcW w:w="851" w:type="dxa"/>
            <w:vAlign w:val="center"/>
          </w:tcPr>
          <w:p w14:paraId="2DEB1B7A" w14:textId="295FD4BF" w:rsidR="00CD07AD" w:rsidRPr="006A56FF" w:rsidRDefault="00CD07AD" w:rsidP="00CD07AD">
            <w:pPr>
              <w:rPr>
                <w:sz w:val="20"/>
                <w:lang w:val="en-US"/>
              </w:rPr>
            </w:pPr>
            <w:r w:rsidRPr="006A56FF">
              <w:rPr>
                <w:sz w:val="20"/>
                <w:lang w:val="en-US"/>
              </w:rPr>
              <w:t>0.5</w:t>
            </w:r>
          </w:p>
        </w:tc>
        <w:tc>
          <w:tcPr>
            <w:tcW w:w="709" w:type="dxa"/>
            <w:vAlign w:val="center"/>
          </w:tcPr>
          <w:p w14:paraId="2F89DD3B" w14:textId="5C0EF731" w:rsidR="00CD07AD" w:rsidRPr="006A56FF" w:rsidRDefault="00CD07AD" w:rsidP="00CD07AD">
            <w:pPr>
              <w:rPr>
                <w:sz w:val="20"/>
                <w:lang w:val="en-US"/>
              </w:rPr>
            </w:pPr>
            <w:r w:rsidRPr="006A56FF">
              <w:rPr>
                <w:sz w:val="20"/>
                <w:lang w:val="en-US"/>
              </w:rPr>
              <w:t>0</w:t>
            </w:r>
          </w:p>
        </w:tc>
        <w:tc>
          <w:tcPr>
            <w:tcW w:w="991" w:type="dxa"/>
            <w:vAlign w:val="center"/>
          </w:tcPr>
          <w:p w14:paraId="56F8E5F7" w14:textId="65FE109E" w:rsidR="00CD07AD" w:rsidRPr="006A56FF" w:rsidRDefault="00CD07AD" w:rsidP="00CD07AD">
            <w:pPr>
              <w:rPr>
                <w:sz w:val="20"/>
                <w:lang w:val="en-US"/>
              </w:rPr>
            </w:pPr>
            <w:r>
              <w:rPr>
                <w:sz w:val="20"/>
                <w:lang w:val="en-US"/>
              </w:rPr>
              <w:t>4</w:t>
            </w:r>
          </w:p>
        </w:tc>
      </w:tr>
      <w:tr w:rsidR="00CD07AD" w:rsidRPr="006A56FF" w14:paraId="0F774AE8" w14:textId="6A9C24CC" w:rsidTr="00CD07AD">
        <w:trPr>
          <w:trHeight w:val="283"/>
        </w:trPr>
        <w:tc>
          <w:tcPr>
            <w:tcW w:w="3828" w:type="dxa"/>
            <w:shd w:val="clear" w:color="auto" w:fill="auto"/>
            <w:vAlign w:val="center"/>
          </w:tcPr>
          <w:p w14:paraId="443ED4C7" w14:textId="227CD8B8" w:rsidR="00CD07AD" w:rsidRPr="006A56FF" w:rsidRDefault="00CD07AD" w:rsidP="00CD07AD">
            <w:pPr>
              <w:ind w:firstLine="284"/>
              <w:rPr>
                <w:sz w:val="20"/>
                <w:lang w:val="en-US"/>
              </w:rPr>
            </w:pPr>
            <w:r w:rsidRPr="006A56FF">
              <w:rPr>
                <w:sz w:val="20"/>
                <w:lang w:val="en-US"/>
              </w:rPr>
              <w:t>Choice of homecare provider</w:t>
            </w:r>
          </w:p>
        </w:tc>
        <w:tc>
          <w:tcPr>
            <w:tcW w:w="1276" w:type="dxa"/>
            <w:vAlign w:val="center"/>
          </w:tcPr>
          <w:p w14:paraId="3975A9B0" w14:textId="7BE08755" w:rsidR="00CD07AD" w:rsidRPr="006A56FF" w:rsidRDefault="00CD07AD" w:rsidP="00CD07AD">
            <w:pPr>
              <w:rPr>
                <w:sz w:val="20"/>
                <w:lang w:val="en-US"/>
              </w:rPr>
            </w:pPr>
            <w:r w:rsidRPr="006A56FF">
              <w:rPr>
                <w:sz w:val="20"/>
                <w:lang w:val="en-US"/>
              </w:rPr>
              <w:t>HC</w:t>
            </w:r>
          </w:p>
        </w:tc>
        <w:tc>
          <w:tcPr>
            <w:tcW w:w="851" w:type="dxa"/>
            <w:vAlign w:val="center"/>
          </w:tcPr>
          <w:p w14:paraId="71FBA525" w14:textId="67C2873A" w:rsidR="00CD07AD" w:rsidRPr="006A56FF" w:rsidRDefault="00CD07AD" w:rsidP="00CD07AD">
            <w:pPr>
              <w:rPr>
                <w:sz w:val="20"/>
                <w:lang w:val="en-US"/>
              </w:rPr>
            </w:pPr>
            <w:r w:rsidRPr="006A56FF">
              <w:rPr>
                <w:sz w:val="20"/>
                <w:lang w:val="en-US"/>
              </w:rPr>
              <w:t>0.4</w:t>
            </w:r>
          </w:p>
        </w:tc>
        <w:tc>
          <w:tcPr>
            <w:tcW w:w="851" w:type="dxa"/>
            <w:vAlign w:val="center"/>
          </w:tcPr>
          <w:p w14:paraId="5DFB5EF8" w14:textId="5C716C24" w:rsidR="00CD07AD" w:rsidRPr="006A56FF" w:rsidRDefault="00CD07AD" w:rsidP="00CD07AD">
            <w:pPr>
              <w:rPr>
                <w:sz w:val="20"/>
                <w:lang w:val="en-US"/>
              </w:rPr>
            </w:pPr>
            <w:r w:rsidRPr="006A56FF">
              <w:rPr>
                <w:sz w:val="20"/>
                <w:lang w:val="en-US"/>
              </w:rPr>
              <w:t>0.49</w:t>
            </w:r>
          </w:p>
        </w:tc>
        <w:tc>
          <w:tcPr>
            <w:tcW w:w="709" w:type="dxa"/>
            <w:vAlign w:val="center"/>
          </w:tcPr>
          <w:p w14:paraId="033C83A0" w14:textId="452DE85E" w:rsidR="00CD07AD" w:rsidRPr="006A56FF" w:rsidRDefault="00CD07AD" w:rsidP="00CD07AD">
            <w:pPr>
              <w:rPr>
                <w:sz w:val="20"/>
                <w:lang w:val="en-US"/>
              </w:rPr>
            </w:pPr>
            <w:r w:rsidRPr="006A56FF">
              <w:rPr>
                <w:sz w:val="20"/>
                <w:lang w:val="en-US"/>
              </w:rPr>
              <w:t>0</w:t>
            </w:r>
          </w:p>
        </w:tc>
        <w:tc>
          <w:tcPr>
            <w:tcW w:w="991" w:type="dxa"/>
            <w:vAlign w:val="center"/>
          </w:tcPr>
          <w:p w14:paraId="4392389D" w14:textId="77299B74" w:rsidR="00CD07AD" w:rsidRPr="006A56FF" w:rsidRDefault="00CD07AD" w:rsidP="00CD07AD">
            <w:pPr>
              <w:rPr>
                <w:sz w:val="20"/>
                <w:lang w:val="en-US"/>
              </w:rPr>
            </w:pPr>
            <w:r w:rsidRPr="006A56FF">
              <w:rPr>
                <w:sz w:val="20"/>
                <w:lang w:val="en-US"/>
              </w:rPr>
              <w:t>1</w:t>
            </w:r>
          </w:p>
        </w:tc>
      </w:tr>
      <w:tr w:rsidR="00CD07AD" w:rsidRPr="006A56FF" w14:paraId="3EF793DD" w14:textId="5B92AE4F" w:rsidTr="00CD07AD">
        <w:trPr>
          <w:trHeight w:val="283"/>
        </w:trPr>
        <w:tc>
          <w:tcPr>
            <w:tcW w:w="3828" w:type="dxa"/>
            <w:shd w:val="clear" w:color="auto" w:fill="auto"/>
            <w:vAlign w:val="center"/>
          </w:tcPr>
          <w:p w14:paraId="6E814E97" w14:textId="04AB34A0" w:rsidR="00CD07AD" w:rsidRPr="006A56FF" w:rsidRDefault="00CD07AD" w:rsidP="00CD07AD">
            <w:pPr>
              <w:ind w:firstLine="284"/>
              <w:rPr>
                <w:sz w:val="20"/>
                <w:lang w:val="en-US"/>
              </w:rPr>
            </w:pPr>
            <w:r w:rsidRPr="006A56FF">
              <w:rPr>
                <w:sz w:val="20"/>
                <w:lang w:val="en-US"/>
              </w:rPr>
              <w:t>Choice of institutional care provider</w:t>
            </w:r>
          </w:p>
        </w:tc>
        <w:tc>
          <w:tcPr>
            <w:tcW w:w="1276" w:type="dxa"/>
            <w:vAlign w:val="center"/>
          </w:tcPr>
          <w:p w14:paraId="71B0EC6A" w14:textId="07160C3D" w:rsidR="00CD07AD" w:rsidRPr="006A56FF" w:rsidRDefault="00CD07AD" w:rsidP="00CD07AD">
            <w:pPr>
              <w:rPr>
                <w:sz w:val="20"/>
                <w:lang w:val="en-US"/>
              </w:rPr>
            </w:pPr>
            <w:r w:rsidRPr="006A56FF">
              <w:rPr>
                <w:sz w:val="20"/>
                <w:lang w:val="en-US"/>
              </w:rPr>
              <w:t>IC</w:t>
            </w:r>
          </w:p>
        </w:tc>
        <w:tc>
          <w:tcPr>
            <w:tcW w:w="851" w:type="dxa"/>
            <w:vAlign w:val="center"/>
          </w:tcPr>
          <w:p w14:paraId="2B6A9E90" w14:textId="28E336E4" w:rsidR="00CD07AD" w:rsidRPr="006A56FF" w:rsidRDefault="00CD07AD" w:rsidP="00CD07AD">
            <w:pPr>
              <w:rPr>
                <w:sz w:val="20"/>
                <w:lang w:val="en-US"/>
              </w:rPr>
            </w:pPr>
            <w:r w:rsidRPr="006A56FF">
              <w:rPr>
                <w:sz w:val="20"/>
                <w:lang w:val="en-US"/>
              </w:rPr>
              <w:t>0.36</w:t>
            </w:r>
          </w:p>
        </w:tc>
        <w:tc>
          <w:tcPr>
            <w:tcW w:w="851" w:type="dxa"/>
            <w:vAlign w:val="center"/>
          </w:tcPr>
          <w:p w14:paraId="3451BE20" w14:textId="064E893B" w:rsidR="00CD07AD" w:rsidRPr="006A56FF" w:rsidRDefault="00CD07AD" w:rsidP="00CD07AD">
            <w:pPr>
              <w:rPr>
                <w:sz w:val="20"/>
                <w:lang w:val="en-US"/>
              </w:rPr>
            </w:pPr>
            <w:r w:rsidRPr="006A56FF">
              <w:rPr>
                <w:sz w:val="20"/>
                <w:lang w:val="en-US"/>
              </w:rPr>
              <w:t>0.83</w:t>
            </w:r>
          </w:p>
        </w:tc>
        <w:tc>
          <w:tcPr>
            <w:tcW w:w="709" w:type="dxa"/>
            <w:vAlign w:val="center"/>
          </w:tcPr>
          <w:p w14:paraId="25360449" w14:textId="0D3848A0" w:rsidR="00CD07AD" w:rsidRPr="006A56FF" w:rsidRDefault="00CD07AD" w:rsidP="00CD07AD">
            <w:pPr>
              <w:rPr>
                <w:sz w:val="20"/>
                <w:lang w:val="en-US"/>
              </w:rPr>
            </w:pPr>
            <w:r w:rsidRPr="006A56FF">
              <w:rPr>
                <w:sz w:val="20"/>
                <w:lang w:val="en-US"/>
              </w:rPr>
              <w:t>0</w:t>
            </w:r>
          </w:p>
        </w:tc>
        <w:tc>
          <w:tcPr>
            <w:tcW w:w="991" w:type="dxa"/>
            <w:vAlign w:val="center"/>
          </w:tcPr>
          <w:p w14:paraId="244F3A77" w14:textId="66444971" w:rsidR="00CD07AD" w:rsidRPr="006A56FF" w:rsidRDefault="00CD07AD" w:rsidP="00CD07AD">
            <w:pPr>
              <w:rPr>
                <w:sz w:val="20"/>
                <w:lang w:val="en-US"/>
              </w:rPr>
            </w:pPr>
            <w:r>
              <w:rPr>
                <w:sz w:val="20"/>
                <w:lang w:val="en-US"/>
              </w:rPr>
              <w:t>1</w:t>
            </w:r>
          </w:p>
        </w:tc>
      </w:tr>
      <w:tr w:rsidR="00CD07AD" w:rsidRPr="006A56FF" w14:paraId="369EC2A5" w14:textId="0E82A7D2" w:rsidTr="00CD07AD">
        <w:trPr>
          <w:trHeight w:val="283"/>
        </w:trPr>
        <w:tc>
          <w:tcPr>
            <w:tcW w:w="3828" w:type="dxa"/>
            <w:shd w:val="clear" w:color="auto" w:fill="auto"/>
            <w:vAlign w:val="center"/>
          </w:tcPr>
          <w:p w14:paraId="3AF04EA4" w14:textId="566EDA33" w:rsidR="00CD07AD" w:rsidRPr="006A56FF" w:rsidRDefault="00CD07AD" w:rsidP="00CD07AD">
            <w:pPr>
              <w:ind w:firstLine="284"/>
              <w:rPr>
                <w:sz w:val="20"/>
                <w:lang w:val="en-US"/>
              </w:rPr>
            </w:pPr>
            <w:r w:rsidRPr="006A56FF">
              <w:rPr>
                <w:sz w:val="20"/>
                <w:lang w:val="en-US"/>
              </w:rPr>
              <w:t>Choice between cash vs inkind-benefits</w:t>
            </w:r>
          </w:p>
        </w:tc>
        <w:tc>
          <w:tcPr>
            <w:tcW w:w="1276" w:type="dxa"/>
            <w:vAlign w:val="center"/>
          </w:tcPr>
          <w:p w14:paraId="3005BCC0" w14:textId="796A4A1D" w:rsidR="00CD07AD" w:rsidRPr="006A56FF" w:rsidRDefault="00CD07AD" w:rsidP="00CD07AD">
            <w:pPr>
              <w:rPr>
                <w:sz w:val="20"/>
                <w:lang w:val="en-US"/>
              </w:rPr>
            </w:pPr>
            <w:r w:rsidRPr="006A56FF">
              <w:rPr>
                <w:sz w:val="20"/>
                <w:lang w:val="en-US"/>
              </w:rPr>
              <w:t>CVSI</w:t>
            </w:r>
          </w:p>
        </w:tc>
        <w:tc>
          <w:tcPr>
            <w:tcW w:w="851" w:type="dxa"/>
            <w:vAlign w:val="center"/>
          </w:tcPr>
          <w:p w14:paraId="6726DD0D" w14:textId="7D43B0D1" w:rsidR="00CD07AD" w:rsidRPr="006A56FF" w:rsidRDefault="00CD07AD" w:rsidP="00CD07AD">
            <w:pPr>
              <w:rPr>
                <w:sz w:val="20"/>
                <w:lang w:val="en-US"/>
              </w:rPr>
            </w:pPr>
            <w:r w:rsidRPr="006A56FF">
              <w:rPr>
                <w:sz w:val="20"/>
                <w:lang w:val="en-US"/>
              </w:rPr>
              <w:t>0.88</w:t>
            </w:r>
          </w:p>
        </w:tc>
        <w:tc>
          <w:tcPr>
            <w:tcW w:w="851" w:type="dxa"/>
            <w:vAlign w:val="center"/>
          </w:tcPr>
          <w:p w14:paraId="58FB2A9E" w14:textId="0DF36258" w:rsidR="00CD07AD" w:rsidRPr="006A56FF" w:rsidRDefault="00CD07AD" w:rsidP="00CD07AD">
            <w:pPr>
              <w:rPr>
                <w:sz w:val="20"/>
                <w:lang w:val="en-US"/>
              </w:rPr>
            </w:pPr>
            <w:r w:rsidRPr="006A56FF">
              <w:rPr>
                <w:sz w:val="20"/>
                <w:lang w:val="en-US"/>
              </w:rPr>
              <w:t>1.25</w:t>
            </w:r>
          </w:p>
        </w:tc>
        <w:tc>
          <w:tcPr>
            <w:tcW w:w="709" w:type="dxa"/>
            <w:vAlign w:val="center"/>
          </w:tcPr>
          <w:p w14:paraId="456CECCB" w14:textId="4346D9DF" w:rsidR="00CD07AD" w:rsidRPr="006A56FF" w:rsidRDefault="00CD07AD" w:rsidP="00CD07AD">
            <w:pPr>
              <w:rPr>
                <w:sz w:val="20"/>
                <w:lang w:val="en-US"/>
              </w:rPr>
            </w:pPr>
            <w:r w:rsidRPr="006A56FF">
              <w:rPr>
                <w:sz w:val="20"/>
                <w:lang w:val="en-US"/>
              </w:rPr>
              <w:t>0</w:t>
            </w:r>
          </w:p>
        </w:tc>
        <w:tc>
          <w:tcPr>
            <w:tcW w:w="991" w:type="dxa"/>
            <w:vAlign w:val="center"/>
          </w:tcPr>
          <w:p w14:paraId="7EC508DA" w14:textId="11AEDBE5" w:rsidR="00CD07AD" w:rsidRPr="006A56FF" w:rsidRDefault="00CD07AD" w:rsidP="00CD07AD">
            <w:pPr>
              <w:rPr>
                <w:sz w:val="20"/>
                <w:lang w:val="en-US"/>
              </w:rPr>
            </w:pPr>
            <w:r>
              <w:rPr>
                <w:sz w:val="20"/>
                <w:lang w:val="en-US"/>
              </w:rPr>
              <w:t>2</w:t>
            </w:r>
          </w:p>
        </w:tc>
      </w:tr>
      <w:tr w:rsidR="00CD07AD" w:rsidRPr="006A56FF" w14:paraId="32E5B4E7" w14:textId="77777777" w:rsidTr="00CD07AD">
        <w:trPr>
          <w:trHeight w:val="283"/>
        </w:trPr>
        <w:tc>
          <w:tcPr>
            <w:tcW w:w="3828" w:type="dxa"/>
            <w:tcBorders>
              <w:bottom w:val="single" w:sz="4" w:space="0" w:color="auto"/>
            </w:tcBorders>
            <w:shd w:val="clear" w:color="auto" w:fill="auto"/>
            <w:vAlign w:val="center"/>
          </w:tcPr>
          <w:p w14:paraId="3328BC79" w14:textId="07AA81C2" w:rsidR="00CD07AD" w:rsidRPr="006A56FF" w:rsidRDefault="00CD07AD" w:rsidP="00CD07AD">
            <w:pPr>
              <w:ind w:firstLine="142"/>
              <w:rPr>
                <w:sz w:val="20"/>
                <w:lang w:val="en-US"/>
              </w:rPr>
            </w:pPr>
            <w:r w:rsidRPr="006A56FF">
              <w:rPr>
                <w:sz w:val="20"/>
                <w:lang w:val="en-US"/>
              </w:rPr>
              <w:t>Means-testing for any benefit (No/Yes)</w:t>
            </w:r>
          </w:p>
        </w:tc>
        <w:tc>
          <w:tcPr>
            <w:tcW w:w="1276" w:type="dxa"/>
            <w:tcBorders>
              <w:bottom w:val="single" w:sz="4" w:space="0" w:color="auto"/>
            </w:tcBorders>
            <w:vAlign w:val="center"/>
          </w:tcPr>
          <w:p w14:paraId="3CD33224" w14:textId="09D6BEB3" w:rsidR="00CD07AD" w:rsidRPr="006A56FF" w:rsidRDefault="00CD07AD" w:rsidP="00CD07AD">
            <w:pPr>
              <w:rPr>
                <w:sz w:val="20"/>
                <w:lang w:val="en-US"/>
              </w:rPr>
            </w:pPr>
            <w:r w:rsidRPr="006A56FF">
              <w:rPr>
                <w:sz w:val="20"/>
                <w:lang w:val="en-US"/>
              </w:rPr>
              <w:t>MTAB</w:t>
            </w:r>
          </w:p>
        </w:tc>
        <w:tc>
          <w:tcPr>
            <w:tcW w:w="851" w:type="dxa"/>
            <w:tcBorders>
              <w:bottom w:val="single" w:sz="4" w:space="0" w:color="auto"/>
            </w:tcBorders>
            <w:vAlign w:val="center"/>
          </w:tcPr>
          <w:p w14:paraId="0D377429" w14:textId="0E5E98B8" w:rsidR="00CD07AD" w:rsidRPr="006A56FF" w:rsidRDefault="00CD07AD" w:rsidP="00CD07AD">
            <w:pPr>
              <w:rPr>
                <w:sz w:val="20"/>
                <w:lang w:val="en-US"/>
              </w:rPr>
            </w:pPr>
            <w:r w:rsidRPr="006A56FF">
              <w:rPr>
                <w:sz w:val="20"/>
                <w:lang w:val="en-US"/>
              </w:rPr>
              <w:t>0.56</w:t>
            </w:r>
          </w:p>
        </w:tc>
        <w:tc>
          <w:tcPr>
            <w:tcW w:w="851" w:type="dxa"/>
            <w:tcBorders>
              <w:bottom w:val="single" w:sz="4" w:space="0" w:color="auto"/>
            </w:tcBorders>
            <w:vAlign w:val="center"/>
          </w:tcPr>
          <w:p w14:paraId="236FFDA5" w14:textId="4D108F80" w:rsidR="00CD07AD" w:rsidRPr="006A56FF" w:rsidRDefault="00CD07AD" w:rsidP="00CD07AD">
            <w:pPr>
              <w:rPr>
                <w:sz w:val="20"/>
                <w:lang w:val="en-US"/>
              </w:rPr>
            </w:pPr>
            <w:r w:rsidRPr="006A56FF">
              <w:rPr>
                <w:sz w:val="20"/>
                <w:lang w:val="en-US"/>
              </w:rPr>
              <w:t>0.51</w:t>
            </w:r>
          </w:p>
        </w:tc>
        <w:tc>
          <w:tcPr>
            <w:tcW w:w="709" w:type="dxa"/>
            <w:tcBorders>
              <w:bottom w:val="single" w:sz="4" w:space="0" w:color="auto"/>
            </w:tcBorders>
            <w:vAlign w:val="center"/>
          </w:tcPr>
          <w:p w14:paraId="1A6277FD" w14:textId="10211F40" w:rsidR="00CD07AD" w:rsidRPr="006A56FF" w:rsidRDefault="00CD07AD" w:rsidP="00CD07AD">
            <w:pPr>
              <w:rPr>
                <w:sz w:val="20"/>
                <w:lang w:val="en-US"/>
              </w:rPr>
            </w:pPr>
            <w:r w:rsidRPr="006A56FF">
              <w:rPr>
                <w:sz w:val="20"/>
                <w:lang w:val="en-US"/>
              </w:rPr>
              <w:t>0</w:t>
            </w:r>
          </w:p>
        </w:tc>
        <w:tc>
          <w:tcPr>
            <w:tcW w:w="991" w:type="dxa"/>
            <w:tcBorders>
              <w:bottom w:val="single" w:sz="4" w:space="0" w:color="auto"/>
            </w:tcBorders>
            <w:vAlign w:val="center"/>
          </w:tcPr>
          <w:p w14:paraId="4EA1DE9B" w14:textId="682A9986" w:rsidR="00CD07AD" w:rsidRPr="006A56FF" w:rsidRDefault="00CD07AD" w:rsidP="00CD07AD">
            <w:pPr>
              <w:rPr>
                <w:sz w:val="20"/>
                <w:lang w:val="en-US"/>
              </w:rPr>
            </w:pPr>
            <w:r w:rsidRPr="006A56FF">
              <w:rPr>
                <w:sz w:val="20"/>
                <w:lang w:val="en-US"/>
              </w:rPr>
              <w:t>1</w:t>
            </w:r>
          </w:p>
        </w:tc>
      </w:tr>
    </w:tbl>
    <w:p w14:paraId="66700576" w14:textId="77777777" w:rsidR="00E91ABE" w:rsidRPr="006A56FF" w:rsidRDefault="00E91ABE" w:rsidP="0094172E">
      <w:pPr>
        <w:pStyle w:val="Textkrper"/>
        <w:rPr>
          <w:szCs w:val="24"/>
        </w:rPr>
      </w:pPr>
    </w:p>
    <w:p w14:paraId="740C7D30" w14:textId="2A1C41E4" w:rsidR="006A56FF" w:rsidRPr="006A56FF" w:rsidRDefault="00577247" w:rsidP="002A4B22">
      <w:pPr>
        <w:pStyle w:val="Textkrper"/>
        <w:spacing w:line="480" w:lineRule="auto"/>
        <w:rPr>
          <w:szCs w:val="24"/>
        </w:rPr>
      </w:pPr>
      <w:r w:rsidRPr="006A56FF">
        <w:rPr>
          <w:szCs w:val="24"/>
        </w:rPr>
        <w:t>We excluded c</w:t>
      </w:r>
      <w:r w:rsidR="000F2CA0" w:rsidRPr="006A56FF">
        <w:rPr>
          <w:szCs w:val="24"/>
        </w:rPr>
        <w:t>ountries</w:t>
      </w:r>
      <w:r w:rsidRPr="006A56FF">
        <w:rPr>
          <w:szCs w:val="24"/>
        </w:rPr>
        <w:t xml:space="preserve">, where data was </w:t>
      </w:r>
      <w:commentRangeStart w:id="774"/>
      <w:r w:rsidRPr="006A56FF">
        <w:rPr>
          <w:szCs w:val="24"/>
        </w:rPr>
        <w:t>missing either</w:t>
      </w:r>
      <w:r w:rsidR="00B82577" w:rsidRPr="006A56FF">
        <w:rPr>
          <w:szCs w:val="24"/>
        </w:rPr>
        <w:t xml:space="preserve"> </w:t>
      </w:r>
      <w:del w:id="775" w:author="Philipp Alexander Linden" w:date="2020-06-29T17:06:00Z">
        <w:r w:rsidR="00185A42" w:rsidDel="00FF5B80">
          <w:rPr>
            <w:szCs w:val="24"/>
          </w:rPr>
          <w:delText>nearl</w:delText>
        </w:r>
      </w:del>
      <w:del w:id="776" w:author="Philipp Alexander Linden" w:date="2020-06-29T17:05:00Z">
        <w:r w:rsidR="00185A42" w:rsidDel="00FF5B80">
          <w:rPr>
            <w:szCs w:val="24"/>
          </w:rPr>
          <w:delText xml:space="preserve">y </w:delText>
        </w:r>
      </w:del>
      <w:r w:rsidR="000F2CA0" w:rsidRPr="006A56FF">
        <w:rPr>
          <w:szCs w:val="24"/>
        </w:rPr>
        <w:t>completely (Chile, Mexico, Turkey) or</w:t>
      </w:r>
      <w:r w:rsidR="00B82577" w:rsidRPr="006A56FF">
        <w:rPr>
          <w:szCs w:val="24"/>
        </w:rPr>
        <w:t xml:space="preserve"> </w:t>
      </w:r>
      <w:r w:rsidR="000F2CA0" w:rsidRPr="006A56FF">
        <w:rPr>
          <w:szCs w:val="24"/>
        </w:rPr>
        <w:t xml:space="preserve">on single </w:t>
      </w:r>
      <w:r w:rsidR="005A6A98" w:rsidRPr="006A56FF">
        <w:rPr>
          <w:szCs w:val="24"/>
        </w:rPr>
        <w:t>indicators</w:t>
      </w:r>
      <w:r w:rsidR="000F2CA0" w:rsidRPr="006A56FF">
        <w:rPr>
          <w:szCs w:val="24"/>
        </w:rPr>
        <w:t xml:space="preserve"> (Austria, Canada, Greece, Hungary, Iceland, Italy, Lithuania and Portugal)</w:t>
      </w:r>
      <w:commentRangeEnd w:id="774"/>
      <w:r w:rsidR="008D4E02">
        <w:rPr>
          <w:rStyle w:val="Kommentarzeichen"/>
          <w:lang w:val="de-DE"/>
        </w:rPr>
        <w:commentReference w:id="774"/>
      </w:r>
      <w:r w:rsidR="000F2CA0" w:rsidRPr="006A56FF">
        <w:rPr>
          <w:szCs w:val="24"/>
        </w:rPr>
        <w:t xml:space="preserve"> leading</w:t>
      </w:r>
      <w:r w:rsidR="00DC39A1" w:rsidRPr="006A56FF">
        <w:rPr>
          <w:szCs w:val="24"/>
        </w:rPr>
        <w:t xml:space="preserve"> to </w:t>
      </w:r>
      <w:r w:rsidR="005A6A98" w:rsidRPr="006A56FF">
        <w:rPr>
          <w:szCs w:val="24"/>
        </w:rPr>
        <w:t xml:space="preserve">an analysis sample of </w:t>
      </w:r>
      <w:r w:rsidR="00147CE1" w:rsidRPr="006A56FF">
        <w:rPr>
          <w:i/>
          <w:iCs/>
          <w:szCs w:val="24"/>
        </w:rPr>
        <w:t>N</w:t>
      </w:r>
      <w:r w:rsidR="00147CE1" w:rsidRPr="006A56FF">
        <w:rPr>
          <w:szCs w:val="24"/>
        </w:rPr>
        <w:t>=</w:t>
      </w:r>
      <w:r w:rsidR="005A6A98" w:rsidRPr="006A56FF">
        <w:rPr>
          <w:szCs w:val="24"/>
        </w:rPr>
        <w:t>2</w:t>
      </w:r>
      <w:r w:rsidR="00341A8B" w:rsidRPr="006A56FF">
        <w:rPr>
          <w:szCs w:val="24"/>
        </w:rPr>
        <w:t>5</w:t>
      </w:r>
      <w:r w:rsidR="005A6A98" w:rsidRPr="006A56FF">
        <w:rPr>
          <w:szCs w:val="24"/>
        </w:rPr>
        <w:t xml:space="preserve"> countries. </w:t>
      </w:r>
      <w:bookmarkStart w:id="777" w:name="_Hlk42090690"/>
      <w:del w:id="778" w:author="Mareike Ariaans" w:date="2020-07-06T15:17:00Z">
        <w:r w:rsidR="00FF5B80" w:rsidRPr="00383E36" w:rsidDel="00F252A1">
          <w:rPr>
            <w:szCs w:val="24"/>
          </w:rPr>
          <w:delText xml:space="preserve">Because it is the most recent data, and includes the lowest number of missing values </w:delText>
        </w:r>
        <w:r w:rsidR="00FF5B80" w:rsidDel="00F252A1">
          <w:rPr>
            <w:szCs w:val="24"/>
          </w:rPr>
          <w:delText>w</w:delText>
        </w:r>
      </w:del>
      <w:ins w:id="779" w:author="Mareike Ariaans" w:date="2020-07-06T15:17:00Z">
        <w:r w:rsidR="00F252A1">
          <w:rPr>
            <w:szCs w:val="24"/>
          </w:rPr>
          <w:t>W</w:t>
        </w:r>
      </w:ins>
      <w:r w:rsidR="00FF5B80">
        <w:rPr>
          <w:szCs w:val="24"/>
        </w:rPr>
        <w:t>e</w:t>
      </w:r>
      <w:ins w:id="780" w:author="Mareike Ariaans" w:date="2020-07-06T15:17:00Z">
        <w:r w:rsidR="00F252A1">
          <w:rPr>
            <w:szCs w:val="24"/>
          </w:rPr>
          <w:t xml:space="preserve"> </w:t>
        </w:r>
      </w:ins>
      <w:r w:rsidR="00BB0F4E">
        <w:rPr>
          <w:szCs w:val="24"/>
        </w:rPr>
        <w:t>use the</w:t>
      </w:r>
      <w:r w:rsidR="00AF2C2A" w:rsidRPr="006A56FF">
        <w:rPr>
          <w:szCs w:val="24"/>
        </w:rPr>
        <w:t xml:space="preserve"> average values of the years 2014-2016</w:t>
      </w:r>
      <w:r w:rsidR="00FF5B80">
        <w:rPr>
          <w:szCs w:val="24"/>
        </w:rPr>
        <w:t>.</w:t>
      </w:r>
      <w:r w:rsidR="00AF2C2A" w:rsidRPr="006A56FF">
        <w:rPr>
          <w:szCs w:val="24"/>
        </w:rPr>
        <w:t xml:space="preserve"> </w:t>
      </w:r>
      <w:r w:rsidR="001F6140" w:rsidRPr="006A56FF">
        <w:rPr>
          <w:szCs w:val="24"/>
        </w:rPr>
        <w:t xml:space="preserve">To </w:t>
      </w:r>
      <w:r w:rsidR="00FF5B80">
        <w:rPr>
          <w:szCs w:val="24"/>
        </w:rPr>
        <w:t xml:space="preserve">furthermore </w:t>
      </w:r>
      <w:r w:rsidR="001F6140" w:rsidRPr="006A56FF">
        <w:rPr>
          <w:szCs w:val="24"/>
        </w:rPr>
        <w:t xml:space="preserve">handle </w:t>
      </w:r>
      <w:r w:rsidR="00B82577" w:rsidRPr="006A56FF">
        <w:rPr>
          <w:szCs w:val="24"/>
        </w:rPr>
        <w:t>missing values</w:t>
      </w:r>
      <w:r w:rsidR="005A6A98" w:rsidRPr="006A56FF">
        <w:rPr>
          <w:szCs w:val="24"/>
        </w:rPr>
        <w:t xml:space="preserve"> w</w:t>
      </w:r>
      <w:r w:rsidR="00F73978" w:rsidRPr="006A56FF">
        <w:rPr>
          <w:szCs w:val="24"/>
        </w:rPr>
        <w:t xml:space="preserve">ithin </w:t>
      </w:r>
      <w:r w:rsidR="006A56FF" w:rsidRPr="006A56FF">
        <w:rPr>
          <w:szCs w:val="24"/>
        </w:rPr>
        <w:t>quantitative indicators</w:t>
      </w:r>
      <w:r w:rsidR="00147CE1" w:rsidRPr="006A56FF">
        <w:rPr>
          <w:szCs w:val="24"/>
        </w:rPr>
        <w:t xml:space="preserve"> </w:t>
      </w:r>
      <w:r w:rsidR="003911ED" w:rsidRPr="006A56FF">
        <w:rPr>
          <w:szCs w:val="24"/>
        </w:rPr>
        <w:t>we</w:t>
      </w:r>
      <w:r w:rsidR="00147CE1" w:rsidRPr="006A56FF">
        <w:rPr>
          <w:szCs w:val="24"/>
        </w:rPr>
        <w:t xml:space="preserve"> conducted a three-step process</w:t>
      </w:r>
      <w:bookmarkEnd w:id="777"/>
      <w:r w:rsidR="00E028AA">
        <w:rPr>
          <w:szCs w:val="24"/>
        </w:rPr>
        <w:t xml:space="preserve">: </w:t>
      </w:r>
      <w:r w:rsidR="00F42EE7">
        <w:rPr>
          <w:szCs w:val="24"/>
        </w:rPr>
        <w:t>First, w</w:t>
      </w:r>
      <w:r w:rsidR="003911ED" w:rsidRPr="006A56FF">
        <w:rPr>
          <w:szCs w:val="24"/>
        </w:rPr>
        <w:t xml:space="preserve">e </w:t>
      </w:r>
      <w:r w:rsidR="000F2CA0" w:rsidRPr="006A56FF">
        <w:rPr>
          <w:szCs w:val="24"/>
        </w:rPr>
        <w:t xml:space="preserve">estimated a </w:t>
      </w:r>
      <w:r w:rsidR="00DC39A1" w:rsidRPr="006A56FF">
        <w:rPr>
          <w:szCs w:val="24"/>
        </w:rPr>
        <w:t xml:space="preserve">multiple </w:t>
      </w:r>
      <w:r w:rsidR="0063437C" w:rsidRPr="006A56FF">
        <w:rPr>
          <w:szCs w:val="24"/>
        </w:rPr>
        <w:t xml:space="preserve">imputed </w:t>
      </w:r>
      <w:r w:rsidR="00DC39A1" w:rsidRPr="006A56FF">
        <w:rPr>
          <w:szCs w:val="24"/>
        </w:rPr>
        <w:t>chained</w:t>
      </w:r>
      <w:r w:rsidR="0063437C" w:rsidRPr="006A56FF">
        <w:rPr>
          <w:szCs w:val="24"/>
        </w:rPr>
        <w:t xml:space="preserve"> equation</w:t>
      </w:r>
      <w:r w:rsidR="00DC39A1" w:rsidRPr="006A56FF">
        <w:rPr>
          <w:szCs w:val="24"/>
        </w:rPr>
        <w:t xml:space="preserve"> (MICE)</w:t>
      </w:r>
      <w:r w:rsidRPr="006A56FF">
        <w:rPr>
          <w:szCs w:val="24"/>
        </w:rPr>
        <w:t xml:space="preserve"> </w:t>
      </w:r>
      <w:r w:rsidR="000F2CA0" w:rsidRPr="006A56FF">
        <w:rPr>
          <w:szCs w:val="24"/>
        </w:rPr>
        <w:t>regression model using predictive mean matching (PMM) for</w:t>
      </w:r>
      <w:r w:rsidR="00147CE1" w:rsidRPr="006A56FF">
        <w:rPr>
          <w:szCs w:val="24"/>
        </w:rPr>
        <w:t xml:space="preserve"> </w:t>
      </w:r>
      <w:r w:rsidR="00DC39A1" w:rsidRPr="006A56FF">
        <w:rPr>
          <w:szCs w:val="24"/>
        </w:rPr>
        <w:t>20</w:t>
      </w:r>
      <w:r w:rsidR="00147CE1" w:rsidRPr="006A56FF">
        <w:rPr>
          <w:szCs w:val="24"/>
        </w:rPr>
        <w:t xml:space="preserve"> </w:t>
      </w:r>
      <w:r w:rsidR="000F2CA0" w:rsidRPr="006A56FF">
        <w:rPr>
          <w:szCs w:val="24"/>
        </w:rPr>
        <w:t>cycles</w:t>
      </w:r>
      <w:r w:rsidR="00147CE1" w:rsidRPr="006A56FF">
        <w:rPr>
          <w:szCs w:val="24"/>
        </w:rPr>
        <w:t xml:space="preserve">. </w:t>
      </w:r>
      <w:r w:rsidR="00F42EE7" w:rsidRPr="00F42EE7">
        <w:rPr>
          <w:szCs w:val="24"/>
        </w:rPr>
        <w:t xml:space="preserve">Following the findings and recommendations of </w:t>
      </w:r>
      <w:commentRangeStart w:id="781"/>
      <w:r w:rsidR="00F42EE7" w:rsidRPr="00F42EE7">
        <w:rPr>
          <w:color w:val="FF0000"/>
          <w:szCs w:val="24"/>
        </w:rPr>
        <w:t xml:space="preserve">CIT: White et al. </w:t>
      </w:r>
      <w:r w:rsidR="00F42EE7" w:rsidRPr="00F42EE7">
        <w:rPr>
          <w:color w:val="FF0000"/>
          <w:szCs w:val="24"/>
        </w:rPr>
        <w:lastRenderedPageBreak/>
        <w:t>2010 &amp; Kleinke et al. 2011</w:t>
      </w:r>
      <w:r w:rsidR="00F42EE7" w:rsidRPr="00F42EE7">
        <w:rPr>
          <w:szCs w:val="24"/>
        </w:rPr>
        <w:t>,</w:t>
      </w:r>
      <w:commentRangeEnd w:id="781"/>
      <w:r w:rsidR="00F252A1">
        <w:rPr>
          <w:rStyle w:val="Kommentarzeichen"/>
          <w:lang w:val="de-DE"/>
        </w:rPr>
        <w:commentReference w:id="781"/>
      </w:r>
      <w:r w:rsidR="00F42EE7" w:rsidRPr="00F42EE7">
        <w:rPr>
          <w:szCs w:val="24"/>
        </w:rPr>
        <w:t xml:space="preserve"> we imputed missing mean values of indicators by predictive mean matching of the next neighbor, here the next year. If for example the value was missing in 2105 for a specific country, we estimated the model with the full information from 2014 and aggregated the values of 20 cycles to yearly mean.</w:t>
      </w:r>
      <w:r w:rsidR="00F42EE7">
        <w:rPr>
          <w:szCs w:val="24"/>
        </w:rPr>
        <w:t xml:space="preserve"> Second, w</w:t>
      </w:r>
      <w:r w:rsidR="00DC39A1" w:rsidRPr="006A56FF">
        <w:rPr>
          <w:szCs w:val="24"/>
        </w:rPr>
        <w:t>e aggregated imputed data to the</w:t>
      </w:r>
      <w:r w:rsidR="00B42A9C" w:rsidRPr="006A56FF">
        <w:rPr>
          <w:szCs w:val="24"/>
        </w:rPr>
        <w:t xml:space="preserve"> </w:t>
      </w:r>
      <w:r w:rsidR="000F2CA0" w:rsidRPr="006A56FF">
        <w:rPr>
          <w:szCs w:val="24"/>
        </w:rPr>
        <w:t>yearly-</w:t>
      </w:r>
      <w:r w:rsidR="00B42A9C" w:rsidRPr="006A56FF">
        <w:rPr>
          <w:szCs w:val="24"/>
        </w:rPr>
        <w:t xml:space="preserve">mean of the </w:t>
      </w:r>
      <w:r w:rsidR="00DC39A1" w:rsidRPr="006A56FF">
        <w:rPr>
          <w:szCs w:val="24"/>
        </w:rPr>
        <w:t xml:space="preserve">specific </w:t>
      </w:r>
      <w:r w:rsidR="00B42A9C" w:rsidRPr="006A56FF">
        <w:rPr>
          <w:szCs w:val="24"/>
        </w:rPr>
        <w:t xml:space="preserve">indicator if the </w:t>
      </w:r>
      <w:r w:rsidR="000F2CA0" w:rsidRPr="006A56FF">
        <w:rPr>
          <w:szCs w:val="24"/>
        </w:rPr>
        <w:t>true</w:t>
      </w:r>
      <w:r w:rsidR="00B42A9C" w:rsidRPr="006A56FF">
        <w:rPr>
          <w:szCs w:val="24"/>
        </w:rPr>
        <w:t xml:space="preserve"> value was missing</w:t>
      </w:r>
      <w:r w:rsidR="00147CE1" w:rsidRPr="006A56FF">
        <w:rPr>
          <w:szCs w:val="24"/>
        </w:rPr>
        <w:t xml:space="preserve">. </w:t>
      </w:r>
      <w:r w:rsidR="00F42EE7">
        <w:rPr>
          <w:szCs w:val="24"/>
        </w:rPr>
        <w:t>Finally</w:t>
      </w:r>
      <w:r w:rsidR="00DC39A1" w:rsidRPr="006A56FF">
        <w:rPr>
          <w:szCs w:val="24"/>
        </w:rPr>
        <w:t>, we</w:t>
      </w:r>
      <w:r w:rsidR="00833F1F" w:rsidRPr="006A56FF">
        <w:rPr>
          <w:szCs w:val="24"/>
        </w:rPr>
        <w:t xml:space="preserve"> </w:t>
      </w:r>
      <w:r w:rsidR="003911ED" w:rsidRPr="006A56FF">
        <w:rPr>
          <w:szCs w:val="24"/>
        </w:rPr>
        <w:t xml:space="preserve">calculated </w:t>
      </w:r>
      <w:r w:rsidR="00B42A9C" w:rsidRPr="006A56FF">
        <w:rPr>
          <w:szCs w:val="24"/>
        </w:rPr>
        <w:t>an overall mean</w:t>
      </w:r>
      <w:r w:rsidR="005A6A98" w:rsidRPr="006A56FF">
        <w:rPr>
          <w:szCs w:val="24"/>
        </w:rPr>
        <w:t xml:space="preserve"> of th</w:t>
      </w:r>
      <w:r w:rsidR="00AF2C2A" w:rsidRPr="006A56FF">
        <w:rPr>
          <w:szCs w:val="24"/>
        </w:rPr>
        <w:t>e observation period</w:t>
      </w:r>
      <w:r w:rsidR="001F4B57">
        <w:rPr>
          <w:szCs w:val="24"/>
        </w:rPr>
        <w:t xml:space="preserve"> (Table </w:t>
      </w:r>
      <w:ins w:id="782" w:author="Philipp Alexander Linden" w:date="2020-06-29T17:08:00Z">
        <w:r w:rsidR="00FF5B80">
          <w:rPr>
            <w:szCs w:val="24"/>
          </w:rPr>
          <w:t>4, Online Appendix</w:t>
        </w:r>
      </w:ins>
      <w:del w:id="783" w:author="Philipp Alexander Linden" w:date="2020-06-29T17:08:00Z">
        <w:r w:rsidR="001F4B57" w:rsidDel="00FF5B80">
          <w:rPr>
            <w:szCs w:val="24"/>
          </w:rPr>
          <w:delText>2</w:delText>
        </w:r>
      </w:del>
      <w:r w:rsidR="001F4B57">
        <w:rPr>
          <w:szCs w:val="24"/>
        </w:rPr>
        <w:t>)</w:t>
      </w:r>
      <w:r w:rsidR="006A56FF" w:rsidRPr="006A56FF">
        <w:rPr>
          <w:szCs w:val="24"/>
        </w:rPr>
        <w:t>.</w:t>
      </w:r>
    </w:p>
    <w:p w14:paraId="532420AF" w14:textId="0A491F60" w:rsidR="006A56FF" w:rsidRDefault="00D672CA" w:rsidP="002A4B22">
      <w:pPr>
        <w:pStyle w:val="02FlietextEinzug"/>
        <w:rPr>
          <w:lang w:val="en-US"/>
        </w:rPr>
      </w:pPr>
      <w:r>
        <w:rPr>
          <w:lang w:val="en-US"/>
        </w:rPr>
        <w:t xml:space="preserve">Both, the selection of quantitative measures as well as developing the coding scheme to distill the </w:t>
      </w:r>
      <w:r w:rsidR="00351C14">
        <w:rPr>
          <w:lang w:val="en-US"/>
        </w:rPr>
        <w:t>institutional</w:t>
      </w:r>
      <w:r>
        <w:rPr>
          <w:lang w:val="en-US"/>
        </w:rPr>
        <w:t xml:space="preserve"> indicators</w:t>
      </w:r>
      <w:r w:rsidR="00F27022">
        <w:rPr>
          <w:lang w:val="en-US"/>
        </w:rPr>
        <w:t xml:space="preserve"> were theory-driven processes</w:t>
      </w:r>
      <w:r>
        <w:rPr>
          <w:lang w:val="en-US"/>
        </w:rPr>
        <w:t>,</w:t>
      </w:r>
      <w:r w:rsidR="006A56FF">
        <w:rPr>
          <w:lang w:val="en-US"/>
        </w:rPr>
        <w:t xml:space="preserve"> w</w:t>
      </w:r>
      <w:r>
        <w:rPr>
          <w:lang w:val="en-US"/>
        </w:rPr>
        <w:t>ith the</w:t>
      </w:r>
      <w:r w:rsidR="006A56FF">
        <w:rPr>
          <w:lang w:val="en-US"/>
        </w:rPr>
        <w:t xml:space="preserve"> aim </w:t>
      </w:r>
      <w:r>
        <w:rPr>
          <w:lang w:val="en-US"/>
        </w:rPr>
        <w:t xml:space="preserve">of maximum </w:t>
      </w:r>
      <w:r w:rsidR="006A56FF">
        <w:rPr>
          <w:lang w:val="en-US"/>
        </w:rPr>
        <w:t>conceptual validity</w:t>
      </w:r>
      <w:r w:rsidR="00F27022">
        <w:rPr>
          <w:lang w:val="en-US"/>
        </w:rPr>
        <w:t xml:space="preserve"> of outlined dimensions</w:t>
      </w:r>
      <w:r w:rsidR="006A56FF">
        <w:rPr>
          <w:lang w:val="en-US"/>
        </w:rPr>
        <w:t xml:space="preserve">. Nevertheless, cluster analysis profits from a small number of variables, </w:t>
      </w:r>
      <w:r w:rsidR="00F27022">
        <w:rPr>
          <w:lang w:val="en-US"/>
        </w:rPr>
        <w:t>since</w:t>
      </w:r>
      <w:r w:rsidR="006A56FF">
        <w:rPr>
          <w:lang w:val="en-US"/>
        </w:rPr>
        <w:t xml:space="preserve"> multicollinearity might weight individual variables too strong biasing the derivation of meaningful clusters</w:t>
      </w:r>
      <w:ins w:id="784" w:author="Mareike Ariaans" w:date="2020-07-06T15:12:00Z">
        <w:r w:rsidR="00F252A1">
          <w:rPr>
            <w:lang w:val="en-US"/>
          </w:rPr>
          <w:t xml:space="preserve"> </w:t>
        </w:r>
      </w:ins>
      <w:customXmlInsRangeStart w:id="785" w:author="Mareike Ariaans" w:date="2020-07-06T15:15:00Z"/>
      <w:sdt>
        <w:sdtPr>
          <w:rPr>
            <w:lang w:val="en-US"/>
          </w:rPr>
          <w:alias w:val="To edit, see citavi.com/edit"/>
          <w:tag w:val="CitaviPlaceholder#c9a673f3-c79c-4e3d-9a35-e1229ed463d5"/>
          <w:id w:val="-317811751"/>
          <w:placeholder>
            <w:docPart w:val="DefaultPlaceholder_-1854013440"/>
          </w:placeholder>
        </w:sdtPr>
        <w:sdtContent>
          <w:customXmlInsRangeEnd w:id="785"/>
          <w:ins w:id="786" w:author="Mareike Ariaans" w:date="2020-07-06T15:15:00Z">
            <w:r w:rsidR="00F252A1">
              <w:rPr>
                <w:noProof/>
                <w:lang w:val="en-US"/>
              </w:rPr>
              <w:fldChar w:fldCharType="begin"/>
            </w:r>
          </w:ins>
          <w:r w:rsidR="00F252A1">
            <w:rPr>
              <w:noProof/>
              <w:lang w:val="en-US"/>
            </w:rPr>
            <w:instrText>ADDIN CitaviPlaceholder{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}</w:instrText>
          </w:r>
          <w:r w:rsidR="00F252A1">
            <w:rPr>
              <w:noProof/>
              <w:lang w:val="en-US"/>
            </w:rPr>
            <w:fldChar w:fldCharType="separate"/>
          </w:r>
          <w:r w:rsidR="00F252A1">
            <w:rPr>
              <w:noProof/>
              <w:lang w:val="en-US"/>
            </w:rPr>
            <w:t>(Milligan and Cooper, 1987)</w:t>
          </w:r>
          <w:ins w:id="787" w:author="Mareike Ariaans" w:date="2020-07-06T15:15:00Z">
            <w:r w:rsidR="00F252A1">
              <w:rPr>
                <w:noProof/>
                <w:lang w:val="en-US"/>
              </w:rPr>
              <w:fldChar w:fldCharType="end"/>
            </w:r>
          </w:ins>
          <w:customXmlInsRangeStart w:id="788" w:author="Mareike Ariaans" w:date="2020-07-06T15:15:00Z"/>
        </w:sdtContent>
      </w:sdt>
      <w:customXmlInsRangeEnd w:id="788"/>
      <w:ins w:id="789" w:author="Mareike Ariaans" w:date="2020-07-06T15:15:00Z">
        <w:r w:rsidR="00F252A1">
          <w:rPr>
            <w:lang w:val="en-US"/>
          </w:rPr>
          <w:t>.</w:t>
        </w:r>
      </w:ins>
      <w:del w:id="790" w:author="Mareike Ariaans" w:date="2020-07-06T15:16:00Z">
        <w:r w:rsidR="00F27022" w:rsidDel="00F252A1">
          <w:rPr>
            <w:lang w:val="en-US"/>
          </w:rPr>
          <w:delText xml:space="preserve"> (</w:delText>
        </w:r>
        <w:r w:rsidR="00E028AA" w:rsidRPr="00E028AA" w:rsidDel="00F252A1">
          <w:rPr>
            <w:color w:val="FF0000"/>
            <w:lang w:val="en-US"/>
          </w:rPr>
          <w:delText xml:space="preserve">CIT: </w:delText>
        </w:r>
        <w:r w:rsidR="00F27022" w:rsidRPr="00E028AA" w:rsidDel="00F252A1">
          <w:rPr>
            <w:color w:val="FF0000"/>
            <w:lang w:val="en-US"/>
          </w:rPr>
          <w:delText>Milligan/Cooper 1987</w:delText>
        </w:r>
        <w:r w:rsidR="00F27022" w:rsidDel="00F252A1">
          <w:rPr>
            <w:lang w:val="en-US"/>
          </w:rPr>
          <w:delText>)</w:delText>
        </w:r>
        <w:r w:rsidR="006A56FF" w:rsidDel="00F252A1">
          <w:rPr>
            <w:lang w:val="en-US"/>
          </w:rPr>
          <w:delText>.</w:delText>
        </w:r>
      </w:del>
      <w:r w:rsidR="006A56FF">
        <w:rPr>
          <w:lang w:val="en-US"/>
        </w:rPr>
        <w:t xml:space="preserve"> </w:t>
      </w:r>
    </w:p>
    <w:p w14:paraId="01CE70CC" w14:textId="494ECE58" w:rsidR="005E0DE7" w:rsidRPr="006A56FF" w:rsidRDefault="005E0DE7" w:rsidP="005E0DE7">
      <w:pPr>
        <w:pStyle w:val="berschrift2"/>
        <w:rPr>
          <w:lang w:val="en-US"/>
        </w:rPr>
      </w:pPr>
      <w:r w:rsidRPr="006A56FF">
        <w:rPr>
          <w:lang w:val="en-US"/>
        </w:rPr>
        <w:t>Cluster analysis</w:t>
      </w:r>
    </w:p>
    <w:p w14:paraId="1F6F8A47" w14:textId="3D38F1CA" w:rsidR="00B95452" w:rsidRDefault="00981837" w:rsidP="002A4B22">
      <w:pPr>
        <w:pStyle w:val="02FlietextErsterAbsatz"/>
        <w:rPr>
          <w:lang w:val="en-US"/>
        </w:rPr>
      </w:pPr>
      <w:r w:rsidRPr="006A56FF">
        <w:rPr>
          <w:lang w:val="en-US"/>
        </w:rPr>
        <w:t xml:space="preserve">Cluster analysis is the standard method in welfare state typologies </w:t>
      </w:r>
      <w:sdt>
        <w:sdtPr>
          <w:rPr>
            <w:lang w:val="en-US"/>
          </w:rPr>
          <w:alias w:val="Don't edit this field"/>
          <w:tag w:val="CitaviPlaceholder#67a703a8-bda3-4c7a-be2d-c5f4e4c3a4a0"/>
          <w:id w:val="660270162"/>
          <w:placeholder>
            <w:docPart w:val="A5334BB543314443BB94EC4AE6911E2D"/>
          </w:placeholder>
        </w:sdtPr>
        <w:sdtContent>
          <w:r w:rsidRPr="006A56FF">
            <w:rPr>
              <w:lang w:val="en-US"/>
            </w:rPr>
            <w:fldChar w:fldCharType="begin"/>
          </w:r>
          <w:r w:rsidR="00952423">
            <w:rPr>
              <w:lang w:val="en-US"/>
            </w:rPr>
            <w:instrText>ADDIN CitaviPlaceholder{eyIkaWQiOiIxIiwiRW50cmllcyI6W3siJGlkIjoiMiIsIklkIjoiNGQ2ZTM4OWEtZDVjNC00MzFlLWEwMzItNGMyNDQ3NWRjYmUxIiwiUmFuZ2VMZW5ndGgiOjEzLCJSZWZlcmVuY2VJZCI6ImJlNDY2ZTA1LTkyODYtNDZkYS1hNTE4LWNlYzRjZWMwM2Y2MyIsIlJlZmVyZW5jZSI6eyIkaWQiOiIzIiwiQWJzdHJhY3RDb21wbGV4aXR5IjowLCJBYnN0cmFjdFNvdXJjZVRleHRGb3JtYXQiOjAsIkF1dGhvcnMiOlt7IiRpZCI6IjQ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pZCI6IjUifX1dLCJDaXRhdGlvbktleVVwZGF0ZVR5cGUiOjAsIkNvbGxhYm9yYXRvcnMiOltdLCJEb2kiOiIxMC4xMTc3LzA5NTg5Mjg3MDcwODc1OTE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HJlZiI6IjU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MTMiLCJBZGRyZXNzIjp7IiRpZCI6IjE0IiwiSXNMb2NhbENsb3VkUHJvamVjdEZpbGVMaW5rIjpmYWxzZSwiTGlua2VkUmVzb3VyY2VTdGF0dXMiOjgsIk9yaWdpbmFsU3RyaW5nIjoiMTAuMTE3Ny8wOTU4OTI4NzA5MzUyNDA2IiwiTGlua2VkUmVzb3VyY2VUeXBlIjo1LCJVcmlTdHJpbmciOiJodHRwczovL2RvaS5vcmcvMTAuMTE3Ny8wOTU4OTI4NzA5MzUyNDA2IiwiUHJvcGVydGllcyI6eyIkaWQiOiIxNSJ9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}</w:instrText>
          </w:r>
          <w:r w:rsidRPr="006A56FF">
            <w:rPr>
              <w:lang w:val="en-US"/>
            </w:rPr>
            <w:fldChar w:fldCharType="separate"/>
          </w:r>
          <w:r w:rsidR="00952423">
            <w:rPr>
              <w:lang w:val="en-US"/>
            </w:rPr>
            <w:t>(Jensen, 2008; Reibling, 2010; Wendt, 2014)</w:t>
          </w:r>
          <w:r w:rsidRPr="006A56FF">
            <w:rPr>
              <w:lang w:val="en-US"/>
            </w:rPr>
            <w:fldChar w:fldCharType="end"/>
          </w:r>
        </w:sdtContent>
      </w:sdt>
      <w:r w:rsidRPr="006A56FF">
        <w:rPr>
          <w:lang w:val="en-US"/>
        </w:rPr>
        <w:t xml:space="preserve"> as well as in LTC typologies </w:t>
      </w:r>
      <w:sdt>
        <w:sdtPr>
          <w:rPr>
            <w:lang w:val="en-US"/>
          </w:rPr>
          <w:alias w:val="Don't edit this field"/>
          <w:tag w:val="CitaviPlaceholder#ff681547-d17e-4bc3-a63c-3ab7332493b6"/>
          <w:id w:val="-117612699"/>
          <w:placeholder>
            <w:docPart w:val="A5334BB543314443BB94EC4AE6911E2D"/>
          </w:placeholder>
        </w:sdtPr>
        <w:sdtContent>
          <w:r w:rsidRPr="006A56FF">
            <w:rPr>
              <w:lang w:val="en-US"/>
            </w:rPr>
            <w:fldChar w:fldCharType="begin"/>
          </w:r>
          <w:r w:rsidR="00952423">
            <w:rPr>
              <w:lang w:val="en-US"/>
            </w:rPr>
            <w:instrText>ADDIN CitaviPlaceholder{eyIkaWQiOiIxIiwiRW50cmllcyI6W3siJGlkIjoiMiIsIklkIjoiODMxODBkY2MtY2ZkNy00ZDU0LWIzYTYtZGYyMGQ3MzFhZDlj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IiLCJJZCI6IjA5MTA1ZmExLTY4ODEtNGUxOC1iMWM0LTE3YWQyNmViZDI1Ny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xO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Iw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jE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jI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Iz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jQ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LHsiJGlkIjoiMjUiLCJJZCI6ImQ5ODc3MzM2LTkwMTgtNDQ2YS1iNGZjLTdhMTg3NWQ1MWMzNC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SXNMb2NhbENsb3VkUHJvamVjdEZpbGVMaW5rIjpmYWxzZS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VyaW9kaWNhbCI6eyIkaWQiOiIzMi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}</w:instrText>
          </w:r>
          <w:r w:rsidRPr="006A56FF">
            <w:rPr>
              <w:lang w:val="en-US"/>
            </w:rPr>
            <w:fldChar w:fldCharType="separate"/>
          </w:r>
          <w:r w:rsidR="00952423">
            <w:rPr>
              <w:lang w:val="en-US"/>
            </w:rPr>
            <w:t>(Halásková et al., 2017; Kautto, 2002; Kraus et al., 2010; Saraceno and Keck, 2010)</w:t>
          </w:r>
          <w:r w:rsidRPr="006A56FF">
            <w:rPr>
              <w:lang w:val="en-US"/>
            </w:rPr>
            <w:fldChar w:fldCharType="end"/>
          </w:r>
        </w:sdtContent>
      </w:sdt>
      <w:r w:rsidRPr="006A56FF">
        <w:rPr>
          <w:lang w:val="en-US"/>
        </w:rPr>
        <w:t xml:space="preserve"> for classifying and developing system types. </w:t>
      </w:r>
      <w:r w:rsidR="00890CE6">
        <w:rPr>
          <w:lang w:val="en-US"/>
        </w:rPr>
        <w:t>T</w:t>
      </w:r>
      <w:r w:rsidR="00890CE6" w:rsidRPr="00890CE6">
        <w:rPr>
          <w:lang w:val="en-US"/>
        </w:rPr>
        <w:t xml:space="preserve">he innovative approach by </w:t>
      </w:r>
      <w:sdt>
        <w:sdtPr>
          <w:rPr>
            <w:lang w:val="en-US"/>
          </w:rPr>
          <w:alias w:val="Don't edit this field"/>
          <w:tag w:val="CitaviPlaceholder#83e31000-2d90-473e-824b-b0a466f6b8d5"/>
          <w:id w:val="877590673"/>
          <w:placeholder>
            <w:docPart w:val="CF282BB1D66D4B6785A2B636FAEAAF1D"/>
          </w:placeholder>
        </w:sdtPr>
        <w:sdtContent>
          <w:r w:rsidR="00890CE6" w:rsidRPr="00890CE6">
            <w:rPr>
              <w:lang w:val="en-US"/>
            </w:rPr>
            <w:fldChar w:fldCharType="begin"/>
          </w:r>
          <w:r w:rsidR="00952423">
            <w:rPr>
              <w:lang w:val="en-US"/>
            </w:rPr>
            <w:instrText>ADDIN CitaviPlaceholder{eyIkaWQiOiIxIiwiQXNzb2NpYXRlV2l0aFBsYWNlaG9sZGVyVGFnIjoiQ2l0YXZpUGxhY2Vob2xkZXIjZGNkNzdkMzItYTMwYi00MjE1LThmZWYtOTY5OTM1Y2Q4MTkyIiwiRW50cmllcyI6W3siJGlkIjoiMiIsIklkIjoiOWQ5NzBkMDktYjM0Yy00MzhkLThkOGMtZDQ2NTZjMGE3ZDRk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lzTG9jYWxDbG91ZFByb2plY3RGaWxlTGluayI6ZmFsc2U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DZUMTA6MzY6MDE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gzZTMxMDAwLTJkOTAtNDczZS04MjRiLWIwYTQ2NmY2YjhkNSIsIlRleHQiOiJSZWlibGluZyBldCBhbC4iLCJXQUlWZXJzaW9uIjoiNi40LjAuMzUifQ==}</w:instrText>
          </w:r>
          <w:r w:rsidR="00890CE6" w:rsidRPr="00890CE6">
            <w:rPr>
              <w:lang w:val="en-US"/>
            </w:rPr>
            <w:fldChar w:fldCharType="separate"/>
          </w:r>
          <w:r w:rsidR="00952423">
            <w:rPr>
              <w:lang w:val="en-US"/>
            </w:rPr>
            <w:t>Reibling et al.</w:t>
          </w:r>
          <w:r w:rsidR="00890CE6" w:rsidRPr="00890CE6">
            <w:rPr>
              <w:lang w:val="en-US"/>
            </w:rPr>
            <w:fldChar w:fldCharType="end"/>
          </w:r>
        </w:sdtContent>
      </w:sdt>
      <w:r w:rsidR="00890CE6" w:rsidRPr="00890CE6">
        <w:rPr>
          <w:lang w:val="en-US"/>
        </w:rPr>
        <w:t xml:space="preserve"> </w:t>
      </w:r>
      <w:sdt>
        <w:sdtPr>
          <w:rPr>
            <w:lang w:val="en-US"/>
          </w:rPr>
          <w:alias w:val="Don't edit this field"/>
          <w:tag w:val="CitaviPlaceholder#dcd77d32-a30b-4215-8fef-969935cd8192"/>
          <w:id w:val="1405262806"/>
          <w:placeholder>
            <w:docPart w:val="CF282BB1D66D4B6785A2B636FAEAAF1D"/>
          </w:placeholder>
        </w:sdtPr>
        <w:sdtContent>
          <w:r w:rsidR="00890CE6" w:rsidRPr="00890CE6">
            <w:rPr>
              <w:lang w:val="en-US"/>
            </w:rPr>
            <w:fldChar w:fldCharType="begin"/>
          </w:r>
          <w:r w:rsidR="00952423">
            <w:rPr>
              <w:lang w:val="en-US"/>
            </w:rPr>
            <w:instrText>ADDIN CitaviPlaceholder{eyIkaWQiOiIxIiwiQXNzb2NpYXRlV2l0aFBsYWNlaG9sZGVyVGFnIjoiQ2l0YXZpUGxhY2Vob2xkZXIjODNlMzEwMDAtMmQ5MC00NzNlLTgyNGItYjBhNDY2ZjZiOGQ1IiwiRW50cmllcyI6W3siJGlkIjoiMiIsIklkIjoiYjQ4ZTJmOGYtYWIyOC00ZGNjLWE5OTgtY2RiNjhhN2Y3OTZh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Jc0xvY2FsQ2xvdWRQcm9qZWN0RmlsZUxpbmsiOmZhbHNl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Jc0xvY2FsQ2xvdWRQcm9qZWN0RmlsZUxpbmsiOmZhbHNl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3LTA2VDEwOjM2OjAx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ZGNkNzdkMzItYTMwYi00MjE1LThmZWYtOTY5OTM1Y2Q4MTkyIiwiVGV4dCI6IigyMDE5KSIsIldBSVZlcnNpb24iOiI2LjQuMC4zNSJ9}</w:instrText>
          </w:r>
          <w:r w:rsidR="00890CE6" w:rsidRPr="00890CE6">
            <w:rPr>
              <w:lang w:val="en-US"/>
            </w:rPr>
            <w:fldChar w:fldCharType="separate"/>
          </w:r>
          <w:r w:rsidR="00952423">
            <w:rPr>
              <w:lang w:val="en-US"/>
            </w:rPr>
            <w:t>(2019)</w:t>
          </w:r>
          <w:r w:rsidR="00890CE6" w:rsidRPr="00890CE6">
            <w:rPr>
              <w:lang w:val="en-US"/>
            </w:rPr>
            <w:fldChar w:fldCharType="end"/>
          </w:r>
        </w:sdtContent>
      </w:sdt>
      <w:r w:rsidR="00890CE6" w:rsidRPr="00890CE6">
        <w:rPr>
          <w:lang w:val="en-US"/>
        </w:rPr>
        <w:t>, wh</w:t>
      </w:r>
      <w:r w:rsidR="00A64CDE">
        <w:rPr>
          <w:lang w:val="en-US"/>
        </w:rPr>
        <w:t>ere the authors</w:t>
      </w:r>
      <w:r w:rsidR="00890CE6" w:rsidRPr="00890CE6">
        <w:rPr>
          <w:lang w:val="en-US"/>
        </w:rPr>
        <w:t xml:space="preserve"> u</w:t>
      </w:r>
      <w:r w:rsidR="00A64CDE">
        <w:rPr>
          <w:lang w:val="en-US"/>
        </w:rPr>
        <w:t>tilize</w:t>
      </w:r>
      <w:r w:rsidR="00890CE6" w:rsidRPr="00890CE6">
        <w:rPr>
          <w:lang w:val="en-US"/>
        </w:rPr>
        <w:t xml:space="preserve"> multiple cluster analys</w:t>
      </w:r>
      <w:ins w:id="791" w:author="Mareike Ariaans" w:date="2020-07-06T15:18:00Z">
        <w:r w:rsidR="00F252A1">
          <w:rPr>
            <w:lang w:val="en-US"/>
          </w:rPr>
          <w:t>e</w:t>
        </w:r>
      </w:ins>
      <w:del w:id="792" w:author="Mareike Ariaans" w:date="2020-07-06T15:18:00Z">
        <w:r w:rsidR="00890CE6" w:rsidRPr="00890CE6" w:rsidDel="00F252A1">
          <w:rPr>
            <w:lang w:val="en-US"/>
          </w:rPr>
          <w:delText>i</w:delText>
        </w:r>
      </w:del>
      <w:r w:rsidR="00890CE6" w:rsidRPr="00890CE6">
        <w:rPr>
          <w:lang w:val="en-US"/>
        </w:rPr>
        <w:t xml:space="preserve">s </w:t>
      </w:r>
      <w:r w:rsidR="007E1E49">
        <w:rPr>
          <w:lang w:val="en-US"/>
        </w:rPr>
        <w:t xml:space="preserve">within the same methodological framework has </w:t>
      </w:r>
      <w:r w:rsidR="00890CE6">
        <w:rPr>
          <w:lang w:val="en-US"/>
        </w:rPr>
        <w:t xml:space="preserve">several advantages compared to classical </w:t>
      </w:r>
      <w:r w:rsidR="007E1E49">
        <w:rPr>
          <w:lang w:val="en-US"/>
        </w:rPr>
        <w:t>approaches</w:t>
      </w:r>
      <w:r w:rsidR="004B68A3">
        <w:rPr>
          <w:lang w:val="en-US"/>
        </w:rPr>
        <w:t xml:space="preserve"> that often lack accepted standards and statistical rules </w:t>
      </w:r>
      <w:customXmlInsRangeStart w:id="793" w:author="Mareike Ariaans" w:date="2020-07-06T15:21:00Z"/>
      <w:sdt>
        <w:sdtPr>
          <w:rPr>
            <w:lang w:val="en-US"/>
          </w:rPr>
          <w:alias w:val="To edit, see citavi.com/edit"/>
          <w:tag w:val="CitaviPlaceholder#0b45a2e3-9a04-4fc5-891f-fbbc5b7f3dac"/>
          <w:id w:val="-866294696"/>
          <w:placeholder>
            <w:docPart w:val="DefaultPlaceholder_-1854013440"/>
          </w:placeholder>
        </w:sdtPr>
        <w:sdtContent>
          <w:customXmlInsRangeEnd w:id="793"/>
          <w:ins w:id="794" w:author="Mareike Ariaans" w:date="2020-07-06T15:21:00Z">
            <w:r w:rsidR="00F252A1">
              <w:rPr>
                <w:noProof/>
                <w:lang w:val="en-US"/>
              </w:rPr>
              <w:fldChar w:fldCharType="begin"/>
            </w:r>
          </w:ins>
          <w:r w:rsidR="00F252A1">
            <w:rPr>
              <w:noProof/>
              <w:lang w:val="en-US"/>
            </w:rPr>
            <w:instrText>ADDIN CitaviPlaceholder{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}</w:instrText>
          </w:r>
          <w:r w:rsidR="00F252A1">
            <w:rPr>
              <w:noProof/>
              <w:lang w:val="en-US"/>
            </w:rPr>
            <w:fldChar w:fldCharType="separate"/>
          </w:r>
          <w:r w:rsidR="00F252A1">
            <w:rPr>
              <w:noProof/>
              <w:lang w:val="en-US"/>
            </w:rPr>
            <w:t>(Fonseca, 2013)</w:t>
          </w:r>
          <w:ins w:id="795" w:author="Mareike Ariaans" w:date="2020-07-06T15:21:00Z">
            <w:r w:rsidR="00F252A1">
              <w:rPr>
                <w:noProof/>
                <w:lang w:val="en-US"/>
              </w:rPr>
              <w:fldChar w:fldCharType="end"/>
            </w:r>
          </w:ins>
          <w:customXmlInsRangeStart w:id="796" w:author="Mareike Ariaans" w:date="2020-07-06T15:21:00Z"/>
        </w:sdtContent>
      </w:sdt>
      <w:customXmlInsRangeEnd w:id="796"/>
      <w:del w:id="797" w:author="Mareike Ariaans" w:date="2020-07-06T15:21:00Z">
        <w:r w:rsidR="004B68A3" w:rsidRPr="00E028AA" w:rsidDel="00F252A1">
          <w:rPr>
            <w:color w:val="FF0000"/>
            <w:lang w:val="en-US"/>
          </w:rPr>
          <w:delText>(</w:delText>
        </w:r>
        <w:r w:rsidR="00E028AA" w:rsidRPr="00E028AA" w:rsidDel="00F252A1">
          <w:rPr>
            <w:color w:val="FF0000"/>
            <w:lang w:val="en-US"/>
          </w:rPr>
          <w:delText xml:space="preserve">CIT: </w:delText>
        </w:r>
        <w:r w:rsidR="004B68A3" w:rsidRPr="00E028AA" w:rsidDel="00F252A1">
          <w:rPr>
            <w:color w:val="FF0000"/>
            <w:lang w:val="en-US"/>
          </w:rPr>
          <w:delText>Fonseca 2013)</w:delText>
        </w:r>
      </w:del>
      <w:r w:rsidR="00890CE6">
        <w:rPr>
          <w:lang w:val="en-US"/>
        </w:rPr>
        <w:t xml:space="preserve">. </w:t>
      </w:r>
      <w:r w:rsidR="004B68A3">
        <w:rPr>
          <w:lang w:val="en-US"/>
        </w:rPr>
        <w:t xml:space="preserve">Since researchers </w:t>
      </w:r>
      <w:r w:rsidR="00A64CDE">
        <w:rPr>
          <w:lang w:val="en-US"/>
        </w:rPr>
        <w:t>must</w:t>
      </w:r>
      <w:r w:rsidR="004B68A3">
        <w:rPr>
          <w:lang w:val="en-US"/>
        </w:rPr>
        <w:t xml:space="preserve"> make </w:t>
      </w:r>
      <w:r w:rsidR="007E1E49">
        <w:rPr>
          <w:lang w:val="en-US"/>
        </w:rPr>
        <w:t xml:space="preserve">technical decisions </w:t>
      </w:r>
      <w:r w:rsidR="00E028AA">
        <w:rPr>
          <w:lang w:val="en-US"/>
        </w:rPr>
        <w:t xml:space="preserve">that </w:t>
      </w:r>
      <w:r w:rsidR="00A64CDE">
        <w:rPr>
          <w:lang w:val="en-US"/>
        </w:rPr>
        <w:t>potentially</w:t>
      </w:r>
      <w:r w:rsidR="004B68A3">
        <w:rPr>
          <w:lang w:val="en-US"/>
        </w:rPr>
        <w:t xml:space="preserve"> </w:t>
      </w:r>
      <w:r w:rsidR="00440583">
        <w:rPr>
          <w:lang w:val="en-US"/>
        </w:rPr>
        <w:t>shift</w:t>
      </w:r>
      <w:r w:rsidR="007E1E49">
        <w:rPr>
          <w:lang w:val="en-US"/>
        </w:rPr>
        <w:t xml:space="preserve"> findings in different ways of interpretation, </w:t>
      </w:r>
      <w:r w:rsidR="004B68A3">
        <w:rPr>
          <w:lang w:val="en-US"/>
        </w:rPr>
        <w:t xml:space="preserve">a single cluster analysis is not appropriate for classifying </w:t>
      </w:r>
      <w:r w:rsidR="00440583">
        <w:rPr>
          <w:lang w:val="en-US"/>
        </w:rPr>
        <w:t xml:space="preserve">such complex long-term care </w:t>
      </w:r>
      <w:r w:rsidR="004B68A3">
        <w:rPr>
          <w:lang w:val="en-US"/>
        </w:rPr>
        <w:t xml:space="preserve">systems. The flexibility of the multi-cluster-analysis proposed by </w:t>
      </w:r>
      <w:customXmlInsRangeStart w:id="798" w:author="Mareike Ariaans" w:date="2020-07-06T15:21:00Z"/>
      <w:sdt>
        <w:sdtPr>
          <w:rPr>
            <w:lang w:val="en-US"/>
          </w:rPr>
          <w:alias w:val="To edit, see citavi.com/edit"/>
          <w:tag w:val="CitaviPlaceholder#4320c01d-6c84-4cfd-b6f1-6434fbc777ee"/>
          <w:id w:val="1597374595"/>
          <w:placeholder>
            <w:docPart w:val="DefaultPlaceholder_-1854013440"/>
          </w:placeholder>
        </w:sdtPr>
        <w:sdtContent>
          <w:customXmlInsRangeEnd w:id="798"/>
          <w:ins w:id="799" w:author="Mareike Ariaans" w:date="2020-07-06T15:21:00Z">
            <w:r w:rsidR="00F252A1">
              <w:rPr>
                <w:noProof/>
                <w:lang w:val="en-US"/>
              </w:rPr>
              <w:fldChar w:fldCharType="begin"/>
            </w:r>
          </w:ins>
          <w:r w:rsidR="00F252A1">
            <w:rPr>
              <w:noProof/>
              <w:lang w:val="en-US"/>
            </w:rPr>
            <w:instrText>ADDIN CitaviPlaceholder{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7CoFxyXG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4In19LHsiJGlkIjoiOS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OCJ9fSx7IiRpZCI6IjEw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g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xMSIsIkFkZHJlc3MiOnsiJGlkIjoiMTIiLCJJc0xvY2FsQ2xvdWRQcm9qZWN0RmlsZUxpbmsiOmZhbHNlLCJMaW5rZWRSZXNvdXJjZVN0YXR1cyI6OCwiT3JpZ2luYWxTdHJpbmciOiIzMTEzMzQ0NCIsIkxpbmtlZFJlc291cmNlVHlwZSI6NSwiVXJpU3RyaW5nIjoiaHR0cDovL3d3dy5uY2JpLm5sbS5uaWguZ292L3B1Ym1lZC8zMTEzMzQ0NCIsIlByb3BlcnRpZXMiOnsiJGlkIjoiMTM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gifX0seyIkaWQiOiIxNCIsIkFkZHJlc3MiOnsiJGlkIjoiMTUiLCJJc0xvY2FsQ2xvdWRQcm9qZWN0RmlsZUxpbmsiOmZhbHNlLCJMaW5rZWRSZXNvdXJjZVN0YXR1cyI6OCwiT3JpZ2luYWxTdHJpbmciOiIxMC4xMDE2L2ouaGVhbHRocG9sLjIwMTkuMDUuMDAxIiwiTGlua2VkUmVzb3VyY2VUeXBlIjo1LCJVcmlTdHJpbmciOiJodHRwczovL2RvaS5vcmcvMTAuMTAxNi9qLmhlYWx0aHBvbC4yMDE5LjA1LjAwMSIsIlByb3BlcnRpZXMiOnsiJGlkIjoiMTY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gifX1dLCJOb3RlcyI6IkpvdXJuYWwgQXJ0aWNsZVxyXG5SZXZpZXci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y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4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3LTA2VDE1OjE1OjQ0IiwiUHJvamVjdCI6eyIkcmVmIjoiOCJ9fSwiVXNlTnVtYmVyaW5nVHlwZU9mUGFyZW50RG9jdW1lbnQiOmZhbHNlfV0sIkZvcm1hdHRlZFRleHQiOnsiJGlkIjoiMTgiLCJDb3VudCI6MSwiVGV4dFVuaXRzIjpbeyIkaWQiOiIxOSIsIkZvbnRTdHlsZSI6eyIkaWQiOiIyMCIsIk5ldXRyYWwiOnRydWV9LCJSZWFkaW5nT3JkZXIiOjEsIlRleHQiOiIoUmVpYmxpbmcgZXQgYWwuLCAyMDE5OiA2MTUpIn1dfSwiVGFnIjoiQ2l0YXZpUGxhY2Vob2xkZXIjNDMyMGMwMWQtNmM4NC00Y2ZkLWI2ZjEtNjQzNGZiYzc3N2VlIiwiVGV4dCI6IihSZWlibGluZyBldCBhbC4sIDIwMTk6IDYxNSkiLCJXQUlWZXJzaW9uIjoiNi40LjAuMzUifQ==}</w:instrText>
          </w:r>
          <w:r w:rsidR="00F252A1">
            <w:rPr>
              <w:noProof/>
              <w:lang w:val="en-US"/>
            </w:rPr>
            <w:fldChar w:fldCharType="separate"/>
          </w:r>
          <w:r w:rsidR="00F252A1">
            <w:rPr>
              <w:noProof/>
              <w:lang w:val="en-US"/>
            </w:rPr>
            <w:t>(Reibling et al., 2019: 615)</w:t>
          </w:r>
          <w:ins w:id="800" w:author="Mareike Ariaans" w:date="2020-07-06T15:21:00Z">
            <w:r w:rsidR="00F252A1">
              <w:rPr>
                <w:noProof/>
                <w:lang w:val="en-US"/>
              </w:rPr>
              <w:fldChar w:fldCharType="end"/>
            </w:r>
          </w:ins>
          <w:customXmlInsRangeStart w:id="801" w:author="Mareike Ariaans" w:date="2020-07-06T15:21:00Z"/>
        </w:sdtContent>
      </w:sdt>
      <w:customXmlInsRangeEnd w:id="801"/>
      <w:del w:id="802" w:author="Mareike Ariaans" w:date="2020-07-06T15:21:00Z">
        <w:r w:rsidR="00E028AA" w:rsidRPr="00E028AA" w:rsidDel="00F252A1">
          <w:rPr>
            <w:color w:val="FF0000"/>
            <w:lang w:val="en-US"/>
          </w:rPr>
          <w:delText xml:space="preserve">CIT: </w:delText>
        </w:r>
        <w:r w:rsidR="004B68A3" w:rsidRPr="00E028AA" w:rsidDel="00F252A1">
          <w:rPr>
            <w:color w:val="FF0000"/>
            <w:lang w:val="en-US"/>
          </w:rPr>
          <w:delText>Reibling et al. 2019: 615</w:delText>
        </w:r>
      </w:del>
      <w:r w:rsidR="004B68A3">
        <w:rPr>
          <w:lang w:val="en-US"/>
        </w:rPr>
        <w:t xml:space="preserve">, however allows to combine results from different </w:t>
      </w:r>
      <w:r w:rsidR="004B68A3">
        <w:rPr>
          <w:lang w:val="en-US"/>
        </w:rPr>
        <w:lastRenderedPageBreak/>
        <w:t>specifications “using the variability across those results as measure of confidence about the membership of two observations in one cluster” increasing reliability of the method itself.</w:t>
      </w:r>
    </w:p>
    <w:p w14:paraId="77DB0897" w14:textId="722EF3B9" w:rsidR="00574BF9" w:rsidRDefault="00B95452" w:rsidP="002A4B22">
      <w:pPr>
        <w:pStyle w:val="02FlietextEinzug"/>
        <w:rPr>
          <w:lang w:val="en-US"/>
        </w:rPr>
      </w:pPr>
      <w:r>
        <w:rPr>
          <w:lang w:val="en-US"/>
        </w:rPr>
        <w:t>Following the proposed framework</w:t>
      </w:r>
      <w:r w:rsidR="00E028AA">
        <w:rPr>
          <w:lang w:val="en-US"/>
        </w:rPr>
        <w:t xml:space="preserve"> </w:t>
      </w:r>
      <w:r>
        <w:rPr>
          <w:lang w:val="en-US"/>
        </w:rPr>
        <w:t>we specified cluster analysis</w:t>
      </w:r>
      <w:r w:rsidR="00574BF9">
        <w:rPr>
          <w:lang w:val="en-US"/>
        </w:rPr>
        <w:t xml:space="preserve"> in Stata 16</w:t>
      </w:r>
      <w:r>
        <w:rPr>
          <w:lang w:val="en-US"/>
        </w:rPr>
        <w:t xml:space="preserve"> with either z- and range-standardized variables, used Gower and squared Euclidian distance as measures of dissimilarity in both, a k-means partitioning analysis as well as a agglomerative cluster </w:t>
      </w:r>
      <w:r w:rsidR="00574BF9">
        <w:rPr>
          <w:lang w:val="en-US"/>
        </w:rPr>
        <w:t xml:space="preserve">analysis with average and Wards algorithms as linkage methods and selected </w:t>
      </w:r>
      <w:r w:rsidR="009D562C">
        <w:rPr>
          <w:lang w:val="en-US"/>
        </w:rPr>
        <w:t xml:space="preserve">the </w:t>
      </w:r>
      <w:r w:rsidR="00574BF9">
        <w:rPr>
          <w:lang w:val="en-US"/>
        </w:rPr>
        <w:t>first and second-best result determined by stopping rules of Calinski-Harabasz and Duda/Hart and Dendrogramms</w:t>
      </w:r>
      <w:r w:rsidR="009D562C">
        <w:rPr>
          <w:lang w:val="en-US"/>
        </w:rPr>
        <w:t xml:space="preserve"> for each of the 24 separate cluster analysis</w:t>
      </w:r>
      <w:r w:rsidR="00574BF9">
        <w:rPr>
          <w:lang w:val="en-US"/>
        </w:rPr>
        <w:t>.</w:t>
      </w:r>
    </w:p>
    <w:p w14:paraId="62F2363A" w14:textId="4A491B5E" w:rsidR="005E0DE7" w:rsidRPr="004B68A3" w:rsidRDefault="00574BF9" w:rsidP="00AF0643">
      <w:pPr>
        <w:pStyle w:val="02FlietextEinzug"/>
        <w:rPr>
          <w:lang w:val="en-US"/>
        </w:rPr>
      </w:pPr>
      <w:r>
        <w:rPr>
          <w:lang w:val="en-US"/>
        </w:rPr>
        <w:t xml:space="preserve">Findings from 8 k-means </w:t>
      </w:r>
      <w:r w:rsidR="009D562C">
        <w:rPr>
          <w:lang w:val="en-US"/>
        </w:rPr>
        <w:t xml:space="preserve">and </w:t>
      </w:r>
      <w:r>
        <w:rPr>
          <w:lang w:val="en-US"/>
        </w:rPr>
        <w:t>16 hierarchical</w:t>
      </w:r>
      <w:r w:rsidR="009D562C">
        <w:rPr>
          <w:lang w:val="en-US"/>
        </w:rPr>
        <w:t xml:space="preserve"> cluster analysis</w:t>
      </w:r>
      <w:r>
        <w:rPr>
          <w:lang w:val="en-US"/>
        </w:rPr>
        <w:t xml:space="preserve"> results went equally in the calculation on how often each country was in the same cluster with every other country. To classify as full membership within this network of long-term-care systems, </w:t>
      </w:r>
      <w:r w:rsidR="00A23230">
        <w:rPr>
          <w:lang w:val="en-US"/>
        </w:rPr>
        <w:t>a connection between two countries</w:t>
      </w:r>
      <w:r>
        <w:rPr>
          <w:lang w:val="en-US"/>
        </w:rPr>
        <w:t xml:space="preserve"> </w:t>
      </w:r>
      <w:r w:rsidR="007C1E77">
        <w:rPr>
          <w:lang w:val="en-US"/>
        </w:rPr>
        <w:t>must</w:t>
      </w:r>
      <w:r>
        <w:rPr>
          <w:lang w:val="en-US"/>
        </w:rPr>
        <w:t xml:space="preserve"> show up in </w:t>
      </w:r>
      <w:r w:rsidR="006242EC">
        <w:rPr>
          <w:lang w:val="en-US"/>
        </w:rPr>
        <w:t>≥</w:t>
      </w:r>
      <w:r>
        <w:rPr>
          <w:lang w:val="en-US"/>
        </w:rPr>
        <w:t xml:space="preserve"> 66% of all </w:t>
      </w:r>
      <w:r w:rsidR="00264EB7">
        <w:rPr>
          <w:lang w:val="en-US"/>
        </w:rPr>
        <w:t>cluster analysis</w:t>
      </w:r>
      <w:r w:rsidR="008B7E3E">
        <w:rPr>
          <w:lang w:val="en-US"/>
        </w:rPr>
        <w:t xml:space="preserve"> and a country needs to have these strong ties with at least half of all countries in the cluster. A partial membership is defined as a connection of two countries in</w:t>
      </w:r>
      <w:r>
        <w:rPr>
          <w:lang w:val="en-US"/>
        </w:rPr>
        <w:t xml:space="preserve"> </w:t>
      </w:r>
      <w:r w:rsidR="006242EC">
        <w:rPr>
          <w:lang w:val="en-US"/>
        </w:rPr>
        <w:t>≥</w:t>
      </w:r>
      <w:r>
        <w:rPr>
          <w:lang w:val="en-US"/>
        </w:rPr>
        <w:t xml:space="preserve"> 50% of cluster</w:t>
      </w:r>
      <w:r w:rsidR="008B7E3E">
        <w:rPr>
          <w:lang w:val="en-US"/>
        </w:rPr>
        <w:t xml:space="preserve"> analysis</w:t>
      </w:r>
      <w:r>
        <w:rPr>
          <w:lang w:val="en-US"/>
        </w:rPr>
        <w:t>.</w:t>
      </w:r>
      <w:r w:rsidR="00AF0643">
        <w:rPr>
          <w:lang w:val="en-US"/>
        </w:rPr>
        <w:t xml:space="preserve"> </w:t>
      </w:r>
      <w:r w:rsidR="00826A47">
        <w:rPr>
          <w:lang w:val="en-US"/>
        </w:rPr>
        <w:t xml:space="preserve">We present one cluster solution which is based on the </w:t>
      </w:r>
      <w:del w:id="803" w:author="Mareike Ariaans" w:date="2020-07-06T15:24:00Z">
        <w:r w:rsidR="00826A47" w:rsidDel="00264EB7">
          <w:rPr>
            <w:lang w:val="en-US"/>
          </w:rPr>
          <w:delText>strict internal consitancy</w:delText>
        </w:r>
      </w:del>
      <w:ins w:id="804" w:author="Mareike Ariaans" w:date="2020-07-06T15:24:00Z">
        <w:r w:rsidR="00264EB7">
          <w:rPr>
            <w:lang w:val="en-US"/>
          </w:rPr>
          <w:t>full membership rule</w:t>
        </w:r>
      </w:ins>
      <w:r w:rsidR="00826A47">
        <w:rPr>
          <w:lang w:val="en-US"/>
        </w:rPr>
        <w:t xml:space="preserve"> </w:t>
      </w:r>
      <w:del w:id="805" w:author="Mareike Ariaans" w:date="2020-07-06T15:24:00Z">
        <w:r w:rsidR="00826A47" w:rsidDel="00264EB7">
          <w:rPr>
            <w:lang w:val="en-US"/>
          </w:rPr>
          <w:delText xml:space="preserve">of countries in a cluster </w:delText>
        </w:r>
      </w:del>
      <w:r w:rsidR="00826A47">
        <w:rPr>
          <w:lang w:val="en-US"/>
        </w:rPr>
        <w:t xml:space="preserve">and one cluster solution which also integrates </w:t>
      </w:r>
      <w:ins w:id="806" w:author="Mareike Ariaans" w:date="2020-07-06T15:24:00Z">
        <w:r w:rsidR="00264EB7">
          <w:rPr>
            <w:lang w:val="en-US"/>
          </w:rPr>
          <w:t>the partial mebmerships into the solution</w:t>
        </w:r>
      </w:ins>
      <w:del w:id="807" w:author="Mareike Ariaans" w:date="2020-07-06T15:25:00Z">
        <w:r w:rsidR="00826A47" w:rsidDel="00264EB7">
          <w:rPr>
            <w:lang w:val="en-US"/>
          </w:rPr>
          <w:delText>smaller ties in the cluster</w:delText>
        </w:r>
      </w:del>
      <w:r w:rsidR="00826A47">
        <w:rPr>
          <w:lang w:val="en-US"/>
        </w:rPr>
        <w:t>. We m</w:t>
      </w:r>
      <w:r w:rsidR="00264EB7">
        <w:rPr>
          <w:lang w:val="en-US"/>
        </w:rPr>
        <w:t xml:space="preserve">apped the cluster solution by a </w:t>
      </w:r>
      <w:r w:rsidR="00EF6744">
        <w:rPr>
          <w:lang w:val="en-US"/>
        </w:rPr>
        <w:t>network graph</w:t>
      </w:r>
      <w:r w:rsidR="00826A47">
        <w:rPr>
          <w:lang w:val="en-US"/>
        </w:rPr>
        <w:t xml:space="preserve">, which </w:t>
      </w:r>
      <w:r w:rsidR="008B7E3E">
        <w:rPr>
          <w:lang w:val="en-US"/>
        </w:rPr>
        <w:t xml:space="preserve">was </w:t>
      </w:r>
      <w:r w:rsidR="00EF6744">
        <w:rPr>
          <w:lang w:val="en-US"/>
        </w:rPr>
        <w:t xml:space="preserve">modelled </w:t>
      </w:r>
      <w:r w:rsidR="008B7E3E">
        <w:rPr>
          <w:lang w:val="en-US"/>
        </w:rPr>
        <w:t xml:space="preserve">by </w:t>
      </w:r>
      <w:r>
        <w:rPr>
          <w:lang w:val="en-US"/>
        </w:rPr>
        <w:t>UNICNET6/Netdraw.</w:t>
      </w:r>
    </w:p>
    <w:p w14:paraId="0CCAFD0B" w14:textId="466AFEC6" w:rsidR="00AD66E9" w:rsidRDefault="00AD66E9" w:rsidP="00EB31E0">
      <w:pPr>
        <w:pStyle w:val="berschrift1"/>
        <w:rPr>
          <w:lang w:val="en-US"/>
        </w:rPr>
      </w:pPr>
      <w:r w:rsidRPr="006A56FF">
        <w:rPr>
          <w:lang w:val="en-US"/>
        </w:rPr>
        <w:t>Results</w:t>
      </w:r>
      <w:r w:rsidR="0081256C" w:rsidRPr="006A56FF">
        <w:rPr>
          <w:lang w:val="en-US"/>
        </w:rPr>
        <w:t xml:space="preserve"> – </w:t>
      </w:r>
      <w:r w:rsidR="000852B7">
        <w:rPr>
          <w:lang w:val="en-US"/>
        </w:rPr>
        <w:t>1210</w:t>
      </w:r>
      <w:r w:rsidR="0081256C" w:rsidRPr="006A56FF">
        <w:rPr>
          <w:lang w:val="en-US"/>
        </w:rPr>
        <w:t xml:space="preserve"> words</w:t>
      </w:r>
    </w:p>
    <w:p w14:paraId="56410A74" w14:textId="19DE02BD" w:rsidR="00826A47" w:rsidRDefault="005F5909" w:rsidP="003E139E">
      <w:pPr>
        <w:pStyle w:val="02Flietext"/>
        <w:rPr>
          <w:lang w:val="en-US"/>
        </w:rPr>
      </w:pPr>
      <w:r w:rsidRPr="00B6557F">
        <w:rPr>
          <w:lang w:val="en-US"/>
        </w:rPr>
        <w:t>Figure 1</w:t>
      </w:r>
      <w:r>
        <w:rPr>
          <w:lang w:val="en-US"/>
        </w:rPr>
        <w:t xml:space="preserve"> shows a graphical depiction of the clusters. </w:t>
      </w:r>
      <w:r w:rsidR="00184E5A">
        <w:rPr>
          <w:lang w:val="en-US"/>
        </w:rPr>
        <w:t xml:space="preserve">All </w:t>
      </w:r>
      <w:ins w:id="808" w:author="Mareike Ariaans" w:date="2020-07-06T15:26:00Z">
        <w:r w:rsidR="00264EB7">
          <w:rPr>
            <w:lang w:val="en-US"/>
          </w:rPr>
          <w:t xml:space="preserve">shown </w:t>
        </w:r>
      </w:ins>
      <w:r w:rsidR="00184E5A">
        <w:rPr>
          <w:lang w:val="en-US"/>
        </w:rPr>
        <w:t xml:space="preserve">ties are </w:t>
      </w:r>
      <w:r>
        <w:rPr>
          <w:lang w:val="en-US"/>
        </w:rPr>
        <w:t>larger or equal 50%.</w:t>
      </w:r>
      <w:r w:rsidR="009D1163">
        <w:rPr>
          <w:lang w:val="en-US"/>
        </w:rPr>
        <w:t xml:space="preserve"> The graph visualizes groups of countries and how likely it is that two countries belong to a similar type of LTC system. F</w:t>
      </w:r>
      <w:r w:rsidR="002C11D6">
        <w:rPr>
          <w:lang w:val="en-US"/>
        </w:rPr>
        <w:t>urthermore, the graph and</w:t>
      </w:r>
      <w:r w:rsidR="009D1163">
        <w:rPr>
          <w:lang w:val="en-US"/>
        </w:rPr>
        <w:t xml:space="preserve"> the information in </w:t>
      </w:r>
      <w:r w:rsidR="009D1163">
        <w:rPr>
          <w:lang w:val="en-US"/>
        </w:rPr>
        <w:lastRenderedPageBreak/>
        <w:t xml:space="preserve">table </w:t>
      </w:r>
      <w:r w:rsidR="00184E5A">
        <w:rPr>
          <w:lang w:val="en-US"/>
        </w:rPr>
        <w:t>2</w:t>
      </w:r>
      <w:r w:rsidR="009D1163">
        <w:rPr>
          <w:lang w:val="en-US"/>
        </w:rPr>
        <w:t xml:space="preserve"> show the internal consistency of LTC systems.</w:t>
      </w:r>
      <w:r w:rsidR="007377B2">
        <w:rPr>
          <w:lang w:val="en-US"/>
        </w:rPr>
        <w:t xml:space="preserve"> </w:t>
      </w:r>
      <w:r w:rsidR="00184E5A">
        <w:rPr>
          <w:lang w:val="en-US"/>
        </w:rPr>
        <w:t>N</w:t>
      </w:r>
      <w:r w:rsidR="007377B2">
        <w:rPr>
          <w:lang w:val="en-US"/>
        </w:rPr>
        <w:t>ine clusters can be divided</w:t>
      </w:r>
      <w:ins w:id="809" w:author="Mareike Ariaans" w:date="2020-07-06T15:27:00Z">
        <w:r w:rsidR="00264EB7">
          <w:rPr>
            <w:lang w:val="en-US"/>
          </w:rPr>
          <w:t>, based on the full membership rule</w:t>
        </w:r>
      </w:ins>
      <w:r w:rsidR="00465EA0">
        <w:rPr>
          <w:lang w:val="en-US"/>
        </w:rPr>
        <w:t>:</w:t>
      </w:r>
    </w:p>
    <w:p w14:paraId="6C33A93F" w14:textId="04F84365" w:rsidR="002E6277" w:rsidRPr="00E028AA" w:rsidRDefault="002E6277" w:rsidP="002E6277">
      <w:pPr>
        <w:pStyle w:val="02Flietext"/>
        <w:jc w:val="center"/>
        <w:rPr>
          <w:lang w:val="en-US"/>
        </w:rPr>
      </w:pPr>
      <w:r>
        <w:rPr>
          <w:highlight w:val="yellow"/>
          <w:lang w:val="en-US"/>
        </w:rPr>
        <w:t>--- FIGURE 1</w:t>
      </w:r>
      <w:r w:rsidRPr="00E028AA">
        <w:rPr>
          <w:highlight w:val="yellow"/>
          <w:lang w:val="en-US"/>
        </w:rPr>
        <w:t xml:space="preserve"> ABOUT HERE ---</w:t>
      </w:r>
    </w:p>
    <w:p w14:paraId="72D0DEDC" w14:textId="0FD53191" w:rsidR="002D1426" w:rsidRPr="002D1426" w:rsidRDefault="002D1426" w:rsidP="002D1426">
      <w:pPr>
        <w:pStyle w:val="Beschriftung"/>
        <w:keepNext/>
        <w:jc w:val="left"/>
        <w:rPr>
          <w:lang w:val="en-US"/>
        </w:rPr>
      </w:pPr>
      <w:r w:rsidRPr="002D1426">
        <w:rPr>
          <w:lang w:val="en-US"/>
        </w:rPr>
        <w:t xml:space="preserve">Figure </w:t>
      </w:r>
      <w:r>
        <w:fldChar w:fldCharType="begin"/>
      </w:r>
      <w:r w:rsidRPr="002D1426">
        <w:rPr>
          <w:lang w:val="en-US"/>
        </w:rPr>
        <w:instrText xml:space="preserve"> SEQ Figure \* ARABIC </w:instrText>
      </w:r>
      <w:r>
        <w:fldChar w:fldCharType="separate"/>
      </w:r>
      <w:r w:rsidRPr="002D1426">
        <w:rPr>
          <w:noProof/>
          <w:lang w:val="en-US"/>
        </w:rPr>
        <w:t>1</w:t>
      </w:r>
      <w:r>
        <w:fldChar w:fldCharType="end"/>
      </w:r>
      <w:r w:rsidRPr="002D1426">
        <w:rPr>
          <w:lang w:val="en-US"/>
        </w:rPr>
        <w:t>: Network of OECD LTC systems.</w:t>
      </w:r>
    </w:p>
    <w:p w14:paraId="0D28ED9F" w14:textId="5D6C8D12" w:rsidR="002E6277" w:rsidRDefault="002D1426" w:rsidP="00440583">
      <w:pPr>
        <w:pStyle w:val="02Flietext"/>
        <w:jc w:val="center"/>
        <w:rPr>
          <w:highlight w:val="yellow"/>
          <w:lang w:val="en-US"/>
        </w:rPr>
      </w:pPr>
      <w:r>
        <w:rPr>
          <w:noProof/>
          <w:lang w:eastAsia="de-DE"/>
        </w:rPr>
        <w:drawing>
          <wp:inline distT="0" distB="0" distL="0" distR="0" wp14:anchorId="4AB3F8FC" wp14:editId="7025BC4C">
            <wp:extent cx="5401310" cy="2930525"/>
            <wp:effectExtent l="0" t="0" r="889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1310" cy="2930525"/>
                    </a:xfrm>
                    <a:prstGeom prst="rect">
                      <a:avLst/>
                    </a:prstGeom>
                    <a:noFill/>
                    <a:ln>
                      <a:noFill/>
                    </a:ln>
                  </pic:spPr>
                </pic:pic>
              </a:graphicData>
            </a:graphic>
          </wp:inline>
        </w:drawing>
      </w:r>
    </w:p>
    <w:p w14:paraId="385996A5" w14:textId="7F4891AF" w:rsidR="002D1426" w:rsidRDefault="003E139E" w:rsidP="003F12F4">
      <w:pPr>
        <w:spacing w:after="160" w:line="259" w:lineRule="auto"/>
        <w:rPr>
          <w:rFonts w:eastAsiaTheme="minorHAnsi"/>
          <w:iCs/>
          <w:color w:val="auto"/>
          <w:sz w:val="20"/>
          <w:szCs w:val="14"/>
          <w:lang w:val="en-US"/>
        </w:rPr>
      </w:pPr>
      <w:r>
        <w:rPr>
          <w:rFonts w:eastAsiaTheme="minorHAnsi"/>
          <w:iCs/>
          <w:color w:val="auto"/>
          <w:sz w:val="20"/>
          <w:szCs w:val="14"/>
          <w:lang w:val="en-US"/>
        </w:rPr>
        <w:t>Light grey: ≥ 50%; Full grey: ≥ 66%; Black: ≥ 90%.</w:t>
      </w:r>
    </w:p>
    <w:p w14:paraId="1E4666AD" w14:textId="77777777" w:rsidR="003F12F4" w:rsidRPr="003F12F4" w:rsidRDefault="003F12F4" w:rsidP="003F12F4">
      <w:pPr>
        <w:spacing w:after="160" w:line="259" w:lineRule="auto"/>
        <w:rPr>
          <w:rFonts w:eastAsiaTheme="minorHAnsi"/>
          <w:iCs/>
          <w:color w:val="auto"/>
          <w:sz w:val="20"/>
          <w:szCs w:val="14"/>
          <w:lang w:val="en-US"/>
        </w:rPr>
      </w:pPr>
    </w:p>
    <w:p w14:paraId="4BD54CA7" w14:textId="3D293E9D" w:rsidR="00D67B4C" w:rsidRPr="00DA59EE" w:rsidRDefault="00E028AA" w:rsidP="00DA59EE">
      <w:pPr>
        <w:pStyle w:val="02Flietext"/>
        <w:jc w:val="center"/>
        <w:rPr>
          <w:lang w:val="en-US"/>
        </w:rPr>
      </w:pPr>
      <w:r w:rsidRPr="00E028AA">
        <w:rPr>
          <w:highlight w:val="yellow"/>
          <w:lang w:val="en-US"/>
        </w:rPr>
        <w:t xml:space="preserve">--- TABLE </w:t>
      </w:r>
      <w:r w:rsidR="00FA0513">
        <w:rPr>
          <w:highlight w:val="yellow"/>
          <w:lang w:val="en-US"/>
        </w:rPr>
        <w:t>2</w:t>
      </w:r>
      <w:r w:rsidRPr="00E028AA">
        <w:rPr>
          <w:highlight w:val="yellow"/>
          <w:lang w:val="en-US"/>
        </w:rPr>
        <w:t xml:space="preserve"> ABOUT HERE ---</w:t>
      </w:r>
    </w:p>
    <w:p w14:paraId="0F0018CC" w14:textId="201461E7" w:rsidR="00643277" w:rsidRPr="000A6C8D" w:rsidRDefault="00643277" w:rsidP="000A6C8D">
      <w:pPr>
        <w:pStyle w:val="Beschriftung"/>
        <w:keepNext/>
        <w:spacing w:before="240" w:after="240"/>
        <w:jc w:val="left"/>
        <w:rPr>
          <w:sz w:val="22"/>
          <w:szCs w:val="22"/>
          <w:lang w:val="en-US"/>
        </w:rPr>
      </w:pPr>
      <w:r w:rsidRPr="000A6C8D">
        <w:rPr>
          <w:sz w:val="22"/>
          <w:szCs w:val="22"/>
          <w:lang w:val="en-US"/>
        </w:rPr>
        <w:t xml:space="preserve">Table </w:t>
      </w:r>
      <w:r w:rsidRPr="000A6C8D">
        <w:rPr>
          <w:sz w:val="22"/>
          <w:szCs w:val="22"/>
          <w:lang w:val="en-US"/>
        </w:rPr>
        <w:fldChar w:fldCharType="begin"/>
      </w:r>
      <w:r w:rsidRPr="000A6C8D">
        <w:rPr>
          <w:sz w:val="22"/>
          <w:szCs w:val="22"/>
          <w:lang w:val="en-US"/>
        </w:rPr>
        <w:instrText xml:space="preserve"> SEQ Table \* ARABIC </w:instrText>
      </w:r>
      <w:r w:rsidRPr="000A6C8D">
        <w:rPr>
          <w:sz w:val="22"/>
          <w:szCs w:val="22"/>
          <w:lang w:val="en-US"/>
        </w:rPr>
        <w:fldChar w:fldCharType="separate"/>
      </w:r>
      <w:r w:rsidR="00A77345">
        <w:rPr>
          <w:noProof/>
          <w:sz w:val="22"/>
          <w:szCs w:val="22"/>
          <w:lang w:val="en-US"/>
        </w:rPr>
        <w:t>2</w:t>
      </w:r>
      <w:r w:rsidRPr="000A6C8D">
        <w:rPr>
          <w:sz w:val="22"/>
          <w:szCs w:val="22"/>
          <w:lang w:val="en-US"/>
        </w:rPr>
        <w:fldChar w:fldCharType="end"/>
      </w:r>
      <w:r w:rsidRPr="000A6C8D">
        <w:rPr>
          <w:sz w:val="22"/>
          <w:szCs w:val="22"/>
          <w:lang w:val="en-US"/>
        </w:rPr>
        <w:t xml:space="preserve">: Clustering based on benchmark percentages of same cluster </w:t>
      </w:r>
      <w:commentRangeStart w:id="810"/>
      <w:r w:rsidRPr="000A6C8D">
        <w:rPr>
          <w:sz w:val="22"/>
          <w:szCs w:val="22"/>
          <w:lang w:val="en-US"/>
        </w:rPr>
        <w:t>solutions</w:t>
      </w:r>
      <w:commentRangeEnd w:id="810"/>
      <w:r w:rsidR="007D6C6B">
        <w:rPr>
          <w:rStyle w:val="Kommentarzeichen"/>
          <w:color w:val="000000"/>
        </w:rPr>
        <w:commentReference w:id="810"/>
      </w:r>
    </w:p>
    <w:tbl>
      <w:tblPr>
        <w:tblStyle w:val="EinfacheTabelle3"/>
        <w:tblW w:w="8505" w:type="dxa"/>
        <w:shd w:val="clear" w:color="auto" w:fill="FFFFFF" w:themeFill="background1"/>
        <w:tblLayout w:type="fixed"/>
        <w:tblLook w:val="04A0" w:firstRow="1" w:lastRow="0" w:firstColumn="1" w:lastColumn="0" w:noHBand="0" w:noVBand="1"/>
      </w:tblPr>
      <w:tblGrid>
        <w:gridCol w:w="1105"/>
        <w:gridCol w:w="822"/>
        <w:gridCol w:w="822"/>
        <w:gridCol w:w="822"/>
        <w:gridCol w:w="822"/>
        <w:gridCol w:w="823"/>
        <w:gridCol w:w="822"/>
        <w:gridCol w:w="822"/>
        <w:gridCol w:w="822"/>
        <w:gridCol w:w="823"/>
      </w:tblGrid>
      <w:tr w:rsidR="00F92878" w:rsidRPr="007A31D0" w14:paraId="5499F83F" w14:textId="77777777" w:rsidTr="00F92878">
        <w:trPr>
          <w:cnfStyle w:val="100000000000" w:firstRow="1" w:lastRow="0" w:firstColumn="0" w:lastColumn="0" w:oddVBand="0" w:evenVBand="0" w:oddHBand="0" w:evenHBand="0" w:firstRowFirstColumn="0" w:firstRowLastColumn="0" w:lastRowFirstColumn="0" w:lastRowLastColumn="0"/>
          <w:trHeight w:val="680"/>
        </w:trPr>
        <w:tc>
          <w:tcPr>
            <w:cnfStyle w:val="001000000100" w:firstRow="0" w:lastRow="0" w:firstColumn="1" w:lastColumn="0" w:oddVBand="0" w:evenVBand="0" w:oddHBand="0" w:evenHBand="0" w:firstRowFirstColumn="1" w:firstRowLastColumn="0" w:lastRowFirstColumn="0" w:lastRowLastColumn="0"/>
            <w:tcW w:w="1105" w:type="dxa"/>
            <w:tcBorders>
              <w:top w:val="single" w:sz="12" w:space="0" w:color="auto"/>
            </w:tcBorders>
            <w:shd w:val="clear" w:color="auto" w:fill="FFFFFF" w:themeFill="background1"/>
            <w:vAlign w:val="center"/>
          </w:tcPr>
          <w:p w14:paraId="69BC9EF0" w14:textId="77777777" w:rsidR="00F92878" w:rsidRPr="00C3071E" w:rsidRDefault="00F92878" w:rsidP="00F92878">
            <w:pPr>
              <w:spacing w:line="276" w:lineRule="auto"/>
              <w:rPr>
                <w:b w:val="0"/>
                <w:bCs w:val="0"/>
                <w:caps w:val="0"/>
                <w:color w:val="auto"/>
                <w:sz w:val="16"/>
                <w:szCs w:val="16"/>
                <w:lang w:val="en-US"/>
              </w:rPr>
            </w:pPr>
          </w:p>
        </w:tc>
        <w:tc>
          <w:tcPr>
            <w:tcW w:w="822" w:type="dxa"/>
            <w:tcBorders>
              <w:top w:val="single" w:sz="12" w:space="0" w:color="auto"/>
              <w:right w:val="nil"/>
            </w:tcBorders>
            <w:shd w:val="clear" w:color="auto" w:fill="FFFFFF" w:themeFill="background1"/>
            <w:vAlign w:val="center"/>
          </w:tcPr>
          <w:p w14:paraId="2D54B841" w14:textId="7A7ECAB5" w:rsidR="00F92878" w:rsidRPr="00C3071E" w:rsidRDefault="00F92878" w:rsidP="00F92878">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1</w:t>
            </w:r>
          </w:p>
        </w:tc>
        <w:tc>
          <w:tcPr>
            <w:tcW w:w="822" w:type="dxa"/>
            <w:tcBorders>
              <w:top w:val="single" w:sz="12" w:space="0" w:color="auto"/>
            </w:tcBorders>
            <w:shd w:val="clear" w:color="auto" w:fill="FFFFFF" w:themeFill="background1"/>
            <w:vAlign w:val="center"/>
          </w:tcPr>
          <w:p w14:paraId="55BC080A" w14:textId="73270059" w:rsidR="00F92878" w:rsidRPr="00C3071E" w:rsidRDefault="00F92878" w:rsidP="00F92878">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2</w:t>
            </w:r>
          </w:p>
        </w:tc>
        <w:tc>
          <w:tcPr>
            <w:tcW w:w="822" w:type="dxa"/>
            <w:tcBorders>
              <w:top w:val="single" w:sz="12" w:space="0" w:color="auto"/>
              <w:right w:val="nil"/>
            </w:tcBorders>
            <w:shd w:val="clear" w:color="auto" w:fill="FFFFFF" w:themeFill="background1"/>
            <w:vAlign w:val="center"/>
          </w:tcPr>
          <w:p w14:paraId="2C1E6896" w14:textId="460B905A" w:rsidR="00F92878" w:rsidRPr="00C3071E" w:rsidRDefault="00F92878" w:rsidP="00F92878">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3</w:t>
            </w:r>
          </w:p>
        </w:tc>
        <w:tc>
          <w:tcPr>
            <w:tcW w:w="822" w:type="dxa"/>
            <w:tcBorders>
              <w:top w:val="single" w:sz="12" w:space="0" w:color="auto"/>
              <w:left w:val="nil"/>
              <w:bottom w:val="single" w:sz="4" w:space="0" w:color="auto"/>
            </w:tcBorders>
            <w:shd w:val="clear" w:color="auto" w:fill="FFFFFF" w:themeFill="background1"/>
            <w:vAlign w:val="center"/>
          </w:tcPr>
          <w:p w14:paraId="042A596C" w14:textId="3529AC9E" w:rsidR="00F92878" w:rsidRPr="00C3071E" w:rsidRDefault="00F92878" w:rsidP="00F92878">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4</w:t>
            </w:r>
          </w:p>
        </w:tc>
        <w:tc>
          <w:tcPr>
            <w:tcW w:w="823" w:type="dxa"/>
            <w:tcBorders>
              <w:top w:val="single" w:sz="12" w:space="0" w:color="auto"/>
              <w:bottom w:val="single" w:sz="4" w:space="0" w:color="auto"/>
            </w:tcBorders>
            <w:shd w:val="clear" w:color="auto" w:fill="FFFFFF" w:themeFill="background1"/>
            <w:vAlign w:val="center"/>
          </w:tcPr>
          <w:p w14:paraId="67B53DDA" w14:textId="3A2A208C" w:rsidR="00F92878" w:rsidRPr="00C3071E" w:rsidRDefault="00F92878" w:rsidP="00F92878">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5</w:t>
            </w:r>
          </w:p>
        </w:tc>
        <w:tc>
          <w:tcPr>
            <w:tcW w:w="822" w:type="dxa"/>
            <w:tcBorders>
              <w:top w:val="single" w:sz="12" w:space="0" w:color="auto"/>
              <w:bottom w:val="single" w:sz="4" w:space="0" w:color="auto"/>
            </w:tcBorders>
            <w:shd w:val="clear" w:color="auto" w:fill="FFFFFF" w:themeFill="background1"/>
            <w:vAlign w:val="center"/>
          </w:tcPr>
          <w:p w14:paraId="2F12C830" w14:textId="20F83D69" w:rsidR="00F92878" w:rsidRPr="00C3071E" w:rsidRDefault="00F92878" w:rsidP="00F92878">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6</w:t>
            </w:r>
          </w:p>
        </w:tc>
        <w:tc>
          <w:tcPr>
            <w:tcW w:w="822" w:type="dxa"/>
            <w:tcBorders>
              <w:top w:val="single" w:sz="12" w:space="0" w:color="auto"/>
              <w:bottom w:val="single" w:sz="4" w:space="0" w:color="auto"/>
            </w:tcBorders>
            <w:shd w:val="clear" w:color="auto" w:fill="FFFFFF" w:themeFill="background1"/>
            <w:vAlign w:val="center"/>
          </w:tcPr>
          <w:p w14:paraId="7E9693CE" w14:textId="5AF1BA41" w:rsidR="00F92878" w:rsidRPr="00C3071E" w:rsidRDefault="00F92878" w:rsidP="00F92878">
            <w:pPr>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7</w:t>
            </w:r>
          </w:p>
        </w:tc>
        <w:tc>
          <w:tcPr>
            <w:tcW w:w="822" w:type="dxa"/>
            <w:tcBorders>
              <w:top w:val="single" w:sz="12" w:space="0" w:color="auto"/>
              <w:bottom w:val="single" w:sz="4" w:space="0" w:color="auto"/>
            </w:tcBorders>
            <w:shd w:val="clear" w:color="auto" w:fill="FFFFFF" w:themeFill="background1"/>
            <w:vAlign w:val="center"/>
          </w:tcPr>
          <w:p w14:paraId="39855EA4" w14:textId="754C6599" w:rsidR="00F92878" w:rsidRPr="00C3071E" w:rsidRDefault="00F92878" w:rsidP="00F92878">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8</w:t>
            </w:r>
          </w:p>
        </w:tc>
        <w:tc>
          <w:tcPr>
            <w:tcW w:w="823" w:type="dxa"/>
            <w:tcBorders>
              <w:top w:val="single" w:sz="12" w:space="0" w:color="auto"/>
              <w:bottom w:val="single" w:sz="4" w:space="0" w:color="auto"/>
            </w:tcBorders>
            <w:shd w:val="clear" w:color="auto" w:fill="FFFFFF" w:themeFill="background1"/>
            <w:vAlign w:val="center"/>
          </w:tcPr>
          <w:p w14:paraId="4C8C9956" w14:textId="23C7BB3D" w:rsidR="00F92878" w:rsidRPr="00C3071E" w:rsidRDefault="00F92878" w:rsidP="00F92878">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color w:val="auto"/>
                <w:sz w:val="16"/>
                <w:szCs w:val="16"/>
                <w:lang w:val="en-US"/>
              </w:rPr>
            </w:pPr>
            <w:r>
              <w:rPr>
                <w:b w:val="0"/>
                <w:bCs w:val="0"/>
                <w:caps w:val="0"/>
                <w:color w:val="auto"/>
                <w:sz w:val="16"/>
                <w:szCs w:val="16"/>
                <w:lang w:val="en-US"/>
              </w:rPr>
              <w:t>9</w:t>
            </w:r>
          </w:p>
        </w:tc>
      </w:tr>
      <w:tr w:rsidR="00F92878" w:rsidRPr="007A31D0" w14:paraId="6FC2C46E" w14:textId="77777777" w:rsidTr="00F92878">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top w:val="single" w:sz="4" w:space="0" w:color="auto"/>
            </w:tcBorders>
            <w:shd w:val="clear" w:color="auto" w:fill="FFFFFF" w:themeFill="background1"/>
            <w:vAlign w:val="center"/>
          </w:tcPr>
          <w:p w14:paraId="31D574B6" w14:textId="20CADEA9" w:rsidR="00F92878" w:rsidRPr="00C3071E" w:rsidRDefault="00F92878" w:rsidP="00F92878">
            <w:pPr>
              <w:spacing w:line="276" w:lineRule="auto"/>
              <w:rPr>
                <w:b w:val="0"/>
                <w:bCs w:val="0"/>
                <w:caps w:val="0"/>
                <w:color w:val="auto"/>
                <w:sz w:val="16"/>
                <w:szCs w:val="16"/>
                <w:lang w:val="en-US"/>
              </w:rPr>
            </w:pPr>
            <w:r w:rsidRPr="00C3071E">
              <w:rPr>
                <w:b w:val="0"/>
                <w:bCs w:val="0"/>
                <w:caps w:val="0"/>
                <w:color w:val="auto"/>
                <w:sz w:val="16"/>
                <w:szCs w:val="16"/>
                <w:lang w:val="en-US"/>
              </w:rPr>
              <w:t>≥</w:t>
            </w:r>
            <w:r>
              <w:rPr>
                <w:b w:val="0"/>
                <w:bCs w:val="0"/>
                <w:caps w:val="0"/>
                <w:color w:val="auto"/>
                <w:sz w:val="16"/>
                <w:szCs w:val="16"/>
                <w:lang w:val="en-US"/>
              </w:rPr>
              <w:t xml:space="preserve"> </w:t>
            </w:r>
            <w:r w:rsidRPr="00C3071E">
              <w:rPr>
                <w:b w:val="0"/>
                <w:bCs w:val="0"/>
                <w:caps w:val="0"/>
                <w:color w:val="auto"/>
                <w:sz w:val="16"/>
                <w:szCs w:val="16"/>
                <w:lang w:val="en-US"/>
              </w:rPr>
              <w:t>0</w:t>
            </w:r>
            <w:r>
              <w:rPr>
                <w:b w:val="0"/>
                <w:bCs w:val="0"/>
                <w:caps w:val="0"/>
                <w:color w:val="auto"/>
                <w:sz w:val="16"/>
                <w:szCs w:val="16"/>
                <w:lang w:val="en-US"/>
              </w:rPr>
              <w:t>.</w:t>
            </w:r>
            <w:r w:rsidRPr="00C3071E">
              <w:rPr>
                <w:b w:val="0"/>
                <w:bCs w:val="0"/>
                <w:caps w:val="0"/>
                <w:color w:val="auto"/>
                <w:sz w:val="16"/>
                <w:szCs w:val="16"/>
                <w:lang w:val="en-US"/>
              </w:rPr>
              <w:t>66 and ≥ 0</w:t>
            </w:r>
            <w:r>
              <w:rPr>
                <w:b w:val="0"/>
                <w:bCs w:val="0"/>
                <w:caps w:val="0"/>
                <w:color w:val="auto"/>
                <w:sz w:val="16"/>
                <w:szCs w:val="16"/>
                <w:lang w:val="en-US"/>
              </w:rPr>
              <w:t>.</w:t>
            </w:r>
            <w:r w:rsidRPr="00C3071E">
              <w:rPr>
                <w:b w:val="0"/>
                <w:bCs w:val="0"/>
                <w:caps w:val="0"/>
                <w:color w:val="auto"/>
                <w:sz w:val="16"/>
                <w:szCs w:val="16"/>
                <w:lang w:val="en-US"/>
              </w:rPr>
              <w:t>5</w:t>
            </w:r>
            <w:r>
              <w:rPr>
                <w:b w:val="0"/>
                <w:bCs w:val="0"/>
                <w:caps w:val="0"/>
                <w:color w:val="auto"/>
                <w:sz w:val="16"/>
                <w:szCs w:val="16"/>
                <w:lang w:val="en-US"/>
              </w:rPr>
              <w:t xml:space="preserve"> cluster ties</w:t>
            </w:r>
          </w:p>
        </w:tc>
        <w:tc>
          <w:tcPr>
            <w:tcW w:w="822" w:type="dxa"/>
            <w:tcBorders>
              <w:top w:val="single" w:sz="4" w:space="0" w:color="auto"/>
              <w:right w:val="nil"/>
            </w:tcBorders>
            <w:shd w:val="clear" w:color="auto" w:fill="FFFFFF" w:themeFill="background1"/>
            <w:vAlign w:val="center"/>
          </w:tcPr>
          <w:p w14:paraId="3786ED69" w14:textId="1059C845"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lang w:val="en-US"/>
              </w:rPr>
              <w:t>CZ, LV, PL</w:t>
            </w:r>
          </w:p>
        </w:tc>
        <w:tc>
          <w:tcPr>
            <w:tcW w:w="822" w:type="dxa"/>
            <w:tcBorders>
              <w:top w:val="single" w:sz="4" w:space="0" w:color="auto"/>
            </w:tcBorders>
            <w:shd w:val="clear" w:color="auto" w:fill="FFFFFF" w:themeFill="background1"/>
            <w:vAlign w:val="center"/>
          </w:tcPr>
          <w:p w14:paraId="2A71B801" w14:textId="64B16670"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lang w:val="en-US"/>
              </w:rPr>
              <w:t>DE, FI</w:t>
            </w:r>
          </w:p>
        </w:tc>
        <w:tc>
          <w:tcPr>
            <w:tcW w:w="822" w:type="dxa"/>
            <w:tcBorders>
              <w:top w:val="single" w:sz="4" w:space="0" w:color="auto"/>
              <w:right w:val="nil"/>
            </w:tcBorders>
            <w:shd w:val="clear" w:color="auto" w:fill="FFFFFF" w:themeFill="background1"/>
            <w:vAlign w:val="center"/>
          </w:tcPr>
          <w:p w14:paraId="5FA50D60" w14:textId="70359CE2"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lang w:val="en-US"/>
              </w:rPr>
              <w:t>DK, IE, NO, SE</w:t>
            </w:r>
          </w:p>
        </w:tc>
        <w:tc>
          <w:tcPr>
            <w:tcW w:w="822" w:type="dxa"/>
            <w:tcBorders>
              <w:top w:val="single" w:sz="4" w:space="0" w:color="auto"/>
              <w:left w:val="nil"/>
            </w:tcBorders>
            <w:shd w:val="clear" w:color="auto" w:fill="FFFFFF" w:themeFill="background1"/>
            <w:vAlign w:val="center"/>
          </w:tcPr>
          <w:p w14:paraId="68B3ACBE" w14:textId="06AECF11"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lang w:val="en-US"/>
              </w:rPr>
              <w:t>JP, KR</w:t>
            </w:r>
          </w:p>
        </w:tc>
        <w:tc>
          <w:tcPr>
            <w:tcW w:w="823" w:type="dxa"/>
            <w:tcBorders>
              <w:top w:val="single" w:sz="4" w:space="0" w:color="auto"/>
            </w:tcBorders>
            <w:shd w:val="clear" w:color="auto" w:fill="FFFFFF" w:themeFill="background1"/>
            <w:vAlign w:val="center"/>
          </w:tcPr>
          <w:p w14:paraId="004C3AE2" w14:textId="7B4A7499" w:rsidR="00F92878" w:rsidRPr="00F92878"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rPr>
              <w:t>AU, BE, CH, LU, NL</w:t>
            </w:r>
          </w:p>
        </w:tc>
        <w:tc>
          <w:tcPr>
            <w:tcW w:w="822" w:type="dxa"/>
            <w:tcBorders>
              <w:top w:val="single" w:sz="4" w:space="0" w:color="auto"/>
            </w:tcBorders>
            <w:shd w:val="clear" w:color="auto" w:fill="FFFFFF" w:themeFill="background1"/>
            <w:vAlign w:val="center"/>
          </w:tcPr>
          <w:p w14:paraId="396C1E62" w14:textId="78E03206" w:rsidR="00F92878" w:rsidRPr="00F92878"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lang w:val="en-US"/>
              </w:rPr>
              <w:t>SI, SK</w:t>
            </w:r>
          </w:p>
        </w:tc>
        <w:tc>
          <w:tcPr>
            <w:tcW w:w="822" w:type="dxa"/>
            <w:tcBorders>
              <w:top w:val="single" w:sz="4" w:space="0" w:color="auto"/>
            </w:tcBorders>
            <w:shd w:val="clear" w:color="auto" w:fill="FFFFFF" w:themeFill="background1"/>
            <w:vAlign w:val="center"/>
          </w:tcPr>
          <w:p w14:paraId="03D664C4" w14:textId="1752B58C" w:rsidR="00F92878" w:rsidRPr="00F92878"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rPr>
              <w:t>FR, IL, ES, UK, US</w:t>
            </w:r>
          </w:p>
        </w:tc>
        <w:tc>
          <w:tcPr>
            <w:tcW w:w="822" w:type="dxa"/>
            <w:tcBorders>
              <w:top w:val="single" w:sz="4" w:space="0" w:color="auto"/>
            </w:tcBorders>
            <w:shd w:val="clear" w:color="auto" w:fill="FFFFFF" w:themeFill="background1"/>
            <w:vAlign w:val="center"/>
          </w:tcPr>
          <w:p w14:paraId="3DEDF801" w14:textId="1755D98A" w:rsidR="00F92878" w:rsidRPr="00F92878"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3071E">
              <w:rPr>
                <w:color w:val="auto"/>
                <w:sz w:val="16"/>
                <w:szCs w:val="16"/>
                <w:lang w:val="en-US"/>
              </w:rPr>
              <w:t>EE</w:t>
            </w:r>
          </w:p>
        </w:tc>
        <w:tc>
          <w:tcPr>
            <w:tcW w:w="823" w:type="dxa"/>
            <w:tcBorders>
              <w:top w:val="single" w:sz="4" w:space="0" w:color="auto"/>
            </w:tcBorders>
            <w:shd w:val="clear" w:color="auto" w:fill="FFFFFF" w:themeFill="background1"/>
            <w:vAlign w:val="center"/>
          </w:tcPr>
          <w:p w14:paraId="6D501E0B"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NZ</w:t>
            </w:r>
          </w:p>
        </w:tc>
      </w:tr>
      <w:tr w:rsidR="00F92878" w:rsidRPr="007A31D0" w14:paraId="3E5A9586" w14:textId="77777777" w:rsidTr="00F92878">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1DF69C16" w14:textId="46DC787B" w:rsidR="00F92878" w:rsidRPr="00C3071E" w:rsidRDefault="00F92878" w:rsidP="00F92878">
            <w:pPr>
              <w:spacing w:line="276" w:lineRule="auto"/>
              <w:rPr>
                <w:b w:val="0"/>
                <w:bCs w:val="0"/>
                <w:caps w:val="0"/>
                <w:color w:val="auto"/>
                <w:sz w:val="16"/>
                <w:szCs w:val="16"/>
                <w:lang w:val="en-US"/>
              </w:rPr>
            </w:pPr>
            <w:r w:rsidRPr="00C3071E">
              <w:rPr>
                <w:b w:val="0"/>
                <w:bCs w:val="0"/>
                <w:caps w:val="0"/>
                <w:color w:val="auto"/>
                <w:sz w:val="16"/>
                <w:szCs w:val="16"/>
                <w:lang w:val="en-US"/>
              </w:rPr>
              <w:t>≥</w:t>
            </w:r>
            <w:r>
              <w:rPr>
                <w:b w:val="0"/>
                <w:bCs w:val="0"/>
                <w:caps w:val="0"/>
                <w:color w:val="auto"/>
                <w:sz w:val="16"/>
                <w:szCs w:val="16"/>
                <w:lang w:val="en-US"/>
              </w:rPr>
              <w:t xml:space="preserve"> </w:t>
            </w:r>
            <w:r w:rsidRPr="00C3071E">
              <w:rPr>
                <w:b w:val="0"/>
                <w:bCs w:val="0"/>
                <w:caps w:val="0"/>
                <w:color w:val="auto"/>
                <w:sz w:val="16"/>
                <w:szCs w:val="16"/>
                <w:lang w:val="en-US"/>
              </w:rPr>
              <w:t>0</w:t>
            </w:r>
            <w:r>
              <w:rPr>
                <w:b w:val="0"/>
                <w:bCs w:val="0"/>
                <w:caps w:val="0"/>
                <w:color w:val="auto"/>
                <w:sz w:val="16"/>
                <w:szCs w:val="16"/>
                <w:lang w:val="en-US"/>
              </w:rPr>
              <w:t>.</w:t>
            </w:r>
            <w:r w:rsidRPr="00C3071E">
              <w:rPr>
                <w:b w:val="0"/>
                <w:bCs w:val="0"/>
                <w:caps w:val="0"/>
                <w:color w:val="auto"/>
                <w:sz w:val="16"/>
                <w:szCs w:val="16"/>
                <w:lang w:val="en-US"/>
              </w:rPr>
              <w:t>5</w:t>
            </w:r>
            <w:r>
              <w:rPr>
                <w:b w:val="0"/>
                <w:bCs w:val="0"/>
                <w:caps w:val="0"/>
                <w:color w:val="auto"/>
                <w:sz w:val="16"/>
                <w:szCs w:val="16"/>
                <w:lang w:val="en-US"/>
              </w:rPr>
              <w:t xml:space="preserve"> cluster ties</w:t>
            </w:r>
          </w:p>
        </w:tc>
        <w:tc>
          <w:tcPr>
            <w:tcW w:w="822" w:type="dxa"/>
            <w:tcBorders>
              <w:right w:val="nil"/>
            </w:tcBorders>
            <w:shd w:val="clear" w:color="auto" w:fill="FFFFFF" w:themeFill="background1"/>
            <w:vAlign w:val="center"/>
          </w:tcPr>
          <w:p w14:paraId="388B0E87"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67D32F67"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tcBorders>
              <w:right w:val="nil"/>
            </w:tcBorders>
            <w:shd w:val="clear" w:color="auto" w:fill="FFFFFF" w:themeFill="background1"/>
            <w:vAlign w:val="center"/>
          </w:tcPr>
          <w:p w14:paraId="26531193" w14:textId="53D07C3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JP, KR</w:t>
            </w:r>
          </w:p>
        </w:tc>
        <w:tc>
          <w:tcPr>
            <w:tcW w:w="822" w:type="dxa"/>
            <w:tcBorders>
              <w:left w:val="nil"/>
            </w:tcBorders>
            <w:shd w:val="clear" w:color="auto" w:fill="FFFFFF" w:themeFill="background1"/>
            <w:vAlign w:val="center"/>
          </w:tcPr>
          <w:p w14:paraId="663AB054" w14:textId="7267FEF9"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DK, IE, NO, SE</w:t>
            </w:r>
          </w:p>
        </w:tc>
        <w:tc>
          <w:tcPr>
            <w:tcW w:w="823" w:type="dxa"/>
            <w:shd w:val="clear" w:color="auto" w:fill="FFFFFF" w:themeFill="background1"/>
            <w:vAlign w:val="center"/>
          </w:tcPr>
          <w:p w14:paraId="748B75EE" w14:textId="1AAD9E28"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FR, UK, IL, SI, SK</w:t>
            </w:r>
          </w:p>
        </w:tc>
        <w:tc>
          <w:tcPr>
            <w:tcW w:w="822" w:type="dxa"/>
            <w:shd w:val="clear" w:color="auto" w:fill="FFFFFF" w:themeFill="background1"/>
            <w:vAlign w:val="center"/>
          </w:tcPr>
          <w:p w14:paraId="778283FB" w14:textId="50920D4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5B0B88E3"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3071E">
              <w:rPr>
                <w:color w:val="auto"/>
                <w:sz w:val="16"/>
                <w:szCs w:val="16"/>
              </w:rPr>
              <w:t>AU, BE</w:t>
            </w:r>
          </w:p>
          <w:p w14:paraId="650E2F83" w14:textId="648F52D1" w:rsidR="00F92878" w:rsidRPr="00F92878"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3071E">
              <w:rPr>
                <w:color w:val="auto"/>
                <w:sz w:val="16"/>
                <w:szCs w:val="16"/>
              </w:rPr>
              <w:t>CH, EE, LU, NL, NZ, SK, SI</w:t>
            </w:r>
          </w:p>
        </w:tc>
        <w:tc>
          <w:tcPr>
            <w:tcW w:w="822" w:type="dxa"/>
            <w:shd w:val="clear" w:color="auto" w:fill="FFFFFF" w:themeFill="background1"/>
            <w:vAlign w:val="center"/>
          </w:tcPr>
          <w:p w14:paraId="7321CD83" w14:textId="70AE812F" w:rsidR="00F92878" w:rsidRPr="00F92878"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p>
        </w:tc>
        <w:tc>
          <w:tcPr>
            <w:tcW w:w="823" w:type="dxa"/>
            <w:shd w:val="clear" w:color="auto" w:fill="FFFFFF" w:themeFill="background1"/>
            <w:vAlign w:val="center"/>
          </w:tcPr>
          <w:p w14:paraId="062F5536" w14:textId="501BE272"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FR, UK, US</w:t>
            </w:r>
          </w:p>
        </w:tc>
      </w:tr>
      <w:tr w:rsidR="00F92878" w:rsidRPr="00B33E18" w14:paraId="467E2D3E" w14:textId="77777777" w:rsidTr="00F92878">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42F7CAC1" w14:textId="7269C759" w:rsidR="00F92878" w:rsidRDefault="00F92878" w:rsidP="00F92878">
            <w:pPr>
              <w:spacing w:line="276" w:lineRule="auto"/>
              <w:rPr>
                <w:color w:val="auto"/>
                <w:sz w:val="16"/>
                <w:szCs w:val="16"/>
                <w:lang w:val="en-US"/>
              </w:rPr>
            </w:pPr>
            <w:r w:rsidRPr="00C3071E">
              <w:rPr>
                <w:b w:val="0"/>
                <w:bCs w:val="0"/>
                <w:caps w:val="0"/>
                <w:color w:val="auto"/>
                <w:sz w:val="16"/>
                <w:szCs w:val="16"/>
                <w:lang w:val="en-US"/>
              </w:rPr>
              <w:t xml:space="preserve">Strongest tie </w:t>
            </w:r>
          </w:p>
          <w:p w14:paraId="3426FE83" w14:textId="5A12DD44" w:rsidR="00F92878" w:rsidRPr="00C3071E" w:rsidRDefault="00F92878" w:rsidP="00F92878">
            <w:pPr>
              <w:spacing w:line="276" w:lineRule="auto"/>
              <w:rPr>
                <w:b w:val="0"/>
                <w:bCs w:val="0"/>
                <w:caps w:val="0"/>
                <w:color w:val="auto"/>
                <w:sz w:val="16"/>
                <w:szCs w:val="16"/>
                <w:lang w:val="en-US"/>
              </w:rPr>
            </w:pPr>
            <w:r w:rsidRPr="00C3071E">
              <w:rPr>
                <w:b w:val="0"/>
                <w:bCs w:val="0"/>
                <w:caps w:val="0"/>
                <w:color w:val="auto"/>
                <w:sz w:val="16"/>
                <w:szCs w:val="16"/>
                <w:lang w:val="en-US"/>
              </w:rPr>
              <w:t xml:space="preserve">in </w:t>
            </w:r>
            <w:r>
              <w:rPr>
                <w:b w:val="0"/>
                <w:bCs w:val="0"/>
                <w:caps w:val="0"/>
                <w:color w:val="auto"/>
                <w:sz w:val="16"/>
                <w:szCs w:val="16"/>
                <w:lang w:val="en-US"/>
              </w:rPr>
              <w:t xml:space="preserve">full </w:t>
            </w:r>
            <w:r w:rsidRPr="00C3071E">
              <w:rPr>
                <w:b w:val="0"/>
                <w:bCs w:val="0"/>
                <w:caps w:val="0"/>
                <w:color w:val="auto"/>
                <w:sz w:val="16"/>
                <w:szCs w:val="16"/>
                <w:lang w:val="en-US"/>
              </w:rPr>
              <w:t>cluster</w:t>
            </w:r>
          </w:p>
        </w:tc>
        <w:tc>
          <w:tcPr>
            <w:tcW w:w="822" w:type="dxa"/>
            <w:tcBorders>
              <w:right w:val="nil"/>
            </w:tcBorders>
            <w:shd w:val="clear" w:color="auto" w:fill="FFFFFF" w:themeFill="background1"/>
            <w:vAlign w:val="center"/>
          </w:tcPr>
          <w:p w14:paraId="5F64BDDB"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LV_PL</w:t>
            </w:r>
          </w:p>
          <w:p w14:paraId="5BBDFF2A" w14:textId="36D45CA4"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1,0)</w:t>
            </w:r>
          </w:p>
        </w:tc>
        <w:tc>
          <w:tcPr>
            <w:tcW w:w="822" w:type="dxa"/>
            <w:shd w:val="clear" w:color="auto" w:fill="FFFFFF" w:themeFill="background1"/>
            <w:vAlign w:val="center"/>
          </w:tcPr>
          <w:p w14:paraId="04B3D3CF"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FI_DE</w:t>
            </w:r>
          </w:p>
          <w:p w14:paraId="2BAF885C" w14:textId="01D16154"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0.94)</w:t>
            </w:r>
          </w:p>
        </w:tc>
        <w:tc>
          <w:tcPr>
            <w:tcW w:w="822" w:type="dxa"/>
            <w:tcBorders>
              <w:right w:val="nil"/>
            </w:tcBorders>
            <w:shd w:val="clear" w:color="auto" w:fill="FFFFFF" w:themeFill="background1"/>
            <w:vAlign w:val="center"/>
          </w:tcPr>
          <w:p w14:paraId="003A3C66"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DK_IE (1,0)</w:t>
            </w:r>
          </w:p>
          <w:p w14:paraId="552BD68B"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DK_NO (1,0)</w:t>
            </w:r>
          </w:p>
          <w:p w14:paraId="0DD262E6"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DK_SE (1,0)</w:t>
            </w:r>
          </w:p>
          <w:p w14:paraId="5B28CF98"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IE_NO (1,0)</w:t>
            </w:r>
          </w:p>
          <w:p w14:paraId="47B0E358"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lastRenderedPageBreak/>
              <w:t>IE_SE (1,0)</w:t>
            </w:r>
          </w:p>
          <w:p w14:paraId="3C40E577" w14:textId="680E7ABD"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NO_SE (1,0)</w:t>
            </w:r>
          </w:p>
        </w:tc>
        <w:tc>
          <w:tcPr>
            <w:tcW w:w="822" w:type="dxa"/>
            <w:tcBorders>
              <w:left w:val="nil"/>
            </w:tcBorders>
            <w:shd w:val="clear" w:color="auto" w:fill="FFFFFF" w:themeFill="background1"/>
            <w:vAlign w:val="center"/>
          </w:tcPr>
          <w:p w14:paraId="11991636"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lastRenderedPageBreak/>
              <w:t>JP_KR</w:t>
            </w:r>
          </w:p>
          <w:p w14:paraId="56FEB058" w14:textId="38F5D981"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0.94)</w:t>
            </w:r>
          </w:p>
        </w:tc>
        <w:tc>
          <w:tcPr>
            <w:tcW w:w="823" w:type="dxa"/>
            <w:shd w:val="clear" w:color="auto" w:fill="FFFFFF" w:themeFill="background1"/>
            <w:vAlign w:val="center"/>
          </w:tcPr>
          <w:p w14:paraId="03C00820" w14:textId="4AA5F311"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LU_NL (1,0)</w:t>
            </w:r>
          </w:p>
        </w:tc>
        <w:tc>
          <w:tcPr>
            <w:tcW w:w="822" w:type="dxa"/>
            <w:shd w:val="clear" w:color="auto" w:fill="FFFFFF" w:themeFill="background1"/>
            <w:vAlign w:val="center"/>
          </w:tcPr>
          <w:p w14:paraId="629BF150" w14:textId="428460D3"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S</w:t>
            </w:r>
            <w:r w:rsidR="005B0787">
              <w:rPr>
                <w:color w:val="auto"/>
                <w:sz w:val="16"/>
                <w:szCs w:val="16"/>
                <w:lang w:val="en-US"/>
              </w:rPr>
              <w:t>I</w:t>
            </w:r>
            <w:r w:rsidRPr="00C3071E">
              <w:rPr>
                <w:color w:val="auto"/>
                <w:sz w:val="16"/>
                <w:szCs w:val="16"/>
                <w:lang w:val="en-US"/>
              </w:rPr>
              <w:t>_S</w:t>
            </w:r>
            <w:r w:rsidR="005B0787">
              <w:rPr>
                <w:color w:val="auto"/>
                <w:sz w:val="16"/>
                <w:szCs w:val="16"/>
                <w:lang w:val="en-US"/>
              </w:rPr>
              <w:t>K</w:t>
            </w:r>
          </w:p>
          <w:p w14:paraId="1596BAB5" w14:textId="138564CE"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0.72)</w:t>
            </w:r>
          </w:p>
        </w:tc>
        <w:tc>
          <w:tcPr>
            <w:tcW w:w="822" w:type="dxa"/>
            <w:shd w:val="clear" w:color="auto" w:fill="FFFFFF" w:themeFill="background1"/>
            <w:vAlign w:val="center"/>
          </w:tcPr>
          <w:p w14:paraId="6968FA68"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ES_US</w:t>
            </w:r>
          </w:p>
          <w:p w14:paraId="5285647B" w14:textId="7B5B69DA"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0.94)</w:t>
            </w:r>
          </w:p>
        </w:tc>
        <w:tc>
          <w:tcPr>
            <w:tcW w:w="822" w:type="dxa"/>
            <w:shd w:val="clear" w:color="auto" w:fill="FFFFFF" w:themeFill="background1"/>
            <w:vAlign w:val="center"/>
          </w:tcPr>
          <w:p w14:paraId="3C842BBA" w14:textId="719EE234"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358E4754"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r w:rsidR="00F92878" w:rsidRPr="007A31D0" w14:paraId="55414D44" w14:textId="77777777" w:rsidTr="00F92878">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719A8F6B" w14:textId="67E8B7DE" w:rsidR="00F92878" w:rsidRPr="00C3071E" w:rsidRDefault="00F92878" w:rsidP="00F92878">
            <w:pPr>
              <w:spacing w:line="276" w:lineRule="auto"/>
              <w:rPr>
                <w:b w:val="0"/>
                <w:bCs w:val="0"/>
                <w:caps w:val="0"/>
                <w:color w:val="auto"/>
                <w:sz w:val="16"/>
                <w:szCs w:val="16"/>
                <w:lang w:val="en-US"/>
              </w:rPr>
            </w:pPr>
            <w:r w:rsidRPr="00C3071E">
              <w:rPr>
                <w:b w:val="0"/>
                <w:bCs w:val="0"/>
                <w:caps w:val="0"/>
                <w:color w:val="auto"/>
                <w:sz w:val="16"/>
                <w:szCs w:val="16"/>
                <w:lang w:val="en-US"/>
              </w:rPr>
              <w:t>≥</w:t>
            </w:r>
            <w:r>
              <w:rPr>
                <w:b w:val="0"/>
                <w:bCs w:val="0"/>
                <w:caps w:val="0"/>
                <w:color w:val="auto"/>
                <w:sz w:val="16"/>
                <w:szCs w:val="16"/>
                <w:lang w:val="en-US"/>
              </w:rPr>
              <w:t xml:space="preserve"> </w:t>
            </w:r>
            <w:r w:rsidRPr="00C3071E">
              <w:rPr>
                <w:b w:val="0"/>
                <w:bCs w:val="0"/>
                <w:caps w:val="0"/>
                <w:color w:val="auto"/>
                <w:sz w:val="16"/>
                <w:szCs w:val="16"/>
                <w:lang w:val="en-US"/>
              </w:rPr>
              <w:t>0</w:t>
            </w:r>
            <w:r>
              <w:rPr>
                <w:b w:val="0"/>
                <w:bCs w:val="0"/>
                <w:caps w:val="0"/>
                <w:color w:val="auto"/>
                <w:sz w:val="16"/>
                <w:szCs w:val="16"/>
                <w:lang w:val="en-US"/>
              </w:rPr>
              <w:t>.</w:t>
            </w:r>
            <w:r w:rsidRPr="00C3071E">
              <w:rPr>
                <w:b w:val="0"/>
                <w:bCs w:val="0"/>
                <w:caps w:val="0"/>
                <w:color w:val="auto"/>
                <w:sz w:val="16"/>
                <w:szCs w:val="16"/>
                <w:lang w:val="en-US"/>
              </w:rPr>
              <w:t>9</w:t>
            </w:r>
            <w:r>
              <w:rPr>
                <w:b w:val="0"/>
                <w:bCs w:val="0"/>
                <w:caps w:val="0"/>
                <w:color w:val="auto"/>
                <w:sz w:val="16"/>
                <w:szCs w:val="16"/>
                <w:lang w:val="en-US"/>
              </w:rPr>
              <w:t xml:space="preserve"> cluster ties</w:t>
            </w:r>
          </w:p>
        </w:tc>
        <w:tc>
          <w:tcPr>
            <w:tcW w:w="822" w:type="dxa"/>
            <w:tcBorders>
              <w:right w:val="nil"/>
            </w:tcBorders>
            <w:shd w:val="clear" w:color="auto" w:fill="FFFFFF" w:themeFill="background1"/>
            <w:vAlign w:val="center"/>
          </w:tcPr>
          <w:p w14:paraId="0BF2D081" w14:textId="77777777" w:rsidR="00F92878" w:rsidRPr="00B6557F"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B6557F">
              <w:rPr>
                <w:color w:val="auto"/>
                <w:sz w:val="16"/>
                <w:szCs w:val="16"/>
                <w:lang w:val="en-US"/>
              </w:rPr>
              <w:t>CZ_LV</w:t>
            </w:r>
          </w:p>
          <w:p w14:paraId="7D359EEE"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CZ_PL LV_PL</w:t>
            </w:r>
          </w:p>
          <w:p w14:paraId="5AEFAAD8"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40BD62B7" w14:textId="588F7EAC"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rPr>
              <w:t>FI_DE</w:t>
            </w:r>
          </w:p>
        </w:tc>
        <w:tc>
          <w:tcPr>
            <w:tcW w:w="822" w:type="dxa"/>
            <w:tcBorders>
              <w:right w:val="nil"/>
            </w:tcBorders>
            <w:shd w:val="clear" w:color="auto" w:fill="FFFFFF" w:themeFill="background1"/>
            <w:vAlign w:val="center"/>
          </w:tcPr>
          <w:p w14:paraId="0E87815A"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DK_IE</w:t>
            </w:r>
          </w:p>
          <w:p w14:paraId="7F7A0141"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DK_NO</w:t>
            </w:r>
          </w:p>
          <w:p w14:paraId="068F1739"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DK_SE</w:t>
            </w:r>
          </w:p>
          <w:p w14:paraId="3A7A9BE1"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IE_NO</w:t>
            </w:r>
          </w:p>
          <w:p w14:paraId="0CBAED18"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IE_SE</w:t>
            </w:r>
          </w:p>
          <w:p w14:paraId="162B449A" w14:textId="7A2669D6"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NO_SE</w:t>
            </w:r>
          </w:p>
        </w:tc>
        <w:tc>
          <w:tcPr>
            <w:tcW w:w="822" w:type="dxa"/>
            <w:tcBorders>
              <w:left w:val="nil"/>
            </w:tcBorders>
            <w:shd w:val="clear" w:color="auto" w:fill="FFFFFF" w:themeFill="background1"/>
            <w:vAlign w:val="center"/>
          </w:tcPr>
          <w:p w14:paraId="7B399CC1" w14:textId="5B6ABEC5"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JP_KR</w:t>
            </w:r>
          </w:p>
        </w:tc>
        <w:tc>
          <w:tcPr>
            <w:tcW w:w="823" w:type="dxa"/>
            <w:shd w:val="clear" w:color="auto" w:fill="FFFFFF" w:themeFill="background1"/>
            <w:vAlign w:val="center"/>
          </w:tcPr>
          <w:p w14:paraId="2925857A"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BE_LU</w:t>
            </w:r>
          </w:p>
          <w:p w14:paraId="1F7E611B"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BE_NL</w:t>
            </w:r>
          </w:p>
          <w:p w14:paraId="4E5FFCBC" w14:textId="77777777" w:rsidR="00F92878" w:rsidRPr="00B6557F"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B6557F">
              <w:rPr>
                <w:color w:val="auto"/>
                <w:sz w:val="16"/>
                <w:szCs w:val="16"/>
                <w:lang w:val="en-US"/>
              </w:rPr>
              <w:t>LU</w:t>
            </w:r>
            <w:r w:rsidRPr="00C3071E">
              <w:rPr>
                <w:color w:val="auto"/>
                <w:sz w:val="16"/>
                <w:szCs w:val="16"/>
                <w:lang w:val="en-US"/>
              </w:rPr>
              <w:t>_</w:t>
            </w:r>
            <w:r w:rsidRPr="00B6557F">
              <w:rPr>
                <w:color w:val="auto"/>
                <w:sz w:val="16"/>
                <w:szCs w:val="16"/>
                <w:lang w:val="en-US"/>
              </w:rPr>
              <w:t>CH</w:t>
            </w:r>
          </w:p>
          <w:p w14:paraId="536F8D6A"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LU_NL</w:t>
            </w:r>
          </w:p>
          <w:p w14:paraId="7CDB0949" w14:textId="79910288"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NL_CH</w:t>
            </w:r>
          </w:p>
        </w:tc>
        <w:tc>
          <w:tcPr>
            <w:tcW w:w="822" w:type="dxa"/>
            <w:shd w:val="clear" w:color="auto" w:fill="FFFFFF" w:themeFill="background1"/>
            <w:vAlign w:val="center"/>
          </w:tcPr>
          <w:p w14:paraId="588F1BD4" w14:textId="7714BC52"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052B8A1B" w14:textId="7CF8DCFB"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3071E">
              <w:rPr>
                <w:color w:val="auto"/>
                <w:sz w:val="16"/>
                <w:szCs w:val="16"/>
                <w:lang w:val="en-US"/>
              </w:rPr>
              <w:t>ES_US</w:t>
            </w:r>
          </w:p>
        </w:tc>
        <w:tc>
          <w:tcPr>
            <w:tcW w:w="822" w:type="dxa"/>
            <w:shd w:val="clear" w:color="auto" w:fill="FFFFFF" w:themeFill="background1"/>
            <w:vAlign w:val="center"/>
          </w:tcPr>
          <w:p w14:paraId="08BC9579" w14:textId="7758E816"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45BF0558" w14:textId="77777777" w:rsidR="00F92878" w:rsidRPr="00C3071E" w:rsidRDefault="00F92878" w:rsidP="00F92878">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r>
      <w:tr w:rsidR="00F92878" w:rsidRPr="007A31D0" w14:paraId="1CD166CA" w14:textId="77777777" w:rsidTr="00F92878">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bottom w:val="single" w:sz="12" w:space="0" w:color="auto"/>
            </w:tcBorders>
            <w:shd w:val="clear" w:color="auto" w:fill="FFFFFF" w:themeFill="background1"/>
            <w:vAlign w:val="center"/>
          </w:tcPr>
          <w:p w14:paraId="46EF7CF2" w14:textId="77777777" w:rsidR="00F92878" w:rsidRDefault="00F92878" w:rsidP="00F92878">
            <w:pPr>
              <w:spacing w:line="276" w:lineRule="auto"/>
              <w:rPr>
                <w:color w:val="auto"/>
                <w:sz w:val="16"/>
                <w:szCs w:val="16"/>
                <w:lang w:val="en-US"/>
              </w:rPr>
            </w:pPr>
            <w:r>
              <w:rPr>
                <w:b w:val="0"/>
                <w:bCs w:val="0"/>
                <w:caps w:val="0"/>
                <w:color w:val="auto"/>
                <w:sz w:val="16"/>
                <w:szCs w:val="16"/>
                <w:lang w:val="en-US"/>
              </w:rPr>
              <w:t>#</w:t>
            </w:r>
            <w:r w:rsidRPr="00C3071E">
              <w:rPr>
                <w:b w:val="0"/>
                <w:bCs w:val="0"/>
                <w:caps w:val="0"/>
                <w:color w:val="auto"/>
                <w:sz w:val="16"/>
                <w:szCs w:val="16"/>
                <w:lang w:val="en-US"/>
              </w:rPr>
              <w:t xml:space="preserve"> of ties in </w:t>
            </w:r>
          </w:p>
          <w:p w14:paraId="453E1C1E" w14:textId="05AFDE4A" w:rsidR="00F92878" w:rsidRPr="00C3071E" w:rsidRDefault="00F92878" w:rsidP="00F92878">
            <w:pPr>
              <w:spacing w:line="276" w:lineRule="auto"/>
              <w:rPr>
                <w:color w:val="auto"/>
                <w:sz w:val="16"/>
                <w:szCs w:val="16"/>
                <w:lang w:val="en-US"/>
              </w:rPr>
            </w:pPr>
            <w:r w:rsidRPr="00C3071E">
              <w:rPr>
                <w:b w:val="0"/>
                <w:bCs w:val="0"/>
                <w:caps w:val="0"/>
                <w:color w:val="auto"/>
                <w:sz w:val="16"/>
                <w:szCs w:val="16"/>
                <w:lang w:val="en-US"/>
              </w:rPr>
              <w:t>full cluster</w:t>
            </w:r>
          </w:p>
        </w:tc>
        <w:tc>
          <w:tcPr>
            <w:tcW w:w="822" w:type="dxa"/>
            <w:tcBorders>
              <w:bottom w:val="single" w:sz="12" w:space="0" w:color="auto"/>
              <w:right w:val="nil"/>
            </w:tcBorders>
            <w:shd w:val="clear" w:color="auto" w:fill="FFFFFF" w:themeFill="background1"/>
            <w:vAlign w:val="center"/>
          </w:tcPr>
          <w:p w14:paraId="5CACE412" w14:textId="0D1F07E6"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3/3</w:t>
            </w:r>
          </w:p>
        </w:tc>
        <w:tc>
          <w:tcPr>
            <w:tcW w:w="822" w:type="dxa"/>
            <w:tcBorders>
              <w:bottom w:val="single" w:sz="12" w:space="0" w:color="auto"/>
            </w:tcBorders>
            <w:shd w:val="clear" w:color="auto" w:fill="FFFFFF" w:themeFill="background1"/>
            <w:vAlign w:val="center"/>
          </w:tcPr>
          <w:p w14:paraId="36F99DA9" w14:textId="13FB7E4E"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1/1</w:t>
            </w:r>
          </w:p>
        </w:tc>
        <w:tc>
          <w:tcPr>
            <w:tcW w:w="822" w:type="dxa"/>
            <w:tcBorders>
              <w:bottom w:val="single" w:sz="12" w:space="0" w:color="auto"/>
              <w:right w:val="nil"/>
            </w:tcBorders>
            <w:shd w:val="clear" w:color="auto" w:fill="FFFFFF" w:themeFill="background1"/>
            <w:vAlign w:val="center"/>
          </w:tcPr>
          <w:p w14:paraId="5D9BBB58" w14:textId="2EB738D2"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6/6</w:t>
            </w:r>
          </w:p>
        </w:tc>
        <w:tc>
          <w:tcPr>
            <w:tcW w:w="822" w:type="dxa"/>
            <w:tcBorders>
              <w:left w:val="nil"/>
              <w:bottom w:val="single" w:sz="12" w:space="0" w:color="auto"/>
            </w:tcBorders>
            <w:shd w:val="clear" w:color="auto" w:fill="FFFFFF" w:themeFill="background1"/>
            <w:vAlign w:val="center"/>
          </w:tcPr>
          <w:p w14:paraId="7AC992BF" w14:textId="4B1B123E"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1/1</w:t>
            </w:r>
          </w:p>
        </w:tc>
        <w:tc>
          <w:tcPr>
            <w:tcW w:w="823" w:type="dxa"/>
            <w:tcBorders>
              <w:bottom w:val="single" w:sz="12" w:space="0" w:color="auto"/>
            </w:tcBorders>
            <w:shd w:val="clear" w:color="auto" w:fill="FFFFFF" w:themeFill="background1"/>
            <w:vAlign w:val="center"/>
          </w:tcPr>
          <w:p w14:paraId="220FA026" w14:textId="6897B1A8"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10/10</w:t>
            </w:r>
          </w:p>
        </w:tc>
        <w:tc>
          <w:tcPr>
            <w:tcW w:w="822" w:type="dxa"/>
            <w:tcBorders>
              <w:bottom w:val="single" w:sz="12" w:space="0" w:color="auto"/>
            </w:tcBorders>
            <w:shd w:val="clear" w:color="auto" w:fill="FFFFFF" w:themeFill="background1"/>
            <w:vAlign w:val="center"/>
          </w:tcPr>
          <w:p w14:paraId="4C7FA7E6" w14:textId="7F78E509"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1/1</w:t>
            </w:r>
          </w:p>
        </w:tc>
        <w:tc>
          <w:tcPr>
            <w:tcW w:w="822" w:type="dxa"/>
            <w:tcBorders>
              <w:bottom w:val="single" w:sz="12" w:space="0" w:color="auto"/>
            </w:tcBorders>
            <w:shd w:val="clear" w:color="auto" w:fill="FFFFFF" w:themeFill="background1"/>
            <w:vAlign w:val="center"/>
          </w:tcPr>
          <w:p w14:paraId="5858F114" w14:textId="72429512"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3071E">
              <w:rPr>
                <w:color w:val="auto"/>
                <w:sz w:val="16"/>
                <w:szCs w:val="16"/>
                <w:lang w:val="en-US"/>
              </w:rPr>
              <w:t>9/10</w:t>
            </w:r>
          </w:p>
        </w:tc>
        <w:tc>
          <w:tcPr>
            <w:tcW w:w="822" w:type="dxa"/>
            <w:tcBorders>
              <w:bottom w:val="single" w:sz="12" w:space="0" w:color="auto"/>
            </w:tcBorders>
            <w:shd w:val="clear" w:color="auto" w:fill="FFFFFF" w:themeFill="background1"/>
            <w:vAlign w:val="center"/>
          </w:tcPr>
          <w:p w14:paraId="6654C2F4" w14:textId="28CC964B"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tcBorders>
              <w:bottom w:val="single" w:sz="12" w:space="0" w:color="auto"/>
            </w:tcBorders>
            <w:shd w:val="clear" w:color="auto" w:fill="FFFFFF" w:themeFill="background1"/>
            <w:vAlign w:val="center"/>
          </w:tcPr>
          <w:p w14:paraId="5CC7F76F" w14:textId="77777777" w:rsidR="00F92878" w:rsidRPr="00C3071E" w:rsidRDefault="00F92878" w:rsidP="00F92878">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bl>
    <w:p w14:paraId="3AC50A44" w14:textId="7212EF54" w:rsidR="00621B1A" w:rsidRDefault="00184E5A" w:rsidP="00621B1A">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The first cluster consist of Czech Republic, Latvia, and Poland </w:t>
      </w:r>
      <w:r w:rsidR="00621B1A">
        <w:rPr>
          <w:rFonts w:eastAsiaTheme="minorHAnsi"/>
          <w:iCs/>
          <w:color w:val="auto"/>
          <w:szCs w:val="18"/>
          <w:lang w:val="en-US"/>
        </w:rPr>
        <w:t xml:space="preserve">who </w:t>
      </w:r>
      <w:r w:rsidRPr="00184E5A">
        <w:rPr>
          <w:rFonts w:eastAsiaTheme="minorHAnsi"/>
          <w:iCs/>
          <w:color w:val="auto"/>
          <w:szCs w:val="18"/>
          <w:lang w:val="en-US"/>
        </w:rPr>
        <w:t>form a distinct and highly consistent cluster, with all ties between these cou</w:t>
      </w:r>
      <w:r w:rsidR="00264EB7">
        <w:rPr>
          <w:rFonts w:eastAsiaTheme="minorHAnsi"/>
          <w:iCs/>
          <w:color w:val="auto"/>
          <w:szCs w:val="18"/>
          <w:lang w:val="en-US"/>
        </w:rPr>
        <w:t>ntries &gt; 90%. No other country</w:t>
      </w:r>
      <w:r w:rsidRPr="00184E5A">
        <w:rPr>
          <w:rFonts w:eastAsiaTheme="minorHAnsi"/>
          <w:iCs/>
          <w:color w:val="auto"/>
          <w:szCs w:val="18"/>
          <w:lang w:val="en-US"/>
        </w:rPr>
        <w:t xml:space="preserve"> has a partial membership in this cluster. </w:t>
      </w:r>
    </w:p>
    <w:p w14:paraId="4BED8698" w14:textId="37D677EA" w:rsidR="00184E5A" w:rsidRPr="00184E5A" w:rsidRDefault="00184E5A" w:rsidP="00621B1A">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Finland</w:t>
      </w:r>
      <w:r w:rsidR="001C01E8">
        <w:rPr>
          <w:rFonts w:eastAsiaTheme="minorHAnsi"/>
          <w:iCs/>
          <w:color w:val="auto"/>
          <w:szCs w:val="18"/>
          <w:lang w:val="en-US"/>
        </w:rPr>
        <w:t xml:space="preserve"> and </w:t>
      </w:r>
      <w:r w:rsidRPr="00184E5A">
        <w:rPr>
          <w:rFonts w:eastAsiaTheme="minorHAnsi"/>
          <w:iCs/>
          <w:color w:val="auto"/>
          <w:szCs w:val="18"/>
          <w:lang w:val="en-US"/>
        </w:rPr>
        <w:t>Germany</w:t>
      </w:r>
      <w:r w:rsidR="00621B1A">
        <w:rPr>
          <w:rFonts w:eastAsiaTheme="minorHAnsi"/>
          <w:iCs/>
          <w:color w:val="auto"/>
          <w:szCs w:val="18"/>
          <w:lang w:val="en-US"/>
        </w:rPr>
        <w:t xml:space="preserve"> </w:t>
      </w:r>
      <w:r w:rsidRPr="00184E5A">
        <w:rPr>
          <w:rFonts w:eastAsiaTheme="minorHAnsi"/>
          <w:iCs/>
          <w:color w:val="auto"/>
          <w:szCs w:val="18"/>
          <w:lang w:val="en-US"/>
        </w:rPr>
        <w:t>form a</w:t>
      </w:r>
      <w:r w:rsidR="001C01E8">
        <w:rPr>
          <w:rFonts w:eastAsiaTheme="minorHAnsi"/>
          <w:iCs/>
          <w:color w:val="auto"/>
          <w:szCs w:val="18"/>
          <w:lang w:val="en-US"/>
        </w:rPr>
        <w:t>nother</w:t>
      </w:r>
      <w:r w:rsidRPr="00184E5A">
        <w:rPr>
          <w:rFonts w:eastAsiaTheme="minorHAnsi"/>
          <w:iCs/>
          <w:color w:val="auto"/>
          <w:szCs w:val="18"/>
          <w:lang w:val="en-US"/>
        </w:rPr>
        <w:t xml:space="preserve"> distinct cluster, ending up in the same cluster solution in 94%</w:t>
      </w:r>
      <w:ins w:id="811" w:author="Philipp Alexander Linden" w:date="2020-06-29T17:32:00Z">
        <w:r w:rsidR="00621B1A">
          <w:rPr>
            <w:rFonts w:eastAsiaTheme="minorHAnsi"/>
            <w:iCs/>
            <w:color w:val="auto"/>
            <w:szCs w:val="18"/>
            <w:lang w:val="en-US"/>
          </w:rPr>
          <w:t xml:space="preserve"> </w:t>
        </w:r>
        <w:commentRangeStart w:id="812"/>
        <w:r w:rsidR="00621B1A">
          <w:rPr>
            <w:rFonts w:eastAsiaTheme="minorHAnsi"/>
            <w:iCs/>
            <w:color w:val="auto"/>
            <w:szCs w:val="18"/>
            <w:lang w:val="en-US"/>
          </w:rPr>
          <w:t>of performed anal</w:t>
        </w:r>
      </w:ins>
      <w:ins w:id="813" w:author="Philipp Alexander Linden" w:date="2020-06-29T17:33:00Z">
        <w:r w:rsidR="00621B1A">
          <w:rPr>
            <w:rFonts w:eastAsiaTheme="minorHAnsi"/>
            <w:iCs/>
            <w:color w:val="auto"/>
            <w:szCs w:val="18"/>
            <w:lang w:val="en-US"/>
          </w:rPr>
          <w:t>ysis</w:t>
        </w:r>
      </w:ins>
      <w:commentRangeEnd w:id="812"/>
      <w:r w:rsidR="00264EB7">
        <w:rPr>
          <w:rStyle w:val="Kommentarzeichen"/>
        </w:rPr>
        <w:commentReference w:id="812"/>
      </w:r>
      <w:r w:rsidRPr="00184E5A">
        <w:rPr>
          <w:rFonts w:eastAsiaTheme="minorHAnsi"/>
          <w:iCs/>
          <w:color w:val="auto"/>
          <w:szCs w:val="18"/>
          <w:lang w:val="en-US"/>
        </w:rPr>
        <w:t xml:space="preserve">. </w:t>
      </w:r>
      <w:r w:rsidR="00621B1A">
        <w:rPr>
          <w:rFonts w:eastAsiaTheme="minorHAnsi"/>
          <w:iCs/>
          <w:color w:val="auto"/>
          <w:szCs w:val="18"/>
          <w:lang w:val="en-US"/>
        </w:rPr>
        <w:t>Both countries</w:t>
      </w:r>
      <w:r w:rsidRPr="00184E5A">
        <w:rPr>
          <w:rFonts w:eastAsiaTheme="minorHAnsi"/>
          <w:iCs/>
          <w:color w:val="auto"/>
          <w:szCs w:val="18"/>
          <w:lang w:val="en-US"/>
        </w:rPr>
        <w:t xml:space="preserve"> do not have </w:t>
      </w:r>
      <w:r w:rsidR="00621B1A">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sidR="00621B1A">
        <w:rPr>
          <w:rFonts w:eastAsiaTheme="minorHAnsi"/>
          <w:iCs/>
          <w:color w:val="auto"/>
          <w:szCs w:val="18"/>
          <w:lang w:val="en-US"/>
        </w:rPr>
        <w:t>s</w:t>
      </w:r>
      <w:r w:rsidRPr="00184E5A">
        <w:rPr>
          <w:rFonts w:eastAsiaTheme="minorHAnsi"/>
          <w:iCs/>
          <w:color w:val="auto"/>
          <w:szCs w:val="18"/>
          <w:lang w:val="en-US"/>
        </w:rPr>
        <w:t>.</w:t>
      </w:r>
    </w:p>
    <w:p w14:paraId="7BAC1CB3" w14:textId="22E0DC12" w:rsidR="001C01E8" w:rsidRDefault="00184E5A" w:rsidP="00621B1A">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Denmark, Ireland, Norway</w:t>
      </w:r>
      <w:r w:rsidR="0077240A">
        <w:rPr>
          <w:rFonts w:eastAsiaTheme="minorHAnsi"/>
          <w:iCs/>
          <w:color w:val="auto"/>
          <w:szCs w:val="18"/>
          <w:lang w:val="en-US"/>
        </w:rPr>
        <w:t>,</w:t>
      </w:r>
      <w:r w:rsidR="001C01E8">
        <w:rPr>
          <w:rFonts w:eastAsiaTheme="minorHAnsi"/>
          <w:iCs/>
          <w:color w:val="auto"/>
          <w:szCs w:val="18"/>
          <w:lang w:val="en-US"/>
        </w:rPr>
        <w:t xml:space="preserve"> and </w:t>
      </w:r>
      <w:r w:rsidRPr="00184E5A">
        <w:rPr>
          <w:rFonts w:eastAsiaTheme="minorHAnsi"/>
          <w:iCs/>
          <w:color w:val="auto"/>
          <w:szCs w:val="18"/>
          <w:lang w:val="en-US"/>
        </w:rPr>
        <w:t>Sweden</w:t>
      </w:r>
      <w:r w:rsidR="001C01E8">
        <w:rPr>
          <w:rFonts w:eastAsiaTheme="minorHAnsi"/>
          <w:iCs/>
          <w:color w:val="auto"/>
          <w:szCs w:val="18"/>
          <w:lang w:val="en-US"/>
        </w:rPr>
        <w:t xml:space="preserve"> </w:t>
      </w:r>
      <w:r w:rsidRPr="00184E5A">
        <w:rPr>
          <w:rFonts w:eastAsiaTheme="minorHAnsi"/>
          <w:iCs/>
          <w:color w:val="auto"/>
          <w:szCs w:val="18"/>
          <w:lang w:val="en-US"/>
        </w:rPr>
        <w:t>show a high internal consistency</w:t>
      </w:r>
      <w:r w:rsidR="001C01E8">
        <w:rPr>
          <w:rFonts w:eastAsiaTheme="minorHAnsi"/>
          <w:iCs/>
          <w:color w:val="auto"/>
          <w:szCs w:val="18"/>
          <w:lang w:val="en-US"/>
        </w:rPr>
        <w:t xml:space="preserve">. </w:t>
      </w:r>
      <w:r w:rsidRPr="00184E5A">
        <w:rPr>
          <w:rFonts w:eastAsiaTheme="minorHAnsi"/>
          <w:iCs/>
          <w:color w:val="auto"/>
          <w:szCs w:val="18"/>
          <w:lang w:val="en-US"/>
        </w:rPr>
        <w:t xml:space="preserve">All countries can be found in the same cluster in all performed cluster analysis. </w:t>
      </w:r>
      <w:ins w:id="814" w:author="Philipp Alexander Linden" w:date="2020-06-29T17:38:00Z">
        <w:r w:rsidR="001C01E8">
          <w:rPr>
            <w:rFonts w:eastAsiaTheme="minorHAnsi"/>
            <w:iCs/>
            <w:color w:val="auto"/>
            <w:szCs w:val="18"/>
            <w:lang w:val="en-US"/>
          </w:rPr>
          <w:t xml:space="preserve">They join a partial membership with </w:t>
        </w:r>
        <w:commentRangeStart w:id="815"/>
        <w:r w:rsidR="001C01E8">
          <w:rPr>
            <w:rFonts w:eastAsiaTheme="minorHAnsi"/>
            <w:iCs/>
            <w:color w:val="auto"/>
            <w:szCs w:val="18"/>
            <w:lang w:val="en-US"/>
          </w:rPr>
          <w:t>cluster</w:t>
        </w:r>
      </w:ins>
      <w:commentRangeEnd w:id="815"/>
      <w:r w:rsidR="0077240A">
        <w:rPr>
          <w:rStyle w:val="Kommentarzeichen"/>
        </w:rPr>
        <w:commentReference w:id="815"/>
      </w:r>
      <w:ins w:id="816" w:author="Philipp Alexander Linden" w:date="2020-06-29T17:38:00Z">
        <w:r w:rsidR="001C01E8">
          <w:rPr>
            <w:rFonts w:eastAsiaTheme="minorHAnsi"/>
            <w:iCs/>
            <w:color w:val="auto"/>
            <w:szCs w:val="18"/>
            <w:lang w:val="en-US"/>
          </w:rPr>
          <w:t xml:space="preserve"> 4.</w:t>
        </w:r>
      </w:ins>
    </w:p>
    <w:p w14:paraId="7AA94CA0" w14:textId="63035AAC" w:rsidR="00621B1A" w:rsidRPr="001C01E8" w:rsidRDefault="00184E5A" w:rsidP="001C01E8">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ins w:id="817" w:author="Mareike Ariaans" w:date="2020-07-06T15:36:00Z">
        <w:r w:rsidR="0077240A">
          <w:rPr>
            <w:rFonts w:eastAsiaTheme="minorHAnsi"/>
            <w:iCs/>
            <w:color w:val="auto"/>
            <w:szCs w:val="18"/>
            <w:lang w:val="en-US"/>
          </w:rPr>
          <w:t xml:space="preserve">a </w:t>
        </w:r>
      </w:ins>
      <w:r w:rsidR="001C01E8">
        <w:rPr>
          <w:rFonts w:eastAsiaTheme="minorHAnsi"/>
          <w:iCs/>
          <w:color w:val="auto"/>
          <w:szCs w:val="18"/>
          <w:lang w:val="en-US"/>
        </w:rPr>
        <w:t>strong tie</w:t>
      </w:r>
      <w:del w:id="818" w:author="Mareike Ariaans" w:date="2020-07-06T15:36:00Z">
        <w:r w:rsidR="001C01E8" w:rsidDel="0077240A">
          <w:rPr>
            <w:rFonts w:eastAsiaTheme="minorHAnsi"/>
            <w:iCs/>
            <w:color w:val="auto"/>
            <w:szCs w:val="18"/>
            <w:lang w:val="en-US"/>
          </w:rPr>
          <w:delText>s</w:delText>
        </w:r>
      </w:del>
      <w:r w:rsidR="001C01E8">
        <w:rPr>
          <w:rFonts w:eastAsiaTheme="minorHAnsi"/>
          <w:iCs/>
          <w:color w:val="auto"/>
          <w:szCs w:val="18"/>
          <w:lang w:val="en-US"/>
        </w:rPr>
        <w:t xml:space="preserve"> among them</w:t>
      </w:r>
      <w:r w:rsidR="005B0787">
        <w:rPr>
          <w:rFonts w:eastAsiaTheme="minorHAnsi"/>
          <w:iCs/>
          <w:color w:val="auto"/>
          <w:szCs w:val="18"/>
          <w:lang w:val="en-US"/>
        </w:rPr>
        <w:t xml:space="preserve"> (94%)</w:t>
      </w:r>
      <w:r w:rsidR="001C01E8">
        <w:rPr>
          <w:rFonts w:eastAsiaTheme="minorHAnsi"/>
          <w:iCs/>
          <w:color w:val="auto"/>
          <w:szCs w:val="18"/>
          <w:lang w:val="en-US"/>
        </w:rPr>
        <w:t xml:space="preserve"> and join </w:t>
      </w:r>
      <w:r w:rsidRPr="00184E5A">
        <w:rPr>
          <w:rFonts w:eastAsiaTheme="minorHAnsi"/>
          <w:iCs/>
          <w:color w:val="auto"/>
          <w:szCs w:val="18"/>
          <w:lang w:val="en-US"/>
        </w:rPr>
        <w:t>a</w:t>
      </w:r>
      <w:ins w:id="819" w:author="Mareike Ariaans" w:date="2020-07-06T15:37:00Z">
        <w:r w:rsidR="0077240A">
          <w:rPr>
            <w:rFonts w:eastAsiaTheme="minorHAnsi"/>
            <w:iCs/>
            <w:color w:val="auto"/>
            <w:szCs w:val="18"/>
            <w:lang w:val="en-US"/>
          </w:rPr>
          <w:t>s</w:t>
        </w:r>
      </w:ins>
      <w:r w:rsidRPr="00184E5A">
        <w:rPr>
          <w:rFonts w:eastAsiaTheme="minorHAnsi"/>
          <w:iCs/>
          <w:color w:val="auto"/>
          <w:szCs w:val="18"/>
          <w:lang w:val="en-US"/>
        </w:rPr>
        <w:t xml:space="preserve"> partial members</w:t>
      </w:r>
      <w:del w:id="820" w:author="Mareike Ariaans" w:date="2020-07-06T15:37:00Z">
        <w:r w:rsidRPr="00184E5A" w:rsidDel="0077240A">
          <w:rPr>
            <w:rFonts w:eastAsiaTheme="minorHAnsi"/>
            <w:iCs/>
            <w:color w:val="auto"/>
            <w:szCs w:val="18"/>
            <w:lang w:val="en-US"/>
          </w:rPr>
          <w:delText xml:space="preserve">hip </w:delText>
        </w:r>
        <w:r w:rsidR="001C01E8" w:rsidDel="0077240A">
          <w:rPr>
            <w:rFonts w:eastAsiaTheme="minorHAnsi"/>
            <w:iCs/>
            <w:color w:val="auto"/>
            <w:szCs w:val="18"/>
            <w:lang w:val="en-US"/>
          </w:rPr>
          <w:delText xml:space="preserve">with </w:delText>
        </w:r>
      </w:del>
      <w:r w:rsidR="001C01E8">
        <w:rPr>
          <w:rFonts w:eastAsiaTheme="minorHAnsi"/>
          <w:iCs/>
          <w:color w:val="auto"/>
          <w:szCs w:val="18"/>
          <w:lang w:val="en-US"/>
        </w:rPr>
        <w:t>the</w:t>
      </w:r>
      <w:ins w:id="821" w:author="Mareike Ariaans" w:date="2020-07-06T15:37:00Z">
        <w:r w:rsidR="0077240A">
          <w:rPr>
            <w:rFonts w:eastAsiaTheme="minorHAnsi"/>
            <w:iCs/>
            <w:color w:val="auto"/>
            <w:szCs w:val="18"/>
            <w:lang w:val="en-US"/>
          </w:rPr>
          <w:t xml:space="preserve"> previous custer</w:t>
        </w:r>
      </w:ins>
      <w:ins w:id="822" w:author="Mareike Ariaans" w:date="2020-07-06T15:38:00Z">
        <w:r w:rsidR="0077240A">
          <w:rPr>
            <w:rFonts w:eastAsiaTheme="minorHAnsi"/>
            <w:iCs/>
            <w:color w:val="auto"/>
            <w:szCs w:val="18"/>
            <w:lang w:val="en-US"/>
          </w:rPr>
          <w:t>.</w:t>
        </w:r>
      </w:ins>
      <w:r w:rsidR="001C01E8">
        <w:rPr>
          <w:rFonts w:eastAsiaTheme="minorHAnsi"/>
          <w:iCs/>
          <w:color w:val="auto"/>
          <w:szCs w:val="18"/>
          <w:lang w:val="en-US"/>
        </w:rPr>
        <w:t xml:space="preserve"> </w:t>
      </w:r>
      <w:del w:id="823" w:author="Mareike Ariaans" w:date="2020-07-06T15:38:00Z">
        <w:r w:rsidR="001C01E8" w:rsidDel="0077240A">
          <w:rPr>
            <w:rFonts w:eastAsiaTheme="minorHAnsi"/>
            <w:iCs/>
            <w:color w:val="auto"/>
            <w:szCs w:val="18"/>
            <w:lang w:val="en-US"/>
          </w:rPr>
          <w:delText>three of four Scandinavian states and Ireland.</w:delText>
        </w:r>
      </w:del>
    </w:p>
    <w:p w14:paraId="72636E8A" w14:textId="1250A017" w:rsidR="00184E5A" w:rsidRPr="00184E5A" w:rsidRDefault="00184E5A" w:rsidP="001C01E8">
      <w:pPr>
        <w:numPr>
          <w:ilvl w:val="0"/>
          <w:numId w:val="12"/>
        </w:numPr>
        <w:spacing w:before="240" w:after="160" w:line="360" w:lineRule="auto"/>
        <w:jc w:val="both"/>
        <w:rPr>
          <w:rFonts w:eastAsiaTheme="minorHAnsi"/>
          <w:iCs/>
          <w:color w:val="auto"/>
          <w:szCs w:val="18"/>
          <w:lang w:val="en-US"/>
        </w:rPr>
      </w:pPr>
      <w:r w:rsidRPr="0077240A">
        <w:rPr>
          <w:rFonts w:eastAsiaTheme="minorHAnsi"/>
          <w:iCs/>
          <w:color w:val="auto"/>
          <w:szCs w:val="18"/>
          <w:lang w:val="en-US"/>
          <w:rPrChange w:id="824" w:author="Mareike Ariaans" w:date="2020-07-06T15:38:00Z">
            <w:rPr>
              <w:rFonts w:eastAsiaTheme="minorHAnsi"/>
              <w:iCs/>
              <w:color w:val="auto"/>
              <w:szCs w:val="18"/>
            </w:rPr>
          </w:rPrChange>
        </w:rPr>
        <w:t>Australia, Belgium, Luxemburg, Netherlands, and Switzerland</w:t>
      </w:r>
      <w:del w:id="825" w:author="Mareike Ariaans" w:date="2020-07-06T15:52:00Z">
        <w:r w:rsidRPr="0077240A" w:rsidDel="005665F1">
          <w:rPr>
            <w:rFonts w:eastAsiaTheme="minorHAnsi"/>
            <w:iCs/>
            <w:color w:val="auto"/>
            <w:szCs w:val="18"/>
            <w:lang w:val="en-US"/>
            <w:rPrChange w:id="826" w:author="Mareike Ariaans" w:date="2020-07-06T15:38:00Z">
              <w:rPr>
                <w:rFonts w:eastAsiaTheme="minorHAnsi"/>
                <w:iCs/>
                <w:color w:val="auto"/>
                <w:szCs w:val="18"/>
              </w:rPr>
            </w:rPrChange>
          </w:rPr>
          <w:delText>.</w:delText>
        </w:r>
      </w:del>
      <w:ins w:id="827" w:author="Mareike Ariaans" w:date="2020-07-06T15:52:00Z">
        <w:r w:rsidR="005665F1">
          <w:rPr>
            <w:rFonts w:eastAsiaTheme="minorHAnsi"/>
            <w:iCs/>
            <w:color w:val="auto"/>
            <w:szCs w:val="18"/>
            <w:lang w:val="en-US"/>
          </w:rPr>
          <w:t>form a dense cluster, in which</w:t>
        </w:r>
      </w:ins>
      <w:r w:rsidRPr="0077240A">
        <w:rPr>
          <w:rFonts w:eastAsiaTheme="minorHAnsi"/>
          <w:iCs/>
          <w:color w:val="auto"/>
          <w:szCs w:val="18"/>
          <w:lang w:val="en-US"/>
          <w:rPrChange w:id="828" w:author="Mareike Ariaans" w:date="2020-07-06T15:38:00Z">
            <w:rPr>
              <w:rFonts w:eastAsiaTheme="minorHAnsi"/>
              <w:iCs/>
              <w:color w:val="auto"/>
              <w:szCs w:val="18"/>
            </w:rPr>
          </w:rPrChange>
        </w:rPr>
        <w:t xml:space="preserve"> </w:t>
      </w:r>
      <w:del w:id="829" w:author="Mareike Ariaans" w:date="2020-07-06T15:52:00Z">
        <w:r w:rsidRPr="00184E5A" w:rsidDel="005665F1">
          <w:rPr>
            <w:rFonts w:eastAsiaTheme="minorHAnsi"/>
            <w:iCs/>
            <w:color w:val="auto"/>
            <w:szCs w:val="18"/>
            <w:lang w:val="en-US"/>
          </w:rPr>
          <w:delText>E</w:delText>
        </w:r>
      </w:del>
      <w:ins w:id="830" w:author="Mareike Ariaans" w:date="2020-07-06T15:52:00Z">
        <w:r w:rsidR="005665F1">
          <w:rPr>
            <w:rFonts w:eastAsiaTheme="minorHAnsi"/>
            <w:iCs/>
            <w:color w:val="auto"/>
            <w:szCs w:val="18"/>
            <w:lang w:val="en-US"/>
          </w:rPr>
          <w:t>e</w:t>
        </w:r>
      </w:ins>
      <w:r w:rsidRPr="00184E5A">
        <w:rPr>
          <w:rFonts w:eastAsiaTheme="minorHAnsi"/>
          <w:iCs/>
          <w:color w:val="auto"/>
          <w:szCs w:val="18"/>
          <w:lang w:val="en-US"/>
        </w:rPr>
        <w:t xml:space="preserve">ach country shares strong ties to </w:t>
      </w:r>
      <w:del w:id="831" w:author="Mareike Ariaans" w:date="2020-07-06T15:53:00Z">
        <w:r w:rsidRPr="00184E5A" w:rsidDel="005665F1">
          <w:rPr>
            <w:rFonts w:eastAsiaTheme="minorHAnsi"/>
            <w:iCs/>
            <w:color w:val="auto"/>
            <w:szCs w:val="18"/>
            <w:lang w:val="en-US"/>
          </w:rPr>
          <w:delText xml:space="preserve">each </w:delText>
        </w:r>
      </w:del>
      <w:ins w:id="832" w:author="Mareike Ariaans" w:date="2020-07-06T15:53:00Z">
        <w:r w:rsidR="005665F1">
          <w:rPr>
            <w:rFonts w:eastAsiaTheme="minorHAnsi"/>
            <w:iCs/>
            <w:color w:val="auto"/>
            <w:szCs w:val="18"/>
            <w:lang w:val="en-US"/>
          </w:rPr>
          <w:t xml:space="preserve">all </w:t>
        </w:r>
      </w:ins>
      <w:r w:rsidRPr="00184E5A">
        <w:rPr>
          <w:rFonts w:eastAsiaTheme="minorHAnsi"/>
          <w:iCs/>
          <w:color w:val="auto"/>
          <w:szCs w:val="18"/>
          <w:lang w:val="en-US"/>
        </w:rPr>
        <w:t>other country in the cluste</w:t>
      </w:r>
      <w:r w:rsidR="005B0787">
        <w:rPr>
          <w:rFonts w:eastAsiaTheme="minorHAnsi"/>
          <w:iCs/>
          <w:color w:val="auto"/>
          <w:szCs w:val="18"/>
          <w:lang w:val="en-US"/>
        </w:rPr>
        <w:t>r.</w:t>
      </w:r>
    </w:p>
    <w:p w14:paraId="31A8455D" w14:textId="4F45D63B" w:rsidR="00184E5A" w:rsidRPr="00184E5A" w:rsidRDefault="00184E5A" w:rsidP="005B0787">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Slovenia and Slovakia have a strong tie, yet less strong than the other clusters of two by 72%. The countries </w:t>
      </w:r>
      <w:ins w:id="833" w:author="Mareike Ariaans" w:date="2020-07-06T15:54:00Z">
        <w:r w:rsidR="00686E2D">
          <w:rPr>
            <w:rFonts w:eastAsiaTheme="minorHAnsi"/>
            <w:iCs/>
            <w:color w:val="auto"/>
            <w:szCs w:val="18"/>
            <w:lang w:val="en-US"/>
          </w:rPr>
          <w:t>have strong</w:t>
        </w:r>
      </w:ins>
      <w:ins w:id="834" w:author="Mareike Ariaans" w:date="2020-07-06T15:55:00Z">
        <w:r w:rsidR="00686E2D">
          <w:rPr>
            <w:rFonts w:eastAsiaTheme="minorHAnsi"/>
            <w:iCs/>
            <w:color w:val="auto"/>
            <w:szCs w:val="18"/>
            <w:lang w:val="en-US"/>
          </w:rPr>
          <w:t xml:space="preserve"> and weak ties to cluster 5 and cluster 7. </w:t>
        </w:r>
      </w:ins>
      <w:del w:id="835" w:author="Mareike Ariaans" w:date="2020-07-06T15:55:00Z">
        <w:r w:rsidRPr="00184E5A" w:rsidDel="00686E2D">
          <w:rPr>
            <w:rFonts w:eastAsiaTheme="minorHAnsi"/>
            <w:iCs/>
            <w:color w:val="auto"/>
            <w:szCs w:val="18"/>
            <w:lang w:val="en-US"/>
          </w:rPr>
          <w:delText>have a partial membership in the first but also the second cluster.</w:delText>
        </w:r>
      </w:del>
    </w:p>
    <w:p w14:paraId="5C026BBF" w14:textId="33ACC6B2" w:rsidR="00184E5A" w:rsidRPr="00184E5A" w:rsidRDefault="00184E5A" w:rsidP="00184E5A">
      <w:pPr>
        <w:numPr>
          <w:ilvl w:val="0"/>
          <w:numId w:val="12"/>
        </w:numPr>
        <w:spacing w:before="240" w:after="160" w:line="360" w:lineRule="auto"/>
        <w:jc w:val="both"/>
        <w:rPr>
          <w:rFonts w:eastAsiaTheme="minorHAnsi"/>
          <w:iCs/>
          <w:color w:val="auto"/>
          <w:szCs w:val="18"/>
          <w:lang w:val="en-US"/>
        </w:rPr>
      </w:pPr>
      <w:commentRangeStart w:id="836"/>
      <w:r w:rsidRPr="00184E5A">
        <w:rPr>
          <w:rFonts w:eastAsiaTheme="minorHAnsi"/>
          <w:iCs/>
          <w:color w:val="auto"/>
          <w:szCs w:val="18"/>
          <w:lang w:val="en-US"/>
        </w:rPr>
        <w:t>France, Israel, Spain, the United Kingdom, and the United States constitute a</w:t>
      </w:r>
      <w:ins w:id="837" w:author="Philipp Alexander Linden" w:date="2020-06-29T17:46:00Z">
        <w:r w:rsidR="005B0787">
          <w:rPr>
            <w:rFonts w:eastAsiaTheme="minorHAnsi"/>
            <w:iCs/>
            <w:color w:val="auto"/>
            <w:szCs w:val="18"/>
            <w:lang w:val="en-US"/>
          </w:rPr>
          <w:t>nother</w:t>
        </w:r>
      </w:ins>
      <w:del w:id="838" w:author="Philipp Alexander Linden" w:date="2020-06-29T17:46:00Z">
        <w:r w:rsidRPr="00184E5A" w:rsidDel="005B0787">
          <w:rPr>
            <w:rFonts w:eastAsiaTheme="minorHAnsi"/>
            <w:iCs/>
            <w:color w:val="auto"/>
            <w:szCs w:val="18"/>
            <w:lang w:val="en-US"/>
          </w:rPr>
          <w:delText xml:space="preserve"> second </w:delText>
        </w:r>
      </w:del>
      <w:r w:rsidRPr="00184E5A">
        <w:rPr>
          <w:rFonts w:eastAsiaTheme="minorHAnsi"/>
          <w:iCs/>
          <w:color w:val="auto"/>
          <w:szCs w:val="18"/>
          <w:lang w:val="en-US"/>
        </w:rPr>
        <w:t>cluster, in which the tie between the US and France is the only weak one in the cluster.</w:t>
      </w:r>
      <w:commentRangeEnd w:id="836"/>
      <w:r w:rsidR="00686E2D">
        <w:rPr>
          <w:rStyle w:val="Kommentarzeichen"/>
        </w:rPr>
        <w:commentReference w:id="836"/>
      </w:r>
    </w:p>
    <w:p w14:paraId="366188B7" w14:textId="6B9C4EC1" w:rsidR="00184E5A" w:rsidRPr="00184E5A" w:rsidRDefault="00184E5A" w:rsidP="00184E5A">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lastRenderedPageBreak/>
        <w:t>Estonia and 9) New Zealand are sole clusters</w:t>
      </w:r>
      <w:ins w:id="839" w:author="Mareike Ariaans" w:date="2020-07-06T16:04:00Z">
        <w:r w:rsidR="003222D5">
          <w:rPr>
            <w:rFonts w:eastAsiaTheme="minorHAnsi"/>
            <w:iCs/>
            <w:color w:val="auto"/>
            <w:szCs w:val="18"/>
            <w:lang w:val="en-US"/>
          </w:rPr>
          <w:t>, including only one country</w:t>
        </w:r>
      </w:ins>
      <w:r w:rsidRPr="00184E5A">
        <w:rPr>
          <w:rFonts w:eastAsiaTheme="minorHAnsi"/>
          <w:iCs/>
          <w:color w:val="auto"/>
          <w:szCs w:val="18"/>
          <w:lang w:val="en-US"/>
        </w:rPr>
        <w:t xml:space="preserve">. Estonia </w:t>
      </w:r>
      <w:del w:id="840" w:author="Mareike Ariaans" w:date="2020-07-06T16:07:00Z">
        <w:r w:rsidRPr="00184E5A" w:rsidDel="003222D5">
          <w:rPr>
            <w:rFonts w:eastAsiaTheme="minorHAnsi"/>
            <w:iCs/>
            <w:color w:val="auto"/>
            <w:szCs w:val="18"/>
            <w:lang w:val="en-US"/>
          </w:rPr>
          <w:delText>ends up with</w:delText>
        </w:r>
      </w:del>
      <w:ins w:id="841" w:author="Mareike Ariaans" w:date="2020-07-06T16:07:00Z">
        <w:r w:rsidR="003222D5">
          <w:rPr>
            <w:rFonts w:eastAsiaTheme="minorHAnsi"/>
            <w:iCs/>
            <w:color w:val="auto"/>
            <w:szCs w:val="18"/>
            <w:lang w:val="en-US"/>
          </w:rPr>
          <w:t>has two weak ties to</w:t>
        </w:r>
      </w:ins>
      <w:r w:rsidRPr="00184E5A">
        <w:rPr>
          <w:rFonts w:eastAsiaTheme="minorHAnsi"/>
          <w:iCs/>
          <w:color w:val="auto"/>
          <w:szCs w:val="18"/>
          <w:lang w:val="en-US"/>
        </w:rPr>
        <w:t xml:space="preserve"> France and the US</w:t>
      </w:r>
      <w:ins w:id="842" w:author="Mareike Ariaans" w:date="2020-07-06T16:08:00Z">
        <w:r w:rsidR="003222D5">
          <w:rPr>
            <w:rStyle w:val="Funotenzeichen"/>
            <w:rFonts w:eastAsiaTheme="minorHAnsi"/>
            <w:iCs/>
            <w:color w:val="auto"/>
            <w:szCs w:val="18"/>
            <w:lang w:val="en-US"/>
          </w:rPr>
          <w:footnoteReference w:id="1"/>
        </w:r>
      </w:ins>
      <w:r w:rsidRPr="00184E5A">
        <w:rPr>
          <w:rFonts w:eastAsiaTheme="minorHAnsi"/>
          <w:iCs/>
          <w:color w:val="auto"/>
          <w:szCs w:val="18"/>
          <w:lang w:val="en-US"/>
        </w:rPr>
        <w:t xml:space="preserve"> </w:t>
      </w:r>
      <w:commentRangeStart w:id="858"/>
      <w:del w:id="859" w:author="Mareike Ariaans" w:date="2020-07-06T16:07:00Z">
        <w:r w:rsidRPr="00184E5A" w:rsidDel="003222D5">
          <w:rPr>
            <w:rFonts w:eastAsiaTheme="minorHAnsi"/>
            <w:iCs/>
            <w:color w:val="auto"/>
            <w:szCs w:val="18"/>
            <w:lang w:val="en-US"/>
          </w:rPr>
          <w:delText xml:space="preserve">in 66% of all cases </w:delText>
        </w:r>
        <w:commentRangeEnd w:id="858"/>
        <w:r w:rsidR="003222D5" w:rsidDel="003222D5">
          <w:rPr>
            <w:rStyle w:val="Kommentarzeichen"/>
          </w:rPr>
          <w:commentReference w:id="858"/>
        </w:r>
      </w:del>
      <w:r w:rsidRPr="00184E5A">
        <w:rPr>
          <w:rFonts w:eastAsiaTheme="minorHAnsi"/>
          <w:iCs/>
          <w:color w:val="auto"/>
          <w:szCs w:val="18"/>
          <w:lang w:val="en-US"/>
        </w:rPr>
        <w:t xml:space="preserve">and is hence </w:t>
      </w:r>
      <w:ins w:id="860" w:author="Mareike Ariaans" w:date="2020-07-06T16:07:00Z">
        <w:r w:rsidR="003222D5">
          <w:rPr>
            <w:rFonts w:eastAsiaTheme="minorHAnsi"/>
            <w:iCs/>
            <w:color w:val="auto"/>
            <w:szCs w:val="18"/>
            <w:lang w:val="en-US"/>
          </w:rPr>
          <w:t xml:space="preserve">considered </w:t>
        </w:r>
      </w:ins>
      <w:r w:rsidRPr="00184E5A">
        <w:rPr>
          <w:rFonts w:eastAsiaTheme="minorHAnsi"/>
          <w:iCs/>
          <w:color w:val="auto"/>
          <w:szCs w:val="18"/>
          <w:lang w:val="en-US"/>
        </w:rPr>
        <w:t xml:space="preserve">a partial cluster member of cluster four. </w:t>
      </w:r>
      <w:del w:id="861" w:author="Mareike Ariaans" w:date="2020-07-06T16:07:00Z">
        <w:r w:rsidRPr="00184E5A" w:rsidDel="003222D5">
          <w:rPr>
            <w:rFonts w:eastAsiaTheme="minorHAnsi"/>
            <w:iCs/>
            <w:color w:val="auto"/>
            <w:szCs w:val="18"/>
            <w:lang w:val="en-US"/>
          </w:rPr>
          <w:delText xml:space="preserve">Also </w:delText>
        </w:r>
      </w:del>
      <w:r w:rsidRPr="00184E5A">
        <w:rPr>
          <w:rFonts w:eastAsiaTheme="minorHAnsi"/>
          <w:iCs/>
          <w:color w:val="auto"/>
          <w:szCs w:val="18"/>
          <w:lang w:val="en-US"/>
        </w:rPr>
        <w:t xml:space="preserve">New Zealand has </w:t>
      </w:r>
      <w:del w:id="862" w:author="Mareike Ariaans" w:date="2020-07-06T16:08:00Z">
        <w:r w:rsidRPr="00184E5A" w:rsidDel="003222D5">
          <w:rPr>
            <w:rFonts w:eastAsiaTheme="minorHAnsi"/>
            <w:iCs/>
            <w:color w:val="auto"/>
            <w:szCs w:val="18"/>
            <w:lang w:val="en-US"/>
          </w:rPr>
          <w:delText xml:space="preserve">two </w:delText>
        </w:r>
      </w:del>
      <w:r w:rsidRPr="00184E5A">
        <w:rPr>
          <w:rFonts w:eastAsiaTheme="minorHAnsi"/>
          <w:iCs/>
          <w:color w:val="auto"/>
          <w:szCs w:val="18"/>
          <w:lang w:val="en-US"/>
        </w:rPr>
        <w:t>three weak ties to cluster four and is hence considered a partial member</w:t>
      </w:r>
      <w:ins w:id="863" w:author="Mareike Ariaans" w:date="2020-07-06T16:08:00Z">
        <w:r w:rsidR="003222D5">
          <w:rPr>
            <w:rFonts w:eastAsiaTheme="minorHAnsi"/>
            <w:iCs/>
            <w:color w:val="auto"/>
            <w:szCs w:val="18"/>
            <w:lang w:val="en-US"/>
          </w:rPr>
          <w:t xml:space="preserve"> in this cluster, too</w:t>
        </w:r>
      </w:ins>
      <w:r w:rsidRPr="00184E5A">
        <w:rPr>
          <w:rFonts w:eastAsiaTheme="minorHAnsi"/>
          <w:iCs/>
          <w:color w:val="auto"/>
          <w:szCs w:val="18"/>
          <w:lang w:val="en-US"/>
        </w:rPr>
        <w:t>.</w:t>
      </w:r>
    </w:p>
    <w:p w14:paraId="75834E96" w14:textId="1770BC82" w:rsidR="00184E5A" w:rsidRDefault="00C252F3" w:rsidP="00C252F3">
      <w:pPr>
        <w:pStyle w:val="02Flietext"/>
        <w:rPr>
          <w:lang w:val="en-US"/>
        </w:rPr>
      </w:pPr>
      <w:r w:rsidRPr="00C252F3">
        <w:rPr>
          <w:lang w:val="en-US"/>
        </w:rPr>
        <w:t xml:space="preserve">Although nine clusters were clearly distinguished from a methodological point of view, such a solution with clusters covering only one or two countries may not be </w:t>
      </w:r>
      <w:del w:id="864" w:author="Mareike Ariaans" w:date="2020-07-06T16:23:00Z">
        <w:r w:rsidRPr="00C252F3" w:rsidDel="000E5CF2">
          <w:rPr>
            <w:lang w:val="en-US"/>
          </w:rPr>
          <w:delText xml:space="preserve">sufficient </w:delText>
        </w:r>
      </w:del>
      <w:ins w:id="865" w:author="Mareike Ariaans" w:date="2020-07-06T16:23:00Z">
        <w:r w:rsidR="000E5CF2">
          <w:rPr>
            <w:lang w:val="en-US"/>
          </w:rPr>
          <w:t>suitable</w:t>
        </w:r>
        <w:r w:rsidR="000E5CF2" w:rsidRPr="00C252F3">
          <w:rPr>
            <w:lang w:val="en-US"/>
          </w:rPr>
          <w:t xml:space="preserve"> </w:t>
        </w:r>
      </w:ins>
      <w:r w:rsidRPr="00C252F3">
        <w:rPr>
          <w:lang w:val="en-US"/>
        </w:rPr>
        <w:t>for most purposes.</w:t>
      </w:r>
      <w:r>
        <w:rPr>
          <w:lang w:val="en-US"/>
        </w:rPr>
        <w:t xml:space="preserve">Our flexible typology is </w:t>
      </w:r>
      <w:del w:id="866" w:author="Mareike Ariaans" w:date="2020-07-06T16:28:00Z">
        <w:r w:rsidDel="00F9233D">
          <w:rPr>
            <w:lang w:val="en-US"/>
          </w:rPr>
          <w:delText xml:space="preserve">moreover </w:delText>
        </w:r>
      </w:del>
      <w:r>
        <w:rPr>
          <w:lang w:val="en-US"/>
        </w:rPr>
        <w:t xml:space="preserve">able to go beyond this interpretation. </w:t>
      </w:r>
      <w:del w:id="867" w:author="Mareike Ariaans" w:date="2020-07-06T16:29:00Z">
        <w:r w:rsidDel="00F9233D">
          <w:rPr>
            <w:lang w:val="en-US"/>
          </w:rPr>
          <w:delText>Thus</w:delText>
        </w:r>
        <w:r w:rsidR="00465EA0" w:rsidRPr="00DA59EE" w:rsidDel="00F9233D">
          <w:rPr>
            <w:lang w:val="en-US"/>
          </w:rPr>
          <w:delText>, the</w:delText>
        </w:r>
      </w:del>
      <w:ins w:id="868" w:author="Mareike Ariaans" w:date="2020-07-06T16:29:00Z">
        <w:r w:rsidR="00F9233D">
          <w:rPr>
            <w:lang w:val="en-US"/>
          </w:rPr>
          <w:t>The</w:t>
        </w:r>
      </w:ins>
      <w:r w:rsidR="00465EA0" w:rsidRPr="00DA59EE">
        <w:rPr>
          <w:lang w:val="en-US"/>
        </w:rPr>
        <w:t xml:space="preserve"> clusters can be condensed based on their partial memberships. </w:t>
      </w:r>
      <w:del w:id="869" w:author="Mareike Ariaans" w:date="2020-07-06T16:33:00Z">
        <w:r w:rsidRPr="00C252F3" w:rsidDel="00F9233D">
          <w:rPr>
            <w:lang w:val="en-US"/>
          </w:rPr>
          <w:delText>Countr</w:delText>
        </w:r>
        <w:r w:rsidDel="00F9233D">
          <w:rPr>
            <w:lang w:val="en-US"/>
          </w:rPr>
          <w:delText>ies</w:delText>
        </w:r>
        <w:r w:rsidRPr="00C252F3" w:rsidDel="00F9233D">
          <w:rPr>
            <w:lang w:val="en-US"/>
          </w:rPr>
          <w:delText xml:space="preserve"> in those four clusters cannot be found together in more than 50% of all cluster solutions with a country of an other cluster. This shows that the four clusters are distinct from each other.</w:delText>
        </w:r>
      </w:del>
      <w:ins w:id="870" w:author="Mareike Ariaans" w:date="2020-07-06T16:33:00Z">
        <w:r w:rsidR="00F9233D">
          <w:rPr>
            <w:lang w:val="en-US"/>
          </w:rPr>
          <w:t xml:space="preserve"> Four distinct cluster emerge</w:t>
        </w:r>
        <w:r w:rsidR="00901F8F">
          <w:rPr>
            <w:lang w:val="en-US"/>
          </w:rPr>
          <w:t xml:space="preserve">, which have no tie </w:t>
        </w:r>
      </w:ins>
      <w:ins w:id="871" w:author="Mareike Ariaans" w:date="2020-07-06T16:35:00Z">
        <w:r w:rsidR="00901F8F">
          <w:rPr>
            <w:lang w:val="en-US"/>
          </w:rPr>
          <w:t>≥ 50%.</w:t>
        </w:r>
      </w:ins>
      <w:r>
        <w:rPr>
          <w:lang w:val="en-US"/>
        </w:rPr>
        <w:t xml:space="preserve"> </w:t>
      </w:r>
      <w:r w:rsidR="00465EA0" w:rsidRPr="00DA59EE">
        <w:rPr>
          <w:lang w:val="en-US"/>
        </w:rPr>
        <w:t xml:space="preserve">Figure 1 </w:t>
      </w:r>
      <w:del w:id="872" w:author="Mareike Ariaans" w:date="2020-07-06T16:38:00Z">
        <w:r w:rsidR="00465EA0" w:rsidRPr="00DA59EE" w:rsidDel="00901F8F">
          <w:rPr>
            <w:lang w:val="en-US"/>
          </w:rPr>
          <w:delText xml:space="preserve">shows </w:delText>
        </w:r>
      </w:del>
      <w:ins w:id="873" w:author="Mareike Ariaans" w:date="2020-07-06T16:38:00Z">
        <w:r w:rsidR="00901F8F">
          <w:rPr>
            <w:lang w:val="en-US"/>
          </w:rPr>
          <w:t>depicts these</w:t>
        </w:r>
        <w:r w:rsidR="00901F8F" w:rsidRPr="00DA59EE">
          <w:rPr>
            <w:lang w:val="en-US"/>
          </w:rPr>
          <w:t xml:space="preserve"> </w:t>
        </w:r>
      </w:ins>
      <w:del w:id="874" w:author="Mareike Ariaans" w:date="2020-07-06T16:38:00Z">
        <w:r w:rsidR="00465EA0" w:rsidRPr="00DA59EE" w:rsidDel="00901F8F">
          <w:rPr>
            <w:lang w:val="en-US"/>
          </w:rPr>
          <w:delText xml:space="preserve">graphically </w:delText>
        </w:r>
      </w:del>
      <w:r w:rsidR="00465EA0" w:rsidRPr="00DA59EE">
        <w:rPr>
          <w:lang w:val="en-US"/>
        </w:rPr>
        <w:t>four distinct groups</w:t>
      </w:r>
      <w:ins w:id="875" w:author="Mareike Ariaans" w:date="2020-07-06T16:38:00Z">
        <w:r w:rsidR="00901F8F">
          <w:rPr>
            <w:lang w:val="en-US"/>
          </w:rPr>
          <w:t xml:space="preserve"> </w:t>
        </w:r>
        <w:r w:rsidR="00901F8F" w:rsidRPr="00DA59EE">
          <w:rPr>
            <w:lang w:val="en-US"/>
          </w:rPr>
          <w:t>graphically</w:t>
        </w:r>
        <w:r w:rsidR="00901F8F">
          <w:rPr>
            <w:lang w:val="en-US"/>
          </w:rPr>
          <w:t>.</w:t>
        </w:r>
      </w:ins>
      <w:del w:id="876" w:author="Mareike Ariaans" w:date="2020-07-06T16:38:00Z">
        <w:r w:rsidDel="00901F8F">
          <w:rPr>
            <w:lang w:val="en-US"/>
          </w:rPr>
          <w:delText>,</w:delText>
        </w:r>
      </w:del>
      <w:ins w:id="877" w:author="Mareike Ariaans" w:date="2020-07-06T16:38:00Z">
        <w:r w:rsidR="00901F8F">
          <w:rPr>
            <w:lang w:val="en-US"/>
          </w:rPr>
          <w:t>However,</w:t>
        </w:r>
      </w:ins>
      <w:r>
        <w:rPr>
          <w:lang w:val="en-US"/>
        </w:rPr>
        <w:t xml:space="preserve"> </w:t>
      </w:r>
      <w:del w:id="878" w:author="Mareike Ariaans" w:date="2020-07-06T16:38:00Z">
        <w:r w:rsidDel="00901F8F">
          <w:rPr>
            <w:lang w:val="en-US"/>
          </w:rPr>
          <w:delText xml:space="preserve">whereas </w:delText>
        </w:r>
      </w:del>
      <w:r>
        <w:rPr>
          <w:lang w:val="en-US"/>
        </w:rPr>
        <w:t>t</w:t>
      </w:r>
      <w:ins w:id="879" w:author="Mareike Ariaans" w:date="2020-07-06T16:18:00Z">
        <w:r w:rsidR="000E5CF2">
          <w:rPr>
            <w:lang w:val="en-US"/>
          </w:rPr>
          <w:t>w</w:t>
        </w:r>
      </w:ins>
      <w:r>
        <w:rPr>
          <w:lang w:val="en-US"/>
        </w:rPr>
        <w:t>o clusters (bottom right and</w:t>
      </w:r>
      <w:ins w:id="880" w:author="Mareike Ariaans" w:date="2020-07-06T16:39:00Z">
        <w:r w:rsidR="00901F8F">
          <w:rPr>
            <w:lang w:val="en-US"/>
          </w:rPr>
          <w:t xml:space="preserve"> bottom</w:t>
        </w:r>
      </w:ins>
      <w:r>
        <w:rPr>
          <w:lang w:val="en-US"/>
        </w:rPr>
        <w:t xml:space="preserve"> left</w:t>
      </w:r>
      <w:ins w:id="881" w:author="Mareike Ariaans" w:date="2020-07-06T16:39:00Z">
        <w:r w:rsidR="00901F8F">
          <w:rPr>
            <w:lang w:val="en-US"/>
          </w:rPr>
          <w:t xml:space="preserve"> in Figure 1</w:t>
        </w:r>
      </w:ins>
      <w:r>
        <w:rPr>
          <w:lang w:val="en-US"/>
        </w:rPr>
        <w:t>) could be split up in two sub-clusters each</w:t>
      </w:r>
      <w:ins w:id="882" w:author="Mareike Ariaans" w:date="2020-07-06T16:39:00Z">
        <w:r w:rsidR="00901F8F">
          <w:rPr>
            <w:lang w:val="en-US"/>
          </w:rPr>
          <w:t>, based on their tie strength</w:t>
        </w:r>
      </w:ins>
      <w:r w:rsidR="00901F8F">
        <w:rPr>
          <w:lang w:val="en-US"/>
        </w:rPr>
        <w:t>.</w:t>
      </w:r>
      <w:r>
        <w:rPr>
          <w:lang w:val="en-US"/>
        </w:rPr>
        <w:t xml:space="preserve"> Thus, our LTC typology </w:t>
      </w:r>
      <w:r w:rsidR="005C01C0">
        <w:rPr>
          <w:lang w:val="en-US"/>
        </w:rPr>
        <w:t>identifies</w:t>
      </w:r>
      <w:r>
        <w:rPr>
          <w:lang w:val="en-US"/>
        </w:rPr>
        <w:t xml:space="preserve"> </w:t>
      </w:r>
      <w:r w:rsidR="0016482E">
        <w:rPr>
          <w:lang w:val="en-US"/>
        </w:rPr>
        <w:t>4+</w:t>
      </w:r>
      <w:r>
        <w:rPr>
          <w:lang w:val="en-US"/>
        </w:rPr>
        <w:t>2 clusters:</w:t>
      </w:r>
    </w:p>
    <w:p w14:paraId="60CD1537" w14:textId="7CF6ECAF" w:rsidR="003D3174" w:rsidRPr="003D3174" w:rsidRDefault="003D3174" w:rsidP="003D3174">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sidR="007D6C6B">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2B03EEF9" w14:textId="2C3A237B" w:rsidR="002D1426" w:rsidRPr="006A56FF" w:rsidRDefault="002D1426" w:rsidP="002D1426">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A77345">
        <w:rPr>
          <w:noProof/>
          <w:sz w:val="22"/>
          <w:szCs w:val="22"/>
          <w:lang w:val="en-US"/>
        </w:rPr>
        <w:t>3</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4) </w:t>
      </w:r>
      <w:commentRangeStart w:id="883"/>
      <w:r w:rsidRPr="006A56FF">
        <w:rPr>
          <w:sz w:val="22"/>
          <w:szCs w:val="22"/>
          <w:lang w:val="en-US"/>
        </w:rPr>
        <w:t>clusters</w:t>
      </w:r>
      <w:commentRangeEnd w:id="883"/>
      <w:r>
        <w:rPr>
          <w:rStyle w:val="Kommentarzeichen"/>
          <w:color w:val="000000"/>
        </w:rPr>
        <w:commentReference w:id="883"/>
      </w:r>
      <w:r>
        <w:rPr>
          <w:sz w:val="22"/>
          <w:szCs w:val="22"/>
          <w:lang w:val="en-US"/>
        </w:rPr>
        <w:t xml:space="preserve"> with (N=4) subclusters</w:t>
      </w:r>
    </w:p>
    <w:tbl>
      <w:tblPr>
        <w:tblStyle w:val="EinfacheTabelle3"/>
        <w:tblW w:w="8364" w:type="dxa"/>
        <w:shd w:val="clear" w:color="auto" w:fill="FFFFFF" w:themeFill="background1"/>
        <w:tblLayout w:type="fixed"/>
        <w:tblLook w:val="04A0" w:firstRow="1" w:lastRow="0" w:firstColumn="1" w:lastColumn="0" w:noHBand="0" w:noVBand="1"/>
      </w:tblPr>
      <w:tblGrid>
        <w:gridCol w:w="1276"/>
        <w:gridCol w:w="709"/>
        <w:gridCol w:w="709"/>
        <w:gridCol w:w="850"/>
        <w:gridCol w:w="851"/>
        <w:gridCol w:w="708"/>
        <w:gridCol w:w="1276"/>
        <w:gridCol w:w="992"/>
        <w:gridCol w:w="993"/>
      </w:tblGrid>
      <w:tr w:rsidR="002D1426" w:rsidRPr="006A56FF" w14:paraId="42B87358" w14:textId="77777777" w:rsidTr="00D734EB">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tcBorders>
            <w:shd w:val="clear" w:color="auto" w:fill="FFFFFF" w:themeFill="background1"/>
            <w:vAlign w:val="center"/>
          </w:tcPr>
          <w:p w14:paraId="50F38CF7" w14:textId="77777777" w:rsidR="002D1426" w:rsidRPr="00D67B4C" w:rsidRDefault="002D1426" w:rsidP="00D734EB">
            <w:pPr>
              <w:spacing w:line="276" w:lineRule="auto"/>
              <w:rPr>
                <w:b w:val="0"/>
                <w:bCs w:val="0"/>
                <w:caps w:val="0"/>
                <w:sz w:val="16"/>
                <w:szCs w:val="16"/>
                <w:lang w:val="en-US"/>
              </w:rPr>
            </w:pPr>
            <w:bookmarkStart w:id="884" w:name="_Hlk44080107"/>
          </w:p>
        </w:tc>
        <w:tc>
          <w:tcPr>
            <w:tcW w:w="709" w:type="dxa"/>
            <w:tcBorders>
              <w:top w:val="single" w:sz="12" w:space="0" w:color="auto"/>
              <w:bottom w:val="single" w:sz="4" w:space="0" w:color="auto"/>
            </w:tcBorders>
            <w:shd w:val="clear" w:color="auto" w:fill="FFFFFF" w:themeFill="background1"/>
            <w:vAlign w:val="center"/>
          </w:tcPr>
          <w:p w14:paraId="2A73B6A6" w14:textId="77777777" w:rsidR="002D1426" w:rsidRPr="00D67B4C" w:rsidRDefault="002D1426" w:rsidP="00D734E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9" w:type="dxa"/>
            <w:tcBorders>
              <w:top w:val="single" w:sz="12" w:space="0" w:color="auto"/>
              <w:bottom w:val="single" w:sz="4" w:space="0" w:color="auto"/>
            </w:tcBorders>
            <w:shd w:val="clear" w:color="auto" w:fill="FFFFFF" w:themeFill="background1"/>
            <w:vAlign w:val="center"/>
          </w:tcPr>
          <w:p w14:paraId="3432CCC1" w14:textId="77777777" w:rsidR="002D1426" w:rsidRPr="00D67B4C" w:rsidRDefault="002D1426" w:rsidP="00D734E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0" w:type="dxa"/>
            <w:tcBorders>
              <w:top w:val="single" w:sz="12" w:space="0" w:color="auto"/>
              <w:bottom w:val="single" w:sz="4" w:space="0" w:color="auto"/>
            </w:tcBorders>
            <w:shd w:val="clear" w:color="auto" w:fill="FFFFFF" w:themeFill="background1"/>
            <w:vAlign w:val="center"/>
          </w:tcPr>
          <w:p w14:paraId="1BE5E8C6" w14:textId="77777777" w:rsidR="002D1426" w:rsidRPr="00D67B4C" w:rsidRDefault="002D1426" w:rsidP="00D734E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851" w:type="dxa"/>
            <w:tcBorders>
              <w:top w:val="single" w:sz="12" w:space="0" w:color="auto"/>
              <w:bottom w:val="single" w:sz="4" w:space="0" w:color="auto"/>
            </w:tcBorders>
            <w:shd w:val="clear" w:color="auto" w:fill="FFFFFF" w:themeFill="background1"/>
            <w:vAlign w:val="center"/>
          </w:tcPr>
          <w:p w14:paraId="5E1FB38B" w14:textId="77777777" w:rsidR="002D1426" w:rsidRPr="00D67B4C" w:rsidRDefault="002D1426" w:rsidP="00D734E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3a</w:t>
            </w:r>
          </w:p>
        </w:tc>
        <w:tc>
          <w:tcPr>
            <w:tcW w:w="708" w:type="dxa"/>
            <w:tcBorders>
              <w:top w:val="single" w:sz="12" w:space="0" w:color="auto"/>
              <w:bottom w:val="single" w:sz="4" w:space="0" w:color="auto"/>
            </w:tcBorders>
            <w:shd w:val="clear" w:color="auto" w:fill="FFFFFF" w:themeFill="background1"/>
            <w:vAlign w:val="center"/>
          </w:tcPr>
          <w:p w14:paraId="0137BD82" w14:textId="77777777" w:rsidR="002D1426" w:rsidRPr="00D67B4C" w:rsidRDefault="002D1426" w:rsidP="00D734E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3b</w:t>
            </w:r>
          </w:p>
        </w:tc>
        <w:tc>
          <w:tcPr>
            <w:tcW w:w="1276" w:type="dxa"/>
            <w:tcBorders>
              <w:top w:val="single" w:sz="12" w:space="0" w:color="auto"/>
              <w:bottom w:val="single" w:sz="4" w:space="0" w:color="auto"/>
            </w:tcBorders>
            <w:shd w:val="clear" w:color="auto" w:fill="FFFFFF" w:themeFill="background1"/>
            <w:vAlign w:val="center"/>
          </w:tcPr>
          <w:p w14:paraId="526DC7D1" w14:textId="77777777" w:rsidR="002D1426" w:rsidRPr="00D67B4C" w:rsidRDefault="002D1426" w:rsidP="00D734EB">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4</w:t>
            </w:r>
          </w:p>
        </w:tc>
        <w:tc>
          <w:tcPr>
            <w:tcW w:w="992" w:type="dxa"/>
            <w:tcBorders>
              <w:top w:val="single" w:sz="12" w:space="0" w:color="auto"/>
              <w:bottom w:val="single" w:sz="4" w:space="0" w:color="auto"/>
            </w:tcBorders>
            <w:shd w:val="clear" w:color="auto" w:fill="FFFFFF" w:themeFill="background1"/>
            <w:vAlign w:val="center"/>
          </w:tcPr>
          <w:p w14:paraId="5897817B" w14:textId="77777777" w:rsidR="002D1426" w:rsidRPr="00D67B4C" w:rsidRDefault="002D1426" w:rsidP="00D734EB">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4a</w:t>
            </w:r>
          </w:p>
        </w:tc>
        <w:tc>
          <w:tcPr>
            <w:tcW w:w="993" w:type="dxa"/>
            <w:tcBorders>
              <w:top w:val="single" w:sz="12" w:space="0" w:color="auto"/>
              <w:bottom w:val="single" w:sz="4" w:space="0" w:color="auto"/>
            </w:tcBorders>
            <w:shd w:val="clear" w:color="auto" w:fill="FFFFFF" w:themeFill="background1"/>
            <w:vAlign w:val="center"/>
          </w:tcPr>
          <w:p w14:paraId="474F27D8" w14:textId="77777777" w:rsidR="002D1426" w:rsidRPr="00D67B4C" w:rsidRDefault="002D1426" w:rsidP="00D734EB">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commentRangeStart w:id="885"/>
            <w:r>
              <w:rPr>
                <w:b w:val="0"/>
                <w:bCs w:val="0"/>
                <w:caps w:val="0"/>
                <w:sz w:val="16"/>
                <w:szCs w:val="16"/>
                <w:lang w:val="en-US"/>
              </w:rPr>
              <w:t>4b</w:t>
            </w:r>
            <w:commentRangeEnd w:id="885"/>
            <w:r w:rsidR="00CB6011">
              <w:rPr>
                <w:rStyle w:val="Kommentarzeichen"/>
                <w:b w:val="0"/>
                <w:bCs w:val="0"/>
                <w:caps w:val="0"/>
              </w:rPr>
              <w:commentReference w:id="885"/>
            </w:r>
          </w:p>
        </w:tc>
      </w:tr>
      <w:tr w:rsidR="002D1426" w:rsidRPr="006A56FF" w14:paraId="59C38BE6" w14:textId="77777777" w:rsidTr="00D734E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392DC3B2" w14:textId="77777777" w:rsidR="002D1426" w:rsidRPr="00D67B4C" w:rsidRDefault="002D1426" w:rsidP="00D734EB">
            <w:pPr>
              <w:spacing w:line="276" w:lineRule="auto"/>
              <w:rPr>
                <w:b w:val="0"/>
                <w:bCs w:val="0"/>
                <w:caps w:val="0"/>
                <w:sz w:val="16"/>
                <w:szCs w:val="16"/>
                <w:lang w:val="en-US"/>
              </w:rPr>
            </w:pPr>
            <w:r w:rsidRPr="00D67B4C">
              <w:rPr>
                <w:b w:val="0"/>
                <w:bCs w:val="0"/>
                <w:caps w:val="0"/>
                <w:sz w:val="16"/>
                <w:szCs w:val="16"/>
                <w:lang w:val="en-US"/>
              </w:rPr>
              <w:t>Cluster composition</w:t>
            </w:r>
          </w:p>
        </w:tc>
        <w:tc>
          <w:tcPr>
            <w:tcW w:w="709" w:type="dxa"/>
            <w:tcBorders>
              <w:top w:val="single" w:sz="4" w:space="0" w:color="auto"/>
              <w:bottom w:val="single" w:sz="4" w:space="0" w:color="auto"/>
            </w:tcBorders>
            <w:shd w:val="clear" w:color="auto" w:fill="FFFFFF" w:themeFill="background1"/>
            <w:vAlign w:val="center"/>
          </w:tcPr>
          <w:p w14:paraId="2BB95D81"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CZ, LV, PL</w:t>
            </w:r>
          </w:p>
        </w:tc>
        <w:tc>
          <w:tcPr>
            <w:tcW w:w="709" w:type="dxa"/>
            <w:tcBorders>
              <w:top w:val="single" w:sz="4" w:space="0" w:color="auto"/>
              <w:bottom w:val="single" w:sz="4" w:space="0" w:color="auto"/>
            </w:tcBorders>
            <w:shd w:val="clear" w:color="auto" w:fill="FFFFFF" w:themeFill="background1"/>
            <w:vAlign w:val="center"/>
          </w:tcPr>
          <w:p w14:paraId="0144EF8A"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 FI</w:t>
            </w:r>
          </w:p>
        </w:tc>
        <w:tc>
          <w:tcPr>
            <w:tcW w:w="850" w:type="dxa"/>
            <w:tcBorders>
              <w:top w:val="single" w:sz="4" w:space="0" w:color="auto"/>
              <w:bottom w:val="single" w:sz="4" w:space="0" w:color="auto"/>
            </w:tcBorders>
            <w:shd w:val="clear" w:color="auto" w:fill="FFFFFF" w:themeFill="background1"/>
            <w:vAlign w:val="center"/>
          </w:tcPr>
          <w:p w14:paraId="4CA63429"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K, IE, NO, SE, KR, JP</w:t>
            </w:r>
          </w:p>
        </w:tc>
        <w:tc>
          <w:tcPr>
            <w:tcW w:w="851" w:type="dxa"/>
            <w:tcBorders>
              <w:top w:val="single" w:sz="4" w:space="0" w:color="auto"/>
              <w:bottom w:val="single" w:sz="4" w:space="0" w:color="auto"/>
            </w:tcBorders>
            <w:shd w:val="clear" w:color="auto" w:fill="FFFFFF" w:themeFill="background1"/>
            <w:vAlign w:val="center"/>
          </w:tcPr>
          <w:p w14:paraId="1F2BD720"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K, IE, NO, SE</w:t>
            </w:r>
          </w:p>
        </w:tc>
        <w:tc>
          <w:tcPr>
            <w:tcW w:w="708" w:type="dxa"/>
            <w:tcBorders>
              <w:top w:val="single" w:sz="4" w:space="0" w:color="auto"/>
              <w:bottom w:val="single" w:sz="4" w:space="0" w:color="auto"/>
            </w:tcBorders>
            <w:shd w:val="clear" w:color="auto" w:fill="FFFFFF" w:themeFill="background1"/>
            <w:vAlign w:val="center"/>
          </w:tcPr>
          <w:p w14:paraId="6FE8977A"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JP, KR</w:t>
            </w:r>
          </w:p>
        </w:tc>
        <w:tc>
          <w:tcPr>
            <w:tcW w:w="1276" w:type="dxa"/>
            <w:tcBorders>
              <w:top w:val="single" w:sz="4" w:space="0" w:color="auto"/>
              <w:bottom w:val="single" w:sz="4" w:space="0" w:color="auto"/>
            </w:tcBorders>
            <w:shd w:val="clear" w:color="auto" w:fill="FFFFFF" w:themeFill="background1"/>
            <w:vAlign w:val="center"/>
          </w:tcPr>
          <w:p w14:paraId="49080DA5" w14:textId="77777777" w:rsidR="002D1426" w:rsidRPr="00832038"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 xml:space="preserve">AU, </w:t>
            </w:r>
            <w:r>
              <w:rPr>
                <w:sz w:val="16"/>
                <w:szCs w:val="16"/>
              </w:rPr>
              <w:t xml:space="preserve">BE, </w:t>
            </w:r>
            <w:r w:rsidRPr="00832038">
              <w:rPr>
                <w:sz w:val="16"/>
                <w:szCs w:val="16"/>
              </w:rPr>
              <w:t xml:space="preserve">CH, </w:t>
            </w:r>
            <w:r>
              <w:rPr>
                <w:sz w:val="16"/>
                <w:szCs w:val="16"/>
              </w:rPr>
              <w:t xml:space="preserve">EE, ES, IL, </w:t>
            </w:r>
            <w:r w:rsidRPr="00832038">
              <w:rPr>
                <w:sz w:val="16"/>
                <w:szCs w:val="16"/>
              </w:rPr>
              <w:t xml:space="preserve">LU, FR, </w:t>
            </w:r>
            <w:r>
              <w:rPr>
                <w:sz w:val="16"/>
                <w:szCs w:val="16"/>
              </w:rPr>
              <w:t xml:space="preserve">NL, NZ, </w:t>
            </w:r>
            <w:r w:rsidRPr="00832038">
              <w:rPr>
                <w:sz w:val="16"/>
                <w:szCs w:val="16"/>
              </w:rPr>
              <w:t>S</w:t>
            </w:r>
            <w:r>
              <w:rPr>
                <w:sz w:val="16"/>
                <w:szCs w:val="16"/>
              </w:rPr>
              <w:t>K</w:t>
            </w:r>
            <w:r w:rsidRPr="00832038">
              <w:rPr>
                <w:sz w:val="16"/>
                <w:szCs w:val="16"/>
              </w:rPr>
              <w:t>, S</w:t>
            </w:r>
            <w:r>
              <w:rPr>
                <w:sz w:val="16"/>
                <w:szCs w:val="16"/>
              </w:rPr>
              <w:t>I</w:t>
            </w:r>
            <w:r w:rsidRPr="00832038">
              <w:rPr>
                <w:sz w:val="16"/>
                <w:szCs w:val="16"/>
              </w:rPr>
              <w:t>,</w:t>
            </w:r>
            <w:r>
              <w:rPr>
                <w:sz w:val="16"/>
                <w:szCs w:val="16"/>
              </w:rPr>
              <w:t xml:space="preserve"> UK, US</w:t>
            </w:r>
          </w:p>
        </w:tc>
        <w:tc>
          <w:tcPr>
            <w:tcW w:w="992" w:type="dxa"/>
            <w:tcBorders>
              <w:top w:val="single" w:sz="4" w:space="0" w:color="auto"/>
              <w:bottom w:val="single" w:sz="4" w:space="0" w:color="auto"/>
            </w:tcBorders>
            <w:shd w:val="clear" w:color="auto" w:fill="FFFFFF" w:themeFill="background1"/>
            <w:vAlign w:val="center"/>
          </w:tcPr>
          <w:p w14:paraId="55004330" w14:textId="77777777" w:rsidR="002D1426" w:rsidRPr="00832038" w:rsidRDefault="002D1426" w:rsidP="00D734EB">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832038">
              <w:rPr>
                <w:sz w:val="16"/>
                <w:szCs w:val="16"/>
                <w:lang w:val="en-US"/>
              </w:rPr>
              <w:t>AU, BE, CH, LU, NL, S</w:t>
            </w:r>
            <w:r>
              <w:rPr>
                <w:sz w:val="16"/>
                <w:szCs w:val="16"/>
                <w:lang w:val="en-US"/>
              </w:rPr>
              <w:t>K, SI</w:t>
            </w:r>
          </w:p>
        </w:tc>
        <w:tc>
          <w:tcPr>
            <w:tcW w:w="993" w:type="dxa"/>
            <w:tcBorders>
              <w:top w:val="single" w:sz="4" w:space="0" w:color="auto"/>
              <w:bottom w:val="single" w:sz="4" w:space="0" w:color="auto"/>
            </w:tcBorders>
            <w:shd w:val="clear" w:color="auto" w:fill="FFFFFF" w:themeFill="background1"/>
            <w:vAlign w:val="center"/>
          </w:tcPr>
          <w:p w14:paraId="061E76E3" w14:textId="77777777" w:rsidR="002D1426" w:rsidRPr="00832038" w:rsidRDefault="002D1426" w:rsidP="00D734EB">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 xml:space="preserve">EE, ES, FR, IL,NZ, UK, US </w:t>
            </w:r>
          </w:p>
        </w:tc>
      </w:tr>
      <w:tr w:rsidR="002D1426" w:rsidRPr="006A56FF" w14:paraId="1E66F6DD" w14:textId="77777777" w:rsidTr="00D734EB">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tcBorders>
            <w:shd w:val="clear" w:color="auto" w:fill="FFFFFF" w:themeFill="background1"/>
            <w:vAlign w:val="center"/>
          </w:tcPr>
          <w:p w14:paraId="3DDAE18E" w14:textId="77777777" w:rsidR="002D1426" w:rsidRPr="00D67B4C" w:rsidRDefault="002D1426" w:rsidP="00D734EB">
            <w:pPr>
              <w:spacing w:line="276" w:lineRule="auto"/>
              <w:rPr>
                <w:b w:val="0"/>
                <w:bCs w:val="0"/>
                <w:caps w:val="0"/>
                <w:sz w:val="16"/>
                <w:szCs w:val="16"/>
                <w:lang w:val="en-US"/>
              </w:rPr>
            </w:pPr>
            <w:r w:rsidRPr="00D67B4C">
              <w:rPr>
                <w:b w:val="0"/>
                <w:bCs w:val="0"/>
                <w:caps w:val="0"/>
                <w:sz w:val="16"/>
                <w:szCs w:val="16"/>
                <w:lang w:val="en-US"/>
              </w:rPr>
              <w:t>Cluster Size</w:t>
            </w:r>
          </w:p>
        </w:tc>
        <w:tc>
          <w:tcPr>
            <w:tcW w:w="709" w:type="dxa"/>
            <w:tcBorders>
              <w:top w:val="single" w:sz="4" w:space="0" w:color="auto"/>
              <w:bottom w:val="single" w:sz="4" w:space="0" w:color="auto"/>
            </w:tcBorders>
            <w:shd w:val="clear" w:color="auto" w:fill="FFFFFF" w:themeFill="background1"/>
            <w:vAlign w:val="center"/>
          </w:tcPr>
          <w:p w14:paraId="110BC6C0"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3</w:t>
            </w:r>
          </w:p>
        </w:tc>
        <w:tc>
          <w:tcPr>
            <w:tcW w:w="709" w:type="dxa"/>
            <w:tcBorders>
              <w:top w:val="single" w:sz="4" w:space="0" w:color="auto"/>
              <w:bottom w:val="single" w:sz="4" w:space="0" w:color="auto"/>
            </w:tcBorders>
            <w:shd w:val="clear" w:color="auto" w:fill="FFFFFF" w:themeFill="background1"/>
            <w:vAlign w:val="center"/>
          </w:tcPr>
          <w:p w14:paraId="0BD47624"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w:t>
            </w:r>
          </w:p>
        </w:tc>
        <w:tc>
          <w:tcPr>
            <w:tcW w:w="850" w:type="dxa"/>
            <w:tcBorders>
              <w:top w:val="single" w:sz="4" w:space="0" w:color="auto"/>
              <w:bottom w:val="single" w:sz="4" w:space="0" w:color="auto"/>
            </w:tcBorders>
            <w:shd w:val="clear" w:color="auto" w:fill="FFFFFF" w:themeFill="background1"/>
            <w:vAlign w:val="center"/>
          </w:tcPr>
          <w:p w14:paraId="70C4F401"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6</w:t>
            </w:r>
          </w:p>
        </w:tc>
        <w:tc>
          <w:tcPr>
            <w:tcW w:w="851" w:type="dxa"/>
            <w:tcBorders>
              <w:top w:val="single" w:sz="4" w:space="0" w:color="auto"/>
              <w:bottom w:val="single" w:sz="4" w:space="0" w:color="auto"/>
            </w:tcBorders>
            <w:shd w:val="clear" w:color="auto" w:fill="FFFFFF" w:themeFill="background1"/>
            <w:vAlign w:val="center"/>
          </w:tcPr>
          <w:p w14:paraId="4ED1BBA7"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w:t>
            </w:r>
          </w:p>
        </w:tc>
        <w:tc>
          <w:tcPr>
            <w:tcW w:w="708" w:type="dxa"/>
            <w:tcBorders>
              <w:top w:val="single" w:sz="4" w:space="0" w:color="auto"/>
              <w:bottom w:val="single" w:sz="4" w:space="0" w:color="auto"/>
            </w:tcBorders>
            <w:shd w:val="clear" w:color="auto" w:fill="FFFFFF" w:themeFill="background1"/>
            <w:vAlign w:val="center"/>
          </w:tcPr>
          <w:p w14:paraId="5F18E815"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1276" w:type="dxa"/>
            <w:tcBorders>
              <w:top w:val="single" w:sz="4" w:space="0" w:color="auto"/>
              <w:bottom w:val="single" w:sz="4" w:space="0" w:color="auto"/>
            </w:tcBorders>
            <w:shd w:val="clear" w:color="auto" w:fill="FFFFFF" w:themeFill="background1"/>
            <w:vAlign w:val="center"/>
          </w:tcPr>
          <w:p w14:paraId="598C557A"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4</w:t>
            </w:r>
          </w:p>
        </w:tc>
        <w:tc>
          <w:tcPr>
            <w:tcW w:w="992" w:type="dxa"/>
            <w:tcBorders>
              <w:top w:val="single" w:sz="4" w:space="0" w:color="auto"/>
              <w:bottom w:val="single" w:sz="4" w:space="0" w:color="auto"/>
            </w:tcBorders>
            <w:shd w:val="clear" w:color="auto" w:fill="FFFFFF" w:themeFill="background1"/>
            <w:vAlign w:val="center"/>
          </w:tcPr>
          <w:p w14:paraId="77B82014"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7</w:t>
            </w:r>
          </w:p>
        </w:tc>
        <w:tc>
          <w:tcPr>
            <w:tcW w:w="993" w:type="dxa"/>
            <w:tcBorders>
              <w:top w:val="single" w:sz="4" w:space="0" w:color="auto"/>
              <w:bottom w:val="single" w:sz="4" w:space="0" w:color="auto"/>
            </w:tcBorders>
            <w:shd w:val="clear" w:color="auto" w:fill="FFFFFF" w:themeFill="background1"/>
            <w:vAlign w:val="center"/>
          </w:tcPr>
          <w:p w14:paraId="6DB39BA5"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7</w:t>
            </w:r>
          </w:p>
        </w:tc>
      </w:tr>
      <w:tr w:rsidR="002D1426" w:rsidRPr="006A56FF" w14:paraId="716300A5" w14:textId="77777777" w:rsidTr="00D734E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tcBorders>
            <w:shd w:val="clear" w:color="auto" w:fill="FFFFFF" w:themeFill="background1"/>
            <w:vAlign w:val="center"/>
          </w:tcPr>
          <w:p w14:paraId="6F1941BE" w14:textId="77777777" w:rsidR="002D1426" w:rsidRPr="00D67B4C" w:rsidRDefault="002D1426" w:rsidP="00D734EB">
            <w:pPr>
              <w:spacing w:line="276" w:lineRule="auto"/>
              <w:rPr>
                <w:b w:val="0"/>
                <w:bCs w:val="0"/>
                <w:caps w:val="0"/>
                <w:sz w:val="16"/>
                <w:szCs w:val="16"/>
                <w:lang w:val="en-US"/>
              </w:rPr>
            </w:pPr>
            <w:r w:rsidRPr="00D67B4C">
              <w:rPr>
                <w:b w:val="0"/>
                <w:bCs w:val="0"/>
                <w:caps w:val="0"/>
                <w:sz w:val="16"/>
                <w:szCs w:val="16"/>
                <w:lang w:val="en-US"/>
              </w:rPr>
              <w:t>EXPND</w:t>
            </w:r>
          </w:p>
        </w:tc>
        <w:tc>
          <w:tcPr>
            <w:tcW w:w="709" w:type="dxa"/>
            <w:tcBorders>
              <w:top w:val="single" w:sz="4" w:space="0" w:color="auto"/>
            </w:tcBorders>
            <w:shd w:val="clear" w:color="auto" w:fill="FFFFFF" w:themeFill="background1"/>
            <w:vAlign w:val="center"/>
          </w:tcPr>
          <w:p w14:paraId="36FBFE79" w14:textId="77777777" w:rsidR="002D1426" w:rsidRPr="00FC18FA"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lang w:val="en-US"/>
              </w:rPr>
              <w:t>161.82</w:t>
            </w:r>
          </w:p>
        </w:tc>
        <w:tc>
          <w:tcPr>
            <w:tcW w:w="709" w:type="dxa"/>
            <w:tcBorders>
              <w:top w:val="single" w:sz="4" w:space="0" w:color="auto"/>
            </w:tcBorders>
            <w:shd w:val="clear" w:color="auto" w:fill="FFFFFF" w:themeFill="background1"/>
            <w:vAlign w:val="center"/>
          </w:tcPr>
          <w:p w14:paraId="7C5E49E3"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811.33</w:t>
            </w:r>
          </w:p>
        </w:tc>
        <w:tc>
          <w:tcPr>
            <w:tcW w:w="850" w:type="dxa"/>
            <w:tcBorders>
              <w:top w:val="single" w:sz="4" w:space="0" w:color="auto"/>
            </w:tcBorders>
            <w:shd w:val="clear" w:color="auto" w:fill="FFFFFF" w:themeFill="background1"/>
            <w:vAlign w:val="center"/>
          </w:tcPr>
          <w:p w14:paraId="484572D0"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114.09</w:t>
            </w:r>
          </w:p>
        </w:tc>
        <w:tc>
          <w:tcPr>
            <w:tcW w:w="851" w:type="dxa"/>
            <w:tcBorders>
              <w:top w:val="single" w:sz="4" w:space="0" w:color="auto"/>
            </w:tcBorders>
            <w:shd w:val="clear" w:color="auto" w:fill="FFFFFF" w:themeFill="background1"/>
            <w:vAlign w:val="center"/>
          </w:tcPr>
          <w:p w14:paraId="2B527E64"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369.15</w:t>
            </w:r>
          </w:p>
        </w:tc>
        <w:tc>
          <w:tcPr>
            <w:tcW w:w="708" w:type="dxa"/>
            <w:tcBorders>
              <w:top w:val="single" w:sz="4" w:space="0" w:color="auto"/>
            </w:tcBorders>
            <w:shd w:val="clear" w:color="auto" w:fill="FFFFFF" w:themeFill="background1"/>
            <w:vAlign w:val="center"/>
          </w:tcPr>
          <w:p w14:paraId="16C77A3A"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03.97</w:t>
            </w:r>
          </w:p>
        </w:tc>
        <w:tc>
          <w:tcPr>
            <w:tcW w:w="1276" w:type="dxa"/>
            <w:tcBorders>
              <w:top w:val="single" w:sz="4" w:space="0" w:color="auto"/>
            </w:tcBorders>
            <w:shd w:val="clear" w:color="auto" w:fill="FFFFFF" w:themeFill="background1"/>
            <w:vAlign w:val="center"/>
          </w:tcPr>
          <w:p w14:paraId="7DA8C9E0"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39.61</w:t>
            </w:r>
          </w:p>
        </w:tc>
        <w:tc>
          <w:tcPr>
            <w:tcW w:w="992" w:type="dxa"/>
            <w:tcBorders>
              <w:top w:val="single" w:sz="4" w:space="0" w:color="auto"/>
            </w:tcBorders>
            <w:shd w:val="clear" w:color="auto" w:fill="FFFFFF" w:themeFill="background1"/>
            <w:vAlign w:val="center"/>
          </w:tcPr>
          <w:p w14:paraId="4F55892A"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819.81</w:t>
            </w:r>
          </w:p>
        </w:tc>
        <w:tc>
          <w:tcPr>
            <w:tcW w:w="993" w:type="dxa"/>
            <w:tcBorders>
              <w:top w:val="single" w:sz="4" w:space="0" w:color="auto"/>
            </w:tcBorders>
            <w:shd w:val="clear" w:color="auto" w:fill="FFFFFF" w:themeFill="background1"/>
            <w:vAlign w:val="center"/>
          </w:tcPr>
          <w:p w14:paraId="1F7BF497"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59.42</w:t>
            </w:r>
          </w:p>
        </w:tc>
      </w:tr>
      <w:tr w:rsidR="002D1426" w:rsidRPr="006A56FF" w14:paraId="6EBCD678" w14:textId="77777777" w:rsidTr="00D734EB">
        <w:trPr>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7E1CB831" w14:textId="77777777" w:rsidR="002D1426" w:rsidRPr="00D67B4C" w:rsidRDefault="002D1426" w:rsidP="00D734EB">
            <w:pPr>
              <w:spacing w:line="276" w:lineRule="auto"/>
              <w:rPr>
                <w:b w:val="0"/>
                <w:bCs w:val="0"/>
                <w:caps w:val="0"/>
                <w:sz w:val="16"/>
                <w:szCs w:val="16"/>
                <w:lang w:val="en-US"/>
              </w:rPr>
            </w:pPr>
            <w:r>
              <w:rPr>
                <w:b w:val="0"/>
                <w:bCs w:val="0"/>
                <w:caps w:val="0"/>
                <w:sz w:val="16"/>
                <w:szCs w:val="16"/>
                <w:lang w:val="en-US"/>
              </w:rPr>
              <w:t>BEDS</w:t>
            </w:r>
          </w:p>
        </w:tc>
        <w:tc>
          <w:tcPr>
            <w:tcW w:w="709" w:type="dxa"/>
            <w:shd w:val="clear" w:color="auto" w:fill="FFFFFF" w:themeFill="background1"/>
            <w:vAlign w:val="center"/>
          </w:tcPr>
          <w:p w14:paraId="2ED3328D"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1.76</w:t>
            </w:r>
          </w:p>
        </w:tc>
        <w:tc>
          <w:tcPr>
            <w:tcW w:w="709" w:type="dxa"/>
            <w:shd w:val="clear" w:color="auto" w:fill="FFFFFF" w:themeFill="background1"/>
            <w:vAlign w:val="center"/>
          </w:tcPr>
          <w:p w14:paraId="774723B6"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6.33</w:t>
            </w:r>
          </w:p>
        </w:tc>
        <w:tc>
          <w:tcPr>
            <w:tcW w:w="850" w:type="dxa"/>
            <w:shd w:val="clear" w:color="auto" w:fill="FFFFFF" w:themeFill="background1"/>
            <w:vAlign w:val="center"/>
          </w:tcPr>
          <w:p w14:paraId="7F31EACF"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3.57</w:t>
            </w:r>
          </w:p>
        </w:tc>
        <w:tc>
          <w:tcPr>
            <w:tcW w:w="851" w:type="dxa"/>
            <w:shd w:val="clear" w:color="auto" w:fill="FFFFFF" w:themeFill="background1"/>
            <w:vAlign w:val="center"/>
          </w:tcPr>
          <w:p w14:paraId="390A0468"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3.21</w:t>
            </w:r>
          </w:p>
        </w:tc>
        <w:tc>
          <w:tcPr>
            <w:tcW w:w="708" w:type="dxa"/>
            <w:shd w:val="clear" w:color="auto" w:fill="FFFFFF" w:themeFill="background1"/>
            <w:vAlign w:val="center"/>
          </w:tcPr>
          <w:p w14:paraId="5057D156"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4.28</w:t>
            </w:r>
          </w:p>
        </w:tc>
        <w:tc>
          <w:tcPr>
            <w:tcW w:w="1276" w:type="dxa"/>
            <w:shd w:val="clear" w:color="auto" w:fill="FFFFFF" w:themeFill="background1"/>
            <w:vAlign w:val="center"/>
          </w:tcPr>
          <w:p w14:paraId="5406BBFD"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3.85</w:t>
            </w:r>
          </w:p>
        </w:tc>
        <w:tc>
          <w:tcPr>
            <w:tcW w:w="992" w:type="dxa"/>
            <w:shd w:val="clear" w:color="auto" w:fill="FFFFFF" w:themeFill="background1"/>
            <w:vAlign w:val="center"/>
          </w:tcPr>
          <w:p w14:paraId="2166BA65"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64.28</w:t>
            </w:r>
          </w:p>
        </w:tc>
        <w:tc>
          <w:tcPr>
            <w:tcW w:w="993" w:type="dxa"/>
            <w:shd w:val="clear" w:color="auto" w:fill="FFFFFF" w:themeFill="background1"/>
            <w:vAlign w:val="center"/>
          </w:tcPr>
          <w:p w14:paraId="7D09743A"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3.43</w:t>
            </w:r>
          </w:p>
        </w:tc>
      </w:tr>
      <w:tr w:rsidR="002D1426" w:rsidRPr="006A56FF" w14:paraId="3E1363B4" w14:textId="77777777" w:rsidTr="00D734E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5D7CAE1B" w14:textId="77777777" w:rsidR="002D1426" w:rsidRPr="00D67B4C" w:rsidRDefault="002D1426" w:rsidP="00D734EB">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709" w:type="dxa"/>
            <w:shd w:val="clear" w:color="auto" w:fill="FFFFFF" w:themeFill="background1"/>
            <w:vAlign w:val="center"/>
          </w:tcPr>
          <w:p w14:paraId="13302D09"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18</w:t>
            </w:r>
          </w:p>
        </w:tc>
        <w:tc>
          <w:tcPr>
            <w:tcW w:w="709" w:type="dxa"/>
            <w:shd w:val="clear" w:color="auto" w:fill="FFFFFF" w:themeFill="background1"/>
            <w:vAlign w:val="center"/>
          </w:tcPr>
          <w:p w14:paraId="3A3C62F9"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4</w:t>
            </w:r>
          </w:p>
        </w:tc>
        <w:tc>
          <w:tcPr>
            <w:tcW w:w="850" w:type="dxa"/>
            <w:shd w:val="clear" w:color="auto" w:fill="FFFFFF" w:themeFill="background1"/>
            <w:vAlign w:val="center"/>
          </w:tcPr>
          <w:p w14:paraId="39ADC6D8"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3.65</w:t>
            </w:r>
          </w:p>
        </w:tc>
        <w:tc>
          <w:tcPr>
            <w:tcW w:w="851" w:type="dxa"/>
            <w:shd w:val="clear" w:color="auto" w:fill="FFFFFF" w:themeFill="background1"/>
            <w:vAlign w:val="center"/>
          </w:tcPr>
          <w:p w14:paraId="5AB224E2"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16</w:t>
            </w:r>
          </w:p>
        </w:tc>
        <w:tc>
          <w:tcPr>
            <w:tcW w:w="708" w:type="dxa"/>
            <w:shd w:val="clear" w:color="auto" w:fill="FFFFFF" w:themeFill="background1"/>
            <w:vAlign w:val="center"/>
          </w:tcPr>
          <w:p w14:paraId="7F3DD8D3"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63</w:t>
            </w:r>
          </w:p>
        </w:tc>
        <w:tc>
          <w:tcPr>
            <w:tcW w:w="1276" w:type="dxa"/>
            <w:shd w:val="clear" w:color="auto" w:fill="FFFFFF" w:themeFill="background1"/>
            <w:vAlign w:val="center"/>
          </w:tcPr>
          <w:p w14:paraId="02B417FC"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49</w:t>
            </w:r>
          </w:p>
        </w:tc>
        <w:tc>
          <w:tcPr>
            <w:tcW w:w="992" w:type="dxa"/>
            <w:shd w:val="clear" w:color="auto" w:fill="FFFFFF" w:themeFill="background1"/>
            <w:vAlign w:val="center"/>
          </w:tcPr>
          <w:p w14:paraId="5208BF71"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51</w:t>
            </w:r>
          </w:p>
        </w:tc>
        <w:tc>
          <w:tcPr>
            <w:tcW w:w="993" w:type="dxa"/>
            <w:shd w:val="clear" w:color="auto" w:fill="FFFFFF" w:themeFill="background1"/>
            <w:vAlign w:val="center"/>
          </w:tcPr>
          <w:p w14:paraId="34A521ED"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3.46</w:t>
            </w:r>
          </w:p>
        </w:tc>
      </w:tr>
      <w:tr w:rsidR="002D1426" w:rsidRPr="006A56FF" w14:paraId="317DEC5D" w14:textId="77777777" w:rsidTr="00D734EB">
        <w:trPr>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08E4CBBB" w14:textId="77777777" w:rsidR="002D1426" w:rsidRPr="00D67B4C" w:rsidRDefault="002D1426" w:rsidP="00D734EB">
            <w:pPr>
              <w:spacing w:line="276" w:lineRule="auto"/>
              <w:rPr>
                <w:b w:val="0"/>
                <w:bCs w:val="0"/>
                <w:caps w:val="0"/>
                <w:sz w:val="16"/>
                <w:szCs w:val="16"/>
                <w:lang w:val="en-US"/>
              </w:rPr>
            </w:pPr>
            <w:r w:rsidRPr="00D67B4C">
              <w:rPr>
                <w:b w:val="0"/>
                <w:bCs w:val="0"/>
                <w:caps w:val="0"/>
                <w:sz w:val="16"/>
                <w:szCs w:val="16"/>
                <w:lang w:val="en-US"/>
              </w:rPr>
              <w:t>PEXPND</w:t>
            </w:r>
          </w:p>
        </w:tc>
        <w:tc>
          <w:tcPr>
            <w:tcW w:w="709" w:type="dxa"/>
            <w:shd w:val="clear" w:color="auto" w:fill="FFFFFF" w:themeFill="background1"/>
            <w:vAlign w:val="center"/>
          </w:tcPr>
          <w:p w14:paraId="4C688885"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77</w:t>
            </w:r>
          </w:p>
        </w:tc>
        <w:tc>
          <w:tcPr>
            <w:tcW w:w="709" w:type="dxa"/>
            <w:shd w:val="clear" w:color="auto" w:fill="FFFFFF" w:themeFill="background1"/>
            <w:vAlign w:val="center"/>
          </w:tcPr>
          <w:p w14:paraId="614A2A02"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3.94</w:t>
            </w:r>
          </w:p>
        </w:tc>
        <w:tc>
          <w:tcPr>
            <w:tcW w:w="850" w:type="dxa"/>
            <w:shd w:val="clear" w:color="auto" w:fill="FFFFFF" w:themeFill="background1"/>
            <w:vAlign w:val="center"/>
          </w:tcPr>
          <w:p w14:paraId="753A8ACE"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3.05</w:t>
            </w:r>
          </w:p>
        </w:tc>
        <w:tc>
          <w:tcPr>
            <w:tcW w:w="851" w:type="dxa"/>
            <w:shd w:val="clear" w:color="auto" w:fill="FFFFFF" w:themeFill="background1"/>
            <w:vAlign w:val="center"/>
          </w:tcPr>
          <w:p w14:paraId="61EBF93E"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0.49</w:t>
            </w:r>
          </w:p>
        </w:tc>
        <w:tc>
          <w:tcPr>
            <w:tcW w:w="708" w:type="dxa"/>
            <w:shd w:val="clear" w:color="auto" w:fill="FFFFFF" w:themeFill="background1"/>
            <w:vAlign w:val="center"/>
          </w:tcPr>
          <w:p w14:paraId="34C5BBD5"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8.17</w:t>
            </w:r>
          </w:p>
        </w:tc>
        <w:tc>
          <w:tcPr>
            <w:tcW w:w="1276" w:type="dxa"/>
            <w:shd w:val="clear" w:color="auto" w:fill="FFFFFF" w:themeFill="background1"/>
            <w:vAlign w:val="center"/>
          </w:tcPr>
          <w:p w14:paraId="20C39AF8"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8.03</w:t>
            </w:r>
          </w:p>
        </w:tc>
        <w:tc>
          <w:tcPr>
            <w:tcW w:w="992" w:type="dxa"/>
            <w:shd w:val="clear" w:color="auto" w:fill="FFFFFF" w:themeFill="background1"/>
            <w:vAlign w:val="center"/>
          </w:tcPr>
          <w:p w14:paraId="0B1CE59A"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1.81</w:t>
            </w:r>
          </w:p>
        </w:tc>
        <w:tc>
          <w:tcPr>
            <w:tcW w:w="993" w:type="dxa"/>
            <w:shd w:val="clear" w:color="auto" w:fill="FFFFFF" w:themeFill="background1"/>
            <w:vAlign w:val="center"/>
          </w:tcPr>
          <w:p w14:paraId="6EA0FFB0"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4.25</w:t>
            </w:r>
          </w:p>
        </w:tc>
      </w:tr>
      <w:tr w:rsidR="002D1426" w:rsidRPr="006A56FF" w14:paraId="768FDB35" w14:textId="77777777" w:rsidTr="00D734E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46E17524" w14:textId="77777777" w:rsidR="002D1426" w:rsidRPr="00D67B4C" w:rsidRDefault="002D1426" w:rsidP="00D734EB">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709" w:type="dxa"/>
            <w:shd w:val="clear" w:color="auto" w:fill="FFFFFF" w:themeFill="background1"/>
            <w:vAlign w:val="center"/>
          </w:tcPr>
          <w:p w14:paraId="5257B93F"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67</w:t>
            </w:r>
          </w:p>
        </w:tc>
        <w:tc>
          <w:tcPr>
            <w:tcW w:w="709" w:type="dxa"/>
            <w:shd w:val="clear" w:color="auto" w:fill="FFFFFF" w:themeFill="background1"/>
            <w:vAlign w:val="center"/>
          </w:tcPr>
          <w:p w14:paraId="0A6A978E"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w:t>
            </w:r>
          </w:p>
        </w:tc>
        <w:tc>
          <w:tcPr>
            <w:tcW w:w="850" w:type="dxa"/>
            <w:shd w:val="clear" w:color="auto" w:fill="FFFFFF" w:themeFill="background1"/>
            <w:vAlign w:val="center"/>
          </w:tcPr>
          <w:p w14:paraId="3644EB1E"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17</w:t>
            </w:r>
          </w:p>
        </w:tc>
        <w:tc>
          <w:tcPr>
            <w:tcW w:w="851" w:type="dxa"/>
            <w:shd w:val="clear" w:color="auto" w:fill="FFFFFF" w:themeFill="background1"/>
            <w:vAlign w:val="center"/>
          </w:tcPr>
          <w:p w14:paraId="0CFCB126"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25</w:t>
            </w:r>
          </w:p>
        </w:tc>
        <w:tc>
          <w:tcPr>
            <w:tcW w:w="708" w:type="dxa"/>
            <w:shd w:val="clear" w:color="auto" w:fill="FFFFFF" w:themeFill="background1"/>
            <w:vAlign w:val="center"/>
          </w:tcPr>
          <w:p w14:paraId="5524AAB6"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276" w:type="dxa"/>
            <w:shd w:val="clear" w:color="auto" w:fill="FFFFFF" w:themeFill="background1"/>
            <w:vAlign w:val="center"/>
          </w:tcPr>
          <w:p w14:paraId="7AB5F2E3"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21</w:t>
            </w:r>
          </w:p>
        </w:tc>
        <w:tc>
          <w:tcPr>
            <w:tcW w:w="992" w:type="dxa"/>
            <w:shd w:val="clear" w:color="auto" w:fill="FFFFFF" w:themeFill="background1"/>
            <w:vAlign w:val="center"/>
          </w:tcPr>
          <w:p w14:paraId="3133E873"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57</w:t>
            </w:r>
          </w:p>
        </w:tc>
        <w:tc>
          <w:tcPr>
            <w:tcW w:w="993" w:type="dxa"/>
            <w:shd w:val="clear" w:color="auto" w:fill="FFFFFF" w:themeFill="background1"/>
            <w:vAlign w:val="center"/>
          </w:tcPr>
          <w:p w14:paraId="2F695287"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86</w:t>
            </w:r>
          </w:p>
        </w:tc>
      </w:tr>
      <w:tr w:rsidR="002D1426" w:rsidRPr="006A56FF" w14:paraId="193CA742" w14:textId="77777777" w:rsidTr="00D734EB">
        <w:trPr>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07D97C1D" w14:textId="77777777" w:rsidR="002D1426" w:rsidRPr="00D67B4C" w:rsidRDefault="002D1426" w:rsidP="00D734EB">
            <w:pPr>
              <w:spacing w:line="276" w:lineRule="auto"/>
              <w:rPr>
                <w:b w:val="0"/>
                <w:bCs w:val="0"/>
                <w:caps w:val="0"/>
                <w:sz w:val="16"/>
                <w:szCs w:val="16"/>
                <w:lang w:val="en-US"/>
              </w:rPr>
            </w:pPr>
            <w:r w:rsidRPr="00D67B4C">
              <w:rPr>
                <w:b w:val="0"/>
                <w:bCs w:val="0"/>
                <w:caps w:val="0"/>
                <w:sz w:val="16"/>
                <w:szCs w:val="16"/>
                <w:lang w:val="en-US"/>
              </w:rPr>
              <w:t>LEX 65+</w:t>
            </w:r>
          </w:p>
        </w:tc>
        <w:tc>
          <w:tcPr>
            <w:tcW w:w="709" w:type="dxa"/>
            <w:shd w:val="clear" w:color="auto" w:fill="FFFFFF" w:themeFill="background1"/>
            <w:vAlign w:val="center"/>
          </w:tcPr>
          <w:p w14:paraId="3D7B21C1"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7.49</w:t>
            </w:r>
          </w:p>
        </w:tc>
        <w:tc>
          <w:tcPr>
            <w:tcW w:w="709" w:type="dxa"/>
            <w:shd w:val="clear" w:color="auto" w:fill="FFFFFF" w:themeFill="background1"/>
            <w:vAlign w:val="center"/>
          </w:tcPr>
          <w:p w14:paraId="37CAABF3"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84</w:t>
            </w:r>
          </w:p>
        </w:tc>
        <w:tc>
          <w:tcPr>
            <w:tcW w:w="850" w:type="dxa"/>
            <w:shd w:val="clear" w:color="auto" w:fill="FFFFFF" w:themeFill="background1"/>
            <w:vAlign w:val="center"/>
          </w:tcPr>
          <w:p w14:paraId="75336403"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31</w:t>
            </w:r>
          </w:p>
        </w:tc>
        <w:tc>
          <w:tcPr>
            <w:tcW w:w="851" w:type="dxa"/>
            <w:shd w:val="clear" w:color="auto" w:fill="FFFFFF" w:themeFill="background1"/>
            <w:vAlign w:val="center"/>
          </w:tcPr>
          <w:p w14:paraId="4F90C605"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93</w:t>
            </w:r>
          </w:p>
        </w:tc>
        <w:tc>
          <w:tcPr>
            <w:tcW w:w="708" w:type="dxa"/>
            <w:shd w:val="clear" w:color="auto" w:fill="FFFFFF" w:themeFill="background1"/>
            <w:vAlign w:val="center"/>
          </w:tcPr>
          <w:p w14:paraId="00097C45"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1.06</w:t>
            </w:r>
          </w:p>
        </w:tc>
        <w:tc>
          <w:tcPr>
            <w:tcW w:w="1276" w:type="dxa"/>
            <w:shd w:val="clear" w:color="auto" w:fill="FFFFFF" w:themeFill="background1"/>
            <w:vAlign w:val="center"/>
          </w:tcPr>
          <w:p w14:paraId="06F11D5D"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02</w:t>
            </w:r>
          </w:p>
        </w:tc>
        <w:tc>
          <w:tcPr>
            <w:tcW w:w="992" w:type="dxa"/>
            <w:shd w:val="clear" w:color="auto" w:fill="FFFFFF" w:themeFill="background1"/>
            <w:vAlign w:val="center"/>
          </w:tcPr>
          <w:p w14:paraId="6B003866"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90</w:t>
            </w:r>
          </w:p>
        </w:tc>
        <w:tc>
          <w:tcPr>
            <w:tcW w:w="993" w:type="dxa"/>
            <w:shd w:val="clear" w:color="auto" w:fill="FFFFFF" w:themeFill="background1"/>
            <w:vAlign w:val="center"/>
          </w:tcPr>
          <w:p w14:paraId="028090B8"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15</w:t>
            </w:r>
          </w:p>
        </w:tc>
      </w:tr>
      <w:tr w:rsidR="002D1426" w:rsidRPr="006A56FF" w14:paraId="65ADC6F2" w14:textId="77777777" w:rsidTr="00D734E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46E93C3C" w14:textId="77777777" w:rsidR="002D1426" w:rsidRPr="00D67B4C" w:rsidRDefault="002D1426" w:rsidP="00D734EB">
            <w:pPr>
              <w:spacing w:line="276" w:lineRule="auto"/>
              <w:rPr>
                <w:b w:val="0"/>
                <w:bCs w:val="0"/>
                <w:caps w:val="0"/>
                <w:sz w:val="16"/>
                <w:szCs w:val="16"/>
                <w:lang w:val="en-US"/>
              </w:rPr>
            </w:pPr>
            <w:r w:rsidRPr="00D67B4C">
              <w:rPr>
                <w:b w:val="0"/>
                <w:bCs w:val="0"/>
                <w:caps w:val="0"/>
                <w:sz w:val="16"/>
                <w:szCs w:val="16"/>
                <w:lang w:val="en-US"/>
              </w:rPr>
              <w:lastRenderedPageBreak/>
              <w:t>SPH</w:t>
            </w:r>
          </w:p>
        </w:tc>
        <w:tc>
          <w:tcPr>
            <w:tcW w:w="709" w:type="dxa"/>
            <w:shd w:val="clear" w:color="auto" w:fill="FFFFFF" w:themeFill="background1"/>
            <w:vAlign w:val="center"/>
          </w:tcPr>
          <w:p w14:paraId="7CB8AF8C"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6.08</w:t>
            </w:r>
          </w:p>
        </w:tc>
        <w:tc>
          <w:tcPr>
            <w:tcW w:w="709" w:type="dxa"/>
            <w:shd w:val="clear" w:color="auto" w:fill="FFFFFF" w:themeFill="background1"/>
            <w:vAlign w:val="center"/>
          </w:tcPr>
          <w:p w14:paraId="54338153"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2.73</w:t>
            </w:r>
          </w:p>
        </w:tc>
        <w:tc>
          <w:tcPr>
            <w:tcW w:w="850" w:type="dxa"/>
            <w:shd w:val="clear" w:color="auto" w:fill="FFFFFF" w:themeFill="background1"/>
            <w:vAlign w:val="center"/>
          </w:tcPr>
          <w:p w14:paraId="56F5238B"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9.84</w:t>
            </w:r>
          </w:p>
        </w:tc>
        <w:tc>
          <w:tcPr>
            <w:tcW w:w="851" w:type="dxa"/>
            <w:shd w:val="clear" w:color="auto" w:fill="FFFFFF" w:themeFill="background1"/>
            <w:vAlign w:val="center"/>
          </w:tcPr>
          <w:p w14:paraId="156175E6"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3.43</w:t>
            </w:r>
          </w:p>
        </w:tc>
        <w:tc>
          <w:tcPr>
            <w:tcW w:w="708" w:type="dxa"/>
            <w:shd w:val="clear" w:color="auto" w:fill="FFFFFF" w:themeFill="background1"/>
            <w:vAlign w:val="center"/>
          </w:tcPr>
          <w:p w14:paraId="56F4A955"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2.68</w:t>
            </w:r>
          </w:p>
        </w:tc>
        <w:tc>
          <w:tcPr>
            <w:tcW w:w="1276" w:type="dxa"/>
            <w:shd w:val="clear" w:color="auto" w:fill="FFFFFF" w:themeFill="background1"/>
            <w:vAlign w:val="center"/>
          </w:tcPr>
          <w:p w14:paraId="0311053D"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1.43</w:t>
            </w:r>
          </w:p>
        </w:tc>
        <w:tc>
          <w:tcPr>
            <w:tcW w:w="992" w:type="dxa"/>
            <w:shd w:val="clear" w:color="auto" w:fill="FFFFFF" w:themeFill="background1"/>
            <w:vAlign w:val="center"/>
          </w:tcPr>
          <w:p w14:paraId="3F02A317"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9.99</w:t>
            </w:r>
          </w:p>
        </w:tc>
        <w:tc>
          <w:tcPr>
            <w:tcW w:w="993" w:type="dxa"/>
            <w:shd w:val="clear" w:color="auto" w:fill="FFFFFF" w:themeFill="background1"/>
            <w:vAlign w:val="center"/>
          </w:tcPr>
          <w:p w14:paraId="63379075"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2.88</w:t>
            </w:r>
          </w:p>
        </w:tc>
      </w:tr>
      <w:tr w:rsidR="002D1426" w:rsidRPr="006A56FF" w14:paraId="5993959E" w14:textId="77777777" w:rsidTr="00D734EB">
        <w:trPr>
          <w:trHeight w:val="283"/>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vAlign w:val="center"/>
          </w:tcPr>
          <w:p w14:paraId="56B62813" w14:textId="77777777" w:rsidR="002D1426" w:rsidRPr="00D67B4C" w:rsidRDefault="002D1426" w:rsidP="00D734EB">
            <w:pPr>
              <w:spacing w:line="276" w:lineRule="auto"/>
              <w:rPr>
                <w:b w:val="0"/>
                <w:bCs w:val="0"/>
                <w:caps w:val="0"/>
                <w:sz w:val="16"/>
                <w:szCs w:val="16"/>
                <w:lang w:val="en-US"/>
              </w:rPr>
            </w:pPr>
            <w:r w:rsidRPr="00D67B4C">
              <w:rPr>
                <w:b w:val="0"/>
                <w:bCs w:val="0"/>
                <w:caps w:val="0"/>
                <w:sz w:val="16"/>
                <w:szCs w:val="16"/>
                <w:lang w:val="en-US"/>
              </w:rPr>
              <w:t>CIDX</w:t>
            </w:r>
          </w:p>
        </w:tc>
        <w:tc>
          <w:tcPr>
            <w:tcW w:w="709" w:type="dxa"/>
            <w:shd w:val="clear" w:color="auto" w:fill="FFFFFF" w:themeFill="background1"/>
            <w:vAlign w:val="center"/>
          </w:tcPr>
          <w:p w14:paraId="252C4BE7"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w:t>
            </w:r>
          </w:p>
        </w:tc>
        <w:tc>
          <w:tcPr>
            <w:tcW w:w="709" w:type="dxa"/>
            <w:shd w:val="clear" w:color="auto" w:fill="FFFFFF" w:themeFill="background1"/>
            <w:vAlign w:val="center"/>
          </w:tcPr>
          <w:p w14:paraId="2F689F15"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w:t>
            </w:r>
          </w:p>
        </w:tc>
        <w:tc>
          <w:tcPr>
            <w:tcW w:w="850" w:type="dxa"/>
            <w:shd w:val="clear" w:color="auto" w:fill="FFFFFF" w:themeFill="background1"/>
            <w:vAlign w:val="center"/>
          </w:tcPr>
          <w:p w14:paraId="5BABAB04"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67</w:t>
            </w:r>
          </w:p>
        </w:tc>
        <w:tc>
          <w:tcPr>
            <w:tcW w:w="851" w:type="dxa"/>
            <w:shd w:val="clear" w:color="auto" w:fill="FFFFFF" w:themeFill="background1"/>
            <w:vAlign w:val="center"/>
          </w:tcPr>
          <w:p w14:paraId="63CC8FBE"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3</w:t>
            </w:r>
          </w:p>
        </w:tc>
        <w:tc>
          <w:tcPr>
            <w:tcW w:w="708" w:type="dxa"/>
            <w:shd w:val="clear" w:color="auto" w:fill="FFFFFF" w:themeFill="background1"/>
            <w:vAlign w:val="center"/>
          </w:tcPr>
          <w:p w14:paraId="39B35D51"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w:t>
            </w:r>
          </w:p>
        </w:tc>
        <w:tc>
          <w:tcPr>
            <w:tcW w:w="1276" w:type="dxa"/>
            <w:shd w:val="clear" w:color="auto" w:fill="FFFFFF" w:themeFill="background1"/>
            <w:vAlign w:val="center"/>
          </w:tcPr>
          <w:p w14:paraId="310FB87B"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43</w:t>
            </w:r>
          </w:p>
        </w:tc>
        <w:tc>
          <w:tcPr>
            <w:tcW w:w="992" w:type="dxa"/>
            <w:shd w:val="clear" w:color="auto" w:fill="FFFFFF" w:themeFill="background1"/>
            <w:vAlign w:val="center"/>
          </w:tcPr>
          <w:p w14:paraId="4325082C"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0.57</w:t>
            </w:r>
          </w:p>
        </w:tc>
        <w:tc>
          <w:tcPr>
            <w:tcW w:w="993" w:type="dxa"/>
            <w:shd w:val="clear" w:color="auto" w:fill="FFFFFF" w:themeFill="background1"/>
            <w:vAlign w:val="center"/>
          </w:tcPr>
          <w:p w14:paraId="7EB75061" w14:textId="77777777" w:rsidR="002D1426" w:rsidRPr="00D67B4C" w:rsidRDefault="002D1426" w:rsidP="00D734E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29</w:t>
            </w:r>
          </w:p>
        </w:tc>
      </w:tr>
      <w:tr w:rsidR="002D1426" w:rsidRPr="006A56FF" w14:paraId="3A930827" w14:textId="77777777" w:rsidTr="00D734E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tcBorders>
            <w:shd w:val="clear" w:color="auto" w:fill="FFFFFF" w:themeFill="background1"/>
            <w:vAlign w:val="center"/>
          </w:tcPr>
          <w:p w14:paraId="0DDFBC52" w14:textId="77777777" w:rsidR="002D1426" w:rsidRPr="00D67B4C" w:rsidRDefault="002D1426" w:rsidP="00D734EB">
            <w:pPr>
              <w:spacing w:line="276" w:lineRule="auto"/>
              <w:rPr>
                <w:b w:val="0"/>
                <w:bCs w:val="0"/>
                <w:caps w:val="0"/>
                <w:sz w:val="16"/>
                <w:szCs w:val="16"/>
                <w:lang w:val="en-US"/>
              </w:rPr>
            </w:pPr>
            <w:r w:rsidRPr="00D67B4C">
              <w:rPr>
                <w:b w:val="0"/>
                <w:bCs w:val="0"/>
                <w:caps w:val="0"/>
                <w:sz w:val="16"/>
                <w:szCs w:val="16"/>
                <w:lang w:val="en-US"/>
              </w:rPr>
              <w:t>MTAB</w:t>
            </w:r>
          </w:p>
        </w:tc>
        <w:tc>
          <w:tcPr>
            <w:tcW w:w="709" w:type="dxa"/>
            <w:tcBorders>
              <w:bottom w:val="single" w:sz="12" w:space="0" w:color="auto"/>
            </w:tcBorders>
            <w:shd w:val="clear" w:color="auto" w:fill="FFFFFF" w:themeFill="background1"/>
            <w:vAlign w:val="center"/>
          </w:tcPr>
          <w:p w14:paraId="5B485B2C"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709" w:type="dxa"/>
            <w:tcBorders>
              <w:bottom w:val="single" w:sz="12" w:space="0" w:color="auto"/>
            </w:tcBorders>
            <w:shd w:val="clear" w:color="auto" w:fill="FFFFFF" w:themeFill="background1"/>
            <w:vAlign w:val="center"/>
          </w:tcPr>
          <w:p w14:paraId="01DE8878"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850" w:type="dxa"/>
            <w:tcBorders>
              <w:bottom w:val="single" w:sz="12" w:space="0" w:color="auto"/>
            </w:tcBorders>
            <w:shd w:val="clear" w:color="auto" w:fill="FFFFFF" w:themeFill="background1"/>
            <w:vAlign w:val="center"/>
          </w:tcPr>
          <w:p w14:paraId="51262322"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851" w:type="dxa"/>
            <w:tcBorders>
              <w:bottom w:val="single" w:sz="12" w:space="0" w:color="auto"/>
            </w:tcBorders>
            <w:shd w:val="clear" w:color="auto" w:fill="FFFFFF" w:themeFill="background1"/>
            <w:vAlign w:val="center"/>
          </w:tcPr>
          <w:p w14:paraId="3F1EAA64"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708" w:type="dxa"/>
            <w:tcBorders>
              <w:bottom w:val="single" w:sz="12" w:space="0" w:color="auto"/>
            </w:tcBorders>
            <w:shd w:val="clear" w:color="auto" w:fill="FFFFFF" w:themeFill="background1"/>
            <w:vAlign w:val="center"/>
          </w:tcPr>
          <w:p w14:paraId="167BA369"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276" w:type="dxa"/>
            <w:tcBorders>
              <w:bottom w:val="single" w:sz="12" w:space="0" w:color="auto"/>
            </w:tcBorders>
            <w:shd w:val="clear" w:color="auto" w:fill="FFFFFF" w:themeFill="background1"/>
            <w:vAlign w:val="center"/>
          </w:tcPr>
          <w:p w14:paraId="2038A7E5"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c>
          <w:tcPr>
            <w:tcW w:w="992" w:type="dxa"/>
            <w:tcBorders>
              <w:bottom w:val="single" w:sz="12" w:space="0" w:color="auto"/>
            </w:tcBorders>
            <w:shd w:val="clear" w:color="auto" w:fill="FFFFFF" w:themeFill="background1"/>
            <w:vAlign w:val="center"/>
          </w:tcPr>
          <w:p w14:paraId="388DD13C"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c>
          <w:tcPr>
            <w:tcW w:w="993" w:type="dxa"/>
            <w:tcBorders>
              <w:bottom w:val="single" w:sz="12" w:space="0" w:color="auto"/>
            </w:tcBorders>
            <w:shd w:val="clear" w:color="auto" w:fill="FFFFFF" w:themeFill="background1"/>
            <w:vAlign w:val="center"/>
          </w:tcPr>
          <w:p w14:paraId="33A0CADB" w14:textId="77777777" w:rsidR="002D1426" w:rsidRPr="00D67B4C" w:rsidRDefault="002D1426" w:rsidP="00D734E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r>
      <w:bookmarkEnd w:id="884"/>
    </w:tbl>
    <w:p w14:paraId="7BF5BD9E" w14:textId="77777777" w:rsidR="002D1426" w:rsidRDefault="002D1426" w:rsidP="00B6557F">
      <w:pPr>
        <w:spacing w:after="160" w:line="360" w:lineRule="auto"/>
        <w:jc w:val="both"/>
        <w:rPr>
          <w:rFonts w:eastAsiaTheme="minorHAnsi"/>
          <w:iCs/>
          <w:color w:val="auto"/>
          <w:szCs w:val="18"/>
          <w:lang w:val="en-US"/>
        </w:rPr>
      </w:pPr>
    </w:p>
    <w:p w14:paraId="5A92FC0C" w14:textId="0C3DFC7D"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ins w:id="886" w:author="Mareike Ariaans" w:date="2020-07-07T10:01:00Z">
        <w:r w:rsidR="00D0320B" w:rsidRPr="00C83EC5">
          <w:rPr>
            <w:rFonts w:eastAsiaTheme="minorHAnsi"/>
            <w:b/>
            <w:iCs/>
            <w:color w:val="auto"/>
            <w:szCs w:val="18"/>
            <w:lang w:val="en-US"/>
          </w:rPr>
          <w:t xml:space="preserve">low-performance </w:t>
        </w:r>
      </w:ins>
      <w:ins w:id="887" w:author="Mareike Ariaans" w:date="2020-07-07T10:02:00Z">
        <w:r w:rsidR="00D0320B">
          <w:rPr>
            <w:rFonts w:eastAsiaTheme="minorHAnsi"/>
            <w:b/>
            <w:iCs/>
            <w:color w:val="auto"/>
            <w:szCs w:val="18"/>
            <w:lang w:val="en-US"/>
          </w:rPr>
          <w:t xml:space="preserve"> and </w:t>
        </w:r>
      </w:ins>
      <w:r w:rsidRPr="00C83EC5">
        <w:rPr>
          <w:rFonts w:eastAsiaTheme="minorHAnsi"/>
          <w:b/>
          <w:iCs/>
          <w:color w:val="auto"/>
          <w:szCs w:val="18"/>
          <w:lang w:val="en-US"/>
        </w:rPr>
        <w:t>low</w:t>
      </w:r>
      <w:ins w:id="888" w:author="Mareike Ariaans" w:date="2020-07-06T16:52:00Z">
        <w:r w:rsidR="00F9013E" w:rsidRPr="00C83EC5" w:rsidDel="00F9013E">
          <w:rPr>
            <w:rFonts w:eastAsiaTheme="minorHAnsi"/>
            <w:b/>
            <w:iCs/>
            <w:color w:val="auto"/>
            <w:szCs w:val="18"/>
            <w:lang w:val="en-US"/>
          </w:rPr>
          <w:t xml:space="preserve"> </w:t>
        </w:r>
      </w:ins>
      <w:del w:id="889" w:author="Mareike Ariaans" w:date="2020-07-06T16:52:00Z">
        <w:r w:rsidRPr="00C83EC5" w:rsidDel="00F9013E">
          <w:rPr>
            <w:rFonts w:eastAsiaTheme="minorHAnsi"/>
            <w:b/>
            <w:iCs/>
            <w:color w:val="auto"/>
            <w:szCs w:val="18"/>
            <w:lang w:val="en-US"/>
          </w:rPr>
          <w:delText xml:space="preserve"> supply</w:delText>
        </w:r>
      </w:del>
      <w:r w:rsidRPr="00C83EC5">
        <w:rPr>
          <w:rFonts w:eastAsiaTheme="minorHAnsi"/>
          <w:b/>
          <w:iCs/>
          <w:color w:val="auto"/>
          <w:szCs w:val="18"/>
          <w:lang w:val="en-US"/>
        </w:rPr>
        <w:t xml:space="preserve">-supply </w:t>
      </w:r>
      <w:del w:id="890" w:author="Mareike Ariaans" w:date="2020-07-07T10:02:00Z">
        <w:r w:rsidRPr="00C83EC5" w:rsidDel="00D0320B">
          <w:rPr>
            <w:rFonts w:eastAsiaTheme="minorHAnsi"/>
            <w:b/>
            <w:iCs/>
            <w:color w:val="auto"/>
            <w:szCs w:val="18"/>
            <w:lang w:val="en-US"/>
          </w:rPr>
          <w:delText xml:space="preserve">and </w:delText>
        </w:r>
      </w:del>
      <w:del w:id="891" w:author="Mareike Ariaans" w:date="2020-07-07T10:01:00Z">
        <w:r w:rsidRPr="00C83EC5" w:rsidDel="00D0320B">
          <w:rPr>
            <w:rFonts w:eastAsiaTheme="minorHAnsi"/>
            <w:b/>
            <w:iCs/>
            <w:color w:val="auto"/>
            <w:szCs w:val="18"/>
            <w:lang w:val="en-US"/>
          </w:rPr>
          <w:delText xml:space="preserve">low-performance </w:delText>
        </w:r>
      </w:del>
      <w:r w:rsidRPr="00C83EC5">
        <w:rPr>
          <w:rFonts w:eastAsiaTheme="minorHAnsi"/>
          <w:b/>
          <w:iCs/>
          <w:color w:val="auto"/>
          <w:szCs w:val="18"/>
          <w:lang w:val="en-US"/>
        </w:rPr>
        <w:t>system</w:t>
      </w:r>
    </w:p>
    <w:p w14:paraId="53DC51BE" w14:textId="698B4EB4" w:rsidR="00C83EC5" w:rsidRPr="00C83EC5" w:rsidRDefault="00C83EC5" w:rsidP="00C83EC5">
      <w:pPr>
        <w:spacing w:after="160" w:line="360" w:lineRule="auto"/>
        <w:jc w:val="both"/>
        <w:rPr>
          <w:rFonts w:eastAsiaTheme="minorHAnsi"/>
          <w:iCs/>
          <w:color w:val="auto"/>
          <w:szCs w:val="18"/>
          <w:lang w:val="en-US"/>
        </w:rPr>
      </w:pPr>
      <w:r w:rsidRPr="00C83EC5">
        <w:rPr>
          <w:rFonts w:eastAsiaTheme="minorHAnsi"/>
          <w:iCs/>
          <w:color w:val="auto"/>
          <w:szCs w:val="18"/>
          <w:lang w:val="en-US"/>
        </w:rPr>
        <w:t xml:space="preserve">The first system is marked </w:t>
      </w:r>
      <w:r w:rsidR="00901F8F">
        <w:rPr>
          <w:rFonts w:eastAsiaTheme="minorHAnsi"/>
          <w:iCs/>
          <w:color w:val="auto"/>
          <w:szCs w:val="18"/>
          <w:lang w:val="en-US"/>
        </w:rPr>
        <w:t>by</w:t>
      </w:r>
      <w:r w:rsidRPr="00C83EC5">
        <w:rPr>
          <w:rFonts w:eastAsiaTheme="minorHAnsi"/>
          <w:iCs/>
          <w:color w:val="auto"/>
          <w:szCs w:val="18"/>
          <w:lang w:val="en-US"/>
        </w:rPr>
        <w:t xml:space="preserve"> low levels of supply</w:t>
      </w:r>
      <w:ins w:id="892" w:author="Mareike Ariaans" w:date="2020-07-06T16:41:00Z">
        <w:r w:rsidR="00901F8F">
          <w:rPr>
            <w:rFonts w:eastAsiaTheme="minorHAnsi"/>
            <w:iCs/>
            <w:color w:val="auto"/>
            <w:szCs w:val="18"/>
            <w:lang w:val="en-US"/>
          </w:rPr>
          <w:t>,</w:t>
        </w:r>
      </w:ins>
      <w:r w:rsidRPr="00C83EC5">
        <w:rPr>
          <w:rFonts w:eastAsiaTheme="minorHAnsi"/>
          <w:iCs/>
          <w:color w:val="auto"/>
          <w:szCs w:val="18"/>
          <w:lang w:val="en-US"/>
        </w:rPr>
        <w:t xml:space="preserve"> </w:t>
      </w:r>
      <w:del w:id="893" w:author="Mareike Ariaans" w:date="2020-07-06T16:41:00Z">
        <w:r w:rsidRPr="00C83EC5" w:rsidDel="00901F8F">
          <w:rPr>
            <w:rFonts w:eastAsiaTheme="minorHAnsi"/>
            <w:iCs/>
            <w:color w:val="auto"/>
            <w:szCs w:val="18"/>
            <w:lang w:val="en-US"/>
          </w:rPr>
          <w:delText xml:space="preserve">from </w:delText>
        </w:r>
      </w:del>
      <w:r w:rsidRPr="00C83EC5">
        <w:rPr>
          <w:rFonts w:eastAsiaTheme="minorHAnsi"/>
          <w:iCs/>
          <w:color w:val="auto"/>
          <w:szCs w:val="18"/>
          <w:lang w:val="en-US"/>
        </w:rPr>
        <w:t xml:space="preserve">which results in a low level of performance. It has by far the lowest </w:t>
      </w:r>
      <w:ins w:id="894" w:author="Mareike Ariaans" w:date="2020-07-06T16:42:00Z">
        <w:r w:rsidR="00901F8F">
          <w:rPr>
            <w:rFonts w:eastAsiaTheme="minorHAnsi"/>
            <w:iCs/>
            <w:color w:val="auto"/>
            <w:szCs w:val="18"/>
            <w:lang w:val="en-US"/>
          </w:rPr>
          <w:t xml:space="preserve">overall </w:t>
        </w:r>
      </w:ins>
      <w:r w:rsidRPr="00C83EC5">
        <w:rPr>
          <w:rFonts w:eastAsiaTheme="minorHAnsi"/>
          <w:iCs/>
          <w:color w:val="auto"/>
          <w:szCs w:val="18"/>
          <w:lang w:val="en-US"/>
        </w:rPr>
        <w:t>expenditure</w:t>
      </w:r>
      <w:del w:id="895" w:author="Mareike Ariaans" w:date="2020-07-06T16:42:00Z">
        <w:r w:rsidRPr="00C83EC5" w:rsidDel="00901F8F">
          <w:rPr>
            <w:rFonts w:eastAsiaTheme="minorHAnsi"/>
            <w:iCs/>
            <w:color w:val="auto"/>
            <w:szCs w:val="18"/>
            <w:lang w:val="en-US"/>
          </w:rPr>
          <w:delText>s</w:delText>
        </w:r>
      </w:del>
      <w:del w:id="896" w:author="Mareike Ariaans" w:date="2020-07-06T16:41:00Z">
        <w:r w:rsidRPr="00C83EC5" w:rsidDel="00901F8F">
          <w:rPr>
            <w:rFonts w:eastAsiaTheme="minorHAnsi"/>
            <w:iCs/>
            <w:color w:val="auto"/>
            <w:szCs w:val="18"/>
            <w:lang w:val="en-US"/>
          </w:rPr>
          <w:delText xml:space="preserve"> (public and private)</w:delText>
        </w:r>
      </w:del>
      <w:r w:rsidRPr="00C83EC5">
        <w:rPr>
          <w:rFonts w:eastAsiaTheme="minorHAnsi"/>
          <w:iCs/>
          <w:color w:val="auto"/>
          <w:szCs w:val="18"/>
          <w:lang w:val="en-US"/>
        </w:rPr>
        <w:t>, beds</w:t>
      </w:r>
      <w:ins w:id="897" w:author="Mareike Ariaans" w:date="2020-07-06T16:42:00Z">
        <w:r w:rsidR="00901F8F">
          <w:rPr>
            <w:rFonts w:eastAsiaTheme="minorHAnsi"/>
            <w:iCs/>
            <w:color w:val="auto"/>
            <w:szCs w:val="18"/>
            <w:lang w:val="en-US"/>
          </w:rPr>
          <w:t>,</w:t>
        </w:r>
      </w:ins>
      <w:r w:rsidRPr="00C83EC5">
        <w:rPr>
          <w:rFonts w:eastAsiaTheme="minorHAnsi"/>
          <w:iCs/>
          <w:color w:val="auto"/>
          <w:szCs w:val="18"/>
          <w:lang w:val="en-US"/>
        </w:rPr>
        <w:t xml:space="preserve"> and recipients</w:t>
      </w:r>
      <w:ins w:id="898" w:author="Mareike Ariaans" w:date="2020-07-06T16:42:00Z">
        <w:r w:rsidR="00901F8F">
          <w:rPr>
            <w:rFonts w:eastAsiaTheme="minorHAnsi"/>
            <w:iCs/>
            <w:color w:val="auto"/>
            <w:szCs w:val="18"/>
            <w:lang w:val="en-US"/>
          </w:rPr>
          <w:t xml:space="preserve"> in comparison to all other system-types</w:t>
        </w:r>
      </w:ins>
      <w:r w:rsidRPr="00C83EC5">
        <w:rPr>
          <w:rFonts w:eastAsiaTheme="minorHAnsi"/>
          <w:iCs/>
          <w:color w:val="auto"/>
          <w:szCs w:val="18"/>
          <w:lang w:val="en-US"/>
        </w:rPr>
        <w:t xml:space="preserve">. Although </w:t>
      </w:r>
      <w:ins w:id="899" w:author="Mareike Ariaans" w:date="2020-07-06T16:43:00Z">
        <w:r w:rsidR="00901F8F">
          <w:rPr>
            <w:rFonts w:eastAsiaTheme="minorHAnsi"/>
            <w:iCs/>
            <w:color w:val="auto"/>
            <w:szCs w:val="18"/>
            <w:lang w:val="en-US"/>
          </w:rPr>
          <w:t xml:space="preserve">countries of </w:t>
        </w:r>
      </w:ins>
      <w:r w:rsidRPr="00C83EC5">
        <w:rPr>
          <w:rFonts w:eastAsiaTheme="minorHAnsi"/>
          <w:iCs/>
          <w:color w:val="auto"/>
          <w:szCs w:val="18"/>
          <w:lang w:val="en-US"/>
        </w:rPr>
        <w:t xml:space="preserve">this </w:t>
      </w:r>
      <w:ins w:id="900" w:author="Mareike Ariaans" w:date="2020-07-06T16:43:00Z">
        <w:r w:rsidR="00901F8F">
          <w:rPr>
            <w:rFonts w:eastAsiaTheme="minorHAnsi"/>
            <w:iCs/>
            <w:color w:val="auto"/>
            <w:szCs w:val="18"/>
            <w:lang w:val="en-US"/>
          </w:rPr>
          <w:t xml:space="preserve">LTC </w:t>
        </w:r>
      </w:ins>
      <w:r w:rsidRPr="00C83EC5">
        <w:rPr>
          <w:rFonts w:eastAsiaTheme="minorHAnsi"/>
          <w:iCs/>
          <w:color w:val="auto"/>
          <w:szCs w:val="18"/>
          <w:lang w:val="en-US"/>
        </w:rPr>
        <w:t>system</w:t>
      </w:r>
      <w:ins w:id="901" w:author="Mareike Ariaans" w:date="2020-07-06T16:43:00Z">
        <w:r w:rsidR="00901F8F">
          <w:rPr>
            <w:rFonts w:eastAsiaTheme="minorHAnsi"/>
            <w:iCs/>
            <w:color w:val="auto"/>
            <w:szCs w:val="18"/>
            <w:lang w:val="en-US"/>
          </w:rPr>
          <w:t xml:space="preserve"> type</w:t>
        </w:r>
      </w:ins>
      <w:r w:rsidRPr="00C83EC5">
        <w:rPr>
          <w:rFonts w:eastAsiaTheme="minorHAnsi"/>
          <w:iCs/>
          <w:color w:val="auto"/>
          <w:szCs w:val="18"/>
          <w:lang w:val="en-US"/>
        </w:rPr>
        <w:t xml:space="preserve"> </w:t>
      </w:r>
      <w:ins w:id="902" w:author="Mareike Ariaans" w:date="2020-07-06T16:43:00Z">
        <w:r w:rsidR="00901F8F">
          <w:rPr>
            <w:rFonts w:eastAsiaTheme="minorHAnsi"/>
            <w:iCs/>
            <w:color w:val="auto"/>
            <w:szCs w:val="18"/>
            <w:lang w:val="en-US"/>
          </w:rPr>
          <w:t xml:space="preserve">have </w:t>
        </w:r>
      </w:ins>
      <w:ins w:id="903" w:author="Mareike Ariaans" w:date="2020-07-06T16:44:00Z">
        <w:r w:rsidR="00901F8F">
          <w:rPr>
            <w:rFonts w:eastAsiaTheme="minorHAnsi"/>
            <w:iCs/>
            <w:color w:val="auto"/>
            <w:szCs w:val="18"/>
            <w:lang w:val="en-US"/>
          </w:rPr>
          <w:t>low acces barriers by</w:t>
        </w:r>
      </w:ins>
      <w:del w:id="904" w:author="Mareike Ariaans" w:date="2020-07-06T16:43:00Z">
        <w:r w:rsidRPr="00C83EC5" w:rsidDel="00901F8F">
          <w:rPr>
            <w:rFonts w:eastAsiaTheme="minorHAnsi"/>
            <w:iCs/>
            <w:color w:val="auto"/>
            <w:szCs w:val="18"/>
            <w:lang w:val="en-US"/>
          </w:rPr>
          <w:delText xml:space="preserve">has </w:delText>
        </w:r>
      </w:del>
      <w:ins w:id="905" w:author="Mareike Ariaans" w:date="2020-07-06T16:43:00Z">
        <w:r w:rsidR="00901F8F">
          <w:rPr>
            <w:rFonts w:eastAsiaTheme="minorHAnsi"/>
            <w:iCs/>
            <w:color w:val="auto"/>
            <w:szCs w:val="18"/>
            <w:lang w:val="en-US"/>
          </w:rPr>
          <w:t xml:space="preserve">appling </w:t>
        </w:r>
      </w:ins>
      <w:r w:rsidRPr="00C83EC5">
        <w:rPr>
          <w:rFonts w:eastAsiaTheme="minorHAnsi"/>
          <w:iCs/>
          <w:color w:val="auto"/>
          <w:szCs w:val="18"/>
          <w:lang w:val="en-US"/>
        </w:rPr>
        <w:t>no means-testing and a low level of choice restrictions</w:t>
      </w:r>
      <w:del w:id="906" w:author="Mareike Ariaans" w:date="2020-07-06T16:44:00Z">
        <w:r w:rsidRPr="00C83EC5" w:rsidDel="005562E8">
          <w:rPr>
            <w:rFonts w:eastAsiaTheme="minorHAnsi"/>
            <w:iCs/>
            <w:color w:val="auto"/>
            <w:szCs w:val="18"/>
            <w:lang w:val="en-US"/>
          </w:rPr>
          <w:delText>, cash availability is primarly bound to LTC services and aids</w:delText>
        </w:r>
      </w:del>
      <w:ins w:id="907" w:author="Mareike Ariaans" w:date="2020-07-06T16:44:00Z">
        <w:r w:rsidR="005562E8">
          <w:rPr>
            <w:rFonts w:eastAsiaTheme="minorHAnsi"/>
            <w:iCs/>
            <w:color w:val="auto"/>
            <w:szCs w:val="18"/>
            <w:lang w:val="en-US"/>
          </w:rPr>
          <w:t>, bound cash benefits hint at a</w:t>
        </w:r>
      </w:ins>
      <w:ins w:id="908" w:author="Mareike Ariaans" w:date="2020-07-06T17:02:00Z">
        <w:r w:rsidR="00C65A29">
          <w:rPr>
            <w:rFonts w:eastAsiaTheme="minorHAnsi"/>
            <w:iCs/>
            <w:color w:val="auto"/>
            <w:szCs w:val="18"/>
            <w:lang w:val="en-US"/>
          </w:rPr>
          <w:t xml:space="preserve"> </w:t>
        </w:r>
      </w:ins>
      <w:ins w:id="909" w:author="Mareike Ariaans" w:date="2020-07-06T16:44:00Z">
        <w:r w:rsidR="005562E8">
          <w:rPr>
            <w:rFonts w:eastAsiaTheme="minorHAnsi"/>
            <w:iCs/>
            <w:color w:val="auto"/>
            <w:szCs w:val="18"/>
            <w:lang w:val="en-US"/>
          </w:rPr>
          <w:t>high level of informal care provision</w:t>
        </w:r>
      </w:ins>
      <w:r w:rsidRPr="00C83EC5">
        <w:rPr>
          <w:rFonts w:eastAsiaTheme="minorHAnsi"/>
          <w:iCs/>
          <w:color w:val="auto"/>
          <w:szCs w:val="18"/>
          <w:lang w:val="en-US"/>
        </w:rPr>
        <w:t>.</w:t>
      </w:r>
      <w:ins w:id="910" w:author="Mareike Ariaans" w:date="2020-07-06T16:45:00Z">
        <w:r w:rsidR="005562E8">
          <w:rPr>
            <w:rFonts w:eastAsiaTheme="minorHAnsi"/>
            <w:iCs/>
            <w:color w:val="auto"/>
            <w:szCs w:val="18"/>
            <w:lang w:val="en-US"/>
          </w:rPr>
          <w:t xml:space="preserve"> However, private LTC expenditure is the lowest of all system types.</w:t>
        </w:r>
      </w:ins>
      <w:ins w:id="911" w:author="Mareike Ariaans" w:date="2020-07-06T16:46:00Z">
        <w:r w:rsidR="005562E8">
          <w:rPr>
            <w:rFonts w:eastAsiaTheme="minorHAnsi"/>
            <w:iCs/>
            <w:color w:val="auto"/>
            <w:szCs w:val="18"/>
            <w:lang w:val="en-US"/>
          </w:rPr>
          <w:t xml:space="preserve"> Performance of these systems measured by</w:t>
        </w:r>
      </w:ins>
      <w:r w:rsidRPr="00C83EC5">
        <w:rPr>
          <w:rFonts w:eastAsiaTheme="minorHAnsi"/>
          <w:iCs/>
          <w:color w:val="auto"/>
          <w:szCs w:val="18"/>
          <w:lang w:val="en-US"/>
        </w:rPr>
        <w:t xml:space="preserve"> </w:t>
      </w:r>
      <w:del w:id="912" w:author="Mareike Ariaans" w:date="2020-07-06T16:47:00Z">
        <w:r w:rsidRPr="00C83EC5" w:rsidDel="005562E8">
          <w:rPr>
            <w:rFonts w:eastAsiaTheme="minorHAnsi"/>
            <w:iCs/>
            <w:color w:val="auto"/>
            <w:szCs w:val="18"/>
            <w:lang w:val="en-US"/>
          </w:rPr>
          <w:delText>L</w:delText>
        </w:r>
      </w:del>
      <w:ins w:id="913" w:author="Mareike Ariaans" w:date="2020-07-06T16:47:00Z">
        <w:r w:rsidR="005562E8">
          <w:rPr>
            <w:rFonts w:eastAsiaTheme="minorHAnsi"/>
            <w:iCs/>
            <w:color w:val="auto"/>
            <w:szCs w:val="18"/>
            <w:lang w:val="en-US"/>
          </w:rPr>
          <w:t>l</w:t>
        </w:r>
      </w:ins>
      <w:r w:rsidRPr="00C83EC5">
        <w:rPr>
          <w:rFonts w:eastAsiaTheme="minorHAnsi"/>
          <w:iCs/>
          <w:color w:val="auto"/>
          <w:szCs w:val="18"/>
          <w:lang w:val="en-US"/>
        </w:rPr>
        <w:t>ife expectancy and subjective health status are by far the lowest compared to all other systems.</w:t>
      </w:r>
    </w:p>
    <w:p w14:paraId="4638C9C1" w14:textId="32F4BC3A"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del w:id="914" w:author="Mareike Ariaans" w:date="2020-07-06T16:54:00Z">
        <w:r w:rsidRPr="00C83EC5" w:rsidDel="00F9013E">
          <w:rPr>
            <w:rFonts w:eastAsiaTheme="minorHAnsi"/>
            <w:b/>
            <w:iCs/>
            <w:color w:val="auto"/>
            <w:szCs w:val="18"/>
            <w:lang w:val="en-US"/>
          </w:rPr>
          <w:delText>equally-supply, medium-performance system</w:delText>
        </w:r>
      </w:del>
      <w:ins w:id="915" w:author="Mareike Ariaans" w:date="2020-07-06T16:54:00Z">
        <w:r w:rsidR="00F9013E">
          <w:rPr>
            <w:rFonts w:eastAsiaTheme="minorHAnsi"/>
            <w:b/>
            <w:iCs/>
            <w:color w:val="auto"/>
            <w:szCs w:val="18"/>
            <w:lang w:val="en-US"/>
          </w:rPr>
          <w:t xml:space="preserve">access-oriented </w:t>
        </w:r>
        <w:commentRangeStart w:id="916"/>
        <w:r w:rsidR="00F9013E">
          <w:rPr>
            <w:rFonts w:eastAsiaTheme="minorHAnsi"/>
            <w:b/>
            <w:iCs/>
            <w:color w:val="auto"/>
            <w:szCs w:val="18"/>
            <w:lang w:val="en-US"/>
          </w:rPr>
          <w:t>private</w:t>
        </w:r>
      </w:ins>
      <w:commentRangeEnd w:id="916"/>
      <w:ins w:id="917" w:author="Mareike Ariaans" w:date="2020-07-06T16:55:00Z">
        <w:r w:rsidR="00C65A29">
          <w:rPr>
            <w:rStyle w:val="Kommentarzeichen"/>
          </w:rPr>
          <w:commentReference w:id="916"/>
        </w:r>
      </w:ins>
      <w:ins w:id="918" w:author="Mareike Ariaans" w:date="2020-07-06T16:54:00Z">
        <w:r w:rsidR="00F9013E">
          <w:rPr>
            <w:rFonts w:eastAsiaTheme="minorHAnsi"/>
            <w:b/>
            <w:iCs/>
            <w:color w:val="auto"/>
            <w:szCs w:val="18"/>
            <w:lang w:val="en-US"/>
          </w:rPr>
          <w:t xml:space="preserve"> system</w:t>
        </w:r>
      </w:ins>
    </w:p>
    <w:p w14:paraId="0BA0C1E4" w14:textId="60CB432F" w:rsidR="00C83EC5" w:rsidRPr="00C83EC5" w:rsidRDefault="00753800" w:rsidP="00C83EC5">
      <w:pPr>
        <w:spacing w:after="160" w:line="360" w:lineRule="auto"/>
        <w:jc w:val="both"/>
        <w:rPr>
          <w:rFonts w:eastAsiaTheme="minorHAnsi"/>
          <w:iCs/>
          <w:color w:val="auto"/>
          <w:szCs w:val="18"/>
          <w:lang w:val="en-US"/>
        </w:rPr>
      </w:pPr>
      <w:ins w:id="919" w:author="Mareike Ariaans" w:date="2020-07-06T17:12:00Z">
        <w:r>
          <w:rPr>
            <w:rFonts w:eastAsiaTheme="minorHAnsi"/>
            <w:iCs/>
            <w:color w:val="auto"/>
            <w:szCs w:val="18"/>
            <w:lang w:val="en-US"/>
          </w:rPr>
          <w:t>A</w:t>
        </w:r>
      </w:ins>
      <w:ins w:id="920" w:author="Mareike Ariaans" w:date="2020-07-06T17:09:00Z">
        <w:r>
          <w:rPr>
            <w:rFonts w:eastAsiaTheme="minorHAnsi"/>
            <w:iCs/>
            <w:color w:val="auto"/>
            <w:szCs w:val="18"/>
            <w:lang w:val="en-US"/>
          </w:rPr>
          <w:t>cces</w:t>
        </w:r>
      </w:ins>
      <w:ins w:id="921" w:author="Mareike Ariaans" w:date="2020-07-06T17:12:00Z">
        <w:r>
          <w:rPr>
            <w:rFonts w:eastAsiaTheme="minorHAnsi"/>
            <w:iCs/>
            <w:color w:val="auto"/>
            <w:szCs w:val="18"/>
            <w:lang w:val="en-US"/>
          </w:rPr>
          <w:t>s</w:t>
        </w:r>
      </w:ins>
      <w:ins w:id="922" w:author="Mareike Ariaans" w:date="2020-07-06T17:09:00Z">
        <w:r>
          <w:rPr>
            <w:rFonts w:eastAsiaTheme="minorHAnsi"/>
            <w:iCs/>
            <w:color w:val="auto"/>
            <w:szCs w:val="18"/>
            <w:lang w:val="en-US"/>
          </w:rPr>
          <w:t xml:space="preserve"> restrictions</w:t>
        </w:r>
      </w:ins>
      <w:ins w:id="923" w:author="Mareike Ariaans" w:date="2020-07-06T17:12:00Z">
        <w:r>
          <w:rPr>
            <w:rFonts w:eastAsiaTheme="minorHAnsi"/>
            <w:iCs/>
            <w:color w:val="auto"/>
            <w:szCs w:val="18"/>
            <w:lang w:val="en-US"/>
          </w:rPr>
          <w:t xml:space="preserve"> are among the lowest for all system with no-means-testing and limited choice restrictions</w:t>
        </w:r>
      </w:ins>
      <w:ins w:id="924" w:author="Mareike Ariaans" w:date="2020-07-06T17:14:00Z">
        <w:r>
          <w:rPr>
            <w:rFonts w:eastAsiaTheme="minorHAnsi"/>
            <w:iCs/>
            <w:color w:val="auto"/>
            <w:szCs w:val="18"/>
            <w:lang w:val="en-US"/>
          </w:rPr>
          <w:t>. Supply can be evaluated as medium to high. Yet, this system</w:t>
        </w:r>
      </w:ins>
      <w:ins w:id="925" w:author="Mareike Ariaans" w:date="2020-07-06T17:15:00Z">
        <w:r>
          <w:rPr>
            <w:rFonts w:eastAsiaTheme="minorHAnsi"/>
            <w:iCs/>
            <w:color w:val="auto"/>
            <w:szCs w:val="18"/>
            <w:lang w:val="en-US"/>
          </w:rPr>
          <w:t xml:space="preserve"> show one of the highes shares of private expenditure and </w:t>
        </w:r>
      </w:ins>
      <w:ins w:id="926" w:author="Mareike Ariaans" w:date="2020-07-06T17:16:00Z">
        <w:r>
          <w:rPr>
            <w:rFonts w:eastAsiaTheme="minorHAnsi"/>
            <w:iCs/>
            <w:color w:val="auto"/>
            <w:szCs w:val="18"/>
            <w:lang w:val="en-US"/>
          </w:rPr>
          <w:t xml:space="preserve">unbound cash benefits which hint at a high level of informal care provision. Performance levels </w:t>
        </w:r>
      </w:ins>
      <w:ins w:id="927" w:author="Mareike Ariaans" w:date="2020-07-06T17:17:00Z">
        <w:r>
          <w:rPr>
            <w:rFonts w:eastAsiaTheme="minorHAnsi"/>
            <w:iCs/>
            <w:color w:val="auto"/>
            <w:szCs w:val="18"/>
            <w:lang w:val="en-US"/>
          </w:rPr>
          <w:t>are</w:t>
        </w:r>
      </w:ins>
      <w:ins w:id="928" w:author="Mareike Ariaans" w:date="2020-07-06T17:16:00Z">
        <w:r>
          <w:rPr>
            <w:rFonts w:eastAsiaTheme="minorHAnsi"/>
            <w:iCs/>
            <w:color w:val="auto"/>
            <w:szCs w:val="18"/>
            <w:lang w:val="en-US"/>
          </w:rPr>
          <w:t xml:space="preserve"> medium</w:t>
        </w:r>
      </w:ins>
      <w:ins w:id="929" w:author="Mareike Ariaans" w:date="2020-07-06T17:17:00Z">
        <w:r>
          <w:rPr>
            <w:rFonts w:eastAsiaTheme="minorHAnsi"/>
            <w:iCs/>
            <w:color w:val="auto"/>
            <w:szCs w:val="18"/>
            <w:lang w:val="en-US"/>
          </w:rPr>
          <w:t>.</w:t>
        </w:r>
      </w:ins>
      <w:del w:id="930" w:author="Mareike Ariaans" w:date="2020-07-06T17:16:00Z">
        <w:r w:rsidR="00C83EC5" w:rsidRPr="00C83EC5" w:rsidDel="00753800">
          <w:rPr>
            <w:rFonts w:eastAsiaTheme="minorHAnsi"/>
            <w:iCs/>
            <w:color w:val="auto"/>
            <w:szCs w:val="18"/>
            <w:lang w:val="en-US"/>
          </w:rPr>
          <w:delText>In contrast, in a system with medium public and high private expenditures, a large number of beds may be financed, which are used on a highly basis. Bound cash-benefits with little restrictions on choice and means-testing leads in comparison to average levels of life-expectancy and subjective health.</w:delText>
        </w:r>
      </w:del>
    </w:p>
    <w:p w14:paraId="313AF3F6" w14:textId="498B4CCD"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del w:id="931" w:author="Mareike Ariaans" w:date="2020-07-06T17:32:00Z">
        <w:r w:rsidRPr="00C83EC5" w:rsidDel="00AE794B">
          <w:rPr>
            <w:rFonts w:eastAsiaTheme="minorHAnsi"/>
            <w:b/>
            <w:iCs/>
            <w:color w:val="auto"/>
            <w:szCs w:val="18"/>
            <w:lang w:val="en-US"/>
          </w:rPr>
          <w:delText xml:space="preserve">public-orientated </w:delText>
        </w:r>
      </w:del>
      <w:r w:rsidRPr="00C83EC5">
        <w:rPr>
          <w:rFonts w:eastAsiaTheme="minorHAnsi"/>
          <w:b/>
          <w:iCs/>
          <w:color w:val="auto"/>
          <w:szCs w:val="18"/>
          <w:lang w:val="en-US"/>
        </w:rPr>
        <w:t xml:space="preserve">high performance </w:t>
      </w:r>
      <w:ins w:id="932" w:author="Mareike Ariaans" w:date="2020-07-06T17:32:00Z">
        <w:r w:rsidR="00AE794B" w:rsidRPr="00C83EC5">
          <w:rPr>
            <w:rFonts w:eastAsiaTheme="minorHAnsi"/>
            <w:b/>
            <w:iCs/>
            <w:color w:val="auto"/>
            <w:szCs w:val="18"/>
            <w:lang w:val="en-US"/>
          </w:rPr>
          <w:t xml:space="preserve">public-orientated </w:t>
        </w:r>
      </w:ins>
      <w:r w:rsidRPr="00C83EC5">
        <w:rPr>
          <w:rFonts w:eastAsiaTheme="minorHAnsi"/>
          <w:b/>
          <w:iCs/>
          <w:color w:val="auto"/>
          <w:szCs w:val="18"/>
          <w:lang w:val="en-US"/>
        </w:rPr>
        <w:t>system</w:t>
      </w:r>
    </w:p>
    <w:p w14:paraId="3DADFDAF" w14:textId="6842AE6F" w:rsidR="00C83EC5" w:rsidRDefault="00AE794B" w:rsidP="00C83EC5">
      <w:pPr>
        <w:spacing w:after="160" w:line="360" w:lineRule="auto"/>
        <w:jc w:val="both"/>
        <w:rPr>
          <w:ins w:id="933" w:author="Mareike Ariaans" w:date="2020-07-06T17:42:00Z"/>
          <w:rFonts w:eastAsiaTheme="minorHAnsi"/>
          <w:iCs/>
          <w:color w:val="auto"/>
          <w:szCs w:val="18"/>
          <w:lang w:val="en-US"/>
        </w:rPr>
      </w:pPr>
      <w:ins w:id="934" w:author="Mareike Ariaans" w:date="2020-07-06T17:32:00Z">
        <w:r>
          <w:rPr>
            <w:rFonts w:eastAsiaTheme="minorHAnsi"/>
            <w:iCs/>
            <w:color w:val="auto"/>
            <w:szCs w:val="18"/>
            <w:lang w:val="en-US"/>
          </w:rPr>
          <w:t>This system is defined by above average performance and</w:t>
        </w:r>
      </w:ins>
      <w:ins w:id="935" w:author="Mareike Ariaans" w:date="2020-07-06T17:33:00Z">
        <w:r>
          <w:rPr>
            <w:rFonts w:eastAsiaTheme="minorHAnsi"/>
            <w:iCs/>
            <w:color w:val="auto"/>
            <w:szCs w:val="18"/>
            <w:lang w:val="en-US"/>
          </w:rPr>
          <w:t xml:space="preserve"> below average private expenditure. Benefits are mainly only available </w:t>
        </w:r>
      </w:ins>
      <w:ins w:id="936" w:author="Mareike Ariaans" w:date="2020-07-06T17:34:00Z">
        <w:r>
          <w:rPr>
            <w:rFonts w:eastAsiaTheme="minorHAnsi"/>
            <w:iCs/>
            <w:color w:val="auto"/>
            <w:szCs w:val="18"/>
            <w:lang w:val="en-US"/>
          </w:rPr>
          <w:t>in-kind, which hints to a low level of informal care provision.</w:t>
        </w:r>
      </w:ins>
      <w:ins w:id="937" w:author="Mareike Ariaans" w:date="2020-07-06T17:36:00Z">
        <w:r w:rsidR="00F3631B" w:rsidRPr="00F3631B">
          <w:rPr>
            <w:rFonts w:eastAsiaTheme="minorHAnsi"/>
            <w:iCs/>
            <w:color w:val="auto"/>
            <w:szCs w:val="18"/>
            <w:lang w:val="en-US"/>
          </w:rPr>
          <w:t xml:space="preserve"> </w:t>
        </w:r>
        <w:r w:rsidR="00F3631B">
          <w:rPr>
            <w:rFonts w:eastAsiaTheme="minorHAnsi"/>
            <w:iCs/>
            <w:color w:val="auto"/>
            <w:szCs w:val="18"/>
            <w:lang w:val="en-US"/>
          </w:rPr>
          <w:t>Furthermore, choice is limited in these systems, yet, no means-test applies. The sub-types of this system are devided by high and low level</w:t>
        </w:r>
      </w:ins>
      <w:ins w:id="938" w:author="Mareike Ariaans" w:date="2020-07-06T17:37:00Z">
        <w:r w:rsidR="00F3631B">
          <w:rPr>
            <w:rFonts w:eastAsiaTheme="minorHAnsi"/>
            <w:iCs/>
            <w:color w:val="auto"/>
            <w:szCs w:val="18"/>
            <w:lang w:val="en-US"/>
          </w:rPr>
          <w:t>s</w:t>
        </w:r>
      </w:ins>
      <w:ins w:id="939" w:author="Mareike Ariaans" w:date="2020-07-06T17:36:00Z">
        <w:r w:rsidR="00F3631B">
          <w:rPr>
            <w:rFonts w:eastAsiaTheme="minorHAnsi"/>
            <w:iCs/>
            <w:color w:val="auto"/>
            <w:szCs w:val="18"/>
            <w:lang w:val="en-US"/>
          </w:rPr>
          <w:t xml:space="preserve"> of supply.</w:t>
        </w:r>
      </w:ins>
      <w:ins w:id="940" w:author="Mareike Ariaans" w:date="2020-07-06T17:34:00Z">
        <w:r>
          <w:rPr>
            <w:rFonts w:eastAsiaTheme="minorHAnsi"/>
            <w:iCs/>
            <w:color w:val="auto"/>
            <w:szCs w:val="18"/>
            <w:lang w:val="en-US"/>
          </w:rPr>
          <w:t xml:space="preserve"> </w:t>
        </w:r>
      </w:ins>
      <w:del w:id="941" w:author="Mareike Ariaans" w:date="2020-07-06T17:37:00Z">
        <w:r w:rsidR="00C83EC5" w:rsidRPr="00C83EC5" w:rsidDel="00F3631B">
          <w:rPr>
            <w:rFonts w:eastAsiaTheme="minorHAnsi"/>
            <w:iCs/>
            <w:color w:val="auto"/>
            <w:szCs w:val="18"/>
            <w:lang w:val="en-US"/>
          </w:rPr>
          <w:delText>If the public bears the main expenditures and cash-availability consists only of inkind benefits, a large number of beds can be made available, which are then also heavily used. With high restrictions on the freedom of choice without means-testing, this system clearly performes in terms of life-expectancy and, in the case of subjective health status, is the strongest of all comparison clusters.</w:delText>
        </w:r>
      </w:del>
    </w:p>
    <w:p w14:paraId="612AD6E0" w14:textId="2C8BF07E" w:rsidR="00F3631B" w:rsidRDefault="00F3631B" w:rsidP="00C83EC5">
      <w:pPr>
        <w:spacing w:after="160" w:line="360" w:lineRule="auto"/>
        <w:jc w:val="both"/>
        <w:rPr>
          <w:ins w:id="942" w:author="Mareike Ariaans" w:date="2020-07-06T17:43:00Z"/>
          <w:rFonts w:eastAsiaTheme="minorHAnsi"/>
          <w:b/>
          <w:iCs/>
          <w:color w:val="auto"/>
          <w:szCs w:val="18"/>
          <w:lang w:val="en-US"/>
        </w:rPr>
      </w:pPr>
      <w:ins w:id="943" w:author="Mareike Ariaans" w:date="2020-07-06T17:42:00Z">
        <w:r w:rsidRPr="00F3631B">
          <w:rPr>
            <w:rFonts w:eastAsiaTheme="minorHAnsi"/>
            <w:b/>
            <w:iCs/>
            <w:color w:val="auto"/>
            <w:szCs w:val="18"/>
            <w:lang w:val="en-US"/>
            <w:rPrChange w:id="944" w:author="Mareike Ariaans" w:date="2020-07-06T17:42:00Z">
              <w:rPr>
                <w:rFonts w:eastAsiaTheme="minorHAnsi"/>
                <w:iCs/>
                <w:color w:val="auto"/>
                <w:szCs w:val="18"/>
                <w:lang w:val="en-US"/>
              </w:rPr>
            </w:rPrChange>
          </w:rPr>
          <w:lastRenderedPageBreak/>
          <w:t>The high performance private oriented system</w:t>
        </w:r>
      </w:ins>
    </w:p>
    <w:p w14:paraId="0F95D849" w14:textId="450D23DE" w:rsidR="00F3631B" w:rsidRPr="00A740AC" w:rsidRDefault="00A740AC" w:rsidP="00C83EC5">
      <w:pPr>
        <w:spacing w:after="160" w:line="360" w:lineRule="auto"/>
        <w:jc w:val="both"/>
        <w:rPr>
          <w:rFonts w:eastAsiaTheme="minorHAnsi"/>
          <w:iCs/>
          <w:color w:val="auto"/>
          <w:szCs w:val="18"/>
          <w:lang w:val="en-US"/>
        </w:rPr>
      </w:pPr>
      <w:ins w:id="945" w:author="Mareike Ariaans" w:date="2020-07-06T17:45:00Z">
        <w:r w:rsidRPr="00A740AC">
          <w:rPr>
            <w:rFonts w:eastAsiaTheme="minorHAnsi"/>
            <w:iCs/>
            <w:color w:val="auto"/>
            <w:szCs w:val="18"/>
            <w:lang w:val="en-US"/>
            <w:rPrChange w:id="946" w:author="Mareike Ariaans" w:date="2020-07-06T17:45:00Z">
              <w:rPr>
                <w:rFonts w:eastAsiaTheme="minorHAnsi"/>
                <w:b/>
                <w:iCs/>
                <w:color w:val="auto"/>
                <w:szCs w:val="18"/>
                <w:lang w:val="en-US"/>
              </w:rPr>
            </w:rPrChange>
          </w:rPr>
          <w:t>Per</w:t>
        </w:r>
        <w:r>
          <w:rPr>
            <w:rFonts w:eastAsiaTheme="minorHAnsi"/>
            <w:iCs/>
            <w:color w:val="auto"/>
            <w:szCs w:val="18"/>
            <w:lang w:val="en-US"/>
          </w:rPr>
          <w:t xml:space="preserve">formance in theis </w:t>
        </w:r>
      </w:ins>
      <w:ins w:id="947" w:author="Mareike Ariaans" w:date="2020-07-06T17:46:00Z">
        <w:r>
          <w:rPr>
            <w:rFonts w:eastAsiaTheme="minorHAnsi"/>
            <w:iCs/>
            <w:color w:val="auto"/>
            <w:szCs w:val="18"/>
            <w:lang w:val="en-US"/>
          </w:rPr>
          <w:t xml:space="preserve">LTC type is high with abova average life expectancy and self-rated health. </w:t>
        </w:r>
      </w:ins>
      <w:ins w:id="948" w:author="Mareike Ariaans" w:date="2020-07-06T17:47:00Z">
        <w:r>
          <w:rPr>
            <w:rFonts w:eastAsiaTheme="minorHAnsi"/>
            <w:iCs/>
            <w:color w:val="auto"/>
            <w:szCs w:val="18"/>
            <w:lang w:val="en-US"/>
          </w:rPr>
          <w:t xml:space="preserve">As </w:t>
        </w:r>
      </w:ins>
      <w:ins w:id="949" w:author="Mareike Ariaans" w:date="2020-07-06T17:48:00Z">
        <w:r>
          <w:rPr>
            <w:rFonts w:eastAsiaTheme="minorHAnsi"/>
            <w:iCs/>
            <w:color w:val="auto"/>
            <w:szCs w:val="18"/>
            <w:lang w:val="en-US"/>
          </w:rPr>
          <w:t>private expenditure are above average and cash</w:t>
        </w:r>
      </w:ins>
      <w:ins w:id="950" w:author="Mareike Ariaans" w:date="2020-07-06T17:49:00Z">
        <w:r>
          <w:rPr>
            <w:rFonts w:eastAsiaTheme="minorHAnsi"/>
            <w:iCs/>
            <w:color w:val="auto"/>
            <w:szCs w:val="18"/>
            <w:lang w:val="en-US"/>
          </w:rPr>
          <w:t xml:space="preserve"> benefits avaibale in </w:t>
        </w:r>
      </w:ins>
      <w:ins w:id="951" w:author="Mareike Ariaans" w:date="2020-07-06T17:50:00Z">
        <w:r>
          <w:rPr>
            <w:rFonts w:eastAsiaTheme="minorHAnsi"/>
            <w:iCs/>
            <w:color w:val="auto"/>
            <w:szCs w:val="18"/>
            <w:lang w:val="en-US"/>
          </w:rPr>
          <w:t xml:space="preserve">almost </w:t>
        </w:r>
      </w:ins>
      <w:ins w:id="952" w:author="Mareike Ariaans" w:date="2020-07-06T17:49:00Z">
        <w:r>
          <w:rPr>
            <w:rFonts w:eastAsiaTheme="minorHAnsi"/>
            <w:iCs/>
            <w:color w:val="auto"/>
            <w:szCs w:val="18"/>
            <w:lang w:val="en-US"/>
          </w:rPr>
          <w:t>all countries and often unbound</w:t>
        </w:r>
      </w:ins>
      <w:ins w:id="953" w:author="Mareike Ariaans" w:date="2020-07-06T17:50:00Z">
        <w:r>
          <w:rPr>
            <w:rFonts w:eastAsiaTheme="minorHAnsi"/>
            <w:iCs/>
            <w:color w:val="auto"/>
            <w:szCs w:val="18"/>
            <w:lang w:val="en-US"/>
          </w:rPr>
          <w:t>, this type can be depicted as oriented towards pivate provision and financing. The sub-types differ by high and low supply.</w:t>
        </w:r>
      </w:ins>
      <w:ins w:id="954" w:author="Mareike Ariaans" w:date="2020-07-06T17:51:00Z">
        <w:r>
          <w:rPr>
            <w:rFonts w:eastAsiaTheme="minorHAnsi"/>
            <w:iCs/>
            <w:color w:val="auto"/>
            <w:szCs w:val="18"/>
            <w:lang w:val="en-US"/>
          </w:rPr>
          <w:t xml:space="preserve"> </w:t>
        </w:r>
      </w:ins>
      <w:ins w:id="955" w:author="Mareike Ariaans" w:date="2020-07-06T17:52:00Z">
        <w:r>
          <w:rPr>
            <w:rFonts w:eastAsiaTheme="minorHAnsi"/>
            <w:iCs/>
            <w:color w:val="auto"/>
            <w:szCs w:val="18"/>
            <w:lang w:val="en-US"/>
          </w:rPr>
          <w:t>Both sub-types apply means-testing, yet only t</w:t>
        </w:r>
      </w:ins>
      <w:ins w:id="956" w:author="Mareike Ariaans" w:date="2020-07-06T17:51:00Z">
        <w:r>
          <w:rPr>
            <w:rFonts w:eastAsiaTheme="minorHAnsi"/>
            <w:iCs/>
            <w:color w:val="auto"/>
            <w:szCs w:val="18"/>
            <w:lang w:val="en-US"/>
          </w:rPr>
          <w:t>he low supply type is marked by considerable</w:t>
        </w:r>
      </w:ins>
      <w:ins w:id="957" w:author="Mareike Ariaans" w:date="2020-07-06T17:52:00Z">
        <w:r>
          <w:rPr>
            <w:rFonts w:eastAsiaTheme="minorHAnsi"/>
            <w:iCs/>
            <w:color w:val="auto"/>
            <w:szCs w:val="18"/>
            <w:lang w:val="en-US"/>
          </w:rPr>
          <w:t xml:space="preserve"> coice restrictions.</w:t>
        </w:r>
      </w:ins>
    </w:p>
    <w:p w14:paraId="56E9E9D4" w14:textId="06138F1D" w:rsidR="00826B04" w:rsidRPr="00C83EC5" w:rsidDel="00F3631B" w:rsidRDefault="00826B04" w:rsidP="00C83EC5">
      <w:pPr>
        <w:spacing w:after="160" w:line="360" w:lineRule="auto"/>
        <w:jc w:val="both"/>
        <w:rPr>
          <w:del w:id="958" w:author="Mareike Ariaans" w:date="2020-07-06T17:42:00Z"/>
          <w:rFonts w:eastAsiaTheme="minorHAnsi"/>
          <w:b/>
          <w:iCs/>
          <w:color w:val="auto"/>
          <w:szCs w:val="18"/>
          <w:lang w:val="en-US"/>
        </w:rPr>
      </w:pPr>
      <w:del w:id="959" w:author="Mareike Ariaans" w:date="2020-07-06T17:42:00Z">
        <w:r w:rsidRPr="00C83EC5" w:rsidDel="00F3631B">
          <w:rPr>
            <w:rFonts w:eastAsiaTheme="minorHAnsi"/>
            <w:b/>
            <w:iCs/>
            <w:color w:val="auto"/>
            <w:szCs w:val="18"/>
            <w:lang w:val="en-US"/>
          </w:rPr>
          <w:delText xml:space="preserve">The </w:delText>
        </w:r>
        <w:r w:rsidR="00C83EC5" w:rsidRPr="00C83EC5" w:rsidDel="00F3631B">
          <w:rPr>
            <w:rFonts w:eastAsiaTheme="minorHAnsi"/>
            <w:b/>
            <w:iCs/>
            <w:color w:val="auto"/>
            <w:szCs w:val="18"/>
            <w:lang w:val="en-US"/>
          </w:rPr>
          <w:delText>equally</w:delText>
        </w:r>
        <w:r w:rsidRPr="00C83EC5" w:rsidDel="00F3631B">
          <w:rPr>
            <w:rFonts w:eastAsiaTheme="minorHAnsi"/>
            <w:b/>
            <w:iCs/>
            <w:color w:val="auto"/>
            <w:szCs w:val="18"/>
            <w:lang w:val="en-US"/>
          </w:rPr>
          <w:delText>-supply</w:delText>
        </w:r>
        <w:r w:rsidR="00C83EC5" w:rsidRPr="00C83EC5" w:rsidDel="00F3631B">
          <w:rPr>
            <w:rFonts w:eastAsiaTheme="minorHAnsi"/>
            <w:b/>
            <w:iCs/>
            <w:color w:val="auto"/>
            <w:szCs w:val="18"/>
            <w:lang w:val="en-US"/>
          </w:rPr>
          <w:delText>, life-prolonging</w:delText>
        </w:r>
        <w:r w:rsidRPr="00C83EC5" w:rsidDel="00F3631B">
          <w:rPr>
            <w:rFonts w:eastAsiaTheme="minorHAnsi"/>
            <w:b/>
            <w:iCs/>
            <w:color w:val="auto"/>
            <w:szCs w:val="18"/>
            <w:lang w:val="en-US"/>
          </w:rPr>
          <w:delText xml:space="preserve"> system</w:delText>
        </w:r>
      </w:del>
    </w:p>
    <w:p w14:paraId="66BC6040" w14:textId="3F11F3EA" w:rsidR="00C83EC5" w:rsidRPr="00C83EC5" w:rsidDel="00F3631B" w:rsidRDefault="00C83EC5" w:rsidP="00C83EC5">
      <w:pPr>
        <w:spacing w:after="160" w:line="360" w:lineRule="auto"/>
        <w:jc w:val="both"/>
        <w:rPr>
          <w:del w:id="960" w:author="Mareike Ariaans" w:date="2020-07-06T17:42:00Z"/>
          <w:rFonts w:eastAsiaTheme="minorHAnsi"/>
          <w:iCs/>
          <w:color w:val="auto"/>
          <w:szCs w:val="18"/>
          <w:lang w:val="en-US"/>
        </w:rPr>
      </w:pPr>
      <w:del w:id="961" w:author="Mareike Ariaans" w:date="2020-07-06T17:42:00Z">
        <w:r w:rsidRPr="00C83EC5" w:rsidDel="00F3631B">
          <w:rPr>
            <w:rFonts w:eastAsiaTheme="minorHAnsi"/>
            <w:iCs/>
            <w:color w:val="auto"/>
            <w:szCs w:val="18"/>
            <w:lang w:val="en-US"/>
          </w:rPr>
          <w:delText>A system with equally shared public and high private expenditures</w:delText>
        </w:r>
        <w:r w:rsidR="00826B04" w:rsidRPr="00C83EC5" w:rsidDel="00F3631B">
          <w:rPr>
            <w:rFonts w:eastAsiaTheme="minorHAnsi"/>
            <w:iCs/>
            <w:color w:val="auto"/>
            <w:szCs w:val="18"/>
            <w:lang w:val="en-US"/>
          </w:rPr>
          <w:delText>,</w:delText>
        </w:r>
        <w:r w:rsidRPr="00C83EC5" w:rsidDel="00F3631B">
          <w:rPr>
            <w:rFonts w:eastAsiaTheme="minorHAnsi"/>
            <w:iCs/>
            <w:color w:val="auto"/>
            <w:szCs w:val="18"/>
            <w:lang w:val="en-US"/>
          </w:rPr>
          <w:delText xml:space="preserve"> but a small number of beds only used mediocrely. Inkind cash-benefits with high restrictions on choice but no means-testing leads to high levels of life-expectancy with low subjective health.</w:delText>
        </w:r>
      </w:del>
    </w:p>
    <w:p w14:paraId="63C56937" w14:textId="4E2A1A07" w:rsidR="00826B04" w:rsidRPr="00C83EC5" w:rsidDel="00F3631B" w:rsidRDefault="00826B04" w:rsidP="00C83EC5">
      <w:pPr>
        <w:spacing w:after="160" w:line="360" w:lineRule="auto"/>
        <w:jc w:val="both"/>
        <w:rPr>
          <w:del w:id="962" w:author="Mareike Ariaans" w:date="2020-07-06T17:42:00Z"/>
          <w:rFonts w:eastAsiaTheme="minorHAnsi"/>
          <w:b/>
          <w:iCs/>
          <w:color w:val="auto"/>
          <w:szCs w:val="18"/>
          <w:lang w:val="en-US"/>
        </w:rPr>
      </w:pPr>
      <w:del w:id="963" w:author="Mareike Ariaans" w:date="2020-07-06T17:42:00Z">
        <w:r w:rsidRPr="00C83EC5" w:rsidDel="00F3631B">
          <w:rPr>
            <w:rFonts w:eastAsiaTheme="minorHAnsi"/>
            <w:b/>
            <w:iCs/>
            <w:color w:val="auto"/>
            <w:szCs w:val="18"/>
            <w:lang w:val="en-US"/>
          </w:rPr>
          <w:delText xml:space="preserve">The </w:delText>
        </w:r>
        <w:r w:rsidR="00C83EC5" w:rsidRPr="00C83EC5" w:rsidDel="00F3631B">
          <w:rPr>
            <w:rFonts w:eastAsiaTheme="minorHAnsi"/>
            <w:b/>
            <w:iCs/>
            <w:color w:val="auto"/>
            <w:szCs w:val="18"/>
            <w:lang w:val="en-US"/>
          </w:rPr>
          <w:delText>equally</w:delText>
        </w:r>
        <w:r w:rsidRPr="00C83EC5" w:rsidDel="00F3631B">
          <w:rPr>
            <w:rFonts w:eastAsiaTheme="minorHAnsi"/>
            <w:b/>
            <w:iCs/>
            <w:color w:val="auto"/>
            <w:szCs w:val="18"/>
            <w:lang w:val="en-US"/>
          </w:rPr>
          <w:delText>-supply</w:delText>
        </w:r>
        <w:r w:rsidR="00C83EC5" w:rsidRPr="00C83EC5" w:rsidDel="00F3631B">
          <w:rPr>
            <w:rFonts w:eastAsiaTheme="minorHAnsi"/>
            <w:b/>
            <w:iCs/>
            <w:color w:val="auto"/>
            <w:szCs w:val="18"/>
            <w:lang w:val="en-US"/>
          </w:rPr>
          <w:delText>, high-performance system</w:delText>
        </w:r>
      </w:del>
    </w:p>
    <w:p w14:paraId="27624763" w14:textId="7B6CA1F7" w:rsidR="00B10A5C" w:rsidRPr="00C83EC5" w:rsidDel="00F3631B" w:rsidRDefault="00C83EC5" w:rsidP="00C83EC5">
      <w:pPr>
        <w:spacing w:after="160" w:line="360" w:lineRule="auto"/>
        <w:jc w:val="both"/>
        <w:rPr>
          <w:del w:id="964" w:author="Mareike Ariaans" w:date="2020-07-06T17:42:00Z"/>
          <w:rFonts w:eastAsiaTheme="minorHAnsi"/>
          <w:iCs/>
          <w:color w:val="auto"/>
          <w:szCs w:val="18"/>
          <w:lang w:val="en-US"/>
        </w:rPr>
      </w:pPr>
      <w:del w:id="965" w:author="Mareike Ariaans" w:date="2020-07-06T17:42:00Z">
        <w:r w:rsidRPr="00C83EC5" w:rsidDel="00F3631B">
          <w:rPr>
            <w:rFonts w:eastAsiaTheme="minorHAnsi"/>
            <w:iCs/>
            <w:color w:val="auto"/>
            <w:szCs w:val="18"/>
            <w:lang w:val="en-US"/>
          </w:rPr>
          <w:delText>A system with equally shared public and high private expenditures and a high number of beds used to a high extend. Unbound cash-benefits with low restrictions on choice and means-testing leads to medium levels of life-expectancy with high subjective health.</w:delText>
        </w:r>
      </w:del>
    </w:p>
    <w:p w14:paraId="005963BB" w14:textId="118E83DC" w:rsidR="00C83EC5" w:rsidRPr="00C83EC5" w:rsidDel="00F3631B" w:rsidRDefault="00C83EC5" w:rsidP="00C83EC5">
      <w:pPr>
        <w:spacing w:after="160" w:line="360" w:lineRule="auto"/>
        <w:jc w:val="both"/>
        <w:rPr>
          <w:del w:id="966" w:author="Mareike Ariaans" w:date="2020-07-06T17:42:00Z"/>
          <w:rFonts w:eastAsiaTheme="minorHAnsi"/>
          <w:b/>
          <w:iCs/>
          <w:color w:val="auto"/>
          <w:szCs w:val="18"/>
          <w:lang w:val="en-US"/>
        </w:rPr>
      </w:pPr>
      <w:del w:id="967" w:author="Mareike Ariaans" w:date="2020-07-06T17:42:00Z">
        <w:r w:rsidRPr="00C83EC5" w:rsidDel="00F3631B">
          <w:rPr>
            <w:rFonts w:eastAsiaTheme="minorHAnsi"/>
            <w:b/>
            <w:iCs/>
            <w:color w:val="auto"/>
            <w:szCs w:val="18"/>
            <w:lang w:val="en-US"/>
          </w:rPr>
          <w:delText>The private-orientated (efficient?) high performance system</w:delText>
        </w:r>
      </w:del>
    </w:p>
    <w:p w14:paraId="0053AA58" w14:textId="58DA83F5" w:rsidR="00C83EC5" w:rsidRPr="00C83EC5" w:rsidDel="00F3631B" w:rsidRDefault="00C83EC5" w:rsidP="00C83EC5">
      <w:pPr>
        <w:spacing w:after="160" w:line="360" w:lineRule="auto"/>
        <w:jc w:val="both"/>
        <w:rPr>
          <w:del w:id="968" w:author="Mareike Ariaans" w:date="2020-07-06T17:42:00Z"/>
          <w:rFonts w:eastAsiaTheme="minorHAnsi"/>
          <w:iCs/>
          <w:color w:val="auto"/>
          <w:szCs w:val="18"/>
          <w:lang w:val="en-US"/>
        </w:rPr>
      </w:pPr>
      <w:del w:id="969" w:author="Mareike Ariaans" w:date="2020-07-06T17:42:00Z">
        <w:r w:rsidRPr="00C83EC5" w:rsidDel="00F3631B">
          <w:rPr>
            <w:rFonts w:eastAsiaTheme="minorHAnsi"/>
            <w:iCs/>
            <w:color w:val="auto"/>
            <w:szCs w:val="18"/>
            <w:lang w:val="en-US"/>
          </w:rPr>
          <w:delText>This system is characterized by low public, but high private expenditures with a medium number of beds and recipients. With bound cash-availability, low choice but means-testing for the recipients it performs medium on life-expectancy, whereas most of the inhabitands indicate to be in good health.</w:delText>
        </w:r>
      </w:del>
    </w:p>
    <w:p w14:paraId="74B93F8A" w14:textId="77777777" w:rsidR="00A77345" w:rsidRDefault="00A77345" w:rsidP="00A77345">
      <w:pPr>
        <w:spacing w:after="160" w:line="360" w:lineRule="auto"/>
        <w:jc w:val="both"/>
        <w:rPr>
          <w:rFonts w:eastAsiaTheme="minorHAnsi"/>
          <w:iCs/>
          <w:color w:val="auto"/>
          <w:szCs w:val="18"/>
          <w:lang w:val="en-US"/>
        </w:rPr>
      </w:pPr>
    </w:p>
    <w:p w14:paraId="31B9993B" w14:textId="0AC64E5F" w:rsidR="002E6277" w:rsidRPr="002A4B22" w:rsidRDefault="002E6277" w:rsidP="003D3174">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sidR="00A77345">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28582721" w14:textId="23612EE6" w:rsidR="002E6277" w:rsidRDefault="002E6277" w:rsidP="002E6277">
      <w:pPr>
        <w:keepNext/>
        <w:spacing w:after="200"/>
        <w:rPr>
          <w:rFonts w:eastAsiaTheme="minorHAnsi"/>
          <w:iCs/>
          <w:color w:val="auto"/>
          <w:lang w:val="en-US"/>
        </w:rPr>
      </w:pPr>
    </w:p>
    <w:p w14:paraId="08FFFDDC" w14:textId="3C1E5F8D" w:rsidR="00A77345" w:rsidRPr="00A77345" w:rsidRDefault="00A77345" w:rsidP="00A77345">
      <w:pPr>
        <w:pStyle w:val="Beschriftung"/>
        <w:keepNext/>
        <w:spacing w:before="240" w:after="240"/>
        <w:jc w:val="left"/>
        <w:rPr>
          <w:sz w:val="22"/>
          <w:szCs w:val="22"/>
          <w:lang w:val="en-US"/>
        </w:rPr>
      </w:pPr>
      <w:commentRangeStart w:id="970"/>
      <w:r w:rsidRPr="00A77345">
        <w:rPr>
          <w:sz w:val="22"/>
          <w:szCs w:val="22"/>
          <w:lang w:val="en-US"/>
        </w:rPr>
        <w:t xml:space="preserve">Table </w:t>
      </w:r>
      <w:r w:rsidRPr="00A77345">
        <w:rPr>
          <w:sz w:val="22"/>
          <w:szCs w:val="22"/>
          <w:lang w:val="en-US"/>
        </w:rPr>
        <w:fldChar w:fldCharType="begin"/>
      </w:r>
      <w:r w:rsidRPr="00A77345">
        <w:rPr>
          <w:sz w:val="22"/>
          <w:szCs w:val="22"/>
          <w:lang w:val="en-US"/>
        </w:rPr>
        <w:instrText xml:space="preserve"> SEQ Table \* ARABIC </w:instrText>
      </w:r>
      <w:r w:rsidRPr="00A77345">
        <w:rPr>
          <w:sz w:val="22"/>
          <w:szCs w:val="22"/>
          <w:lang w:val="en-US"/>
        </w:rPr>
        <w:fldChar w:fldCharType="separate"/>
      </w:r>
      <w:r w:rsidRPr="00A77345">
        <w:rPr>
          <w:sz w:val="22"/>
          <w:szCs w:val="22"/>
          <w:lang w:val="en-US"/>
        </w:rPr>
        <w:t>4</w:t>
      </w:r>
      <w:r w:rsidRPr="00A77345">
        <w:rPr>
          <w:sz w:val="22"/>
          <w:szCs w:val="22"/>
          <w:lang w:val="en-US"/>
        </w:rPr>
        <w:fldChar w:fldCharType="end"/>
      </w:r>
      <w:r w:rsidRPr="00A77345">
        <w:rPr>
          <w:sz w:val="22"/>
          <w:szCs w:val="22"/>
          <w:lang w:val="en-US"/>
        </w:rPr>
        <w:t xml:space="preserve">: Overview </w:t>
      </w:r>
      <w:commentRangeEnd w:id="970"/>
      <w:r w:rsidR="00753800">
        <w:rPr>
          <w:rStyle w:val="Kommentarzeichen"/>
          <w:color w:val="000000"/>
        </w:rPr>
        <w:commentReference w:id="970"/>
      </w:r>
      <w:r w:rsidRPr="00A77345">
        <w:rPr>
          <w:sz w:val="22"/>
          <w:szCs w:val="22"/>
          <w:lang w:val="en-US"/>
        </w:rPr>
        <w:t>of</w:t>
      </w:r>
      <w:r w:rsidR="00A76374">
        <w:rPr>
          <w:sz w:val="22"/>
          <w:szCs w:val="22"/>
          <w:lang w:val="en-US"/>
        </w:rPr>
        <w:t xml:space="preserve"> cluster</w:t>
      </w:r>
      <w:r w:rsidRPr="00A77345">
        <w:rPr>
          <w:sz w:val="22"/>
          <w:szCs w:val="22"/>
          <w:lang w:val="en-US"/>
        </w:rPr>
        <w:t xml:space="preserve"> </w:t>
      </w:r>
      <w:r w:rsidR="00A76374">
        <w:rPr>
          <w:sz w:val="22"/>
          <w:szCs w:val="22"/>
          <w:lang w:val="en-US"/>
        </w:rPr>
        <w:t>l</w:t>
      </w:r>
      <w:r w:rsidRPr="00A77345">
        <w:rPr>
          <w:sz w:val="22"/>
          <w:szCs w:val="22"/>
          <w:lang w:val="en-US"/>
        </w:rPr>
        <w:t xml:space="preserve">abels and </w:t>
      </w:r>
      <w:r w:rsidR="00A76374">
        <w:rPr>
          <w:sz w:val="22"/>
          <w:szCs w:val="22"/>
          <w:lang w:val="en-US"/>
        </w:rPr>
        <w:t>c</w:t>
      </w:r>
      <w:commentRangeStart w:id="971"/>
      <w:r w:rsidRPr="00A77345">
        <w:rPr>
          <w:sz w:val="22"/>
          <w:szCs w:val="22"/>
          <w:lang w:val="en-US"/>
        </w:rPr>
        <w:t>haracteristics</w:t>
      </w:r>
      <w:commentRangeEnd w:id="971"/>
      <w:r w:rsidR="00A76374">
        <w:rPr>
          <w:sz w:val="22"/>
          <w:szCs w:val="22"/>
          <w:lang w:val="en-US"/>
        </w:rPr>
        <w:t xml:space="preserve"> within the 4+2 cluster typology</w:t>
      </w:r>
      <w:r>
        <w:rPr>
          <w:rStyle w:val="Kommentarzeichen"/>
          <w:color w:val="000000"/>
        </w:rPr>
        <w:commentReference w:id="971"/>
      </w:r>
    </w:p>
    <w:tbl>
      <w:tblPr>
        <w:tblStyle w:val="EinfacheTabelle3"/>
        <w:tblW w:w="8505" w:type="dxa"/>
        <w:shd w:val="clear" w:color="auto" w:fill="FFFFFF" w:themeFill="background1"/>
        <w:tblLayout w:type="fixed"/>
        <w:tblLook w:val="04A0" w:firstRow="1" w:lastRow="0" w:firstColumn="1" w:lastColumn="0" w:noHBand="0" w:noVBand="1"/>
      </w:tblPr>
      <w:tblGrid>
        <w:gridCol w:w="1843"/>
        <w:gridCol w:w="1310"/>
        <w:gridCol w:w="1310"/>
        <w:gridCol w:w="1207"/>
        <w:gridCol w:w="894"/>
        <w:gridCol w:w="999"/>
        <w:gridCol w:w="942"/>
      </w:tblGrid>
      <w:tr w:rsidR="00B50006" w:rsidRPr="007A31D0" w14:paraId="0F64935A" w14:textId="77777777" w:rsidTr="009B4BEF">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tcBorders>
            <w:shd w:val="clear" w:color="auto" w:fill="FFFFFF" w:themeFill="background1"/>
            <w:vAlign w:val="center"/>
          </w:tcPr>
          <w:p w14:paraId="58E1EF42" w14:textId="77777777" w:rsidR="00B50006" w:rsidRPr="007A31D0" w:rsidRDefault="00B50006" w:rsidP="00AC77D4">
            <w:pPr>
              <w:spacing w:line="276" w:lineRule="auto"/>
              <w:rPr>
                <w:b w:val="0"/>
                <w:bCs w:val="0"/>
                <w:caps w:val="0"/>
                <w:sz w:val="20"/>
                <w:szCs w:val="20"/>
                <w:lang w:val="en-US"/>
              </w:rPr>
            </w:pPr>
            <w:bookmarkStart w:id="972" w:name="_Hlk44340825"/>
          </w:p>
        </w:tc>
        <w:tc>
          <w:tcPr>
            <w:tcW w:w="1310" w:type="dxa"/>
            <w:tcBorders>
              <w:top w:val="single" w:sz="12" w:space="0" w:color="auto"/>
            </w:tcBorders>
            <w:shd w:val="clear" w:color="auto" w:fill="FFFFFF" w:themeFill="background1"/>
          </w:tcPr>
          <w:p w14:paraId="62BD0E23" w14:textId="56DFEB82" w:rsidR="00B50006" w:rsidRPr="007A31D0" w:rsidRDefault="00B50006" w:rsidP="00AC77D4">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Pr>
                <w:b w:val="0"/>
                <w:bCs w:val="0"/>
                <w:caps w:val="0"/>
                <w:sz w:val="20"/>
                <w:szCs w:val="20"/>
                <w:lang w:val="en-US"/>
              </w:rPr>
              <w:t>1</w:t>
            </w:r>
          </w:p>
        </w:tc>
        <w:tc>
          <w:tcPr>
            <w:tcW w:w="1310" w:type="dxa"/>
            <w:tcBorders>
              <w:top w:val="single" w:sz="12" w:space="0" w:color="auto"/>
              <w:bottom w:val="single" w:sz="4" w:space="0" w:color="auto"/>
            </w:tcBorders>
            <w:shd w:val="clear" w:color="auto" w:fill="FFFFFF" w:themeFill="background1"/>
            <w:vAlign w:val="center"/>
          </w:tcPr>
          <w:p w14:paraId="6EA4A1BF" w14:textId="1C844FD1" w:rsidR="00B50006" w:rsidRPr="007A31D0" w:rsidRDefault="00B50006" w:rsidP="00AC77D4">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Pr>
                <w:b w:val="0"/>
                <w:bCs w:val="0"/>
                <w:caps w:val="0"/>
                <w:sz w:val="20"/>
                <w:szCs w:val="20"/>
                <w:lang w:val="en-US"/>
              </w:rPr>
              <w:t>2</w:t>
            </w:r>
          </w:p>
        </w:tc>
        <w:tc>
          <w:tcPr>
            <w:tcW w:w="1207" w:type="dxa"/>
            <w:tcBorders>
              <w:top w:val="single" w:sz="12" w:space="0" w:color="auto"/>
              <w:bottom w:val="single" w:sz="4" w:space="0" w:color="auto"/>
            </w:tcBorders>
            <w:shd w:val="clear" w:color="auto" w:fill="FFFFFF" w:themeFill="background1"/>
          </w:tcPr>
          <w:p w14:paraId="290E2598" w14:textId="271315D5" w:rsidR="00B50006" w:rsidRPr="007A31D0" w:rsidRDefault="00B50006" w:rsidP="00AC77D4">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Pr>
                <w:b w:val="0"/>
                <w:bCs w:val="0"/>
                <w:caps w:val="0"/>
                <w:sz w:val="20"/>
                <w:szCs w:val="20"/>
                <w:lang w:val="en-US"/>
              </w:rPr>
              <w:t>3</w:t>
            </w:r>
            <w:r w:rsidR="00A76374">
              <w:rPr>
                <w:b w:val="0"/>
                <w:bCs w:val="0"/>
                <w:caps w:val="0"/>
                <w:sz w:val="20"/>
                <w:szCs w:val="20"/>
                <w:lang w:val="en-US"/>
              </w:rPr>
              <w:t>a</w:t>
            </w:r>
          </w:p>
        </w:tc>
        <w:tc>
          <w:tcPr>
            <w:tcW w:w="894" w:type="dxa"/>
            <w:tcBorders>
              <w:top w:val="single" w:sz="12" w:space="0" w:color="auto"/>
              <w:bottom w:val="single" w:sz="4" w:space="0" w:color="auto"/>
            </w:tcBorders>
            <w:shd w:val="clear" w:color="auto" w:fill="FFFFFF" w:themeFill="background1"/>
            <w:vAlign w:val="center"/>
          </w:tcPr>
          <w:p w14:paraId="3CDE165F" w14:textId="28F37BE1" w:rsidR="00B50006" w:rsidRPr="007A31D0" w:rsidRDefault="00A76374" w:rsidP="00AC77D4">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Pr>
                <w:b w:val="0"/>
                <w:bCs w:val="0"/>
                <w:caps w:val="0"/>
                <w:sz w:val="20"/>
                <w:szCs w:val="20"/>
                <w:lang w:val="en-US"/>
              </w:rPr>
              <w:t>3b</w:t>
            </w:r>
          </w:p>
        </w:tc>
        <w:tc>
          <w:tcPr>
            <w:tcW w:w="999" w:type="dxa"/>
            <w:tcBorders>
              <w:top w:val="single" w:sz="12" w:space="0" w:color="auto"/>
              <w:bottom w:val="single" w:sz="4" w:space="0" w:color="auto"/>
            </w:tcBorders>
            <w:shd w:val="clear" w:color="auto" w:fill="FFFFFF" w:themeFill="background1"/>
            <w:vAlign w:val="center"/>
          </w:tcPr>
          <w:p w14:paraId="2F0D0943" w14:textId="6F05693F" w:rsidR="00B50006" w:rsidRPr="007A31D0" w:rsidRDefault="00A76374" w:rsidP="00AC77D4">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Pr>
                <w:b w:val="0"/>
                <w:bCs w:val="0"/>
                <w:caps w:val="0"/>
                <w:sz w:val="20"/>
                <w:szCs w:val="20"/>
                <w:lang w:val="en-US"/>
              </w:rPr>
              <w:t>4a</w:t>
            </w:r>
          </w:p>
        </w:tc>
        <w:tc>
          <w:tcPr>
            <w:tcW w:w="942" w:type="dxa"/>
            <w:tcBorders>
              <w:top w:val="single" w:sz="12" w:space="0" w:color="auto"/>
              <w:bottom w:val="single" w:sz="4" w:space="0" w:color="auto"/>
            </w:tcBorders>
            <w:shd w:val="clear" w:color="auto" w:fill="FFFFFF" w:themeFill="background1"/>
            <w:vAlign w:val="center"/>
          </w:tcPr>
          <w:p w14:paraId="22292582" w14:textId="3A4ED7D2" w:rsidR="00B50006" w:rsidRPr="007A31D0" w:rsidRDefault="00A76374" w:rsidP="00AC77D4">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Pr>
                <w:b w:val="0"/>
                <w:bCs w:val="0"/>
                <w:caps w:val="0"/>
                <w:sz w:val="20"/>
                <w:szCs w:val="20"/>
                <w:lang w:val="en-US"/>
              </w:rPr>
              <w:t>4b</w:t>
            </w:r>
          </w:p>
        </w:tc>
      </w:tr>
      <w:tr w:rsidR="00B50006" w:rsidRPr="007A31D0" w14:paraId="55157CC9" w14:textId="77777777" w:rsidTr="009B4BE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0759F91" w14:textId="77777777" w:rsidR="00B50006" w:rsidRPr="007A31D0" w:rsidRDefault="00B50006" w:rsidP="00B50006">
            <w:pPr>
              <w:spacing w:line="276" w:lineRule="auto"/>
              <w:rPr>
                <w:b w:val="0"/>
                <w:bCs w:val="0"/>
                <w:caps w:val="0"/>
                <w:sz w:val="20"/>
                <w:szCs w:val="20"/>
                <w:lang w:val="en-US"/>
              </w:rPr>
            </w:pPr>
            <w:r w:rsidRPr="00F13503">
              <w:rPr>
                <w:b w:val="0"/>
                <w:bCs w:val="0"/>
                <w:caps w:val="0"/>
                <w:sz w:val="20"/>
                <w:szCs w:val="20"/>
                <w:lang w:val="en-US"/>
              </w:rPr>
              <w:t>Cluster composition</w:t>
            </w:r>
          </w:p>
        </w:tc>
        <w:tc>
          <w:tcPr>
            <w:tcW w:w="1310" w:type="dxa"/>
            <w:shd w:val="clear" w:color="auto" w:fill="FFFFFF" w:themeFill="background1"/>
            <w:vAlign w:val="center"/>
          </w:tcPr>
          <w:p w14:paraId="2BCE71FA" w14:textId="58BF46B6" w:rsidR="00B50006" w:rsidRPr="003D2452"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rPr>
            </w:pPr>
            <w:r w:rsidRPr="007A31D0">
              <w:rPr>
                <w:sz w:val="20"/>
                <w:szCs w:val="20"/>
                <w:lang w:val="en-US"/>
              </w:rPr>
              <w:t>CZ, LV, PL</w:t>
            </w:r>
          </w:p>
        </w:tc>
        <w:tc>
          <w:tcPr>
            <w:tcW w:w="1310" w:type="dxa"/>
            <w:tcBorders>
              <w:top w:val="single" w:sz="4" w:space="0" w:color="auto"/>
              <w:bottom w:val="single" w:sz="4" w:space="0" w:color="auto"/>
            </w:tcBorders>
            <w:shd w:val="clear" w:color="auto" w:fill="FFFFFF" w:themeFill="background1"/>
            <w:vAlign w:val="center"/>
          </w:tcPr>
          <w:p w14:paraId="5B77362C" w14:textId="4DF89032" w:rsidR="00B50006" w:rsidRPr="003D2452"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E, FI</w:t>
            </w:r>
          </w:p>
        </w:tc>
        <w:tc>
          <w:tcPr>
            <w:tcW w:w="1207" w:type="dxa"/>
            <w:tcBorders>
              <w:top w:val="single" w:sz="4" w:space="0" w:color="auto"/>
              <w:bottom w:val="single" w:sz="4" w:space="0" w:color="auto"/>
            </w:tcBorders>
            <w:shd w:val="clear" w:color="auto" w:fill="FFFFFF" w:themeFill="background1"/>
            <w:vAlign w:val="center"/>
          </w:tcPr>
          <w:p w14:paraId="04B53047" w14:textId="092A1B20" w:rsidR="00B50006" w:rsidRPr="003B3094"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lang w:val="en-US"/>
              </w:rPr>
              <w:t>DK, IE, NO, SE</w:t>
            </w:r>
          </w:p>
        </w:tc>
        <w:tc>
          <w:tcPr>
            <w:tcW w:w="894" w:type="dxa"/>
            <w:tcBorders>
              <w:top w:val="single" w:sz="4" w:space="0" w:color="auto"/>
              <w:bottom w:val="single" w:sz="4" w:space="0" w:color="auto"/>
            </w:tcBorders>
            <w:shd w:val="clear" w:color="auto" w:fill="FFFFFF" w:themeFill="background1"/>
            <w:vAlign w:val="center"/>
          </w:tcPr>
          <w:p w14:paraId="07660E2E" w14:textId="2F5F49C2" w:rsidR="00B50006" w:rsidRPr="003B3094"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JP, KR</w:t>
            </w:r>
          </w:p>
        </w:tc>
        <w:tc>
          <w:tcPr>
            <w:tcW w:w="999" w:type="dxa"/>
            <w:tcBorders>
              <w:top w:val="single" w:sz="4" w:space="0" w:color="auto"/>
              <w:bottom w:val="single" w:sz="4" w:space="0" w:color="auto"/>
            </w:tcBorders>
            <w:shd w:val="clear" w:color="auto" w:fill="FFFFFF" w:themeFill="background1"/>
            <w:vAlign w:val="center"/>
          </w:tcPr>
          <w:p w14:paraId="713AA62B" w14:textId="7DA3D19B" w:rsidR="00B50006" w:rsidRPr="007A31D0"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832038">
              <w:rPr>
                <w:sz w:val="16"/>
                <w:szCs w:val="16"/>
                <w:lang w:val="en-US"/>
              </w:rPr>
              <w:t>AU, BE, CH, LU, NL, S</w:t>
            </w:r>
            <w:r>
              <w:rPr>
                <w:sz w:val="16"/>
                <w:szCs w:val="16"/>
                <w:lang w:val="en-US"/>
              </w:rPr>
              <w:t>K, SI</w:t>
            </w:r>
          </w:p>
        </w:tc>
        <w:tc>
          <w:tcPr>
            <w:tcW w:w="942" w:type="dxa"/>
            <w:tcBorders>
              <w:top w:val="single" w:sz="4" w:space="0" w:color="auto"/>
              <w:bottom w:val="single" w:sz="4" w:space="0" w:color="auto"/>
            </w:tcBorders>
            <w:shd w:val="clear" w:color="auto" w:fill="FFFFFF" w:themeFill="background1"/>
            <w:vAlign w:val="center"/>
          </w:tcPr>
          <w:p w14:paraId="7205A6F2" w14:textId="529DB229" w:rsidR="00B50006" w:rsidRP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rPr>
            </w:pPr>
            <w:r w:rsidRPr="00832038">
              <w:rPr>
                <w:sz w:val="16"/>
                <w:szCs w:val="16"/>
              </w:rPr>
              <w:t>EE, ES, FR, IL,NZ, UK, US</w:t>
            </w:r>
          </w:p>
        </w:tc>
      </w:tr>
      <w:tr w:rsidR="00B50006" w:rsidRPr="007A087D" w14:paraId="3E886B54" w14:textId="77777777" w:rsidTr="009B4BEF">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22908B09" w14:textId="77777777" w:rsidR="00B50006" w:rsidRDefault="00B50006" w:rsidP="00B50006">
            <w:pPr>
              <w:spacing w:line="276" w:lineRule="auto"/>
              <w:rPr>
                <w:sz w:val="20"/>
                <w:szCs w:val="20"/>
                <w:lang w:val="en-US"/>
              </w:rPr>
            </w:pPr>
            <w:r>
              <w:rPr>
                <w:b w:val="0"/>
                <w:bCs w:val="0"/>
                <w:caps w:val="0"/>
                <w:sz w:val="20"/>
                <w:szCs w:val="20"/>
                <w:lang w:val="en-US"/>
              </w:rPr>
              <w:t xml:space="preserve">Supply </w:t>
            </w:r>
          </w:p>
          <w:p w14:paraId="5BF96E9F" w14:textId="0D70FAFB" w:rsidR="00B50006" w:rsidRDefault="00B50006" w:rsidP="00B50006">
            <w:pPr>
              <w:spacing w:line="276" w:lineRule="auto"/>
              <w:ind w:firstLine="180"/>
              <w:rPr>
                <w:sz w:val="20"/>
                <w:szCs w:val="20"/>
                <w:lang w:val="en-US"/>
              </w:rPr>
            </w:pPr>
            <w:r>
              <w:rPr>
                <w:b w:val="0"/>
                <w:bCs w:val="0"/>
                <w:caps w:val="0"/>
                <w:sz w:val="20"/>
                <w:szCs w:val="20"/>
                <w:lang w:val="en-US"/>
              </w:rPr>
              <w:t>EXPD</w:t>
            </w:r>
          </w:p>
          <w:p w14:paraId="5C065084" w14:textId="3447FABA" w:rsidR="00B50006" w:rsidRDefault="00B50006" w:rsidP="00B50006">
            <w:pPr>
              <w:spacing w:line="276" w:lineRule="auto"/>
              <w:ind w:firstLine="180"/>
              <w:rPr>
                <w:sz w:val="20"/>
                <w:szCs w:val="20"/>
                <w:lang w:val="en-US"/>
              </w:rPr>
            </w:pPr>
            <w:r>
              <w:rPr>
                <w:b w:val="0"/>
                <w:bCs w:val="0"/>
                <w:caps w:val="0"/>
                <w:sz w:val="20"/>
                <w:szCs w:val="20"/>
                <w:lang w:val="en-US"/>
              </w:rPr>
              <w:t>BEDS</w:t>
            </w:r>
          </w:p>
          <w:p w14:paraId="3461192A" w14:textId="574FE3A0" w:rsidR="00B50006" w:rsidRPr="007A31D0" w:rsidRDefault="00B50006" w:rsidP="00B50006">
            <w:pPr>
              <w:spacing w:line="276" w:lineRule="auto"/>
              <w:ind w:firstLine="180"/>
              <w:rPr>
                <w:b w:val="0"/>
                <w:bCs w:val="0"/>
                <w:caps w:val="0"/>
                <w:sz w:val="20"/>
                <w:szCs w:val="20"/>
                <w:lang w:val="en-US"/>
              </w:rPr>
            </w:pPr>
            <w:r>
              <w:rPr>
                <w:b w:val="0"/>
                <w:bCs w:val="0"/>
                <w:caps w:val="0"/>
                <w:sz w:val="20"/>
                <w:szCs w:val="20"/>
                <w:lang w:val="en-US"/>
              </w:rPr>
              <w:t>RCPTIN</w:t>
            </w:r>
          </w:p>
        </w:tc>
        <w:tc>
          <w:tcPr>
            <w:tcW w:w="1310" w:type="dxa"/>
            <w:tcBorders>
              <w:top w:val="single" w:sz="4" w:space="0" w:color="auto"/>
            </w:tcBorders>
            <w:shd w:val="clear" w:color="auto" w:fill="FFFFFF" w:themeFill="background1"/>
            <w:vAlign w:val="center"/>
          </w:tcPr>
          <w:p w14:paraId="3D089C58" w14:textId="77777777" w:rsidR="00B50006" w:rsidRPr="007A087D"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0E62A8D9" w14:textId="7777777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79F44E3E" w14:textId="7777777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0D78801E" w14:textId="2C6A9051"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310" w:type="dxa"/>
            <w:tcBorders>
              <w:top w:val="single" w:sz="4" w:space="0" w:color="auto"/>
            </w:tcBorders>
            <w:shd w:val="clear" w:color="auto" w:fill="FFFFFF" w:themeFill="background1"/>
            <w:vAlign w:val="center"/>
          </w:tcPr>
          <w:p w14:paraId="034EFE14" w14:textId="77777777" w:rsidR="00B50006" w:rsidRPr="007A087D"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0875EA22" w14:textId="2B64E337" w:rsidR="00B50006" w:rsidRPr="007A087D"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 xml:space="preserve">Medium </w:t>
            </w:r>
            <w:r w:rsidR="00C1373B">
              <w:rPr>
                <w:sz w:val="20"/>
                <w:szCs w:val="20"/>
                <w:lang w:val="en-US"/>
              </w:rPr>
              <w:t>High</w:t>
            </w:r>
          </w:p>
          <w:p w14:paraId="0C0F3A8D" w14:textId="456CD1D4" w:rsidR="00B50006" w:rsidRPr="007A087D" w:rsidRDefault="00C1373B"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1207" w:type="dxa"/>
            <w:tcBorders>
              <w:top w:val="single" w:sz="4" w:space="0" w:color="auto"/>
            </w:tcBorders>
            <w:shd w:val="clear" w:color="auto" w:fill="FFFFFF" w:themeFill="background1"/>
            <w:vAlign w:val="center"/>
          </w:tcPr>
          <w:p w14:paraId="759D549D" w14:textId="7777777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FC413A1" w14:textId="7777777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56E9633B" w14:textId="77777777" w:rsidR="00C1373B" w:rsidRDefault="00C1373B"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30FA8A8F" w14:textId="26C944F1" w:rsidR="00B50006" w:rsidRPr="007A087D" w:rsidRDefault="00C1373B"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894" w:type="dxa"/>
            <w:tcBorders>
              <w:top w:val="single" w:sz="4" w:space="0" w:color="auto"/>
            </w:tcBorders>
            <w:shd w:val="clear" w:color="auto" w:fill="FFFFFF" w:themeFill="background1"/>
            <w:vAlign w:val="center"/>
          </w:tcPr>
          <w:p w14:paraId="4BD3FAFC" w14:textId="7777777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0BB560BA" w14:textId="393BF28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3BCD642F" w14:textId="2DDC7F96" w:rsidR="00B50006" w:rsidRDefault="00C1373B"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3F45E1FA" w14:textId="226935A6" w:rsidR="00B50006" w:rsidRPr="007A31D0"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c>
          <w:tcPr>
            <w:tcW w:w="999" w:type="dxa"/>
            <w:tcBorders>
              <w:top w:val="single" w:sz="4" w:space="0" w:color="auto"/>
            </w:tcBorders>
            <w:shd w:val="clear" w:color="auto" w:fill="FFFFFF" w:themeFill="background1"/>
            <w:vAlign w:val="center"/>
          </w:tcPr>
          <w:p w14:paraId="166C0883" w14:textId="77777777" w:rsidR="009B4BEF" w:rsidRDefault="009B4BEF"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37DB08BA" w14:textId="59E73869" w:rsidR="00B50006" w:rsidRDefault="009B4BEF"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0CDA43D6" w14:textId="631BCE0E" w:rsidR="009B4BEF" w:rsidRDefault="009B4BEF"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76FB1AD8" w14:textId="1BD12DB6" w:rsidR="009B4BEF" w:rsidRPr="007A31D0" w:rsidRDefault="009B4BEF"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942" w:type="dxa"/>
            <w:tcBorders>
              <w:top w:val="single" w:sz="4" w:space="0" w:color="auto"/>
            </w:tcBorders>
            <w:shd w:val="clear" w:color="auto" w:fill="FFFFFF" w:themeFill="background1"/>
            <w:vAlign w:val="center"/>
          </w:tcPr>
          <w:p w14:paraId="37CD4BF1" w14:textId="77777777" w:rsidR="009B4BEF" w:rsidRDefault="009B4BEF"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58805599" w14:textId="50332E0D" w:rsidR="00B50006" w:rsidRDefault="00C1373B"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710C9C28" w14:textId="286F2F5F" w:rsidR="009B4BEF" w:rsidRDefault="009B4BEF"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1A41C74F" w14:textId="129A7D5F" w:rsidR="009B4BEF" w:rsidRPr="007A31D0" w:rsidRDefault="009B4BEF"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r>
      <w:tr w:rsidR="00B50006" w:rsidRPr="007A31D0" w14:paraId="06F24CD6" w14:textId="77777777" w:rsidTr="009B4BE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6179A549" w14:textId="77777777" w:rsidR="00B50006" w:rsidRDefault="00B50006" w:rsidP="00B50006">
            <w:pPr>
              <w:spacing w:line="276" w:lineRule="auto"/>
              <w:rPr>
                <w:sz w:val="20"/>
                <w:szCs w:val="20"/>
                <w:lang w:val="en-US"/>
              </w:rPr>
            </w:pPr>
            <w:r>
              <w:rPr>
                <w:b w:val="0"/>
                <w:bCs w:val="0"/>
                <w:caps w:val="0"/>
                <w:sz w:val="20"/>
                <w:szCs w:val="20"/>
                <w:lang w:val="en-US"/>
              </w:rPr>
              <w:t>Public-Private Mix</w:t>
            </w:r>
          </w:p>
          <w:p w14:paraId="36FA24D8" w14:textId="77777777" w:rsidR="00B50006" w:rsidRDefault="00B50006" w:rsidP="00B50006">
            <w:pPr>
              <w:spacing w:line="276" w:lineRule="auto"/>
              <w:ind w:firstLine="179"/>
              <w:rPr>
                <w:sz w:val="20"/>
                <w:szCs w:val="20"/>
                <w:lang w:val="en-US"/>
              </w:rPr>
            </w:pPr>
            <w:r>
              <w:rPr>
                <w:b w:val="0"/>
                <w:bCs w:val="0"/>
                <w:caps w:val="0"/>
                <w:sz w:val="20"/>
                <w:szCs w:val="20"/>
                <w:lang w:val="en-US"/>
              </w:rPr>
              <w:lastRenderedPageBreak/>
              <w:t>PEXPND</w:t>
            </w:r>
          </w:p>
          <w:p w14:paraId="128A5966" w14:textId="28F17E1F" w:rsidR="00B50006" w:rsidRPr="007A31D0" w:rsidRDefault="00B50006" w:rsidP="00B50006">
            <w:pPr>
              <w:spacing w:line="276" w:lineRule="auto"/>
              <w:ind w:firstLine="179"/>
              <w:rPr>
                <w:b w:val="0"/>
                <w:bCs w:val="0"/>
                <w:caps w:val="0"/>
                <w:sz w:val="20"/>
                <w:szCs w:val="20"/>
                <w:lang w:val="en-US"/>
              </w:rPr>
            </w:pPr>
            <w:r>
              <w:rPr>
                <w:b w:val="0"/>
                <w:bCs w:val="0"/>
                <w:caps w:val="0"/>
                <w:sz w:val="20"/>
                <w:szCs w:val="20"/>
                <w:lang w:val="en-US"/>
              </w:rPr>
              <w:t>CASH</w:t>
            </w:r>
          </w:p>
        </w:tc>
        <w:tc>
          <w:tcPr>
            <w:tcW w:w="1310" w:type="dxa"/>
            <w:shd w:val="clear" w:color="auto" w:fill="FFFFFF" w:themeFill="background1"/>
            <w:vAlign w:val="center"/>
          </w:tcPr>
          <w:p w14:paraId="2AD1F372" w14:textId="77777777"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p w14:paraId="0F2F4D91" w14:textId="717F6B1A" w:rsidR="00B50006"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lastRenderedPageBreak/>
              <w:t>L</w:t>
            </w:r>
            <w:r w:rsidR="00B50006">
              <w:rPr>
                <w:sz w:val="20"/>
                <w:szCs w:val="20"/>
                <w:lang w:val="en-US"/>
              </w:rPr>
              <w:t>ow</w:t>
            </w:r>
          </w:p>
          <w:p w14:paraId="0B1BD96F" w14:textId="72F28CD9" w:rsidR="00B50006" w:rsidRPr="007A087D"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w:t>
            </w:r>
            <w:r w:rsidR="00B50006" w:rsidRPr="007A087D">
              <w:rPr>
                <w:sz w:val="20"/>
                <w:szCs w:val="20"/>
                <w:lang w:val="en-US"/>
              </w:rPr>
              <w:t>ed</w:t>
            </w:r>
            <w:r w:rsidR="009B4BEF">
              <w:rPr>
                <w:sz w:val="20"/>
                <w:szCs w:val="20"/>
                <w:lang w:val="en-US"/>
              </w:rPr>
              <w:t>ium</w:t>
            </w:r>
          </w:p>
        </w:tc>
        <w:tc>
          <w:tcPr>
            <w:tcW w:w="1310" w:type="dxa"/>
            <w:shd w:val="clear" w:color="auto" w:fill="FFFFFF" w:themeFill="background1"/>
            <w:vAlign w:val="center"/>
          </w:tcPr>
          <w:p w14:paraId="4F033793" w14:textId="77777777"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p w14:paraId="5F388E5E" w14:textId="7A892516" w:rsidR="00B50006" w:rsidRPr="007A087D"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lastRenderedPageBreak/>
              <w:t>High</w:t>
            </w:r>
          </w:p>
          <w:p w14:paraId="60945666" w14:textId="54E72C44" w:rsidR="00B50006" w:rsidRPr="007A31D0"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w:t>
            </w:r>
            <w:r w:rsidR="009B4BEF">
              <w:rPr>
                <w:sz w:val="20"/>
                <w:szCs w:val="20"/>
                <w:lang w:val="en-US"/>
              </w:rPr>
              <w:t>edium</w:t>
            </w:r>
          </w:p>
        </w:tc>
        <w:tc>
          <w:tcPr>
            <w:tcW w:w="1207" w:type="dxa"/>
            <w:shd w:val="clear" w:color="auto" w:fill="FFFFFF" w:themeFill="background1"/>
            <w:vAlign w:val="center"/>
          </w:tcPr>
          <w:p w14:paraId="16F2A091" w14:textId="77777777"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p w14:paraId="65619C64" w14:textId="7506A71A"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lastRenderedPageBreak/>
              <w:t>Medium</w:t>
            </w:r>
          </w:p>
          <w:p w14:paraId="6C154658" w14:textId="6CB99C64"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894" w:type="dxa"/>
            <w:shd w:val="clear" w:color="auto" w:fill="FFFFFF" w:themeFill="background1"/>
            <w:vAlign w:val="center"/>
          </w:tcPr>
          <w:p w14:paraId="19124827" w14:textId="77777777" w:rsidR="00AC0934" w:rsidRDefault="00AC0934"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p w14:paraId="069DD84F" w14:textId="3F902CC5" w:rsidR="00B50006"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lastRenderedPageBreak/>
              <w:t>Medium</w:t>
            </w:r>
          </w:p>
          <w:p w14:paraId="35C377AC" w14:textId="147AA760" w:rsidR="00C1373B" w:rsidRPr="007A31D0"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999" w:type="dxa"/>
            <w:shd w:val="clear" w:color="auto" w:fill="FFFFFF" w:themeFill="background1"/>
            <w:vAlign w:val="center"/>
          </w:tcPr>
          <w:p w14:paraId="18A1CBA2" w14:textId="77777777" w:rsidR="00AC0934" w:rsidRDefault="00AC0934"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p w14:paraId="32D076C0" w14:textId="6D66B7B0" w:rsidR="00B50006"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lastRenderedPageBreak/>
              <w:t>Medium</w:t>
            </w:r>
          </w:p>
          <w:p w14:paraId="26D2DB8D" w14:textId="6C89248F" w:rsidR="00C1373B" w:rsidRPr="007A31D0"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c>
          <w:tcPr>
            <w:tcW w:w="942" w:type="dxa"/>
            <w:shd w:val="clear" w:color="auto" w:fill="FFFFFF" w:themeFill="background1"/>
            <w:vAlign w:val="center"/>
          </w:tcPr>
          <w:p w14:paraId="349F90C6" w14:textId="77777777" w:rsidR="00AC0934" w:rsidRDefault="00AC0934"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p w14:paraId="64275AFD" w14:textId="120DC086" w:rsidR="00B50006"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lastRenderedPageBreak/>
              <w:t>High</w:t>
            </w:r>
          </w:p>
          <w:p w14:paraId="023D7071" w14:textId="06EAFA60" w:rsidR="00C1373B" w:rsidRPr="007A31D0" w:rsidRDefault="00C1373B"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tc>
      </w:tr>
      <w:tr w:rsidR="00B50006" w:rsidRPr="007A31D0" w14:paraId="203E427B" w14:textId="77777777" w:rsidTr="009B4BEF">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48B95010" w14:textId="4736C930" w:rsidR="00B50006" w:rsidRDefault="00B50006" w:rsidP="00B50006">
            <w:pPr>
              <w:spacing w:line="276" w:lineRule="auto"/>
              <w:rPr>
                <w:sz w:val="20"/>
                <w:szCs w:val="20"/>
                <w:lang w:val="en-US"/>
              </w:rPr>
            </w:pPr>
            <w:r>
              <w:rPr>
                <w:b w:val="0"/>
                <w:bCs w:val="0"/>
                <w:caps w:val="0"/>
                <w:sz w:val="20"/>
                <w:szCs w:val="20"/>
                <w:lang w:val="en-US"/>
              </w:rPr>
              <w:lastRenderedPageBreak/>
              <w:t>Peformance</w:t>
            </w:r>
          </w:p>
          <w:p w14:paraId="1034DD47" w14:textId="77777777" w:rsidR="00B50006" w:rsidRDefault="00B50006" w:rsidP="00B50006">
            <w:pPr>
              <w:spacing w:line="276" w:lineRule="auto"/>
              <w:ind w:firstLine="179"/>
              <w:rPr>
                <w:sz w:val="20"/>
                <w:szCs w:val="20"/>
                <w:lang w:val="en-US"/>
              </w:rPr>
            </w:pPr>
            <w:r>
              <w:rPr>
                <w:b w:val="0"/>
                <w:bCs w:val="0"/>
                <w:caps w:val="0"/>
                <w:sz w:val="20"/>
                <w:szCs w:val="20"/>
                <w:lang w:val="en-US"/>
              </w:rPr>
              <w:t>LEX</w:t>
            </w:r>
          </w:p>
          <w:p w14:paraId="187A5F90" w14:textId="59121C1F" w:rsidR="00B50006" w:rsidRPr="007A31D0" w:rsidRDefault="00B50006" w:rsidP="00B50006">
            <w:pPr>
              <w:spacing w:line="276" w:lineRule="auto"/>
              <w:ind w:firstLine="179"/>
              <w:rPr>
                <w:b w:val="0"/>
                <w:bCs w:val="0"/>
                <w:caps w:val="0"/>
                <w:sz w:val="20"/>
                <w:szCs w:val="20"/>
                <w:lang w:val="en-US"/>
              </w:rPr>
            </w:pPr>
            <w:r>
              <w:rPr>
                <w:b w:val="0"/>
                <w:bCs w:val="0"/>
                <w:caps w:val="0"/>
                <w:sz w:val="20"/>
                <w:szCs w:val="20"/>
                <w:lang w:val="en-US"/>
              </w:rPr>
              <w:t>SPH</w:t>
            </w:r>
          </w:p>
        </w:tc>
        <w:tc>
          <w:tcPr>
            <w:tcW w:w="1310" w:type="dxa"/>
            <w:shd w:val="clear" w:color="auto" w:fill="FFFFFF" w:themeFill="background1"/>
            <w:vAlign w:val="center"/>
          </w:tcPr>
          <w:p w14:paraId="3DC38CF7" w14:textId="7777777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60D912D3" w14:textId="1BD10BEF"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7F6CA1AA" w14:textId="02B41EBE" w:rsidR="00B50006" w:rsidRPr="007A087D"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310" w:type="dxa"/>
            <w:shd w:val="clear" w:color="auto" w:fill="FFFFFF" w:themeFill="background1"/>
            <w:vAlign w:val="center"/>
          </w:tcPr>
          <w:p w14:paraId="3534D93A" w14:textId="7777777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6A9D5214" w14:textId="1203C1F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29B0D9E1" w14:textId="3062AF8B" w:rsidR="00B50006" w:rsidRPr="007A31D0"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c>
          <w:tcPr>
            <w:tcW w:w="1207" w:type="dxa"/>
            <w:shd w:val="clear" w:color="auto" w:fill="FFFFFF" w:themeFill="background1"/>
            <w:vAlign w:val="center"/>
          </w:tcPr>
          <w:p w14:paraId="55F30229" w14:textId="77777777" w:rsidR="00B50006" w:rsidRDefault="00B50006"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7B19008" w14:textId="1A155ED9" w:rsidR="00B50006" w:rsidRPr="007A087D"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1D02AA65" w14:textId="2DEB39FC" w:rsidR="00B50006"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894" w:type="dxa"/>
            <w:shd w:val="clear" w:color="auto" w:fill="FFFFFF" w:themeFill="background1"/>
            <w:vAlign w:val="center"/>
          </w:tcPr>
          <w:p w14:paraId="7BE971E3" w14:textId="77777777" w:rsidR="00AC0934"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36E25245" w14:textId="350780EA" w:rsidR="00B50006"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00A35306" w14:textId="71AAB92F" w:rsidR="00AC0934" w:rsidRPr="007A31D0"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999" w:type="dxa"/>
            <w:shd w:val="clear" w:color="auto" w:fill="FFFFFF" w:themeFill="background1"/>
            <w:vAlign w:val="center"/>
          </w:tcPr>
          <w:p w14:paraId="66BD87F9" w14:textId="77777777" w:rsidR="00AC0934"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0CCA55F6" w14:textId="77777777" w:rsidR="00B50006"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14B4CF32" w14:textId="16F4B94E" w:rsidR="00AC0934" w:rsidRPr="007A31D0"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942" w:type="dxa"/>
            <w:shd w:val="clear" w:color="auto" w:fill="FFFFFF" w:themeFill="background1"/>
            <w:vAlign w:val="center"/>
          </w:tcPr>
          <w:p w14:paraId="4290ED8B" w14:textId="77777777" w:rsidR="00AC0934"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C8B6FE5" w14:textId="77777777" w:rsidR="00B50006"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777D659D" w14:textId="5151BFCF" w:rsidR="00AC0934" w:rsidRPr="007A31D0" w:rsidRDefault="00AC0934" w:rsidP="00B5000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r>
      <w:tr w:rsidR="00B50006" w:rsidRPr="007A31D0" w14:paraId="6A9A885C" w14:textId="77777777" w:rsidTr="009B4BEF">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226C306B" w14:textId="77777777" w:rsidR="00B50006" w:rsidRDefault="00B50006" w:rsidP="00B50006">
            <w:pPr>
              <w:spacing w:line="276" w:lineRule="auto"/>
              <w:rPr>
                <w:sz w:val="20"/>
                <w:szCs w:val="20"/>
                <w:lang w:val="en-US"/>
              </w:rPr>
            </w:pPr>
            <w:r>
              <w:rPr>
                <w:b w:val="0"/>
                <w:bCs w:val="0"/>
                <w:caps w:val="0"/>
                <w:sz w:val="20"/>
                <w:szCs w:val="20"/>
                <w:lang w:val="en-US"/>
              </w:rPr>
              <w:t>Access Regulation</w:t>
            </w:r>
          </w:p>
          <w:p w14:paraId="64D904A2" w14:textId="77777777" w:rsidR="00B50006" w:rsidRDefault="00B50006" w:rsidP="00B50006">
            <w:pPr>
              <w:spacing w:line="276" w:lineRule="auto"/>
              <w:ind w:firstLine="179"/>
              <w:rPr>
                <w:sz w:val="20"/>
                <w:szCs w:val="20"/>
                <w:lang w:val="en-US"/>
              </w:rPr>
            </w:pPr>
            <w:r>
              <w:rPr>
                <w:b w:val="0"/>
                <w:bCs w:val="0"/>
                <w:caps w:val="0"/>
                <w:sz w:val="20"/>
                <w:szCs w:val="20"/>
                <w:lang w:val="en-US"/>
              </w:rPr>
              <w:t>CIDX</w:t>
            </w:r>
          </w:p>
          <w:p w14:paraId="0F893377" w14:textId="74418CA4" w:rsidR="00B50006" w:rsidRPr="007A31D0" w:rsidRDefault="00B50006" w:rsidP="00B50006">
            <w:pPr>
              <w:spacing w:line="276" w:lineRule="auto"/>
              <w:ind w:firstLine="179"/>
              <w:rPr>
                <w:b w:val="0"/>
                <w:bCs w:val="0"/>
                <w:caps w:val="0"/>
                <w:sz w:val="20"/>
                <w:szCs w:val="20"/>
                <w:lang w:val="en-US"/>
              </w:rPr>
            </w:pPr>
            <w:r>
              <w:rPr>
                <w:b w:val="0"/>
                <w:bCs w:val="0"/>
                <w:caps w:val="0"/>
                <w:sz w:val="20"/>
                <w:szCs w:val="20"/>
                <w:lang w:val="en-US"/>
              </w:rPr>
              <w:t>MTAB</w:t>
            </w:r>
          </w:p>
        </w:tc>
        <w:tc>
          <w:tcPr>
            <w:tcW w:w="1310" w:type="dxa"/>
            <w:tcBorders>
              <w:bottom w:val="single" w:sz="12" w:space="0" w:color="auto"/>
            </w:tcBorders>
            <w:shd w:val="clear" w:color="auto" w:fill="FFFFFF" w:themeFill="background1"/>
            <w:vAlign w:val="center"/>
          </w:tcPr>
          <w:p w14:paraId="530C1CB0" w14:textId="77777777"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0DEF9A2E" w14:textId="12B57897" w:rsidR="00B50006" w:rsidRPr="007A31D0"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310" w:type="dxa"/>
            <w:tcBorders>
              <w:bottom w:val="single" w:sz="12" w:space="0" w:color="auto"/>
            </w:tcBorders>
            <w:shd w:val="clear" w:color="auto" w:fill="FFFFFF" w:themeFill="background1"/>
            <w:vAlign w:val="center"/>
          </w:tcPr>
          <w:p w14:paraId="54F53F03" w14:textId="77777777"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1D881A59" w14:textId="2AA34D2C" w:rsidR="00B50006" w:rsidRPr="007A31D0"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207" w:type="dxa"/>
            <w:tcBorders>
              <w:bottom w:val="single" w:sz="12" w:space="0" w:color="auto"/>
            </w:tcBorders>
            <w:shd w:val="clear" w:color="auto" w:fill="FFFFFF" w:themeFill="background1"/>
            <w:vAlign w:val="center"/>
          </w:tcPr>
          <w:p w14:paraId="5B87F33B" w14:textId="77777777"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2AA19A64" w14:textId="18CCE0DA"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894" w:type="dxa"/>
            <w:tcBorders>
              <w:bottom w:val="single" w:sz="12" w:space="0" w:color="auto"/>
            </w:tcBorders>
            <w:shd w:val="clear" w:color="auto" w:fill="FFFFFF" w:themeFill="background1"/>
            <w:vAlign w:val="center"/>
          </w:tcPr>
          <w:p w14:paraId="39AA43C6" w14:textId="77777777" w:rsidR="00B50006"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09679211" w14:textId="081D065B" w:rsidR="00B50006" w:rsidRPr="007A31D0" w:rsidRDefault="00B50006"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999" w:type="dxa"/>
            <w:tcBorders>
              <w:bottom w:val="single" w:sz="12" w:space="0" w:color="auto"/>
            </w:tcBorders>
            <w:shd w:val="clear" w:color="auto" w:fill="FFFFFF" w:themeFill="background1"/>
            <w:vAlign w:val="center"/>
          </w:tcPr>
          <w:p w14:paraId="7E191B34" w14:textId="77777777" w:rsidR="00B50006" w:rsidRDefault="00AC0934"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55B3F76" w14:textId="4188C968" w:rsidR="00AC0934" w:rsidRPr="007A31D0" w:rsidRDefault="00AC0934"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c>
          <w:tcPr>
            <w:tcW w:w="942" w:type="dxa"/>
            <w:tcBorders>
              <w:bottom w:val="single" w:sz="12" w:space="0" w:color="auto"/>
            </w:tcBorders>
            <w:shd w:val="clear" w:color="auto" w:fill="FFFFFF" w:themeFill="background1"/>
            <w:vAlign w:val="center"/>
          </w:tcPr>
          <w:p w14:paraId="3C42CAD2" w14:textId="77777777" w:rsidR="00B50006" w:rsidRDefault="00AC0934"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789E6EED" w14:textId="1C743ADB" w:rsidR="00AC0934" w:rsidRPr="007A31D0" w:rsidRDefault="00AC0934" w:rsidP="00B5000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r>
      <w:bookmarkEnd w:id="972"/>
    </w:tbl>
    <w:p w14:paraId="456E16CD" w14:textId="77777777" w:rsidR="002E6277" w:rsidRDefault="002E6277" w:rsidP="002E6277">
      <w:pPr>
        <w:spacing w:after="160" w:line="259" w:lineRule="auto"/>
        <w:rPr>
          <w:lang w:val="en-US"/>
        </w:rPr>
      </w:pPr>
    </w:p>
    <w:p w14:paraId="764C7047" w14:textId="3A662F56" w:rsidR="002E274E" w:rsidRDefault="002E274E">
      <w:pPr>
        <w:spacing w:after="160" w:line="259" w:lineRule="auto"/>
        <w:rPr>
          <w:szCs w:val="24"/>
          <w:lang w:val="en-US"/>
        </w:rPr>
      </w:pPr>
    </w:p>
    <w:p w14:paraId="7D32CF2E" w14:textId="77777777" w:rsidR="002E6277" w:rsidRPr="006A56FF" w:rsidRDefault="002E6277">
      <w:pPr>
        <w:spacing w:after="160" w:line="259" w:lineRule="auto"/>
        <w:rPr>
          <w:szCs w:val="24"/>
          <w:lang w:val="en-US"/>
        </w:rPr>
      </w:pPr>
    </w:p>
    <w:p w14:paraId="762318F9" w14:textId="7391EC2B" w:rsidR="008D6126" w:rsidRPr="006A56FF" w:rsidRDefault="002E107C" w:rsidP="00EB31E0">
      <w:pPr>
        <w:pStyle w:val="berschrift1"/>
        <w:rPr>
          <w:lang w:val="en-US"/>
        </w:rPr>
      </w:pPr>
      <w:r>
        <w:rPr>
          <w:lang w:val="en-US"/>
        </w:rPr>
        <w:t>Discussion</w:t>
      </w:r>
      <w:r w:rsidR="00085DE3">
        <w:rPr>
          <w:lang w:val="en-US"/>
        </w:rPr>
        <w:t xml:space="preserve"> </w:t>
      </w:r>
      <w:r w:rsidR="0081256C" w:rsidRPr="006A56FF">
        <w:rPr>
          <w:lang w:val="en-US"/>
        </w:rPr>
        <w:t xml:space="preserve">– </w:t>
      </w:r>
      <w:r w:rsidR="001237F3">
        <w:rPr>
          <w:lang w:val="en-US"/>
        </w:rPr>
        <w:t>676</w:t>
      </w:r>
      <w:r w:rsidR="00085DE3">
        <w:rPr>
          <w:lang w:val="en-US"/>
        </w:rPr>
        <w:t xml:space="preserve"> </w:t>
      </w:r>
      <w:r w:rsidR="0081256C" w:rsidRPr="006A56FF">
        <w:rPr>
          <w:lang w:val="en-US"/>
        </w:rPr>
        <w:t>words</w:t>
      </w:r>
    </w:p>
    <w:p w14:paraId="268D2AE6" w14:textId="71BD4056" w:rsidR="0012335A" w:rsidRPr="006A56FF" w:rsidDel="00B70268" w:rsidRDefault="0012335A" w:rsidP="00A31CB1">
      <w:pPr>
        <w:pStyle w:val="02FlietextErsterAbsatz"/>
        <w:rPr>
          <w:del w:id="973" w:author="Mareike Ariaans" w:date="2020-07-06T17:55:00Z"/>
          <w:lang w:val="en-US"/>
        </w:rPr>
      </w:pPr>
      <w:del w:id="974" w:author="Mareike Ariaans" w:date="2020-07-06T17:55:00Z">
        <w:r w:rsidRPr="006A56FF" w:rsidDel="00B70268">
          <w:rPr>
            <w:lang w:val="en-US"/>
          </w:rPr>
          <w:delText>These results partly support earlier findings of LTC typologies but also provide</w:delText>
        </w:r>
      </w:del>
      <w:del w:id="975" w:author="Mareike Ariaans" w:date="2020-07-06T17:53:00Z">
        <w:r w:rsidRPr="006A56FF" w:rsidDel="00A740AC">
          <w:rPr>
            <w:lang w:val="en-US"/>
          </w:rPr>
          <w:delText>s</w:delText>
        </w:r>
      </w:del>
      <w:del w:id="976" w:author="Mareike Ariaans" w:date="2020-07-06T17:55:00Z">
        <w:r w:rsidRPr="006A56FF" w:rsidDel="00B70268">
          <w:rPr>
            <w:lang w:val="en-US"/>
          </w:rPr>
          <w:delText xml:space="preserve"> new evidence on LTC system types. The </w:delText>
        </w:r>
        <w:r w:rsidR="00CD7884" w:rsidRPr="006A56FF" w:rsidDel="00B70268">
          <w:rPr>
            <w:lang w:val="en-US"/>
          </w:rPr>
          <w:delText>“</w:delText>
        </w:r>
        <w:r w:rsidRPr="006A56FF" w:rsidDel="00B70268">
          <w:rPr>
            <w:lang w:val="en-US"/>
          </w:rPr>
          <w:delText>low-developed LTC system</w:delText>
        </w:r>
        <w:r w:rsidR="00CD7884" w:rsidRPr="006A56FF" w:rsidDel="00B70268">
          <w:rPr>
            <w:lang w:val="en-US"/>
          </w:rPr>
          <w:delText>”</w:delText>
        </w:r>
        <w:r w:rsidRPr="006A56FF" w:rsidDel="00B70268">
          <w:rPr>
            <w:lang w:val="en-US"/>
          </w:rPr>
          <w:delText xml:space="preserve"> cluster includes as earlier typologies a high number of Eastern European countries</w:delText>
        </w:r>
        <w:r w:rsidR="00AE58E8" w:rsidRPr="006A56FF" w:rsidDel="00B70268">
          <w:rPr>
            <w:lang w:val="en-US"/>
          </w:rPr>
          <w:delText xml:space="preserve"> </w:delText>
        </w:r>
      </w:del>
      <w:customXmlDelRangeStart w:id="977" w:author="Mareike Ariaans" w:date="2020-07-06T17:55:00Z"/>
      <w:sdt>
        <w:sdtPr>
          <w:rPr>
            <w:lang w:val="en-US"/>
          </w:rPr>
          <w:alias w:val="Don't edit this field"/>
          <w:tag w:val="CitaviPlaceholder#ac21c150-2ef7-4c57-a5f6-2335bbeaaa15"/>
          <w:id w:val="1571615099"/>
          <w:placeholder>
            <w:docPart w:val="DefaultPlaceholder_-1854013440"/>
          </w:placeholder>
        </w:sdtPr>
        <w:sdtContent>
          <w:customXmlDelRangeEnd w:id="977"/>
          <w:del w:id="978" w:author="Mareike Ariaans" w:date="2020-07-06T17:55:00Z">
            <w:r w:rsidR="00AE58E8" w:rsidRPr="006A56FF" w:rsidDel="00B70268">
              <w:rPr>
                <w:lang w:val="en-US"/>
              </w:rPr>
              <w:fldChar w:fldCharType="begin"/>
            </w:r>
            <w:r w:rsidR="00952423" w:rsidDel="00B70268">
              <w:rPr>
                <w:lang w:val="en-US"/>
              </w:rPr>
              <w:delInstrText>ADDIN CitaviPlaceholder{eyIkaWQiOiIxIiwiRW50cmllcyI6W3siJGlkIjoiMiIsIklkIjoiMzgxOTY0MGQtYjQ1OC00OTk1LTk1ZDYtMjExNzkwZDkyODEy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A2VDEwOjM2OjAxIiwiUHJvamVjdCI6eyIkcmVmIjoiNSJ9fSwiVXNlTnVtYmVyaW5nVHlwZU9mUGFyZW50RG9jdW1lbnQiOmZhbHNlfSx7IiRpZCI6IjIwIiwiSWQiOiI3OTFkOGZhZi00MzE1LTRlN2YtYjNhNC0zMmYwMTk2ZmJmNDQiLCJSYW5nZVN0YXJ0IjoyMSwiUmFuZ2VMZW5ndGgiOjI0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lzTG9jYWxDbG91ZFByb2plY3RGaWxlTGluayI6ZmFsc2U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I5IiwiSWQiOiJkMjBjZjRjNy1hYzY4LTQ3ZmMtOWU5OS02ZDg1ZDhkNmVjOWUiLCJSYW5nZVN0YXJ0Ijo0NSwiUmFuZ2VMZW5ndGgiOjIxLCJSZWZlcmVuY2VJZCI6IjRhODMxYzM0LTc2YTctNGUyYi05OTU2LWVhMTFmNjY1MTY4MCIsIlJlZmVyZW5jZSI6eyIkaWQiOiIzMCIsIkFic3RyYWN0Q29tcGxleGl0eSI6MCwiQWJzdHJhY3RTb3VyY2VUZXh0Rm9ybWF0IjowLCJBdXRob3JzIjpbeyIkaWQiOiIzM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I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M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0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1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zNi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3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zgiLCJDb3VudCI6MSwiVGV4dFVuaXRzIjpbeyIkaWQiOiIzOSIsIkZvbnRTdHlsZSI6eyIkaWQiOiI0MCIsIk5ldXRyYWwiOnRydWV9LCJSZWFkaW5nT3JkZXIiOjEsIlRleHQiOiIoRGFtaWFuaSBldCBhbC4sIDIwMTE7IEhhbMOhc2tvdsOhIGV0IGFsLiwgMjAxNzsgS3JhdXMgZXQgYWwuLCAyMDEwKSJ9XX0sIlRhZyI6IkNpdGF2aVBsYWNlaG9sZGVyI2FjMjFjMTUwLTJlZjctNGM1Ny1hNWY2LTIzMzViYmVhYWExNSIsIlRleHQiOiIoRGFtaWFuaSBldCBhbC4sIDIwMTE7IEhhbMOhc2tvdsOhIGV0IGFsLiwgMjAxNzsgS3JhdXMgZXQgYWwuLCAyMDEwKSIsIldBSVZlcnNpb24iOiI2LjQuMC4zNSJ9}</w:delInstrText>
            </w:r>
            <w:r w:rsidR="00AE58E8" w:rsidRPr="006A56FF" w:rsidDel="00B70268">
              <w:rPr>
                <w:lang w:val="en-US"/>
              </w:rPr>
              <w:fldChar w:fldCharType="separate"/>
            </w:r>
            <w:r w:rsidR="00952423" w:rsidDel="00B70268">
              <w:rPr>
                <w:lang w:val="en-US"/>
              </w:rPr>
              <w:delText>(Damiani et al., 2011; Halásková et al., 2017; Kraus et al., 2010)</w:delText>
            </w:r>
            <w:r w:rsidR="00AE58E8" w:rsidRPr="006A56FF" w:rsidDel="00B70268">
              <w:rPr>
                <w:lang w:val="en-US"/>
              </w:rPr>
              <w:fldChar w:fldCharType="end"/>
            </w:r>
          </w:del>
          <w:customXmlDelRangeStart w:id="979" w:author="Mareike Ariaans" w:date="2020-07-06T17:55:00Z"/>
        </w:sdtContent>
      </w:sdt>
      <w:customXmlDelRangeEnd w:id="979"/>
      <w:del w:id="980" w:author="Mareike Ariaans" w:date="2020-07-06T17:55:00Z">
        <w:r w:rsidR="00AE58E8" w:rsidRPr="006A56FF" w:rsidDel="00B70268">
          <w:rPr>
            <w:lang w:val="en-US"/>
          </w:rPr>
          <w:delText xml:space="preserve"> with the addition of three Non-European countries, Australia, New Zealand and Korea. The “universal developed LTC system type” combines the often found </w:delText>
        </w:r>
        <w:r w:rsidR="0095023E" w:rsidRPr="006A56FF" w:rsidDel="00B70268">
          <w:rPr>
            <w:lang w:val="en-US"/>
          </w:rPr>
          <w:delText>Scandinavian</w:delText>
        </w:r>
        <w:r w:rsidR="00AE58E8" w:rsidRPr="006A56FF" w:rsidDel="00B70268">
          <w:rPr>
            <w:lang w:val="en-US"/>
          </w:rPr>
          <w:delText xml:space="preserve"> cluster </w:delText>
        </w:r>
      </w:del>
      <w:customXmlDelRangeStart w:id="981" w:author="Mareike Ariaans" w:date="2020-07-06T17:55:00Z"/>
      <w:sdt>
        <w:sdtPr>
          <w:rPr>
            <w:lang w:val="en-US"/>
          </w:rPr>
          <w:alias w:val="Don't edit this field"/>
          <w:tag w:val="CitaviPlaceholder#37d625d1-91e5-419f-a7dc-76ec6bf5b489"/>
          <w:id w:val="752787198"/>
          <w:placeholder>
            <w:docPart w:val="DefaultPlaceholder_-1854013440"/>
          </w:placeholder>
        </w:sdtPr>
        <w:sdtContent>
          <w:customXmlDelRangeEnd w:id="981"/>
          <w:del w:id="982" w:author="Mareike Ariaans" w:date="2020-07-06T17:55:00Z">
            <w:r w:rsidR="00AE58E8" w:rsidRPr="006A56FF" w:rsidDel="00B70268">
              <w:rPr>
                <w:lang w:val="en-US"/>
              </w:rPr>
              <w:fldChar w:fldCharType="begin"/>
            </w:r>
            <w:r w:rsidR="00952423" w:rsidDel="00B70268">
              <w:rPr>
                <w:lang w:val="en-US"/>
              </w:rPr>
              <w:delInstrText>ADDIN CitaviPlaceholder{eyIkaWQiOiIxIiwiRW50cmllcyI6W3siJGlkIjoiMiIsIklkIjoiMTg4NjY3OTMtMDQ1ZS00NTAxLWE4YTEtYzdiZjgxYjFmMz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MDlkOTBlODYtNDgzNC00ODRhLWJlYTAtMWE5OWVhMThmZjI1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JkMWUxZGEyZS03YWVlLTQ4ZDQtOTZhMy0xNzg4NDQxZjZhZDc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0seyIkaWQiOiIzNCIsIklkIjoiMGQzYzIxNjctOWQ5OC00MWNmLTgyODYtM2JhNjc4YWM5NmU1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MThiZjkzYmEtMzgzNS00OWYyLTgxMjQtMTI5YjY5MTY5NzYy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}</w:delInstrText>
            </w:r>
            <w:r w:rsidR="00AE58E8" w:rsidRPr="006A56FF" w:rsidDel="00B70268">
              <w:rPr>
                <w:lang w:val="en-US"/>
              </w:rPr>
              <w:fldChar w:fldCharType="separate"/>
            </w:r>
            <w:r w:rsidR="00952423" w:rsidDel="00B70268">
              <w:rPr>
                <w:lang w:val="en-US"/>
              </w:rPr>
              <w:delText>(Alber, 1995; Colombo, 2012; Damiani et al., 2011; Kraus et al., 2010; Pommer et al., 2009)</w:delText>
            </w:r>
            <w:r w:rsidR="00AE58E8" w:rsidRPr="006A56FF" w:rsidDel="00B70268">
              <w:rPr>
                <w:lang w:val="en-US"/>
              </w:rPr>
              <w:fldChar w:fldCharType="end"/>
            </w:r>
          </w:del>
          <w:customXmlDelRangeStart w:id="983" w:author="Mareike Ariaans" w:date="2020-07-06T17:55:00Z"/>
        </w:sdtContent>
      </w:sdt>
      <w:customXmlDelRangeEnd w:id="983"/>
      <w:del w:id="984" w:author="Mareike Ariaans" w:date="2020-07-06T17:55:00Z">
        <w:r w:rsidR="00AE58E8" w:rsidRPr="006A56FF" w:rsidDel="00B70268">
          <w:rPr>
            <w:lang w:val="en-US"/>
          </w:rPr>
          <w:delText xml:space="preserve"> and the continental European cluster </w:delText>
        </w:r>
      </w:del>
      <w:customXmlDelRangeStart w:id="985" w:author="Mareike Ariaans" w:date="2020-07-06T17:55:00Z"/>
      <w:sdt>
        <w:sdtPr>
          <w:rPr>
            <w:lang w:val="en-US"/>
          </w:rPr>
          <w:alias w:val="Don't edit this field"/>
          <w:tag w:val="CitaviPlaceholder#fcfa1935-f6a8-417c-a413-3688959e497d"/>
          <w:id w:val="-1383164387"/>
          <w:placeholder>
            <w:docPart w:val="DefaultPlaceholder_-1854013440"/>
          </w:placeholder>
        </w:sdtPr>
        <w:sdtContent>
          <w:customXmlDelRangeEnd w:id="985"/>
          <w:del w:id="986" w:author="Mareike Ariaans" w:date="2020-07-06T17:55:00Z">
            <w:r w:rsidR="00AE58E8" w:rsidRPr="006A56FF" w:rsidDel="00B70268">
              <w:rPr>
                <w:lang w:val="en-US"/>
              </w:rPr>
              <w:fldChar w:fldCharType="begin"/>
            </w:r>
            <w:r w:rsidR="00952423" w:rsidDel="00B70268">
              <w:rPr>
                <w:lang w:val="en-US"/>
              </w:rPr>
              <w:delInstrText>ADDIN CitaviPlaceholder{eyIkaWQiOiIxIiwiRW50cmllcyI6W3siJGlkIjoiMiIsIklkIjoiYzI0NmE1OGEtNjg1Yi00Zjk2LTk1MjItMGUyMTZhMjkzODA3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kzOGU4ZDYtOGUxZi00Y2Q4LWE1MTEtMTljNDYyZDM4NDRk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A2VDEwOjM2OjAxIiwiUHJvamVjdCI6eyIkcmVmIjoiNSJ9fSwiVXNlTnVtYmVyaW5nVHlwZU9mUGFyZW50RG9jdW1lbnQiOmZhbHNlfSx7IiRpZCI6IjI0IiwiSWQiOiJlNTNmM2U4ZC04NzMxLTQzY2MtOWVkMy1iM2Q4NDk2ODM3MjIiLCJSYW5nZVN0YXJ0IjozNCwiUmFuZ2VMZW5ndGgiOjI1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zMiLCJDb3VudCI6MSwiVGV4dFVuaXRzIjpbeyIkaWQiOiIzNCIsIkZvbnRTdHlsZSI6eyIkaWQiOiIzNSIsIk5ldXRyYWwiOnRydWV9LCJSZWFkaW5nT3JkZXIiOjEsIlRleHQiOiIoQWxiZXIsIDE5OTU7IERhbWlhbmkgZXQgYWwuLCAyMDExOyBIYWzDoXNrb3bDoSBldCBhbC4sIDIwMTcpIn1dfSwiVGFnIjoiQ2l0YXZpUGxhY2Vob2xkZXIjZmNmYTE5MzUtZjZhOC00MTdjLWE0MTMtMzY4ODk1OWU0OTdkIiwiVGV4dCI6IihBbGJlciwgMTk5NTsgRGFtaWFuaSBldCBhbC4sIDIwMTE7IEhhbMOhc2tvdsOhIGV0IGFsLiwgMjAxNykiLCJXQUlWZXJzaW9uIjoiNi40LjAuMzUifQ==}</w:delInstrText>
            </w:r>
            <w:r w:rsidR="00AE58E8" w:rsidRPr="006A56FF" w:rsidDel="00B70268">
              <w:rPr>
                <w:lang w:val="en-US"/>
              </w:rPr>
              <w:fldChar w:fldCharType="separate"/>
            </w:r>
            <w:r w:rsidR="00952423" w:rsidDel="00B70268">
              <w:rPr>
                <w:lang w:val="en-US"/>
              </w:rPr>
              <w:delText>(Alber, 1995; Damiani et al., 2011; Halásková et al., 2017)</w:delText>
            </w:r>
            <w:r w:rsidR="00AE58E8" w:rsidRPr="006A56FF" w:rsidDel="00B70268">
              <w:rPr>
                <w:lang w:val="en-US"/>
              </w:rPr>
              <w:fldChar w:fldCharType="end"/>
            </w:r>
          </w:del>
          <w:customXmlDelRangeStart w:id="987" w:author="Mareike Ariaans" w:date="2020-07-06T17:55:00Z"/>
        </w:sdtContent>
      </w:sdt>
      <w:customXmlDelRangeEnd w:id="987"/>
      <w:del w:id="988" w:author="Mareike Ariaans" w:date="2020-07-06T17:55:00Z">
        <w:r w:rsidR="0095023E" w:rsidRPr="006A56FF" w:rsidDel="00B70268">
          <w:rPr>
            <w:lang w:val="en-US"/>
          </w:rPr>
          <w:delText xml:space="preserve">. The “private developed LTC system type” is rarely mentioned in the literature. Only </w:delText>
        </w:r>
      </w:del>
      <w:customXmlDelRangeStart w:id="989" w:author="Mareike Ariaans" w:date="2020-07-06T17:55:00Z"/>
      <w:sdt>
        <w:sdtPr>
          <w:rPr>
            <w:lang w:val="en-US"/>
          </w:rPr>
          <w:alias w:val="Don't edit this field"/>
          <w:tag w:val="CitaviPlaceholder#9a3d0c02-099b-4083-a785-7eefae15c9ef"/>
          <w:id w:val="2086645505"/>
          <w:placeholder>
            <w:docPart w:val="DefaultPlaceholder_-1854013440"/>
          </w:placeholder>
        </w:sdtPr>
        <w:sdtContent>
          <w:customXmlDelRangeEnd w:id="989"/>
          <w:del w:id="990" w:author="Mareike Ariaans" w:date="2020-07-06T17:55:00Z">
            <w:r w:rsidR="0095023E" w:rsidRPr="006A56FF" w:rsidDel="00B70268">
              <w:rPr>
                <w:lang w:val="en-US"/>
              </w:rPr>
              <w:fldChar w:fldCharType="begin"/>
            </w:r>
            <w:r w:rsidR="00952423" w:rsidDel="00B70268">
              <w:rPr>
                <w:lang w:val="en-US"/>
              </w:rPr>
              <w:delInstrText>ADDIN CitaviPlaceholder{eyIkaWQiOiIxIiwiQXNzb2NpYXRlV2l0aFBsYWNlaG9sZGVyVGFnIjoiQ2l0YXZpUGxhY2Vob2xkZXIjYmFkZmMzOGMtOGYyZS00ZWIwLWJmMmUtYjk3OTk3OTNkMzU2IiwiRW50cmllcyI6W3siJGlkIjoiMiIsIklkIjoiMjZlZTYzOTAtODAyNi00OTViLWJhOTYtMjhhM2M4Y2U4MjNiIiwiUmFuZ2VMZW5ndGgiOjE0LCJSZWZlcmVuY2VJZCI6IjBiNmExNDJlLTkwMjMtNGJjMS04MTU2LWY0ZTdiMjU2NjM2OSIsIk5vUGFyIjp0cnVlLCJQZXJzb25Pbmx5Ijp0cnVlLCJSZWZlcmVuY2UiOnsiJGlkIjoiMyIsIkFic3RyYWN0Q29tcGxleGl0eSI6MCwiQWJzdHJhY3RTb3VyY2VUZXh0Rm9ybWF0IjowLCJBdXRob3JzIjpbeyIkaWQiOiI0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n19LHsiJGlkIjoiN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c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TA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Ex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1In19LCJVc2VOdW1iZXJpbmdUeXBlT2ZQYXJlbnREb2N1bWVudCI6ZmFsc2V9XSwiRm9ybWF0dGVkVGV4dCI6eyIkaWQiOiIxMiIsIkNvdW50IjoxLCJUZXh0VW5pdHMiOlt7IiRpZCI6IjEzIiwiRm9udFN0eWxlIjp7IiRpZCI6IjE0IiwiTmV1dHJhbCI6dHJ1ZX0sIlJlYWRpbmdPcmRlciI6MSwiVGV4dCI6IkNvbG9tYm8gZXQgYWwuIn1dfSwiVGFnIjoiQ2l0YXZpUGxhY2Vob2xkZXIjOWEzZDBjMDItMDk5Yi00MDgzLWE3ODUtN2VlZmFlMTVjOWVmIiwiVGV4dCI6IkNvbG9tYm8gZXQgYWwuIiwiV0FJVmVyc2lvbiI6IjYuNC4wLjM1In0=}</w:delInstrText>
            </w:r>
            <w:r w:rsidR="0095023E" w:rsidRPr="006A56FF" w:rsidDel="00B70268">
              <w:rPr>
                <w:lang w:val="en-US"/>
              </w:rPr>
              <w:fldChar w:fldCharType="separate"/>
            </w:r>
            <w:r w:rsidR="00952423" w:rsidDel="00B70268">
              <w:rPr>
                <w:lang w:val="en-US"/>
              </w:rPr>
              <w:delText>Colombo et al.</w:delText>
            </w:r>
            <w:r w:rsidR="0095023E" w:rsidRPr="006A56FF" w:rsidDel="00B70268">
              <w:rPr>
                <w:lang w:val="en-US"/>
              </w:rPr>
              <w:fldChar w:fldCharType="end"/>
            </w:r>
          </w:del>
          <w:customXmlDelRangeStart w:id="991" w:author="Mareike Ariaans" w:date="2020-07-06T17:55:00Z"/>
        </w:sdtContent>
      </w:sdt>
      <w:customXmlDelRangeEnd w:id="991"/>
      <w:del w:id="992" w:author="Mareike Ariaans" w:date="2020-07-06T17:55:00Z">
        <w:r w:rsidR="0095023E" w:rsidRPr="006A56FF" w:rsidDel="00B70268">
          <w:rPr>
            <w:lang w:val="en-US"/>
          </w:rPr>
          <w:delText xml:space="preserve"> </w:delText>
        </w:r>
      </w:del>
      <w:customXmlDelRangeStart w:id="993" w:author="Mareike Ariaans" w:date="2020-07-06T17:55:00Z"/>
      <w:sdt>
        <w:sdtPr>
          <w:rPr>
            <w:lang w:val="en-US"/>
          </w:rPr>
          <w:alias w:val="Don't edit this field"/>
          <w:tag w:val="CitaviPlaceholder#badfc38c-8f2e-4eb0-bf2e-b9799793d356"/>
          <w:id w:val="102002883"/>
          <w:placeholder>
            <w:docPart w:val="DefaultPlaceholder_-1854013440"/>
          </w:placeholder>
        </w:sdtPr>
        <w:sdtContent>
          <w:customXmlDelRangeEnd w:id="993"/>
          <w:del w:id="994" w:author="Mareike Ariaans" w:date="2020-07-06T17:55:00Z">
            <w:r w:rsidR="0095023E" w:rsidRPr="006A56FF" w:rsidDel="00B70268">
              <w:rPr>
                <w:lang w:val="en-US"/>
              </w:rPr>
              <w:fldChar w:fldCharType="begin"/>
            </w:r>
            <w:r w:rsidR="00952423" w:rsidDel="00B70268">
              <w:rPr>
                <w:lang w:val="en-US"/>
              </w:rPr>
              <w:delInstrText>ADDIN CitaviPlaceholder{eyIkaWQiOiIxIiwiQXNzb2NpYXRlV2l0aFBsYWNlaG9sZGVyVGFnIjoiQ2l0YXZpUGxhY2Vob2xkZXIjOWEzZDBjMDItMDk5Yi00MDgzLWE3ODUtN2VlZmFlMTVjOWVmIiwiRW50cmllcyI6W3siJGlkIjoiMiIsIklkIjoiZThjZmMwOWEtNjE2MC00MTQyLWE5NGYtNjM2MDJiYjU4MDFjIiwiUmFuZ2VMZW5ndGgiOjYsIlJlZmVyZW5jZUlkIjoiMGI2YTE0MmUtOTAyMy00YmMxLTgxNTYtZjRlN2IyNTY2MzY5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Sx7IiRpZCI6IjYiLCJGaXJzdE5hbWUiOiJBbmEiLCJMYXN0TmFtZSI6IkxsZW5hLU5vemFsIiwiUHJvdGVjdGVkIjpmYWxzZSwiU2V4IjoxLCJDcmVhdGVkQnkiOiJfTWFyZWlrZSBBcmlhYW5zIiwiQ3JlYXRlZE9uIjoiMjAxOS0wNi0xN1QwNzo0OTozMSIsIk1vZGlmaWVkQnkiOiJfTWFyZWlrZSBBcmlhYW5zIiwiSWQiOiJjMGYzNmFkNy03ZTIzLTQ5OGEtYjY0My1mMmJlZThiYmNiMDMiLCJNb2RpZmllZE9uIjoiMjAxOS0wNi0xN1QwNzo0OTozMyIsIlByb2plY3QiOnsiJHJlZiI6IjUifX0seyIkaWQiOiI3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g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0NvbXBsZXhpdHkiOjAsIlRhYmxlT2ZDb250ZW50c1NvdXJjZVRleHRGb3JtYXQiOjAsIlRhc2tzIjpbXSwiVGl0bGUiOiJIZWxwIHdhbnRlZD8iLCJUcmFuc2xhdG9ycyI6W10sIlllYXIiOiIyMDExIiwiWWVhclJlc29sdmVkIjoiMjAxMSIsIkNyZWF0ZWRCeSI6Il9NYXJlaWtlIEFyaWFhbnMiLCJDcmVhdGVkT24iOiIyMDE5LTA2LTE3VDA3OjQ5OjI2IiwiTW9kaWZpZWRCeSI6Il9NYXJlaWtlIEFyaWFhbnMiLCJJZCI6IjBiNmExNDJlLTkwMjMtNGJjMS04MTU2LWY0ZTdiMjU2NjM2OSIsIk1vZGlmaWVkT24iOiIyMDE5LTA2LTE3VDA3OjQ5OjM4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EpIn1dfSwiVGFnIjoiQ2l0YXZpUGxhY2Vob2xkZXIjYmFkZmMzOGMtOGYyZS00ZWIwLWJmMmUtYjk3OTk3OTNkMzU2IiwiVGV4dCI6IigyMDExKSIsIldBSVZlcnNpb24iOiI2LjQuMC4zNSJ9}</w:delInstrText>
            </w:r>
            <w:r w:rsidR="0095023E" w:rsidRPr="006A56FF" w:rsidDel="00B70268">
              <w:rPr>
                <w:lang w:val="en-US"/>
              </w:rPr>
              <w:fldChar w:fldCharType="separate"/>
            </w:r>
            <w:r w:rsidR="00952423" w:rsidDel="00B70268">
              <w:rPr>
                <w:lang w:val="en-US"/>
              </w:rPr>
              <w:delText>(2011)</w:delText>
            </w:r>
            <w:r w:rsidR="0095023E" w:rsidRPr="006A56FF" w:rsidDel="00B70268">
              <w:rPr>
                <w:lang w:val="en-US"/>
              </w:rPr>
              <w:fldChar w:fldCharType="end"/>
            </w:r>
          </w:del>
          <w:customXmlDelRangeStart w:id="995" w:author="Mareike Ariaans" w:date="2020-07-06T17:55:00Z"/>
        </w:sdtContent>
      </w:sdt>
      <w:customXmlDelRangeEnd w:id="995"/>
      <w:del w:id="996" w:author="Mareike Ariaans" w:date="2020-07-06T17:55:00Z">
        <w:r w:rsidR="0095023E" w:rsidRPr="006A56FF" w:rsidDel="00B70268">
          <w:rPr>
            <w:lang w:val="en-US"/>
          </w:rPr>
          <w:delText xml:space="preserve"> built a means-tested type including the UK and the US. Yet</w:delText>
        </w:r>
        <w:r w:rsidR="00672A43" w:rsidRPr="006A56FF" w:rsidDel="00B70268">
          <w:rPr>
            <w:lang w:val="en-US"/>
          </w:rPr>
          <w:delText>,</w:delText>
        </w:r>
        <w:r w:rsidR="0095023E" w:rsidRPr="006A56FF" w:rsidDel="00B70268">
          <w:rPr>
            <w:lang w:val="en-US"/>
          </w:rPr>
          <w:delText xml:space="preserve"> our analysis shows that also Israel and Spain belong to this type due to their mainly private approach to LTC provision which yields high performance results.</w:delText>
        </w:r>
      </w:del>
    </w:p>
    <w:p w14:paraId="2EC44C68" w14:textId="3168520C" w:rsidR="00B70268" w:rsidRPr="00B70268" w:rsidRDefault="00643ED3" w:rsidP="00B70268">
      <w:pPr>
        <w:pStyle w:val="02FlietextEinzug"/>
        <w:rPr>
          <w:ins w:id="997" w:author="Mareike Ariaans" w:date="2020-07-06T17:56:00Z"/>
          <w:iCs/>
          <w:lang w:val="en-US"/>
        </w:rPr>
      </w:pPr>
      <w:ins w:id="998" w:author="Mareike Ariaans" w:date="2020-07-07T10:15:00Z">
        <w:r>
          <w:rPr>
            <w:iCs/>
            <w:lang w:val="en-US"/>
          </w:rPr>
          <w:t>Focusing on the countries in the four clusters, we fin</w:t>
        </w:r>
      </w:ins>
      <w:ins w:id="999" w:author="Mareike Ariaans" w:date="2020-07-07T10:16:00Z">
        <w:r>
          <w:rPr>
            <w:iCs/>
            <w:lang w:val="en-US"/>
          </w:rPr>
          <w:t>d</w:t>
        </w:r>
      </w:ins>
      <w:ins w:id="1000" w:author="Mareike Ariaans" w:date="2020-07-07T10:15:00Z">
        <w:r>
          <w:rPr>
            <w:iCs/>
            <w:lang w:val="en-US"/>
          </w:rPr>
          <w:t xml:space="preserve"> expected patterns based on earlier studies, but also </w:t>
        </w:r>
      </w:ins>
      <w:ins w:id="1001" w:author="Mareike Ariaans" w:date="2020-07-07T10:31:00Z">
        <w:r w:rsidR="00CD4831">
          <w:rPr>
            <w:iCs/>
            <w:lang w:val="en-US"/>
          </w:rPr>
          <w:t xml:space="preserve">unanticipated </w:t>
        </w:r>
      </w:ins>
      <w:ins w:id="1002" w:author="Mareike Ariaans" w:date="2020-07-07T10:26:00Z">
        <w:r w:rsidR="00CD4831">
          <w:rPr>
            <w:iCs/>
            <w:lang w:val="en-US"/>
          </w:rPr>
          <w:t>countries joining</w:t>
        </w:r>
      </w:ins>
      <w:ins w:id="1003" w:author="Mareike Ariaans" w:date="2020-07-07T10:31:00Z">
        <w:r w:rsidR="00CD4831">
          <w:rPr>
            <w:iCs/>
            <w:lang w:val="en-US"/>
          </w:rPr>
          <w:t xml:space="preserve"> these types.</w:t>
        </w:r>
      </w:ins>
      <w:ins w:id="1004" w:author="Mareike Ariaans" w:date="2020-07-07T10:26:00Z">
        <w:r w:rsidR="00CD4831">
          <w:rPr>
            <w:iCs/>
            <w:lang w:val="en-US"/>
          </w:rPr>
          <w:t xml:space="preserve"> </w:t>
        </w:r>
      </w:ins>
      <w:ins w:id="1005" w:author="Mareike Ariaans" w:date="2020-07-07T10:32:00Z">
        <w:r w:rsidR="00CD4831">
          <w:rPr>
            <w:iCs/>
            <w:lang w:val="en-US"/>
          </w:rPr>
          <w:t>T</w:t>
        </w:r>
      </w:ins>
      <w:commentRangeStart w:id="1006"/>
      <w:ins w:id="1007" w:author="Mareike Ariaans" w:date="2020-07-07T10:03:00Z">
        <w:r w:rsidR="00D0320B">
          <w:rPr>
            <w:iCs/>
            <w:lang w:val="en-US"/>
          </w:rPr>
          <w:t>he high-performance, public</w:t>
        </w:r>
        <w:r w:rsidR="00CD4831">
          <w:rPr>
            <w:iCs/>
            <w:lang w:val="en-US"/>
          </w:rPr>
          <w:t>-</w:t>
        </w:r>
        <w:r w:rsidR="00D0320B">
          <w:rPr>
            <w:iCs/>
            <w:lang w:val="en-US"/>
          </w:rPr>
          <w:t>oriented</w:t>
        </w:r>
      </w:ins>
      <w:ins w:id="1008" w:author="Mareike Ariaans" w:date="2020-07-07T10:32:00Z">
        <w:r w:rsidR="00CD4831">
          <w:rPr>
            <w:iCs/>
            <w:lang w:val="en-US"/>
          </w:rPr>
          <w:t>,</w:t>
        </w:r>
      </w:ins>
      <w:ins w:id="1009" w:author="Mareike Ariaans" w:date="2020-07-07T10:03:00Z">
        <w:r w:rsidR="00CD4831">
          <w:rPr>
            <w:iCs/>
            <w:lang w:val="en-US"/>
          </w:rPr>
          <w:t xml:space="preserve"> high-</w:t>
        </w:r>
        <w:r w:rsidR="00D0320B">
          <w:rPr>
            <w:iCs/>
            <w:lang w:val="en-US"/>
          </w:rPr>
          <w:t>supply sub-system</w:t>
        </w:r>
      </w:ins>
      <w:ins w:id="1010" w:author="Mareike Ariaans" w:date="2020-07-06T17:56:00Z">
        <w:r w:rsidR="00B70268" w:rsidRPr="00B70268">
          <w:rPr>
            <w:iCs/>
            <w:lang w:val="en-US"/>
          </w:rPr>
          <w:t xml:space="preserve"> </w:t>
        </w:r>
      </w:ins>
      <w:ins w:id="1011" w:author="Mareike Ariaans" w:date="2020-07-07T10:04:00Z">
        <w:r w:rsidR="00D0320B">
          <w:rPr>
            <w:iCs/>
            <w:lang w:val="en-US"/>
          </w:rPr>
          <w:t xml:space="preserve">is </w:t>
        </w:r>
      </w:ins>
      <w:ins w:id="1012" w:author="Mareike Ariaans" w:date="2020-07-06T17:56:00Z">
        <w:r w:rsidR="00B70268" w:rsidRPr="00B70268">
          <w:rPr>
            <w:iCs/>
            <w:lang w:val="en-US"/>
          </w:rPr>
          <w:t>led by the Nordic countries of Sweden, Norway, and Denmark</w:t>
        </w:r>
      </w:ins>
      <w:ins w:id="1013" w:author="Mareike Ariaans" w:date="2020-07-07T10:32:00Z">
        <w:r w:rsidR="00CD4831">
          <w:rPr>
            <w:iCs/>
            <w:lang w:val="en-US"/>
          </w:rPr>
          <w:t xml:space="preserve">- This group of countires is found in several studies </w:t>
        </w:r>
      </w:ins>
      <w:customXmlInsRangeStart w:id="1014" w:author="Mareike Ariaans" w:date="2020-07-07T10:38:00Z"/>
      <w:sdt>
        <w:sdtPr>
          <w:rPr>
            <w:iCs/>
            <w:lang w:val="en-US"/>
          </w:rPr>
          <w:alias w:val="To edit, see citavi.com/edit"/>
          <w:tag w:val="CitaviPlaceholder#c7085b05-d335-4b51-ba14-ad3e114a0df1"/>
          <w:id w:val="1568998496"/>
          <w:placeholder>
            <w:docPart w:val="DefaultPlaceholder_-1854013440"/>
          </w:placeholder>
        </w:sdtPr>
        <w:sdtContent>
          <w:customXmlInsRangeEnd w:id="1014"/>
          <w:ins w:id="1015" w:author="Mareike Ariaans" w:date="2020-07-07T10:38:00Z">
            <w:r w:rsidR="00F8757A">
              <w:rPr>
                <w:iCs/>
                <w:noProof/>
                <w:lang w:val="en-US"/>
              </w:rPr>
              <w:fldChar w:fldCharType="begin"/>
            </w:r>
          </w:ins>
          <w:r w:rsidR="00F8757A">
            <w:rPr>
              <w:iCs/>
              <w:noProof/>
              <w:lang w:val="en-US"/>
            </w:rPr>
            <w:instrText>ADDIN CitaviPlaceholder{eyIkaWQiOiIxIiwiRW50cmllcyI6W3siJGlkIjoiMiIsIklkIjoiNGM0OTM2ZjctNWEyMi00YjYzLTgyZTYtNGUzYmM2OGM4MDI5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NDg1ZDdiOTUtZjc3Mi00MTU2LWE3YTktZTJlMWVlMTA0YzVm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4YTJjZDg2Mi1hYjEyLTQxMTctOTY3My1jYjdiYjRjNWQwYWIiLCJSYW5nZVN0YXJ0IjoyNywiUmFuZ2VMZW5ndGgiOjIz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}</w:instrText>
          </w:r>
          <w:r w:rsidR="00F8757A">
            <w:rPr>
              <w:iCs/>
              <w:noProof/>
              <w:lang w:val="en-US"/>
            </w:rPr>
            <w:fldChar w:fldCharType="separate"/>
          </w:r>
          <w:r w:rsidR="00F8757A">
            <w:rPr>
              <w:iCs/>
              <w:noProof/>
              <w:lang w:val="en-US"/>
            </w:rPr>
            <w:t>(Alber, 1995; Colombo, 2012; Damiani et al., 2011)</w:t>
          </w:r>
          <w:ins w:id="1016" w:author="Mareike Ariaans" w:date="2020-07-07T10:38:00Z">
            <w:r w:rsidR="00F8757A">
              <w:rPr>
                <w:iCs/>
                <w:noProof/>
                <w:lang w:val="en-US"/>
              </w:rPr>
              <w:fldChar w:fldCharType="end"/>
            </w:r>
          </w:ins>
          <w:customXmlInsRangeStart w:id="1017" w:author="Mareike Ariaans" w:date="2020-07-07T10:38:00Z"/>
        </w:sdtContent>
      </w:sdt>
      <w:customXmlInsRangeEnd w:id="1017"/>
      <w:ins w:id="1018" w:author="Mareike Ariaans" w:date="2020-07-07T10:39:00Z">
        <w:r w:rsidR="00F8757A">
          <w:rPr>
            <w:iCs/>
            <w:lang w:val="en-US"/>
          </w:rPr>
          <w:t>, but mostly also includes Finland and the Netherlands</w:t>
        </w:r>
      </w:ins>
      <w:ins w:id="1019" w:author="Mareike Ariaans" w:date="2020-07-07T10:43:00Z">
        <w:r w:rsidR="00F8757A">
          <w:rPr>
            <w:iCs/>
            <w:lang w:val="en-US"/>
          </w:rPr>
          <w:t xml:space="preserve"> </w:t>
        </w:r>
      </w:ins>
      <w:customXmlInsRangeStart w:id="1020" w:author="Mareike Ariaans" w:date="2020-07-07T10:43:00Z"/>
      <w:sdt>
        <w:sdtPr>
          <w:rPr>
            <w:iCs/>
            <w:lang w:val="en-US"/>
          </w:rPr>
          <w:alias w:val="To edit, see citavi.com/edit"/>
          <w:tag w:val="CitaviPlaceholder#04958186-4485-433c-8bea-f9ac70de5f35"/>
          <w:id w:val="-1308859925"/>
          <w:placeholder>
            <w:docPart w:val="DefaultPlaceholder_-1854013440"/>
          </w:placeholder>
        </w:sdtPr>
        <w:sdtContent>
          <w:customXmlInsRangeEnd w:id="1020"/>
          <w:ins w:id="1021" w:author="Mareike Ariaans" w:date="2020-07-07T10:43:00Z">
            <w:r w:rsidR="00F8757A">
              <w:rPr>
                <w:iCs/>
                <w:noProof/>
                <w:lang w:val="en-US"/>
              </w:rPr>
              <w:fldChar w:fldCharType="begin"/>
            </w:r>
          </w:ins>
          <w:r w:rsidR="00F8757A">
            <w:rPr>
              <w:iCs/>
              <w:noProof/>
              <w:lang w:val="en-US"/>
            </w:rPr>
            <w:instrText>ADDIN CitaviPlaceholder{eyIkaWQiOiIxIiwiRW50cmllcyI6W3siJGlkIjoiMiIsIklkIjoiNThmMjU4ZDUtY2Q1Ny00MzczLTk4N2EtZWM3MGFiYzk1MGMx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JkY2EwMjNiNi05ODRjLTRjZjUtYTY5Zi1iMTVkODkxOGNjYWUiLCJSYW5nZVN0YXJ0IjoxNCwiUmFuZ2VMZW5ndGgiOjIyLCJSZWZlcmVuY2VJZCI6ImZkM2FjMmE2LTczMTEtNDFjMy1iN2IyLTY5ODk0NzUxODU3OSIsIlJlZmVyZW5jZSI6eyIkaWQiOiIxNCIsIkFic3RyYWN0Q29tcGxleGl0eSI6MCwiQWJzdHJhY3RTb3VyY2VUZXh0Rm9ybWF0IjowLCJBdXRob3JzIjpbeyIkaWQiOiIxN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Jc0xvY2FsQ2xvdWRQcm9qZWN0RmlsZUxpbmsiOmZhbHNlLCJMaW5rZWRSZXNvdXJjZVN0YXR1cyI6OCwiT3JpZ2luYWxTdHJpbmciOiIxMC4xMTg2LzE0NzItNjk2My0xMS0zMTYiLCJMaW5rZWRSZXNvdXJjZVR5cGUiOjUsIlVyaVN0cmluZyI6Imh0dHBzOi8vZG9pLm9yZy8xMC4xMTg2LzE0NzItNjk2My0xMS0zMTYiLCJQcm9wZXJ0aWVzIjp7IiRpZCI6IjI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NiIsIkFkZHJlc3MiOnsiJGlkIjoiMjciLCJJc0xvY2FsQ2xvdWRQcm9qZWN0RmlsZUxpbmsiOmZhbHNlLCJMaW5rZWRSZXNvdXJjZVN0YXR1cyI6OCwiT3JpZ2luYWxTdHJpbmciOiIyMjA5ODY5MyIsIkxpbmtlZFJlc291cmNlVHlwZSI6NSwiVXJpU3RyaW5nIjoiaHR0cDovL3d3dy5uY2JpLm5sbS5uaWguZ292L3B1Ym1lZC8yMjA5ODY5MyIsIlByb3BlcnRpZXMiOnsiJGlkIjoiMj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1QxMDozMzo0MCIsIlByb2plY3QiOnsiJHJlZiI6IjUifX0sIlVzZU51bWJlcmluZ1R5cGVPZlBhcmVudERvY3VtZW50IjpmYWxzZX0seyIkaWQiOiIzMCIsIklkIjoiZmMyODFiYTgtNzFjNS00ODc0LTk0OGEtZmQ5ZGQ5YTUxMWIxIiwiUmFuZ2VTdGFydCI6MzYsIlJhbmdlTGVuZ3RoIjoyMCwiUmVmZXJlbmNlSWQiOiI0YTgzMWMzNC03NmE3LTRlMmItOTk1Ni1lYTExZjY2NTE2ODAiLCJSZWZlcmVuY2UiOnsiJGlkIjoiMzEiLCJBYnN0cmFjdENvbXBsZXhpdHkiOjAsIkFic3RyYWN0U291cmNlVGV4dEZvcm1hdCI6MCwiQXV0aG9ycyI6W3siJGlkIjoiMzI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z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Q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N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zNi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zc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zOC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zOSIsIklkIjoiMDRjNzY2Y2MtYjFkZi00MGYzLWFiZWYtMDVkYTg1NmNlOGMzIiwiUmFuZ2VTdGFydCI6NTYsIlJhbmdlTGVuZ3RoIjoyMiwiUmVmZXJlbmNlSWQiOiI1MzcwZTQxOC01YjlkLTRhNWYtODkzMi0wOGNhNDdiYjk4NDgiLCJSZWZlcmVuY2UiOnsiJGlkIjoiNDAiLCJBYnN0cmFjdENvbXBsZXhpdHkiOjAsIkFic3RyYWN0U291cmNlVGV4dEZvcm1hdCI6MCwiQXV0aG9ycyI6W3siJGlkIjoiNDE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y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M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N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1IiwiQ291bnQiOjEsIlRleHRVbml0cyI6W3siJGlkIjoiNDYiLCJGb250U3R5bGUiOnsiJGlkIjoiNDciLCJOZXV0cmFsIjp0cnVlfSwiUmVhZGluZ09yZGVyIjoxLCJUZXh0IjoiKENvbG9tYm8sIDIwMTI7IERhbWlhbmkgZXQgYWwuLCAyMDExOyBLcmF1cyBldCBhbC4sIDIwMTA7IFBvbW1lciBldCBhbC4sIDIwMDkpIn1dfSwiVGFnIjoiQ2l0YXZpUGxhY2Vob2xkZXIjMDQ5NTgxODYtNDQ4NS00MzNjLThiZWEtZjlhYzcwZGU1ZjM1IiwiVGV4dCI6IihDb2xvbWJvLCAyMDEyOyBEYW1pYW5pIGV0IGFsLiwgMjAxMTsgS3JhdXMgZXQgYWwuLCAyMDEwOyBQb21tZXIgZXQgYWwuLCAyMDA5KSIsIldBSVZlcnNpb24iOiI2LjQuMC4zNSJ9}</w:instrText>
          </w:r>
          <w:r w:rsidR="00F8757A">
            <w:rPr>
              <w:iCs/>
              <w:noProof/>
              <w:lang w:val="en-US"/>
            </w:rPr>
            <w:fldChar w:fldCharType="separate"/>
          </w:r>
          <w:r w:rsidR="00F8757A">
            <w:rPr>
              <w:iCs/>
              <w:noProof/>
              <w:lang w:val="en-US"/>
            </w:rPr>
            <w:t xml:space="preserve">(Colombo, 2012; Damiani et al., 2011; Kraus et al., 2010; Pommer </w:t>
          </w:r>
          <w:r w:rsidR="00F8757A">
            <w:rPr>
              <w:iCs/>
              <w:noProof/>
              <w:lang w:val="en-US"/>
            </w:rPr>
            <w:lastRenderedPageBreak/>
            <w:t>et al., 2009)</w:t>
          </w:r>
          <w:ins w:id="1022" w:author="Mareike Ariaans" w:date="2020-07-07T10:43:00Z">
            <w:r w:rsidR="00F8757A">
              <w:rPr>
                <w:iCs/>
                <w:noProof/>
                <w:lang w:val="en-US"/>
              </w:rPr>
              <w:fldChar w:fldCharType="end"/>
            </w:r>
          </w:ins>
          <w:customXmlInsRangeStart w:id="1023" w:author="Mareike Ariaans" w:date="2020-07-07T10:43:00Z"/>
        </w:sdtContent>
      </w:sdt>
      <w:customXmlInsRangeEnd w:id="1023"/>
      <w:ins w:id="1024" w:author="Mareike Ariaans" w:date="2020-07-06T17:56:00Z">
        <w:r w:rsidR="00B70268" w:rsidRPr="00B70268">
          <w:rPr>
            <w:iCs/>
            <w:lang w:val="en-US"/>
          </w:rPr>
          <w:t>. Furthermore,</w:t>
        </w:r>
      </w:ins>
      <w:ins w:id="1025" w:author="Mareike Ariaans" w:date="2020-07-07T10:46:00Z">
        <w:r w:rsidR="00A90803">
          <w:rPr>
            <w:iCs/>
            <w:lang w:val="en-US"/>
          </w:rPr>
          <w:t xml:space="preserve"> </w:t>
        </w:r>
      </w:ins>
      <w:ins w:id="1026" w:author="Mareike Ariaans" w:date="2020-07-07T10:45:00Z">
        <w:r w:rsidR="00F8757A">
          <w:rPr>
            <w:iCs/>
            <w:lang w:val="en-US"/>
          </w:rPr>
          <w:t>the low-supply, low-performance system</w:t>
        </w:r>
      </w:ins>
      <w:ins w:id="1027" w:author="Mareike Ariaans" w:date="2020-07-07T10:46:00Z">
        <w:r w:rsidR="00A90803">
          <w:rPr>
            <w:iCs/>
            <w:lang w:val="en-US"/>
          </w:rPr>
          <w:t xml:space="preserve"> is built by </w:t>
        </w:r>
      </w:ins>
      <w:ins w:id="1028" w:author="Mareike Ariaans" w:date="2020-07-06T17:56:00Z">
        <w:r w:rsidR="00B70268" w:rsidRPr="00B70268">
          <w:rPr>
            <w:iCs/>
            <w:lang w:val="en-US"/>
          </w:rPr>
          <w:t>Poland, Latvia, and the Czech Republic</w:t>
        </w:r>
      </w:ins>
      <w:ins w:id="1029" w:author="Mareike Ariaans" w:date="2020-07-07T10:47:00Z">
        <w:r w:rsidR="00A90803">
          <w:rPr>
            <w:iCs/>
            <w:lang w:val="en-US"/>
          </w:rPr>
          <w:t xml:space="preserve"> – three Eastern European countries</w:t>
        </w:r>
      </w:ins>
      <w:ins w:id="1030" w:author="Mareike Ariaans" w:date="2020-07-07T10:56:00Z">
        <w:r w:rsidR="006A4FA5">
          <w:rPr>
            <w:iCs/>
            <w:lang w:val="en-US"/>
          </w:rPr>
          <w:t xml:space="preserve"> </w:t>
        </w:r>
      </w:ins>
      <w:customXmlInsRangeStart w:id="1031" w:author="Mareike Ariaans" w:date="2020-07-07T10:56:00Z"/>
      <w:sdt>
        <w:sdtPr>
          <w:rPr>
            <w:iCs/>
            <w:lang w:val="en-US"/>
          </w:rPr>
          <w:alias w:val="To edit, see citavi.com/edit"/>
          <w:tag w:val="CitaviPlaceholder#cb30597d-8030-4c69-b9c1-66a76a47f1a9"/>
          <w:id w:val="2074003624"/>
          <w:placeholder>
            <w:docPart w:val="DefaultPlaceholder_-1854013440"/>
          </w:placeholder>
        </w:sdtPr>
        <w:sdtContent>
          <w:customXmlInsRangeEnd w:id="1031"/>
          <w:ins w:id="1032" w:author="Mareike Ariaans" w:date="2020-07-07T10:56:00Z">
            <w:r w:rsidR="006A4FA5">
              <w:rPr>
                <w:iCs/>
                <w:noProof/>
                <w:lang w:val="en-US"/>
              </w:rPr>
              <w:fldChar w:fldCharType="begin"/>
            </w:r>
          </w:ins>
          <w:r w:rsidR="006A4FA5">
            <w:rPr>
              <w:iCs/>
              <w:noProof/>
              <w:lang w:val="en-US"/>
            </w:rPr>
            <w:instrText>ADDIN CitaviPlaceholder{eyIkaWQiOiIxIiwiRW50cmllcyI6W3siJGlkIjoiMiIsIklkIjoiOTYyN2U5YzktNGZmYS00YTQ5LWE4MGEtN2I5NjkyYmM0NTQ2IiwiUmFuZ2VMZW5ndGgiOjIy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A3VDEwOjMzOjQwIiwiUHJvamVjdCI6eyIkcmVmIjoiNSJ9fSwiVXNlTnVtYmVyaW5nVHlwZU9mUGFyZW50RG9jdW1lbnQiOmZhbHNlfV0sIkZvcm1hdHRlZFRleHQiOnsiJGlkIjoiMjAiLCJDb3VudCI6MSwiVGV4dFVuaXRzIjpbeyIkaWQiOiIyMSIsIkZvbnRTdHlsZSI6eyIkaWQiOiIyMiIsIk5ldXRyYWwiOnRydWV9LCJSZWFkaW5nT3JkZXIiOjEsIlRleHQiOiIoRGFtaWFuaSBldCBhbC4sIDIwMTEpIn1dfSwiVGFnIjoiQ2l0YXZpUGxhY2Vob2xkZXIjY2IzMDU5N2QtODAzMC00YzY5LWI5YzEtNjZhNzZhNDdmMWE5IiwiVGV4dCI6IihEYW1pYW5pIGV0IGFsLiwgMjAxMSkiLCJXQUlWZXJzaW9uIjoiNi40LjAuMzUifQ==}</w:instrText>
          </w:r>
          <w:r w:rsidR="006A4FA5">
            <w:rPr>
              <w:iCs/>
              <w:noProof/>
              <w:lang w:val="en-US"/>
            </w:rPr>
            <w:fldChar w:fldCharType="separate"/>
          </w:r>
          <w:r w:rsidR="006A4FA5">
            <w:rPr>
              <w:iCs/>
              <w:noProof/>
              <w:lang w:val="en-US"/>
            </w:rPr>
            <w:t>(Damiani et al., 2011)</w:t>
          </w:r>
          <w:ins w:id="1033" w:author="Mareike Ariaans" w:date="2020-07-07T10:56:00Z">
            <w:r w:rsidR="006A4FA5">
              <w:rPr>
                <w:iCs/>
                <w:noProof/>
                <w:lang w:val="en-US"/>
              </w:rPr>
              <w:fldChar w:fldCharType="end"/>
            </w:r>
          </w:ins>
          <w:customXmlInsRangeStart w:id="1034" w:author="Mareike Ariaans" w:date="2020-07-07T10:56:00Z"/>
        </w:sdtContent>
      </w:sdt>
      <w:customXmlInsRangeEnd w:id="1034"/>
      <w:ins w:id="1035" w:author="Mareike Ariaans" w:date="2020-07-06T17:56:00Z">
        <w:r w:rsidR="00B70268" w:rsidRPr="00B70268">
          <w:rPr>
            <w:iCs/>
            <w:lang w:val="en-US"/>
          </w:rPr>
          <w:t xml:space="preserve">. </w:t>
        </w:r>
      </w:ins>
      <w:ins w:id="1036" w:author="Mareike Ariaans" w:date="2020-07-07T11:00:00Z">
        <w:r w:rsidR="006A4FA5">
          <w:rPr>
            <w:iCs/>
            <w:lang w:val="en-US"/>
          </w:rPr>
          <w:t>However</w:t>
        </w:r>
      </w:ins>
      <w:ins w:id="1037" w:author="Mareike Ariaans" w:date="2020-07-06T17:56:00Z">
        <w:r w:rsidR="00B70268" w:rsidRPr="00B70268">
          <w:rPr>
            <w:iCs/>
            <w:lang w:val="en-US"/>
          </w:rPr>
          <w:t xml:space="preserve">, other Eastern European countries as Slovenia, Slovakia, and Estonia are loosely attached to the </w:t>
        </w:r>
      </w:ins>
      <w:ins w:id="1038" w:author="Mareike Ariaans" w:date="2020-07-07T11:00:00Z">
        <w:r w:rsidR="006A4FA5">
          <w:rPr>
            <w:iCs/>
            <w:lang w:val="en-US"/>
          </w:rPr>
          <w:t xml:space="preserve">high </w:t>
        </w:r>
      </w:ins>
      <w:ins w:id="1039" w:author="Mareike Ariaans" w:date="2020-07-06T17:56:00Z">
        <w:r w:rsidR="006A4FA5">
          <w:rPr>
            <w:iCs/>
            <w:lang w:val="en-US"/>
          </w:rPr>
          <w:t>performance private-oriented</w:t>
        </w:r>
        <w:r w:rsidR="00B70268" w:rsidRPr="00B70268">
          <w:rPr>
            <w:iCs/>
            <w:lang w:val="en-US"/>
          </w:rPr>
          <w:t xml:space="preserve"> types. As we could only incorporate Spain into the typology as a southern European country, the results cannot show or negate the existence of a such a cluster of LTC systems. Continental European countries are mainly included in the</w:t>
        </w:r>
      </w:ins>
      <w:ins w:id="1040" w:author="Mareike Ariaans" w:date="2020-07-07T11:01:00Z">
        <w:r w:rsidR="006A4FA5">
          <w:rPr>
            <w:iCs/>
            <w:lang w:val="en-US"/>
          </w:rPr>
          <w:t xml:space="preserve"> </w:t>
        </w:r>
        <w:r w:rsidR="006A4FA5">
          <w:rPr>
            <w:iCs/>
            <w:lang w:val="en-US"/>
          </w:rPr>
          <w:t>high performance private-oriented</w:t>
        </w:r>
        <w:r w:rsidR="006A4FA5" w:rsidRPr="00B70268">
          <w:rPr>
            <w:iCs/>
            <w:lang w:val="en-US"/>
          </w:rPr>
          <w:t xml:space="preserve"> types</w:t>
        </w:r>
      </w:ins>
      <w:ins w:id="1041" w:author="Mareike Ariaans" w:date="2020-07-06T17:56:00Z">
        <w:r w:rsidR="00B70268" w:rsidRPr="00B70268">
          <w:rPr>
            <w:iCs/>
            <w:lang w:val="en-US"/>
          </w:rPr>
          <w:t xml:space="preserve"> – especially in the </w:t>
        </w:r>
      </w:ins>
      <w:ins w:id="1042" w:author="Mareike Ariaans" w:date="2020-07-07T11:01:00Z">
        <w:r w:rsidR="006A4FA5">
          <w:rPr>
            <w:iCs/>
            <w:lang w:val="en-US"/>
          </w:rPr>
          <w:t>high supply</w:t>
        </w:r>
      </w:ins>
      <w:ins w:id="1043" w:author="Mareike Ariaans" w:date="2020-07-06T17:56:00Z">
        <w:r w:rsidR="00B70268" w:rsidRPr="00B70268">
          <w:rPr>
            <w:iCs/>
            <w:lang w:val="en-US"/>
          </w:rPr>
          <w:t xml:space="preserve"> sub-cluster – yet the cluster includes Eastern European, Southern European, and Non-European OECD countries as well. As Japan and Korea have been attached to Germany and the Netherlands in earlier typologies due to their social insurance model in LTC</w:t>
        </w:r>
      </w:ins>
      <w:ins w:id="1044" w:author="Mareike Ariaans" w:date="2020-07-07T11:02:00Z">
        <w:r w:rsidR="006A4FA5">
          <w:rPr>
            <w:iCs/>
            <w:lang w:val="en-US"/>
          </w:rPr>
          <w:t xml:space="preserve"> </w:t>
        </w:r>
      </w:ins>
      <w:customXmlInsRangeStart w:id="1045" w:author="Mareike Ariaans" w:date="2020-07-07T11:02:00Z"/>
      <w:sdt>
        <w:sdtPr>
          <w:rPr>
            <w:iCs/>
            <w:lang w:val="en-US"/>
          </w:rPr>
          <w:alias w:val="To edit, see citavi.com/edit"/>
          <w:tag w:val="CitaviPlaceholder#e005e0d1-5819-4abc-9fcd-e9b44fb8af1c"/>
          <w:id w:val="580107347"/>
          <w:placeholder>
            <w:docPart w:val="DefaultPlaceholder_-1854013440"/>
          </w:placeholder>
        </w:sdtPr>
        <w:sdtContent>
          <w:customXmlInsRangeEnd w:id="1045"/>
          <w:ins w:id="1046" w:author="Mareike Ariaans" w:date="2020-07-07T11:02:00Z">
            <w:r w:rsidR="006A4FA5">
              <w:rPr>
                <w:iCs/>
                <w:noProof/>
                <w:lang w:val="en-US"/>
              </w:rPr>
              <w:fldChar w:fldCharType="begin"/>
            </w:r>
          </w:ins>
          <w:r w:rsidR="006A4FA5">
            <w:rPr>
              <w:iCs/>
              <w:noProof/>
              <w:lang w:val="en-US"/>
            </w:rPr>
            <w:instrText>ADDIN CitaviPlaceholder{eyIkaWQiOiIxIiwiRW50cmllcyI6W3siJGlkIjoiMiIsIklkIjoiY2QwYmY5OTMtZDAxNS00ZGY2LWI0ZjQtOGIxMjM5ZGY5NzY3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IoQ29sb21ibywgMjAxMikifV19LCJUYWciOiJDaXRhdmlQbGFjZWhvbGRlciNlMDA1ZTBkMS01ODE5LTRhYmMtOWZjZC1lOWI0NGZiOGFmMWMiLCJUZXh0IjoiKENvbG9tYm8sIDIwMTIpIiwiV0FJVmVyc2lvbiI6IjYuNC4wLjM1In0=}</w:instrText>
          </w:r>
          <w:r w:rsidR="006A4FA5">
            <w:rPr>
              <w:iCs/>
              <w:noProof/>
              <w:lang w:val="en-US"/>
            </w:rPr>
            <w:fldChar w:fldCharType="separate"/>
          </w:r>
          <w:r w:rsidR="006A4FA5">
            <w:rPr>
              <w:iCs/>
              <w:noProof/>
              <w:lang w:val="en-US"/>
            </w:rPr>
            <w:t>(Colombo, 2012)</w:t>
          </w:r>
          <w:ins w:id="1047" w:author="Mareike Ariaans" w:date="2020-07-07T11:02:00Z">
            <w:r w:rsidR="006A4FA5">
              <w:rPr>
                <w:iCs/>
                <w:noProof/>
                <w:lang w:val="en-US"/>
              </w:rPr>
              <w:fldChar w:fldCharType="end"/>
            </w:r>
          </w:ins>
          <w:customXmlInsRangeStart w:id="1048" w:author="Mareike Ariaans" w:date="2020-07-07T11:02:00Z"/>
        </w:sdtContent>
      </w:sdt>
      <w:customXmlInsRangeEnd w:id="1048"/>
      <w:ins w:id="1049" w:author="Mareike Ariaans" w:date="2020-07-06T17:56:00Z">
        <w:r w:rsidR="006A4FA5">
          <w:rPr>
            <w:iCs/>
            <w:lang w:val="en-US"/>
          </w:rPr>
          <w:t xml:space="preserve"> our results show that the high performance and the </w:t>
        </w:r>
      </w:ins>
      <w:ins w:id="1050" w:author="Mareike Ariaans" w:date="2020-07-07T11:04:00Z">
        <w:r w:rsidR="006A4FA5">
          <w:rPr>
            <w:iCs/>
            <w:lang w:val="en-US"/>
          </w:rPr>
          <w:t>public-private mix of these</w:t>
        </w:r>
      </w:ins>
      <w:ins w:id="1051" w:author="Mareike Ariaans" w:date="2020-07-06T17:56:00Z">
        <w:r w:rsidR="006A4FA5">
          <w:rPr>
            <w:iCs/>
            <w:lang w:val="en-US"/>
          </w:rPr>
          <w:t xml:space="preserve"> LTC systems are closer to those of</w:t>
        </w:r>
        <w:r w:rsidR="00B70268" w:rsidRPr="00B70268">
          <w:rPr>
            <w:iCs/>
            <w:lang w:val="en-US"/>
          </w:rPr>
          <w:t xml:space="preserve"> Northern European LTC systems. </w:t>
        </w:r>
        <w:commentRangeEnd w:id="1006"/>
        <w:r w:rsidR="00B70268" w:rsidRPr="00B70268">
          <w:commentReference w:id="1006"/>
        </w:r>
      </w:ins>
      <w:ins w:id="1052" w:author="Mareike Ariaans" w:date="2020-07-07T11:06:00Z">
        <w:r w:rsidR="00191C08">
          <w:rPr>
            <w:iCs/>
            <w:lang w:val="en-US"/>
          </w:rPr>
          <w:t xml:space="preserve">Finding Finland and Germany in one cluster seems rare. </w:t>
        </w:r>
      </w:ins>
      <w:ins w:id="1053" w:author="Mareike Ariaans" w:date="2020-07-07T11:08:00Z">
        <w:r w:rsidR="00191C08">
          <w:rPr>
            <w:iCs/>
            <w:lang w:val="en-US"/>
          </w:rPr>
          <w:t xml:space="preserve">Only one typology finds both counrties in one cluster, yet together with other clusters </w:t>
        </w:r>
      </w:ins>
      <w:customXmlInsRangeStart w:id="1054" w:author="Mareike Ariaans" w:date="2020-07-07T11:08:00Z"/>
      <w:sdt>
        <w:sdtPr>
          <w:rPr>
            <w:iCs/>
            <w:lang w:val="en-US"/>
          </w:rPr>
          <w:alias w:val="To edit, see citavi.com/edit"/>
          <w:tag w:val="CitaviPlaceholder#0caf82ee-c218-4121-abd9-c9f213fdef35"/>
          <w:id w:val="552815682"/>
          <w:placeholder>
            <w:docPart w:val="DefaultPlaceholder_-1854013440"/>
          </w:placeholder>
        </w:sdtPr>
        <w:sdtContent>
          <w:customXmlInsRangeEnd w:id="1054"/>
          <w:ins w:id="1055" w:author="Mareike Ariaans" w:date="2020-07-07T11:08:00Z">
            <w:r w:rsidR="00191C08">
              <w:rPr>
                <w:iCs/>
                <w:noProof/>
                <w:lang w:val="en-US"/>
              </w:rPr>
              <w:fldChar w:fldCharType="begin"/>
            </w:r>
          </w:ins>
          <w:r w:rsidR="00191C08">
            <w:rPr>
              <w:iCs/>
              <w:noProof/>
              <w:lang w:val="en-US"/>
            </w:rPr>
            <w:instrText>ADDIN CitaviPlaceholder{eyIkaWQiOiIxIiwiRW50cmllcyI6W3siJGlkIjoiMiIsIklkIjoiNzc4NzNiMDItY2UyZC00OTQ3LThhN2UtMzUzN2I3NDQxYjNhIiwiUmFuZ2VMZW5ndGgiOjIy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A3VDEwOjMzOjQwIiwiUHJvamVjdCI6eyIkcmVmIjoiNSJ9fSwiVXNlTnVtYmVyaW5nVHlwZU9mUGFyZW50RG9jdW1lbnQiOmZhbHNlfV0sIkZvcm1hdHRlZFRleHQiOnsiJGlkIjoiMjAiLCJDb3VudCI6MSwiVGV4dFVuaXRzIjpbeyIkaWQiOiIyMSIsIkZvbnRTdHlsZSI6eyIkaWQiOiIyMiIsIk5ldXRyYWwiOnRydWV9LCJSZWFkaW5nT3JkZXIiOjEsIlRleHQiOiIoRGFtaWFuaSBldCBhbC4sIDIwMTEpIn1dfSwiVGFnIjoiQ2l0YXZpUGxhY2Vob2xkZXIjMGNhZjgyZWUtYzIxOC00MTIxLWFiZDktYzlmMjEzZmRlZjM1IiwiVGV4dCI6IihEYW1pYW5pIGV0IGFsLiwgMjAxMSkiLCJXQUlWZXJzaW9uIjoiNi40LjAuMzUifQ==}</w:instrText>
          </w:r>
          <w:r w:rsidR="00191C08">
            <w:rPr>
              <w:iCs/>
              <w:noProof/>
              <w:lang w:val="en-US"/>
            </w:rPr>
            <w:fldChar w:fldCharType="separate"/>
          </w:r>
          <w:r w:rsidR="00191C08">
            <w:rPr>
              <w:iCs/>
              <w:noProof/>
              <w:lang w:val="en-US"/>
            </w:rPr>
            <w:t>(Damiani et al., 2011)</w:t>
          </w:r>
          <w:ins w:id="1056" w:author="Mareike Ariaans" w:date="2020-07-07T11:08:00Z">
            <w:r w:rsidR="00191C08">
              <w:rPr>
                <w:iCs/>
                <w:noProof/>
                <w:lang w:val="en-US"/>
              </w:rPr>
              <w:fldChar w:fldCharType="end"/>
            </w:r>
          </w:ins>
          <w:customXmlInsRangeStart w:id="1057" w:author="Mareike Ariaans" w:date="2020-07-07T11:08:00Z"/>
        </w:sdtContent>
      </w:sdt>
      <w:customXmlInsRangeEnd w:id="1057"/>
      <w:ins w:id="1058" w:author="Mareike Ariaans" w:date="2020-07-07T11:09:00Z">
        <w:r w:rsidR="00191C08">
          <w:rPr>
            <w:iCs/>
            <w:lang w:val="en-US"/>
          </w:rPr>
          <w:t>. However on could speculate if this cluster would also include countries such as Austria or Luxembourg which were not included due to data limitations.</w:t>
        </w:r>
      </w:ins>
    </w:p>
    <w:p w14:paraId="01790CEE" w14:textId="4D1DA4B9" w:rsidR="0068084C" w:rsidRPr="006A56FF" w:rsidRDefault="005D4FC8" w:rsidP="00A31CB1">
      <w:pPr>
        <w:pStyle w:val="02FlietextEinzug"/>
        <w:rPr>
          <w:lang w:val="en-US"/>
        </w:rPr>
      </w:pPr>
      <w:del w:id="1059" w:author="Mareike Ariaans" w:date="2020-07-07T11:10:00Z">
        <w:r w:rsidRPr="006A56FF" w:rsidDel="00191C08">
          <w:rPr>
            <w:lang w:val="en-US"/>
          </w:rPr>
          <w:delText xml:space="preserve">Although </w:delText>
        </w:r>
      </w:del>
      <w:ins w:id="1060" w:author="Mareike Ariaans" w:date="2020-07-07T11:10:00Z">
        <w:r w:rsidR="00191C08">
          <w:rPr>
            <w:lang w:val="en-US"/>
          </w:rPr>
          <w:t>Despite</w:t>
        </w:r>
        <w:r w:rsidR="00191C08" w:rsidRPr="006A56FF">
          <w:rPr>
            <w:lang w:val="en-US"/>
          </w:rPr>
          <w:t xml:space="preserve"> </w:t>
        </w:r>
      </w:ins>
      <w:r w:rsidRPr="006A56FF">
        <w:rPr>
          <w:lang w:val="en-US"/>
        </w:rPr>
        <w:t xml:space="preserve">many reforms in </w:t>
      </w:r>
      <w:ins w:id="1061" w:author="Mareike Ariaans" w:date="2020-07-07T11:11:00Z">
        <w:r w:rsidR="00191C08">
          <w:rPr>
            <w:lang w:val="en-US"/>
          </w:rPr>
          <w:t xml:space="preserve">OECD </w:t>
        </w:r>
      </w:ins>
      <w:r w:rsidRPr="006A56FF">
        <w:rPr>
          <w:lang w:val="en-US"/>
        </w:rPr>
        <w:t xml:space="preserve">countries’ </w:t>
      </w:r>
      <w:del w:id="1062" w:author="Mareike Ariaans" w:date="2020-07-07T11:11:00Z">
        <w:r w:rsidRPr="006A56FF" w:rsidDel="00191C08">
          <w:rPr>
            <w:lang w:val="en-US"/>
          </w:rPr>
          <w:delText xml:space="preserve">OECD </w:delText>
        </w:r>
      </w:del>
      <w:r w:rsidRPr="006A56FF">
        <w:rPr>
          <w:lang w:val="en-US"/>
        </w:rPr>
        <w:t>LTC systems</w:t>
      </w:r>
      <w:ins w:id="1063" w:author="Mareike Ariaans" w:date="2020-07-07T11:11:00Z">
        <w:r w:rsidR="00191C08">
          <w:rPr>
            <w:lang w:val="en-US"/>
          </w:rPr>
          <w:t xml:space="preserve">, </w:t>
        </w:r>
      </w:ins>
      <w:del w:id="1064" w:author="Mareike Ariaans" w:date="2020-07-07T11:16:00Z">
        <w:r w:rsidRPr="006A56FF" w:rsidDel="006852EF">
          <w:rPr>
            <w:lang w:val="en-US"/>
          </w:rPr>
          <w:delText xml:space="preserve"> focused on privatization and marketization of benefits (Ranci and Pavolini, 2013; Farris and Marchetti, 2017) </w:delText>
        </w:r>
      </w:del>
      <w:r w:rsidRPr="006A56FF">
        <w:rPr>
          <w:lang w:val="en-US"/>
        </w:rPr>
        <w:t>in recent years</w:t>
      </w:r>
      <w:ins w:id="1065" w:author="Mareike Ariaans" w:date="2020-07-07T11:11:00Z">
        <w:r w:rsidR="00191C08">
          <w:rPr>
            <w:lang w:val="en-US"/>
          </w:rPr>
          <w:t>, our results underline certain patterns of LTC system types.</w:t>
        </w:r>
      </w:ins>
      <w:ins w:id="1066" w:author="Mareike Ariaans" w:date="2020-07-07T11:12:00Z">
        <w:r w:rsidR="00191C08">
          <w:rPr>
            <w:lang w:val="en-US"/>
          </w:rPr>
          <w:t xml:space="preserve"> A low-</w:t>
        </w:r>
      </w:ins>
      <w:ins w:id="1067" w:author="Mareike Ariaans" w:date="2020-07-07T11:13:00Z">
        <w:r w:rsidR="00191C08">
          <w:rPr>
            <w:lang w:val="en-US"/>
          </w:rPr>
          <w:t>p</w:t>
        </w:r>
      </w:ins>
      <w:ins w:id="1068" w:author="Mareike Ariaans" w:date="2020-07-07T11:12:00Z">
        <w:r w:rsidR="00191C08">
          <w:rPr>
            <w:lang w:val="en-US"/>
          </w:rPr>
          <w:t>erformance and low-supply system marked by Eastern European countries, as well as a</w:t>
        </w:r>
      </w:ins>
      <w:ins w:id="1069" w:author="Mareike Ariaans" w:date="2020-07-07T11:14:00Z">
        <w:r w:rsidR="00191C08">
          <w:rPr>
            <w:lang w:val="en-US"/>
          </w:rPr>
          <w:t xml:space="preserve"> high-performance, public-oriented system.</w:t>
        </w:r>
      </w:ins>
      <w:ins w:id="1070" w:author="Mareike Ariaans" w:date="2020-07-07T11:15:00Z">
        <w:r w:rsidR="00191C08">
          <w:rPr>
            <w:lang w:val="en-US"/>
          </w:rPr>
          <w:t xml:space="preserve"> However, such a large group of countries in the high-performance, private-oriented systems</w:t>
        </w:r>
      </w:ins>
      <w:ins w:id="1071" w:author="Mareike Ariaans" w:date="2020-07-07T11:16:00Z">
        <w:r w:rsidR="00191C08">
          <w:rPr>
            <w:lang w:val="en-US"/>
          </w:rPr>
          <w:t xml:space="preserve"> </w:t>
        </w:r>
        <w:r w:rsidR="006852EF">
          <w:rPr>
            <w:lang w:val="en-US"/>
          </w:rPr>
          <w:t>is a new finding</w:t>
        </w:r>
      </w:ins>
      <w:ins w:id="1072" w:author="Mareike Ariaans" w:date="2020-07-07T11:17:00Z">
        <w:r w:rsidR="006852EF">
          <w:rPr>
            <w:lang w:val="en-US"/>
          </w:rPr>
          <w:t xml:space="preserve">. This might show that </w:t>
        </w:r>
        <w:r w:rsidR="006852EF" w:rsidRPr="006A56FF">
          <w:rPr>
            <w:lang w:val="en-US"/>
          </w:rPr>
          <w:t xml:space="preserve">privatization and marketization </w:t>
        </w:r>
        <w:r w:rsidR="006852EF">
          <w:rPr>
            <w:lang w:val="en-US"/>
          </w:rPr>
          <w:t>reforms in OECD LTC systems</w:t>
        </w:r>
        <w:r w:rsidR="006852EF" w:rsidRPr="006A56FF">
          <w:rPr>
            <w:lang w:val="en-US"/>
          </w:rPr>
          <w:t xml:space="preserve"> (Ranci and Pavolini, 2013; Farris and Marchetti, 2017) </w:t>
        </w:r>
        <w:r w:rsidR="006852EF">
          <w:rPr>
            <w:lang w:val="en-US"/>
          </w:rPr>
          <w:t>led to</w:t>
        </w:r>
      </w:ins>
      <w:ins w:id="1073" w:author="Mareike Ariaans" w:date="2020-07-07T11:18:00Z">
        <w:r w:rsidR="006852EF">
          <w:rPr>
            <w:lang w:val="en-US"/>
          </w:rPr>
          <w:t xml:space="preserve"> a convergence of these systems.</w:t>
        </w:r>
      </w:ins>
      <w:del w:id="1074" w:author="Mareike Ariaans" w:date="2020-07-07T11:13:00Z">
        <w:r w:rsidRPr="006A56FF" w:rsidDel="00191C08">
          <w:rPr>
            <w:lang w:val="en-US"/>
          </w:rPr>
          <w:delText xml:space="preserve"> </w:delText>
        </w:r>
      </w:del>
      <w:del w:id="1075" w:author="Mareike Ariaans" w:date="2020-07-07T11:18:00Z">
        <w:r w:rsidRPr="006A56FF" w:rsidDel="006852EF">
          <w:rPr>
            <w:lang w:val="en-US"/>
          </w:rPr>
          <w:delText>and a larger</w:delText>
        </w:r>
        <w:r w:rsidR="00A138F0" w:rsidRPr="006A56FF" w:rsidDel="006852EF">
          <w:rPr>
            <w:lang w:val="en-US"/>
          </w:rPr>
          <w:delText xml:space="preserve"> variety of LTC system types could be expected</w:delText>
        </w:r>
        <w:r w:rsidR="00290D20" w:rsidRPr="006A56FF" w:rsidDel="006852EF">
          <w:rPr>
            <w:lang w:val="en-US"/>
          </w:rPr>
          <w:delText>,</w:delText>
        </w:r>
        <w:r w:rsidR="00A138F0" w:rsidRPr="006A56FF" w:rsidDel="006852EF">
          <w:rPr>
            <w:lang w:val="en-US"/>
          </w:rPr>
          <w:delText xml:space="preserve"> our results do not show such an increased variety. This</w:delText>
        </w:r>
        <w:r w:rsidR="00600DB4" w:rsidRPr="006A56FF" w:rsidDel="006852EF">
          <w:rPr>
            <w:lang w:val="en-US"/>
          </w:rPr>
          <w:delText xml:space="preserve"> does not diminish the </w:delText>
        </w:r>
        <w:r w:rsidR="00672A43" w:rsidRPr="006A56FF" w:rsidDel="006852EF">
          <w:rPr>
            <w:lang w:val="en-US"/>
          </w:rPr>
          <w:delText xml:space="preserve">often </w:delText>
        </w:r>
        <w:r w:rsidR="00290D20" w:rsidRPr="006A56FF" w:rsidDel="006852EF">
          <w:rPr>
            <w:lang w:val="en-US"/>
          </w:rPr>
          <w:delText>large</w:delText>
        </w:r>
        <w:r w:rsidR="00FA46BF" w:rsidRPr="006A56FF" w:rsidDel="006852EF">
          <w:rPr>
            <w:lang w:val="en-US"/>
          </w:rPr>
          <w:delText xml:space="preserve"> changes in many countries. Yet, </w:delText>
        </w:r>
        <w:r w:rsidR="00FA46BF" w:rsidRPr="006A56FF" w:rsidDel="006852EF">
          <w:rPr>
            <w:lang w:val="en-US"/>
          </w:rPr>
          <w:lastRenderedPageBreak/>
          <w:delText>it might show that these changes</w:delText>
        </w:r>
        <w:r w:rsidR="00600DB4" w:rsidRPr="006A56FF" w:rsidDel="006852EF">
          <w:rPr>
            <w:lang w:val="en-US"/>
          </w:rPr>
          <w:delText xml:space="preserve"> further increased the gap between </w:delText>
        </w:r>
        <w:r w:rsidR="00290D20" w:rsidRPr="006A56FF" w:rsidDel="006852EF">
          <w:rPr>
            <w:lang w:val="en-US"/>
          </w:rPr>
          <w:delText>well-established</w:delText>
        </w:r>
        <w:r w:rsidR="00600DB4" w:rsidRPr="006A56FF" w:rsidDel="006852EF">
          <w:rPr>
            <w:lang w:val="en-US"/>
          </w:rPr>
          <w:delText xml:space="preserve"> LTC systems which at least try to provide inclusive LTC services with a high quality and countries which still rely heavily on informal LTC provision and </w:delText>
        </w:r>
        <w:r w:rsidR="00F1495E" w:rsidRPr="006A56FF" w:rsidDel="006852EF">
          <w:rPr>
            <w:lang w:val="en-US"/>
          </w:rPr>
          <w:delText>only supply limited services to the most needy individuals.</w:delText>
        </w:r>
        <w:r w:rsidR="00FA46BF" w:rsidRPr="006A56FF" w:rsidDel="006852EF">
          <w:rPr>
            <w:lang w:val="en-US"/>
          </w:rPr>
          <w:delText xml:space="preserve"> </w:delText>
        </w:r>
        <w:r w:rsidR="00261168" w:rsidRPr="006A56FF" w:rsidDel="006852EF">
          <w:rPr>
            <w:lang w:val="en-US"/>
          </w:rPr>
          <w:delText>T</w:delText>
        </w:r>
        <w:r w:rsidR="00FA46BF" w:rsidRPr="006A56FF" w:rsidDel="006852EF">
          <w:rPr>
            <w:lang w:val="en-US"/>
          </w:rPr>
          <w:delText xml:space="preserve">he “private developed LTC type” </w:delText>
        </w:r>
        <w:r w:rsidR="00261168" w:rsidRPr="006A56FF" w:rsidDel="006852EF">
          <w:rPr>
            <w:lang w:val="en-US"/>
          </w:rPr>
          <w:delText>fits into this explanation as well. It</w:delText>
        </w:r>
        <w:r w:rsidR="00FA46BF" w:rsidRPr="006A56FF" w:rsidDel="006852EF">
          <w:rPr>
            <w:lang w:val="en-US"/>
          </w:rPr>
          <w:delText xml:space="preserve"> always included the UK and the US (Colombo, 2012) but is complimented by Spain and Israel, which might have shifted</w:delText>
        </w:r>
        <w:r w:rsidR="00261168" w:rsidRPr="006A56FF" w:rsidDel="006852EF">
          <w:rPr>
            <w:lang w:val="en-US"/>
          </w:rPr>
          <w:delText xml:space="preserve"> due to reforms and societal developments</w:delText>
        </w:r>
        <w:r w:rsidR="00FA46BF" w:rsidRPr="006A56FF" w:rsidDel="006852EF">
          <w:rPr>
            <w:lang w:val="en-US"/>
          </w:rPr>
          <w:delText xml:space="preserve"> into this cluster.</w:delText>
        </w:r>
      </w:del>
    </w:p>
    <w:p w14:paraId="69A5B6CA" w14:textId="77777777" w:rsidR="00A31CB1" w:rsidRDefault="00A31CB1">
      <w:pPr>
        <w:spacing w:after="160" w:line="259" w:lineRule="auto"/>
        <w:rPr>
          <w:b/>
          <w:lang w:val="en-US"/>
        </w:rPr>
      </w:pPr>
      <w:r>
        <w:rPr>
          <w:b/>
          <w:lang w:val="en-US"/>
        </w:rPr>
        <w:br w:type="page"/>
      </w:r>
    </w:p>
    <w:p w14:paraId="56C7F410" w14:textId="7DEDA55C" w:rsidR="006852EF" w:rsidRPr="006852EF" w:rsidRDefault="006852EF" w:rsidP="006852EF">
      <w:pPr>
        <w:pStyle w:val="01TitelBeschreibung"/>
        <w:jc w:val="left"/>
        <w:rPr>
          <w:ins w:id="1076" w:author="Mareike Ariaans" w:date="2020-07-07T11:18:00Z"/>
          <w:b/>
          <w:sz w:val="32"/>
          <w:szCs w:val="32"/>
          <w:lang w:val="en-US"/>
          <w:rPrChange w:id="1077" w:author="Mareike Ariaans" w:date="2020-07-07T11:20:00Z">
            <w:rPr>
              <w:ins w:id="1078" w:author="Mareike Ariaans" w:date="2020-07-07T11:18:00Z"/>
              <w:lang w:val="en-US"/>
            </w:rPr>
          </w:rPrChange>
        </w:rPr>
        <w:pPrChange w:id="1079" w:author="Mareike Ariaans" w:date="2020-07-07T11:19:00Z">
          <w:pPr>
            <w:pStyle w:val="02FlietextEinzug"/>
          </w:pPr>
        </w:pPrChange>
      </w:pPr>
      <w:ins w:id="1080" w:author="Mareike Ariaans" w:date="2020-07-07T11:19:00Z">
        <w:r w:rsidRPr="006852EF">
          <w:rPr>
            <w:b/>
            <w:sz w:val="32"/>
            <w:szCs w:val="32"/>
            <w:lang w:val="en-US"/>
            <w:rPrChange w:id="1081" w:author="Mareike Ariaans" w:date="2020-07-07T11:20:00Z">
              <w:rPr>
                <w:lang w:val="en-US"/>
              </w:rPr>
            </w:rPrChange>
          </w:rPr>
          <w:lastRenderedPageBreak/>
          <w:t>Conclusion</w:t>
        </w:r>
      </w:ins>
    </w:p>
    <w:p w14:paraId="47E92298" w14:textId="43155FFD" w:rsidR="00F557A8" w:rsidRPr="006A56FF" w:rsidRDefault="00F557A8" w:rsidP="00194023">
      <w:pPr>
        <w:pStyle w:val="02FlietextEinzug"/>
        <w:rPr>
          <w:lang w:val="en-US"/>
        </w:rPr>
      </w:pPr>
      <w:r w:rsidRPr="006A56FF">
        <w:rPr>
          <w:lang w:val="en-US"/>
        </w:rPr>
        <w:t>We provided an updated, innovative</w:t>
      </w:r>
      <w:ins w:id="1082" w:author="Mareike Ariaans" w:date="2020-07-07T11:20:00Z">
        <w:r w:rsidR="006852EF">
          <w:rPr>
            <w:lang w:val="en-US"/>
          </w:rPr>
          <w:t>,</w:t>
        </w:r>
      </w:ins>
      <w:r w:rsidRPr="006A56FF">
        <w:rPr>
          <w:lang w:val="en-US"/>
        </w:rPr>
        <w:t xml:space="preserve"> and flexible LTC typology. We</w:t>
      </w:r>
      <w:ins w:id="1083" w:author="Mareike Ariaans" w:date="2020-07-06T17:56:00Z">
        <w:r w:rsidR="00B70268">
          <w:rPr>
            <w:lang w:val="en-US"/>
          </w:rPr>
          <w:t xml:space="preserve"> provide</w:t>
        </w:r>
      </w:ins>
      <w:ins w:id="1084" w:author="Mareike Ariaans" w:date="2020-07-07T11:20:00Z">
        <w:r w:rsidR="006852EF">
          <w:rPr>
            <w:lang w:val="en-US"/>
          </w:rPr>
          <w:t>d</w:t>
        </w:r>
      </w:ins>
      <w:ins w:id="1085" w:author="Mareike Ariaans" w:date="2020-07-06T17:56:00Z">
        <w:r w:rsidR="00B70268">
          <w:rPr>
            <w:lang w:val="en-US"/>
          </w:rPr>
          <w:t xml:space="preserve"> an updated typology, because we</w:t>
        </w:r>
      </w:ins>
      <w:r w:rsidRPr="006A56FF">
        <w:rPr>
          <w:lang w:val="en-US"/>
        </w:rPr>
        <w:t xml:space="preserve"> used the latest available data from the OECD database as well as</w:t>
      </w:r>
      <w:r w:rsidR="00241280" w:rsidRPr="006A56FF">
        <w:rPr>
          <w:lang w:val="en-US"/>
        </w:rPr>
        <w:t xml:space="preserve"> a</w:t>
      </w:r>
      <w:r w:rsidRPr="006A56FF">
        <w:rPr>
          <w:lang w:val="en-US"/>
        </w:rPr>
        <w:t xml:space="preserve"> unique institutional dataset, which we developed ourselves and which has been checked by country policy experts. </w:t>
      </w:r>
      <w:r w:rsidR="002D6AC0" w:rsidRPr="006A56FF">
        <w:rPr>
          <w:lang w:val="en-US"/>
        </w:rPr>
        <w:t>This is furthermore an</w:t>
      </w:r>
      <w:r w:rsidRPr="006A56FF">
        <w:rPr>
          <w:lang w:val="en-US"/>
        </w:rPr>
        <w:t xml:space="preserve"> innovative approach because most typologies rely heavily </w:t>
      </w:r>
      <w:r w:rsidR="002D6AC0" w:rsidRPr="006A56FF">
        <w:rPr>
          <w:lang w:val="en-US"/>
        </w:rPr>
        <w:t xml:space="preserve">on quantitative indicators, especially when a larger country sample is included </w:t>
      </w:r>
      <w:sdt>
        <w:sdtPr>
          <w:rPr>
            <w:lang w:val="en-US"/>
          </w:rPr>
          <w:alias w:val="Don't edit this field"/>
          <w:tag w:val="CitaviPlaceholder#664df0c3-6791-462b-842f-beca27203070"/>
          <w:id w:val="-2069945099"/>
          <w:placeholder>
            <w:docPart w:val="DefaultPlaceholder_-1854013440"/>
          </w:placeholder>
        </w:sdtPr>
        <w:sdtContent>
          <w:r w:rsidR="004C3BAD" w:rsidRPr="006A56FF">
            <w:rPr>
              <w:lang w:val="en-US"/>
            </w:rPr>
            <w:fldChar w:fldCharType="begin"/>
          </w:r>
          <w:r w:rsidR="00952423">
            <w:rPr>
              <w:lang w:val="en-US"/>
            </w:rPr>
            <w:instrText>ADDIN CitaviPlaceholder{eyIkaWQiOiIxIiwiRW50cmllcyI6W3siJGlkIjoiMiIsIklkIjoiMTQzNjQ1ZjktOGY4Ni00YzliLWE3ZGYtMjk1OGQ5MGIwNGFj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IxMmRlNzU2NS00ZThiLTRhOWItOGE1NC1kY2NjYzQ2ZTNhODUiLCJSYW5nZVN0YXJ0IjoxNCwiUmFuZ2VMZW5ndGgiOjIyLCJSZWZlcmVuY2VJZCI6ImZkM2FjMmE2LTczMTEtNDFjMy1iN2IyLTY5ODk0NzUxODU3OSIsIlJlZmVyZW5jZSI6eyIkaWQiOiIxNCIsIkFic3RyYWN0Q29tcGxleGl0eSI6MCwiQWJzdHJhY3RTb3VyY2VUZXh0Rm9ybWF0IjowLCJBdXRob3JzIjpbeyIkaWQiOiIxN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Jc0xvY2FsQ2xvdWRQcm9qZWN0RmlsZUxpbmsiOmZhbHNlLCJMaW5rZWRSZXNvdXJjZVN0YXR1cyI6OCwiT3JpZ2luYWxTdHJpbmciOiIxMC4xMTg2LzE0NzItNjk2My0xMS0zMTYiLCJMaW5rZWRSZXNvdXJjZVR5cGUiOjUsIlVyaVN0cmluZyI6Imh0dHBzOi8vZG9pLm9yZy8xMC4xMTg2LzE0NzItNjk2My0xMS0zMTYiLCJQcm9wZXJ0aWVzIjp7IiRpZCI6IjI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NiIsIkFkZHJlc3MiOnsiJGlkIjoiMjciLCJJc0xvY2FsQ2xvdWRQcm9qZWN0RmlsZUxpbmsiOmZhbHNlLCJMaW5rZWRSZXNvdXJjZVN0YXR1cyI6OCwiT3JpZ2luYWxTdHJpbmciOiIyMjA5ODY5MyIsIkxpbmtlZFJlc291cmNlVHlwZSI6NSwiVXJpU3RyaW5nIjoiaHR0cDovL3d3dy5uY2JpLm5sbS5uaWguZ292L3B1Ym1lZC8yMjA5ODY5MyIsIlByb3BlcnRpZXMiOnsiJGlkIjoiMj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wNlQxMDozNjowMSIsIlByb2plY3QiOnsiJHJlZiI6IjUifX0sIlVzZU51bWJlcmluZ1R5cGVPZlBhcmVudERvY3VtZW50IjpmYWxzZX0seyIkaWQiOiIzMCIsIklkIjoiZmNiNjZhZWItZTZjZC00MTRjLWI5ODctOWFjNjkwOGYwNTY2IiwiUmFuZ2VTdGFydCI6MzYsIlJhbmdlTGVuZ3RoIjoyNSwiUmVmZXJlbmNlSWQiOiIzNzNjOTRjYy1mM2MyLTRhMWUtYmZiNC0yNWU3NzhiZDdmYWQiLCJSZWZlcmVuY2UiOnsiJGlkIjoiMzEiLCJBYnN0cmFjdENvbXBsZXhpdHkiOjAsIkFic3RyYWN0U291cmNlVGV4dEZvcm1hdCI6MCwiQXV0aG9ycyI6W3siJGlkIjoiMzI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M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0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NSIsIkFkZHJlc3MiOnsiJGlkIjoiMzYiLCJJc0xvY2FsQ2xvdWRQcm9qZWN0RmlsZUxpbmsiOmZhbHNlLCJMaW5rZWRSZXNvdXJjZVN0YXR1cyI6OCwiT3JpZ2luYWxTdHJpbmciOiIxMC4xNTE1L3JldmVjcC0yMDE3LTAwMDgiLCJMaW5rZWRSZXNvdXJjZVR5cGUiOjUsIlVyaVN0cmluZyI6Imh0dHBzOi8vZG9pLm9yZy8xMC4xNTE1L3JldmVjcC0yMDE3LTAwMDgiLCJQcm9wZXJ0aWVzIjp7IiRpZCI6IjM3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z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1dLCJGb3JtYXR0ZWRUZXh0Ijp7IiRpZCI6IjM5IiwiQ291bnQiOjEsIlRleHRVbml0cyI6W3siJGlkIjoiNDAiLCJGb250U3R5bGUiOnsiJGlkIjoiNDEiLCJOZXV0cmFsIjp0cnVlfSwiUmVhZGluZ09yZGVyIjoxLCJUZXh0IjoiKENvbG9tYm8sIDIwMTI7IERhbWlhbmkgZXQgYWwuLCAyMDExOyBIYWzDoXNrb3bDoSBldCBhbC4sIDIwMTcpIn1dfSwiVGFnIjoiQ2l0YXZpUGxhY2Vob2xkZXIjNjY0ZGYwYzMtNjc5MS00NjJiLTg0MmYtYmVjYTI3MjAzMDcwIiwiVGV4dCI6IihDb2xvbWJvLCAyMDEyOyBEYW1pYW5pIGV0IGFsLiwgMjAxMTsgSGFsw6Fza292w6EgZXQgYWwuLCAyMDE3KSIsIldBSVZlcnNpb24iOiI2LjQuMC4zNSJ9}</w:instrText>
          </w:r>
          <w:r w:rsidR="004C3BAD" w:rsidRPr="006A56FF">
            <w:rPr>
              <w:lang w:val="en-US"/>
            </w:rPr>
            <w:fldChar w:fldCharType="separate"/>
          </w:r>
          <w:r w:rsidR="00952423">
            <w:rPr>
              <w:lang w:val="en-US"/>
            </w:rPr>
            <w:t>(Colombo, 2012; Damiani et al., 2011; Halásková et al., 2017)</w:t>
          </w:r>
          <w:r w:rsidR="004C3BAD" w:rsidRPr="006A56FF">
            <w:rPr>
              <w:lang w:val="en-US"/>
            </w:rPr>
            <w:fldChar w:fldCharType="end"/>
          </w:r>
        </w:sdtContent>
      </w:sdt>
      <w:r w:rsidR="002D6AC0" w:rsidRPr="006A56FF">
        <w:rPr>
          <w:lang w:val="en-US"/>
        </w:rPr>
        <w:t>. Only in cases of smaller country samples</w:t>
      </w:r>
      <w:ins w:id="1086" w:author="Mareike Ariaans" w:date="2020-07-07T11:21:00Z">
        <w:r w:rsidR="006852EF">
          <w:rPr>
            <w:lang w:val="en-US"/>
          </w:rPr>
          <w:t>,</w:t>
        </w:r>
      </w:ins>
      <w:r w:rsidR="002D6AC0" w:rsidRPr="006A56FF">
        <w:rPr>
          <w:lang w:val="en-US"/>
        </w:rPr>
        <w:t xml:space="preserve"> which </w:t>
      </w:r>
      <w:r w:rsidR="00D9383E" w:rsidRPr="006A56FF">
        <w:rPr>
          <w:lang w:val="en-US"/>
        </w:rPr>
        <w:t>use more often</w:t>
      </w:r>
      <w:r w:rsidR="002D6AC0" w:rsidRPr="006A56FF">
        <w:rPr>
          <w:lang w:val="en-US"/>
        </w:rPr>
        <w:t xml:space="preserve"> qualitative comparisons</w:t>
      </w:r>
      <w:ins w:id="1087" w:author="Mareike Ariaans" w:date="2020-07-07T11:21:00Z">
        <w:r w:rsidR="006852EF">
          <w:rPr>
            <w:lang w:val="en-US"/>
          </w:rPr>
          <w:t>,</w:t>
        </w:r>
      </w:ins>
      <w:r w:rsidR="00126962" w:rsidRPr="006A56FF">
        <w:rPr>
          <w:lang w:val="en-US"/>
        </w:rPr>
        <w:t xml:space="preserve"> institutional indicators are considered. </w:t>
      </w:r>
      <w:del w:id="1088" w:author="Mareike Ariaans" w:date="2020-07-07T11:21:00Z">
        <w:r w:rsidR="00126962" w:rsidRPr="006A56FF" w:rsidDel="006852EF">
          <w:rPr>
            <w:lang w:val="en-US"/>
          </w:rPr>
          <w:delText>Thus</w:delText>
        </w:r>
        <w:r w:rsidR="00D9383E" w:rsidRPr="006A56FF" w:rsidDel="006852EF">
          <w:rPr>
            <w:lang w:val="en-US"/>
          </w:rPr>
          <w:delText>,</w:delText>
        </w:r>
        <w:r w:rsidR="00126962" w:rsidRPr="006A56FF" w:rsidDel="006852EF">
          <w:rPr>
            <w:lang w:val="en-US"/>
          </w:rPr>
          <w:delText xml:space="preserve"> a</w:delText>
        </w:r>
      </w:del>
      <w:ins w:id="1089" w:author="Mareike Ariaans" w:date="2020-07-07T11:21:00Z">
        <w:r w:rsidR="006852EF">
          <w:rPr>
            <w:lang w:val="en-US"/>
          </w:rPr>
          <w:t>A</w:t>
        </w:r>
      </w:ins>
      <w:r w:rsidR="00126962" w:rsidRPr="006A56FF">
        <w:rPr>
          <w:lang w:val="en-US"/>
        </w:rPr>
        <w:t xml:space="preserve"> larger country sample as well as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Content>
          <w:r w:rsidR="00DF05EA" w:rsidRPr="006A56FF">
            <w:rPr>
              <w:lang w:val="en-US"/>
            </w:rPr>
            <w:fldChar w:fldCharType="begin"/>
          </w:r>
          <w:r w:rsidR="00952423">
            <w:rPr>
              <w:lang w:val="en-US"/>
            </w:rPr>
            <w:instrText>ADDIN CitaviPlaceholder{eyIkaWQiOiIxIiwiQXNzb2NpYXRlV2l0aFBsYWNlaG9sZGVyVGFnIjoiQ2l0YXZpUGxhY2Vob2xkZXIjMDQ5NjRhYTgtN2VmOS00YjQxLTgyNzgtZDFlZWRmMGVmMzI3IiwiRW50cmllcyI6W3siJGlkIjoiMiIsIklkIjoiYzI0ODMyZDctZDE1ZS00Njg1LThmODctMWQ2MmVjYmZlMjY2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zZjIxMjFhOC1jN2RjLTQ1MGYtYjY3YS01MTYyMzNiYzY1MDgiLCJUZXh0IjoiS3JhdXMgZXQgYWwuIiwiV0FJVmVyc2lvbiI6IjYuNC4wLjM1In0=}</w:instrText>
          </w:r>
          <w:r w:rsidR="00DF05EA" w:rsidRPr="006A56FF">
            <w:rPr>
              <w:lang w:val="en-US"/>
            </w:rPr>
            <w:fldChar w:fldCharType="separate"/>
          </w:r>
          <w:r w:rsidR="00952423">
            <w:rPr>
              <w:lang w:val="en-US"/>
            </w:rPr>
            <w:t>Kraus et al.</w:t>
          </w:r>
          <w:r w:rsidR="00DF05EA" w:rsidRPr="006A56FF">
            <w:rPr>
              <w:lang w:val="en-US"/>
            </w:rPr>
            <w:fldChar w:fldCharType="end"/>
          </w:r>
        </w:sdtContent>
      </w:sdt>
      <w:r w:rsidR="00DF05EA" w:rsidRPr="006A56FF">
        <w:rPr>
          <w:lang w:val="en-US"/>
        </w:rPr>
        <w:t xml:space="preserve"> </w:t>
      </w:r>
      <w:sdt>
        <w:sdtPr>
          <w:rPr>
            <w:lang w:val="en-US"/>
          </w:rPr>
          <w:alias w:val="Don't edit this field"/>
          <w:tag w:val="CitaviPlaceholder#04964aa8-7ef9-4b41-8278-d1eedf0ef327"/>
          <w:id w:val="1345970278"/>
          <w:placeholder>
            <w:docPart w:val="DefaultPlaceholder_-1854013440"/>
          </w:placeholder>
        </w:sdtPr>
        <w:sdtContent>
          <w:r w:rsidR="00DF05EA" w:rsidRPr="006A56FF">
            <w:rPr>
              <w:lang w:val="en-US"/>
            </w:rPr>
            <w:fldChar w:fldCharType="begin"/>
          </w:r>
          <w:r w:rsidR="00952423">
            <w:rPr>
              <w:lang w:val="en-US"/>
            </w:rPr>
            <w:instrText>ADDIN CitaviPlaceholder{eyIkaWQiOiIxIiwiQXNzb2NpYXRlV2l0aFBsYWNlaG9sZGVyVGFnIjoiQ2l0YXZpUGxhY2Vob2xkZXIjM2YyMTIxYTgtYzdkYy00NTBmLWI2N2EtNTE2MjMzYmM2NTA4IiwiRW50cmllcyI6W3siJGlkIjoiMiIsIklkIjoiMDZkODFiNTctZTkzMC00MWRhLWJlMzEtY2U4MDkxYTZiM2Jm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A0OTY0YWE4LTdlZjktNGI0MS04Mjc4LWQxZWVkZjBlZjMyNyIsIlRleHQiOiIoMjAxMCkiLCJXQUlWZXJzaW9uIjoiNi40LjAuMzUifQ==}</w:instrText>
          </w:r>
          <w:r w:rsidR="00DF05EA" w:rsidRPr="006A56FF">
            <w:rPr>
              <w:lang w:val="en-US"/>
            </w:rPr>
            <w:fldChar w:fldCharType="separate"/>
          </w:r>
          <w:r w:rsidR="00952423">
            <w:rPr>
              <w:lang w:val="en-US"/>
            </w:rPr>
            <w:t>(2010)</w:t>
          </w:r>
          <w:r w:rsidR="00DF05EA" w:rsidRPr="006A56FF">
            <w:rPr>
              <w:lang w:val="en-US"/>
            </w:rPr>
            <w:fldChar w:fldCharType="end"/>
          </w:r>
        </w:sdtContent>
      </w:sdt>
      <w:r w:rsidR="00DF05EA" w:rsidRPr="006A56FF">
        <w:rPr>
          <w:lang w:val="en-US"/>
        </w:rPr>
        <w:t>.</w:t>
      </w:r>
      <w:ins w:id="1090" w:author="Mareike Ariaans" w:date="2020-07-06T17:57:00Z">
        <w:r w:rsidR="00B70268">
          <w:rPr>
            <w:lang w:val="en-US"/>
          </w:rPr>
          <w:t xml:space="preserve"> Moreover, we</w:t>
        </w:r>
      </w:ins>
      <w:ins w:id="1091" w:author="Mareike Ariaans" w:date="2020-07-06T17:59:00Z">
        <w:r w:rsidR="00B70268">
          <w:rPr>
            <w:lang w:val="en-US"/>
          </w:rPr>
          <w:t xml:space="preserve"> developed a flexible typology</w:t>
        </w:r>
      </w:ins>
      <w:ins w:id="1092" w:author="Mareike Ariaans" w:date="2020-07-06T18:01:00Z">
        <w:r w:rsidR="00B70268">
          <w:rPr>
            <w:lang w:val="en-US"/>
          </w:rPr>
          <w:t>,</w:t>
        </w:r>
        <w:r w:rsidR="006852EF">
          <w:rPr>
            <w:lang w:val="en-US"/>
          </w:rPr>
          <w:t xml:space="preserve"> where nine cluste</w:t>
        </w:r>
      </w:ins>
      <w:ins w:id="1093" w:author="Mareike Ariaans" w:date="2020-07-07T11:21:00Z">
        <w:r w:rsidR="006852EF">
          <w:rPr>
            <w:lang w:val="en-US"/>
          </w:rPr>
          <w:t>r</w:t>
        </w:r>
      </w:ins>
      <w:ins w:id="1094" w:author="Mareike Ariaans" w:date="2020-07-06T18:01:00Z">
        <w:r w:rsidR="006852EF">
          <w:rPr>
            <w:lang w:val="en-US"/>
          </w:rPr>
          <w:t>s are defined</w:t>
        </w:r>
        <w:r w:rsidR="00B70268">
          <w:rPr>
            <w:lang w:val="en-US"/>
          </w:rPr>
          <w:t xml:space="preserve"> on methodolog</w:t>
        </w:r>
        <w:r w:rsidR="006852EF">
          <w:rPr>
            <w:lang w:val="en-US"/>
          </w:rPr>
          <w:t>ical grounds and condensed to four cluster</w:t>
        </w:r>
      </w:ins>
      <w:ins w:id="1095" w:author="Mareike Ariaans" w:date="2020-07-07T11:22:00Z">
        <w:r w:rsidR="006852EF">
          <w:rPr>
            <w:lang w:val="en-US"/>
          </w:rPr>
          <w:t>s</w:t>
        </w:r>
      </w:ins>
      <w:ins w:id="1096" w:author="Mareike Ariaans" w:date="2020-07-06T18:01:00Z">
        <w:r w:rsidR="00B70268">
          <w:rPr>
            <w:lang w:val="en-US"/>
          </w:rPr>
          <w:t xml:space="preserve"> based on</w:t>
        </w:r>
      </w:ins>
      <w:ins w:id="1097" w:author="Mareike Ariaans" w:date="2020-07-06T18:03:00Z">
        <w:r w:rsidR="00B70268">
          <w:rPr>
            <w:lang w:val="en-US"/>
          </w:rPr>
          <w:t xml:space="preserve"> less strict methodolical as well as</w:t>
        </w:r>
      </w:ins>
      <w:ins w:id="1098" w:author="Mareike Ariaans" w:date="2020-07-06T18:01:00Z">
        <w:r w:rsidR="00B70268">
          <w:rPr>
            <w:lang w:val="en-US"/>
          </w:rPr>
          <w:t xml:space="preserve"> </w:t>
        </w:r>
      </w:ins>
      <w:ins w:id="1099" w:author="Mareike Ariaans" w:date="2020-07-06T18:03:00Z">
        <w:r w:rsidR="00B70268">
          <w:rPr>
            <w:lang w:val="en-US"/>
          </w:rPr>
          <w:t>content-related considerations</w:t>
        </w:r>
      </w:ins>
      <w:r w:rsidR="00DF05EA" w:rsidRPr="006A56FF">
        <w:rPr>
          <w:lang w:val="en-US"/>
        </w:rPr>
        <w:t xml:space="preserve"> </w:t>
      </w:r>
      <w:del w:id="1100" w:author="Mareike Ariaans" w:date="2020-07-07T11:22:00Z">
        <w:r w:rsidR="00DF05EA" w:rsidRPr="006A56FF" w:rsidDel="006852EF">
          <w:rPr>
            <w:lang w:val="en-US"/>
          </w:rPr>
          <w:delText>But i</w:delText>
        </w:r>
      </w:del>
      <w:ins w:id="1101" w:author="Mareike Ariaans" w:date="2020-07-07T11:22:00Z">
        <w:r w:rsidR="006852EF">
          <w:rPr>
            <w:lang w:val="en-US"/>
          </w:rPr>
          <w:t>I</w:t>
        </w:r>
      </w:ins>
      <w:r w:rsidR="00DF05EA" w:rsidRPr="006A56FF">
        <w:rPr>
          <w:lang w:val="en-US"/>
        </w:rPr>
        <w:t>n the last century marketi</w:t>
      </w:r>
      <w:r w:rsidR="004C3BAD" w:rsidRPr="006A56FF">
        <w:rPr>
          <w:lang w:val="en-US"/>
        </w:rPr>
        <w:t>zation, commodification and cop</w:t>
      </w:r>
      <w:r w:rsidR="00DF05EA" w:rsidRPr="006A56FF">
        <w:rPr>
          <w:lang w:val="en-US"/>
        </w:rPr>
        <w:t>o</w:t>
      </w:r>
      <w:r w:rsidR="00261168" w:rsidRPr="006A56FF">
        <w:rPr>
          <w:lang w:val="en-US"/>
        </w:rPr>
        <w:t>rat</w:t>
      </w:r>
      <w:r w:rsidR="004C3BAD" w:rsidRPr="006A56FF">
        <w:rPr>
          <w:lang w:val="en-US"/>
        </w:rPr>
        <w:t>ization of care</w:t>
      </w:r>
      <w:r w:rsidR="00DF05EA" w:rsidRPr="006A56FF">
        <w:rPr>
          <w:lang w:val="en-US"/>
        </w:rPr>
        <w:t xml:space="preserve"> changed LTC systems all over the world </w:t>
      </w:r>
      <w:sdt>
        <w:sdtPr>
          <w:rPr>
            <w:lang w:val="en-US"/>
          </w:rPr>
          <w:alias w:val="Don't edit this field"/>
          <w:tag w:val="CitaviPlaceholder#f1726c79-1af5-4e75-8eca-fc2f639f003d"/>
          <w:id w:val="14994"/>
          <w:placeholder>
            <w:docPart w:val="DefaultPlaceholder_-1854013440"/>
          </w:placeholder>
        </w:sdtPr>
        <w:sdtContent>
          <w:r w:rsidR="00DF05EA" w:rsidRPr="006A56FF">
            <w:rPr>
              <w:lang w:val="en-US"/>
            </w:rPr>
            <w:fldChar w:fldCharType="begin"/>
          </w:r>
          <w:r w:rsidR="00952423">
            <w:rPr>
              <w:lang w:val="en-US"/>
            </w:rPr>
            <w:instrText>ADDIN CitaviPlaceholder{eyIkaWQiOiIxIiwiRW50cmllcyI6W3siJGlkIjoiMiIsIklkIjoiZTMwODcxYmMtNDdhNi00ODMxLTlhODktZjY3N2NjZjRlNmYzIiwiUmFuZ2VMZW5ndGgiOjI4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VyaW9kaWNhbCI6eyIkaWQiOiIxMC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QuMC4zNSJ9}</w:instrText>
          </w:r>
          <w:r w:rsidR="00DF05EA" w:rsidRPr="006A56FF">
            <w:rPr>
              <w:lang w:val="en-US"/>
            </w:rPr>
            <w:fldChar w:fldCharType="separate"/>
          </w:r>
          <w:r w:rsidR="00952423">
            <w:rPr>
              <w:lang w:val="en-US"/>
            </w:rPr>
            <w:t>(Farris and Marchetti, 2017)</w:t>
          </w:r>
          <w:r w:rsidR="00DF05EA" w:rsidRPr="006A56FF">
            <w:rPr>
              <w:lang w:val="en-US"/>
            </w:rPr>
            <w:fldChar w:fldCharType="end"/>
          </w:r>
        </w:sdtContent>
      </w:sdt>
      <w:r w:rsidR="00DF05EA" w:rsidRPr="006A56FF">
        <w:rPr>
          <w:lang w:val="en-US"/>
        </w:rPr>
        <w:t xml:space="preserve">, which makes a new and updated LTC typology necessary. </w:t>
      </w:r>
    </w:p>
    <w:p w14:paraId="3CAE1925" w14:textId="53E534DA" w:rsidR="00CD7884" w:rsidRPr="006A56FF" w:rsidRDefault="00CD7884" w:rsidP="00A31CB1">
      <w:pPr>
        <w:pStyle w:val="02FlietextErsterAbsatz"/>
        <w:rPr>
          <w:lang w:val="en-US"/>
        </w:rPr>
      </w:pPr>
      <w:r w:rsidRPr="006A56FF">
        <w:rPr>
          <w:lang w:val="en-US"/>
        </w:rPr>
        <w:t xml:space="preserve">In terms of results we could show the validity of existing typologies but could also show </w:t>
      </w:r>
      <w:ins w:id="1102" w:author="Mareike Ariaans" w:date="2020-07-07T11:23:00Z">
        <w:r w:rsidR="006852EF">
          <w:rPr>
            <w:lang w:val="en-US"/>
          </w:rPr>
          <w:t xml:space="preserve">that these reforms led to convergence of </w:t>
        </w:r>
      </w:ins>
      <w:del w:id="1103" w:author="Mareike Ariaans" w:date="2020-07-07T11:23:00Z">
        <w:r w:rsidRPr="006A56FF" w:rsidDel="006852EF">
          <w:rPr>
            <w:lang w:val="en-US"/>
          </w:rPr>
          <w:delText xml:space="preserve">that </w:delText>
        </w:r>
      </w:del>
      <w:r w:rsidRPr="006A56FF">
        <w:rPr>
          <w:lang w:val="en-US"/>
        </w:rPr>
        <w:t>OECD LTC systems</w:t>
      </w:r>
      <w:del w:id="1104" w:author="Mareike Ariaans" w:date="2020-07-07T11:23:00Z">
        <w:r w:rsidRPr="006A56FF" w:rsidDel="006852EF">
          <w:rPr>
            <w:lang w:val="en-US"/>
          </w:rPr>
          <w:delText xml:space="preserve"> can mainly be divided in “low-developed”, “universal-developed” and “private developed” types and that despite many reforms the main </w:delText>
        </w:r>
        <w:r w:rsidR="00735F9F" w:rsidRPr="006A56FF" w:rsidDel="006852EF">
          <w:rPr>
            <w:lang w:val="en-US"/>
          </w:rPr>
          <w:delText>dividing</w:delText>
        </w:r>
        <w:r w:rsidRPr="006A56FF" w:rsidDel="006852EF">
          <w:rPr>
            <w:lang w:val="en-US"/>
          </w:rPr>
          <w:delText xml:space="preserve"> line in LTC systems is still </w:delText>
        </w:r>
        <w:r w:rsidRPr="006A56FF" w:rsidDel="006852EF">
          <w:rPr>
            <w:i/>
            <w:lang w:val="en-US"/>
          </w:rPr>
          <w:delText>if</w:delText>
        </w:r>
        <w:r w:rsidRPr="006A56FF" w:rsidDel="006852EF">
          <w:rPr>
            <w:lang w:val="en-US"/>
          </w:rPr>
          <w:delText xml:space="preserve"> publicly organized </w:delText>
        </w:r>
        <w:r w:rsidR="00735F9F" w:rsidRPr="006A56FF" w:rsidDel="006852EF">
          <w:rPr>
            <w:lang w:val="en-US"/>
          </w:rPr>
          <w:delText>LTC services are universally provided on a broad basis</w:delText>
        </w:r>
      </w:del>
      <w:r w:rsidR="00735F9F" w:rsidRPr="006A56FF">
        <w:rPr>
          <w:lang w:val="en-US"/>
        </w:rPr>
        <w:t>.</w:t>
      </w:r>
      <w:r w:rsidRPr="006A56FF">
        <w:rPr>
          <w:lang w:val="en-US"/>
        </w:rPr>
        <w:t xml:space="preserve"> </w:t>
      </w:r>
    </w:p>
    <w:p w14:paraId="753BD012" w14:textId="528544DF" w:rsidR="00D062D3" w:rsidRPr="006A56FF" w:rsidRDefault="00162B67" w:rsidP="00A31CB1">
      <w:pPr>
        <w:pStyle w:val="02FlietextEinzug"/>
        <w:rPr>
          <w:lang w:val="en-US"/>
        </w:rPr>
      </w:pPr>
      <w:r w:rsidRPr="006A56FF">
        <w:rPr>
          <w:lang w:val="en-US"/>
        </w:rPr>
        <w:t>Still</w:t>
      </w:r>
      <w:r w:rsidR="00241280" w:rsidRPr="006A56FF">
        <w:rPr>
          <w:lang w:val="en-US"/>
        </w:rPr>
        <w:t>,</w:t>
      </w:r>
      <w:r w:rsidRPr="006A56FF">
        <w:rPr>
          <w:lang w:val="en-US"/>
        </w:rPr>
        <w:t xml:space="preserve"> typologies</w:t>
      </w:r>
      <w:r w:rsidR="00241280" w:rsidRPr="006A56FF">
        <w:rPr>
          <w:lang w:val="en-US"/>
        </w:rPr>
        <w:t xml:space="preserve"> always</w:t>
      </w:r>
      <w:r w:rsidRPr="006A56FF">
        <w:rPr>
          <w:lang w:val="en-US"/>
        </w:rPr>
        <w:t xml:space="preserve"> imply generalizations. For example, i</w:t>
      </w:r>
      <w:r w:rsidR="00D062D3" w:rsidRPr="006A56FF">
        <w:rPr>
          <w:lang w:val="en-US"/>
        </w:rPr>
        <w:t>n many countries</w:t>
      </w:r>
      <w:r w:rsidRPr="006A56FF">
        <w:rPr>
          <w:lang w:val="en-US"/>
        </w:rPr>
        <w:t xml:space="preserve"> LTC service</w:t>
      </w:r>
      <w:ins w:id="1105" w:author="Mareike Ariaans" w:date="2020-07-07T11:25:00Z">
        <w:r w:rsidR="006852EF">
          <w:rPr>
            <w:lang w:val="en-US"/>
          </w:rPr>
          <w:t xml:space="preserve"> provision</w:t>
        </w:r>
      </w:ins>
      <w:del w:id="1106" w:author="Mareike Ariaans" w:date="2020-07-07T11:25:00Z">
        <w:r w:rsidRPr="006A56FF" w:rsidDel="006852EF">
          <w:rPr>
            <w:lang w:val="en-US"/>
          </w:rPr>
          <w:delText>s</w:delText>
        </w:r>
      </w:del>
      <w:r w:rsidRPr="006A56FF">
        <w:rPr>
          <w:lang w:val="en-US"/>
        </w:rPr>
        <w:t xml:space="preserve"> and access have a</w:t>
      </w:r>
      <w:r w:rsidR="00D062D3" w:rsidRPr="006A56FF">
        <w:rPr>
          <w:lang w:val="en-US"/>
        </w:rPr>
        <w:t xml:space="preserve"> high regional fragmentation</w:t>
      </w:r>
      <w:r w:rsidRPr="006A56FF">
        <w:rPr>
          <w:lang w:val="en-US"/>
        </w:rPr>
        <w:t xml:space="preserve"> </w:t>
      </w:r>
      <w:sdt>
        <w:sdtPr>
          <w:rPr>
            <w:lang w:val="en-US"/>
          </w:rPr>
          <w:alias w:val="Don't edit this field"/>
          <w:tag w:val="CitaviPlaceholder#e95ca389-6564-4078-8fc8-90035c8d2a67"/>
          <w:id w:val="-795451103"/>
          <w:placeholder>
            <w:docPart w:val="DefaultPlaceholder_-1854013440"/>
          </w:placeholder>
        </w:sdtPr>
        <w:sdtContent>
          <w:r w:rsidRPr="006A56FF">
            <w:rPr>
              <w:lang w:val="en-US"/>
            </w:rPr>
            <w:fldChar w:fldCharType="begin"/>
          </w:r>
          <w:r w:rsidR="00952423">
            <w:rPr>
              <w:lang w:val="en-US"/>
            </w:rPr>
            <w:instrText>ADDIN CitaviPlaceholder{eyIkaWQiOiIxIiwiRW50cmllcyI6W3siJGlkIjoiMiIsIklkIjoiMmZmMGNiZjgtOTIyNS00OWIxLWI5ZGUtODM0NDAyNjUxY2Fi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}</w:instrText>
          </w:r>
          <w:r w:rsidRPr="006A56FF">
            <w:rPr>
              <w:lang w:val="en-US"/>
            </w:rPr>
            <w:fldChar w:fldCharType="separate"/>
          </w:r>
          <w:r w:rsidR="00952423">
            <w:rPr>
              <w:lang w:val="en-US"/>
            </w:rPr>
            <w:t>(Spasova et al., 2018)</w:t>
          </w:r>
          <w:r w:rsidRPr="006A56FF">
            <w:rPr>
              <w:lang w:val="en-US"/>
            </w:rPr>
            <w:fldChar w:fldCharType="end"/>
          </w:r>
        </w:sdtContent>
      </w:sdt>
      <w:r w:rsidRPr="006A56FF">
        <w:rPr>
          <w:lang w:val="en-US"/>
        </w:rPr>
        <w:t xml:space="preserve">, </w:t>
      </w:r>
      <w:r w:rsidR="00D062D3" w:rsidRPr="006A56FF">
        <w:rPr>
          <w:lang w:val="en-US"/>
        </w:rPr>
        <w:t>which cannot</w:t>
      </w:r>
      <w:r w:rsidRPr="006A56FF">
        <w:rPr>
          <w:lang w:val="en-US"/>
        </w:rPr>
        <w:t xml:space="preserve"> be</w:t>
      </w:r>
      <w:r w:rsidR="00D062D3" w:rsidRPr="006A56FF">
        <w:rPr>
          <w:lang w:val="en-US"/>
        </w:rPr>
        <w:t xml:space="preserve"> display</w:t>
      </w:r>
      <w:r w:rsidRPr="006A56FF">
        <w:rPr>
          <w:lang w:val="en-US"/>
        </w:rPr>
        <w:t>ed on a brought basis in an internationally comparative typology. Furthermore, LTC systems have not that clear boundaries as other welfare state systems such as healthcare, unemployment</w:t>
      </w:r>
      <w:ins w:id="1107" w:author="Mareike Ariaans" w:date="2020-07-07T11:25:00Z">
        <w:r w:rsidR="006852EF">
          <w:rPr>
            <w:lang w:val="en-US"/>
          </w:rPr>
          <w:t>,</w:t>
        </w:r>
      </w:ins>
      <w:r w:rsidRPr="006A56FF">
        <w:rPr>
          <w:lang w:val="en-US"/>
        </w:rPr>
        <w:t xml:space="preserve"> or pensions</w:t>
      </w:r>
      <w:ins w:id="1108" w:author="Mareike Ariaans" w:date="2020-07-07T11:25:00Z">
        <w:r w:rsidR="006852EF">
          <w:rPr>
            <w:lang w:val="en-US"/>
          </w:rPr>
          <w:t xml:space="preserve"> systems</w:t>
        </w:r>
      </w:ins>
      <w:r w:rsidR="00241280" w:rsidRPr="006A56FF">
        <w:rPr>
          <w:lang w:val="en-US"/>
        </w:rPr>
        <w:t xml:space="preserve"> do</w:t>
      </w:r>
      <w:r w:rsidRPr="006A56FF">
        <w:rPr>
          <w:lang w:val="en-US"/>
        </w:rPr>
        <w:t xml:space="preserve">. LTC can be provided via a </w:t>
      </w:r>
      <w:r w:rsidR="004C3BAD" w:rsidRPr="006A56FF">
        <w:rPr>
          <w:lang w:val="en-US"/>
        </w:rPr>
        <w:t>separate</w:t>
      </w:r>
      <w:r w:rsidRPr="006A56FF">
        <w:rPr>
          <w:lang w:val="en-US"/>
        </w:rPr>
        <w:t xml:space="preserve"> LTC system or it can be partially integrated in healthcare, social assistance</w:t>
      </w:r>
      <w:ins w:id="1109" w:author="Mareike Ariaans" w:date="2020-07-07T11:26:00Z">
        <w:r w:rsidR="006852EF">
          <w:rPr>
            <w:lang w:val="en-US"/>
          </w:rPr>
          <w:t>,</w:t>
        </w:r>
      </w:ins>
      <w:r w:rsidRPr="006A56FF">
        <w:rPr>
          <w:lang w:val="en-US"/>
        </w:rPr>
        <w:t xml:space="preserve"> or </w:t>
      </w:r>
      <w:r w:rsidRPr="006A56FF">
        <w:rPr>
          <w:lang w:val="en-US"/>
        </w:rPr>
        <w:lastRenderedPageBreak/>
        <w:t>pension systems</w:t>
      </w:r>
      <w:r w:rsidR="00F95583" w:rsidRPr="006A56FF">
        <w:rPr>
          <w:lang w:val="en-US"/>
        </w:rPr>
        <w:t xml:space="preserve">, where different access and provision rules apply </w:t>
      </w:r>
      <w:sdt>
        <w:sdtPr>
          <w:rPr>
            <w:lang w:val="en-US"/>
          </w:rPr>
          <w:alias w:val="Don't edit this field"/>
          <w:tag w:val="CitaviPlaceholder#fd078c24-6b91-4ed2-a0cb-2eb61fd7691f"/>
          <w:id w:val="745534389"/>
          <w:placeholder>
            <w:docPart w:val="DefaultPlaceholder_-1854013440"/>
          </w:placeholder>
        </w:sdtPr>
        <w:sdtContent>
          <w:r w:rsidR="000E5EEF" w:rsidRPr="006A56FF">
            <w:rPr>
              <w:lang w:val="en-US"/>
            </w:rPr>
            <w:fldChar w:fldCharType="begin"/>
          </w:r>
          <w:r w:rsidR="00952423">
            <w:rPr>
              <w:lang w:val="en-US"/>
            </w:rPr>
            <w:instrText>ADDIN CitaviPlaceholder{eyIkaWQiOiIxIiwiRW50cmllcyI6W3siJGlkIjoiMiIsIklkIjoiM2FmNjc2YzEtMmZlMy00YWNlLTg3OGEtZGM4YTAyNWQ1ZjQ4IiwiUmFuZ2VMZW5ndGgiOjE5LCJSZWZlcmVuY2VJZCI6ImM4ZGU2MGU1LWJiNDgtNDZjYS1iZjNjLWJlN2IwZjRmYWE3MSIsIlJlZmVyZW5jZSI6eyIkaWQiOiIzIiwiQWJzdHJhY3RDb21wbGV4aXR5IjowLCJBYnN0cmFjdFNvdXJjZVRleHRGb3JtYXQiOjAsIkF1dGhvcnMiOlt7IiRpZCI6IjQ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}</w:instrText>
          </w:r>
          <w:r w:rsidR="000E5EEF" w:rsidRPr="006A56FF">
            <w:rPr>
              <w:lang w:val="en-US"/>
            </w:rPr>
            <w:fldChar w:fldCharType="separate"/>
          </w:r>
          <w:r w:rsidR="00952423">
            <w:rPr>
              <w:lang w:val="en-US"/>
            </w:rPr>
            <w:t>(Nies et al., 2013)</w:t>
          </w:r>
          <w:r w:rsidR="000E5EEF" w:rsidRPr="006A56FF">
            <w:rPr>
              <w:lang w:val="en-US"/>
            </w:rPr>
            <w:fldChar w:fldCharType="end"/>
          </w:r>
        </w:sdtContent>
      </w:sdt>
      <w:r w:rsidR="000E5EEF" w:rsidRPr="006A56FF">
        <w:rPr>
          <w:lang w:val="en-US"/>
        </w:rPr>
        <w:t xml:space="preserve">. </w:t>
      </w:r>
      <w:r w:rsidR="00F95583" w:rsidRPr="006A56FF">
        <w:rPr>
          <w:lang w:val="en-US"/>
        </w:rPr>
        <w:t>Furthermore, LTC is in many countries still a new issue in the welfare state, because the provision was traditionally devolved to familie</w:t>
      </w:r>
      <w:r w:rsidR="00D9383E" w:rsidRPr="006A56FF">
        <w:rPr>
          <w:lang w:val="en-US"/>
        </w:rPr>
        <w:t xml:space="preserve">s and now increasingly </w:t>
      </w:r>
      <w:r w:rsidR="00F95583" w:rsidRPr="006A56FF">
        <w:rPr>
          <w:lang w:val="en-US"/>
        </w:rPr>
        <w:t>to migrant care workers</w:t>
      </w:r>
      <w:r w:rsidR="000E5EEF" w:rsidRPr="006A56FF">
        <w:rPr>
          <w:lang w:val="en-US"/>
        </w:rPr>
        <w:t xml:space="preserve"> </w:t>
      </w:r>
      <w:sdt>
        <w:sdtPr>
          <w:rPr>
            <w:lang w:val="en-US"/>
          </w:rPr>
          <w:alias w:val="Don't edit this field"/>
          <w:tag w:val="CitaviPlaceholder#0b22ce80-8054-450c-b072-152ad4f1eec1"/>
          <w:id w:val="759487378"/>
          <w:placeholder>
            <w:docPart w:val="DefaultPlaceholder_-1854013440"/>
          </w:placeholder>
        </w:sdtPr>
        <w:sdtContent>
          <w:r w:rsidR="000E5EEF" w:rsidRPr="006A56FF">
            <w:rPr>
              <w:lang w:val="en-US"/>
            </w:rPr>
            <w:fldChar w:fldCharType="begin"/>
          </w:r>
          <w:r w:rsidR="00952423">
            <w:rPr>
              <w:lang w:val="en-US"/>
            </w:rPr>
            <w:instrText>ADDIN CitaviPlaceholder{eyIkaWQiOiIxIiwiRW50cmllcyI6W3siJGlkIjoiMiIsIklkIjoiZWQ1NzNkODAtNWIyZi00ODEwLWJlYWQtYmM0MzhjN2Y0YTM5IiwiUmFuZ2VMZW5ndGgiOjIx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0seyIkaWQiOiIxMiIsIklkIjoiZmY4YWZhM2ItMjBkOS00ZTA3LWE1OTgtYTg0ZjVkMTQzOWM1IiwiUmFuZ2VTdGFydCI6MjEsIlJhbmdlTGVuZ3RoIjoyOSwiUmVmZXJlbmNlSWQiOiIxYjhiYThjNi01OWViLTRiNzMtYTdmMS1mYTAyZmU1MTg3MzUiLCJSZWZlcmVuY2UiOnsiJGlkIjoiMTMiLCJBYnN0cmFjdENvbXBsZXhpdHkiOjAsIkFic3RyYWN0U291cmNlVGV4dEZvcm1hdCI6MCwiQXV0aG9ycyI6W3siJGlkIjoiMT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1IiwiRmlyc3ROYW1lIjoiQmxhbmNoZSIsIkxhc3ROYW1lIjoiTGUgQmloYW4iLCJQcm90ZWN0ZWQiOmZhbHNlLCJTZXgiOjEsIkNyZWF0ZWRCeSI6Il9tIiwiQ3JlYXRlZE9uIjoiMjAxOC0xMi0xMlQxMDoyMTo0NSIsIk1vZGlmaWVkQnkiOiJfbSIsIklkIjoiYTY0YzEzNmUtY2IyMS00MmFhLWE4ZWYtNTExODc1ZWNiYmM0IiwiTW9kaWZpZWRPbiI6IjIwMTgtMTItMTJUMTA6MjE6NDU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zIiwiT3JnYW5pemF0aW9ucyI6W10sIk90aGVyc0ludm9sdmVkIjpbXSwiUGFnZVJhbmdlIjoiPHNwPlxyXG4gIDxuPjI4Njwvbj5cclxuICA8aW4+dHJ1ZTwvaW4+XHJcbiAgPG9zPjI4Njwvb3M+XHJcbiAgPHBzPjI4NjwvcHM+XHJcbjwvc3A+XHJcbjxlcD5cclxuICA8bj4zMDk8L24+XHJcbiAgPGluPnRydWU8L2luPlxyXG4gIDxvcz4zMDk8L29zPlxyXG4gIDxwcz4zMDk8L3BzPlxyXG48L2VwPlxyXG48b3M+Mjg2LTMwOTwvb3M+IiwiUGVyaW9kaWNhbCI6eyIkaWQiOiIxNi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1dLCJGb3JtYXR0ZWRUZXh0Ijp7IiRpZCI6IjE3IiwiQ291bnQiOjEsIlRleHRVbml0cyI6W3siJGlkIjoiMTgiLCJGb250U3R5bGUiOnsiJGlkIjoiMTkiLCJOZXV0cmFsIjp0cnVlfSwiUmVhZGluZ09yZGVyIjoxLCJUZXh0IjoiKENvbG9tYm8gZXQgYWwuLCAyMDExOyBEYSBSb2l0IGFuZCBMZSBCaWhhbiwgMjAxMCkifV19LCJUYWciOiJDaXRhdmlQbGFjZWhvbGRlciMwYjIyY2U4MC04MDU0LTQ1MGMtYjA3Mi0xNTJhZDRmMWVlYzEiLCJUZXh0IjoiKENvbG9tYm8gZXQgYWwuLCAyMDExOyBEYSBSb2l0IGFuZCBMZSBCaWhhbiwgMjAxMCkiLCJXQUlWZXJzaW9uIjoiNi40LjAuMzUifQ==}</w:instrText>
          </w:r>
          <w:r w:rsidR="000E5EEF" w:rsidRPr="006A56FF">
            <w:rPr>
              <w:lang w:val="en-US"/>
            </w:rPr>
            <w:fldChar w:fldCharType="separate"/>
          </w:r>
          <w:r w:rsidR="00952423">
            <w:rPr>
              <w:lang w:val="en-US"/>
            </w:rPr>
            <w:t>(Colombo et al., 2011; Da Roit and Le Bihan, 2010)</w:t>
          </w:r>
          <w:r w:rsidR="000E5EEF" w:rsidRPr="006A56FF">
            <w:rPr>
              <w:lang w:val="en-US"/>
            </w:rPr>
            <w:fldChar w:fldCharType="end"/>
          </w:r>
        </w:sdtContent>
      </w:sdt>
      <w:r w:rsidR="00F95583" w:rsidRPr="006A56FF">
        <w:rPr>
          <w:lang w:val="en-US"/>
        </w:rPr>
        <w:t>. Unfortunatel</w:t>
      </w:r>
      <w:r w:rsidR="000E5EEF" w:rsidRPr="006A56FF">
        <w:rPr>
          <w:lang w:val="en-US"/>
        </w:rPr>
        <w:t xml:space="preserve">y, indicators on informal care </w:t>
      </w:r>
      <w:r w:rsidR="00F95583" w:rsidRPr="006A56FF">
        <w:rPr>
          <w:lang w:val="en-US"/>
        </w:rPr>
        <w:t>are not available and by nature not reliable. The only approximation</w:t>
      </w:r>
      <w:r w:rsidR="00241280" w:rsidRPr="006A56FF">
        <w:rPr>
          <w:lang w:val="en-US"/>
        </w:rPr>
        <w:t>, we have included,</w:t>
      </w:r>
      <w:r w:rsidR="00F95583" w:rsidRPr="006A56FF">
        <w:rPr>
          <w:lang w:val="en-US"/>
        </w:rPr>
        <w:t xml:space="preserve"> are cash benefits (especially unbound) which ar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Content>
          <w:r w:rsidR="000E5EEF" w:rsidRPr="006A56FF">
            <w:rPr>
              <w:lang w:val="en-US"/>
            </w:rPr>
            <w:fldChar w:fldCharType="begin"/>
          </w:r>
          <w:r w:rsidR="00952423">
            <w:rPr>
              <w:lang w:val="en-US"/>
            </w:rPr>
            <w:instrText>ADDIN CitaviPlaceholder{eyIkaWQiOiIxIiwiRW50cmllcyI6W3siJGlkIjoiMiIsIklkIjoiODMyMjdlN2QtYzdhNS00YWYzLWFmNzMtOTE5NzAyYmQ3NDMw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0seyIkaWQiOiI4IiwiSWQiOiIyNTY4NzgyMC1jZjM3LTQ4YzAtYjY4Ny0zM2I4MTUxMGQ4MjciLCJSYW5nZVN0YXJ0IjoyNywiUmFuZ2VMZW5ndGgiOjI3LCJSZWZlcmVuY2VJZCI6ImE0ODM2ZGFlLTY4ZDktNGQ3NC04NjE2LWQxM2ZiMDIwN2YxNSIsIlJlZmVyZW5jZSI6eyIkaWQiOiI5IiwiQWJzdHJhY3RDb21wbGV4aXR5IjowLCJBYnN0cmFjdFNvdXJjZVRleHRGb3JtYXQiOjAsIkF1dGhvcnMiOlt7IiRyZWYiOiI0In0seyIkaWQiOiIxMC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QWRkcmVzcyI6eyIkaWQiOiIxMiIsIklzTG9jYWxDbG91ZFByb2plY3RGaWxlTGluayI6ZmFsc2UsIkxpbmtlZFJlc291cmNlU3RhdHVzIjo4LCJPcmlnaW5hbFN0cmluZyI6IjEwLjExNzcvMDk1ODkyODcxMzQ5OTE3NSIsIkxpbmtlZFJlc291cmNlVHlwZSI6NSwiVXJpU3RyaW5nIjoiaHR0cHM6Ly9kb2kub3JnLzEwLjExNzcvMDk1ODkyODcxMzQ5OTE3NSIsIlByb3BlcnRpZXMiOnsiJGlkIjoiMTM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1dLCJGb3JtYXR0ZWRUZXh0Ijp7IiRpZCI6IjE1IiwiQ291bnQiOjEsIlRleHRVbml0cyI6W3siJGlkIjoiMTYiLCJGb250U3R5bGUiOnsiJGlkIjoiMTciLCJOZXV0cmFsIjp0cnVlfSwiUmVhZGluZ09yZGVyIjoxLCJUZXh0IjoiKERhIFJvaXQgYW5kIExlIEJpaGFuLCAyMDEwOyBEYSBSb2l0IGFuZCBXZWljaHQsIDIwMTMpIn1dfSwiVGFnIjoiQ2l0YXZpUGxhY2Vob2xkZXIjYjM5ODdjYmItMWY4YS00ZTJkLWIxMGYtOTM5MjBmNDcwYTM5IiwiVGV4dCI6IihEYSBSb2l0IGFuZCBMZSBCaWhhbiwgMjAxMDsgRGEgUm9pdCBhbmQgV2VpY2h0LCAyMDEzKSIsIldBSVZlcnNpb24iOiI2LjQuMC4zNSJ9}</w:instrText>
          </w:r>
          <w:r w:rsidR="000E5EEF" w:rsidRPr="006A56FF">
            <w:rPr>
              <w:lang w:val="en-US"/>
            </w:rPr>
            <w:fldChar w:fldCharType="separate"/>
          </w:r>
          <w:r w:rsidR="00952423">
            <w:rPr>
              <w:lang w:val="en-US"/>
            </w:rPr>
            <w:t>(Da Roit and Le Bihan, 2010; Da Roit and Weicht, 2013)</w:t>
          </w:r>
          <w:r w:rsidR="000E5EEF" w:rsidRPr="006A56FF">
            <w:rPr>
              <w:lang w:val="en-US"/>
            </w:rPr>
            <w:fldChar w:fldCharType="end"/>
          </w:r>
        </w:sdtContent>
      </w:sdt>
      <w:r w:rsidR="000E5EEF" w:rsidRPr="006A56FF">
        <w:rPr>
          <w:lang w:val="en-US"/>
        </w:rPr>
        <w:t>.</w:t>
      </w:r>
    </w:p>
    <w:p w14:paraId="491B9C36" w14:textId="781B40BD" w:rsidR="00A94E53" w:rsidRDefault="00A94E53">
      <w:pPr>
        <w:spacing w:after="160" w:line="259" w:lineRule="auto"/>
        <w:rPr>
          <w:b/>
          <w:szCs w:val="24"/>
          <w:lang w:val="en-US"/>
        </w:rPr>
      </w:pPr>
      <w:r>
        <w:rPr>
          <w:b/>
          <w:szCs w:val="24"/>
          <w:lang w:val="en-US"/>
        </w:rPr>
        <w:br w:type="page"/>
      </w:r>
    </w:p>
    <w:sdt>
      <w:sdtPr>
        <w:rPr>
          <w:rFonts w:eastAsiaTheme="minorHAnsi"/>
          <w:lang w:val="en-US"/>
        </w:rPr>
        <w:alias w:val="Don’t edit this field."/>
        <w:tag w:val="CitaviBibliography"/>
        <w:id w:val="-861361920"/>
        <w:placeholder>
          <w:docPart w:val="DefaultPlaceholder_-1854013440"/>
        </w:placeholder>
      </w:sdtPr>
      <w:sdtEndPr>
        <w:rPr>
          <w:rFonts w:eastAsia="Calibri"/>
          <w:b w:val="0"/>
          <w:bCs w:val="0"/>
          <w:sz w:val="24"/>
          <w:szCs w:val="22"/>
        </w:rPr>
      </w:sdtEndPr>
      <w:sdtContent>
        <w:p w14:paraId="3CFE5197" w14:textId="77777777" w:rsidR="00F8757A" w:rsidRDefault="00D062D3" w:rsidP="00F8757A">
          <w:pPr>
            <w:pStyle w:val="CitaviBibliographyHeading"/>
            <w:rPr>
              <w:lang w:val="en-US"/>
            </w:rPr>
          </w:pPr>
          <w:r w:rsidRPr="006A56FF">
            <w:rPr>
              <w:lang w:val="en-US"/>
            </w:rPr>
            <w:fldChar w:fldCharType="begin"/>
          </w:r>
          <w:r w:rsidR="00DB62C0" w:rsidRPr="006A56FF">
            <w:rPr>
              <w:lang w:val="en-US"/>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sidRPr="006A56FF">
            <w:rPr>
              <w:lang w:val="en-US"/>
            </w:rPr>
            <w:fldChar w:fldCharType="separate"/>
          </w:r>
          <w:bookmarkStart w:id="1110" w:name="_CTVBIBLIOGRAPHY1"/>
          <w:bookmarkEnd w:id="1110"/>
          <w:r w:rsidR="00F8757A">
            <w:rPr>
              <w:lang w:val="en-US"/>
            </w:rPr>
            <w:t>References</w:t>
          </w:r>
        </w:p>
        <w:p w14:paraId="342725F3" w14:textId="77777777" w:rsidR="00F8757A" w:rsidRDefault="00F8757A" w:rsidP="00F8757A">
          <w:pPr>
            <w:pStyle w:val="CitaviBibliographyEntry"/>
            <w:rPr>
              <w:lang w:val="en-US"/>
            </w:rPr>
          </w:pPr>
          <w:bookmarkStart w:id="1111" w:name="_CTVL001034e448139b54f419adf4039f0e6938f"/>
          <w:r>
            <w:rPr>
              <w:lang w:val="en-US"/>
            </w:rPr>
            <w:t>Alber, J. (1995) ‘A Framework for the Comparative Study of Social Services’, Journal of European Social Policy 5(2): 131–49.</w:t>
          </w:r>
        </w:p>
        <w:p w14:paraId="3DAA53B7" w14:textId="77777777" w:rsidR="00F8757A" w:rsidRDefault="00F8757A" w:rsidP="00F8757A">
          <w:pPr>
            <w:pStyle w:val="CitaviBibliographyEntry"/>
            <w:rPr>
              <w:lang w:val="en-US"/>
            </w:rPr>
          </w:pPr>
          <w:bookmarkStart w:id="1112" w:name="_CTVL001810c08d70777472783612d9c6746a6b1"/>
          <w:bookmarkEnd w:id="1111"/>
          <w:r>
            <w:rPr>
              <w:lang w:val="en-US"/>
            </w:rPr>
            <w:t>Anderson, A. (2012) ‘Europe's Care Regimes and the Role of Migrant Care Workers Within Them’, Journal of Population Ageing 5(2): 135–46.</w:t>
          </w:r>
        </w:p>
        <w:p w14:paraId="6A9E44B1" w14:textId="77777777" w:rsidR="00F8757A" w:rsidRDefault="00F8757A" w:rsidP="00F8757A">
          <w:pPr>
            <w:pStyle w:val="CitaviBibliographyEntry"/>
            <w:rPr>
              <w:lang w:val="en-US"/>
            </w:rPr>
          </w:pPr>
          <w:bookmarkStart w:id="1113" w:name="_CTVL001d05c2d44cb5e4fe2b3f74ab1c28541ed"/>
          <w:bookmarkEnd w:id="1112"/>
          <w:r>
            <w:rPr>
              <w:lang w:val="en-US"/>
            </w:rPr>
            <w:t>Anttonen, A. and Sipilä, J. (1996) ‘European Social Care Services: Is it possible to identify models?’, Journal of European Social Policy 6(2): 87–100.</w:t>
          </w:r>
        </w:p>
        <w:p w14:paraId="197E564C" w14:textId="77777777" w:rsidR="00F8757A" w:rsidRDefault="00F8757A" w:rsidP="00F8757A">
          <w:pPr>
            <w:pStyle w:val="CitaviBibliographyEntry"/>
            <w:rPr>
              <w:lang w:val="en-US"/>
            </w:rPr>
          </w:pPr>
          <w:bookmarkStart w:id="1114" w:name="_CTVL0019c83775edfdb449eb0696fce30169fae"/>
          <w:bookmarkEnd w:id="1113"/>
          <w:r>
            <w:rPr>
              <w:lang w:val="en-US"/>
            </w:rPr>
            <w:t>Arts, W. and Gelissen, J. (2002) ‘Three worlds of welfare capitalism or more?: A state-of-the-art report’, Journal of European Social Policy 12(2): 137–58.</w:t>
          </w:r>
        </w:p>
        <w:p w14:paraId="0B351DCF" w14:textId="77777777" w:rsidR="00F8757A" w:rsidRDefault="00F8757A" w:rsidP="00F8757A">
          <w:pPr>
            <w:pStyle w:val="CitaviBibliographyEntry"/>
            <w:rPr>
              <w:lang w:val="en-US"/>
            </w:rPr>
          </w:pPr>
          <w:bookmarkStart w:id="1115" w:name="_CTVL001a858d40c11f94d469c01c5a9e0154ab5"/>
          <w:bookmarkEnd w:id="1114"/>
          <w:r>
            <w:rPr>
              <w:lang w:val="en-US"/>
            </w:rPr>
            <w:t>Bakx, P., Chernichovsky, D., Paolucci, F., Schokkaert, E., Trottmann, M., Wasem, J. and Schut, F. (2015) ‘Demand-side strategies to deal with moral hazard in public insurance for long-term care’, Journal of health services research &amp; policy 20(3): 170–6.</w:t>
          </w:r>
        </w:p>
        <w:p w14:paraId="77A8BAD2" w14:textId="77777777" w:rsidR="00F8757A" w:rsidRDefault="00F8757A" w:rsidP="00F8757A">
          <w:pPr>
            <w:pStyle w:val="CitaviBibliographyEntry"/>
            <w:rPr>
              <w:lang w:val="en-US"/>
            </w:rPr>
          </w:pPr>
          <w:bookmarkStart w:id="1116" w:name="_CTVL001e6435ca3dc8443b5a53ecffd8c03ae4d"/>
          <w:bookmarkEnd w:id="1115"/>
          <w:r>
            <w:rPr>
              <w:lang w:val="en-US"/>
            </w:rPr>
            <w:t>Bettio, F. and Plantenga, J. (2004) ‘Comparing Care Regimes in Europe’, Feminist Economics 10(1): 85–113.</w:t>
          </w:r>
        </w:p>
        <w:p w14:paraId="1C9EA9C0" w14:textId="77777777" w:rsidR="00F8757A" w:rsidRDefault="00F8757A" w:rsidP="00F8757A">
          <w:pPr>
            <w:pStyle w:val="CitaviBibliographyEntry"/>
            <w:rPr>
              <w:lang w:val="en-US"/>
            </w:rPr>
          </w:pPr>
          <w:bookmarkStart w:id="1117" w:name="_CTVL00134984415fb464e2783512e6c89b0cd6c"/>
          <w:bookmarkEnd w:id="1116"/>
          <w:r>
            <w:rPr>
              <w:lang w:val="en-US"/>
            </w:rPr>
            <w:t>Castles, F. G. and Mitchell, D. (1993) ‘Worlds of Welfare and Families of Nations’, in F. G. Castles (ed.)</w:t>
          </w:r>
          <w:bookmarkEnd w:id="1117"/>
          <w:r>
            <w:rPr>
              <w:lang w:val="en-US"/>
            </w:rPr>
            <w:t xml:space="preserve"> </w:t>
          </w:r>
          <w:r w:rsidRPr="00F8757A">
            <w:rPr>
              <w:i/>
              <w:lang w:val="en-US"/>
            </w:rPr>
            <w:t xml:space="preserve">Families of nations: Patterns of public policy in Western democracies. </w:t>
          </w:r>
          <w:r w:rsidRPr="00F8757A">
            <w:rPr>
              <w:lang w:val="en-US"/>
            </w:rPr>
            <w:t>Aldershot: Ashgate.</w:t>
          </w:r>
        </w:p>
        <w:p w14:paraId="7C4287F3" w14:textId="77777777" w:rsidR="00F8757A" w:rsidRDefault="00F8757A" w:rsidP="00F8757A">
          <w:pPr>
            <w:pStyle w:val="CitaviBibliographyEntry"/>
            <w:rPr>
              <w:lang w:val="en-US"/>
            </w:rPr>
          </w:pPr>
          <w:bookmarkStart w:id="1118" w:name="_CTVL00186166193303347ca969e2168af48b4b8"/>
          <w:r>
            <w:rPr>
              <w:lang w:val="en-US"/>
            </w:rPr>
            <w:t>Colombo, F. (2012) ‘Typology of Public Coverage for Long-Term Care in OECD Countries’, in J. Costa-Font and C. Courbage (eds)</w:t>
          </w:r>
          <w:bookmarkEnd w:id="1118"/>
          <w:r>
            <w:rPr>
              <w:lang w:val="en-US"/>
            </w:rPr>
            <w:t xml:space="preserve"> </w:t>
          </w:r>
          <w:r w:rsidRPr="00F8757A">
            <w:rPr>
              <w:i/>
              <w:lang w:val="en-US"/>
            </w:rPr>
            <w:t>Financing Long-Term Care in Europe: Institutions, Markets and Models</w:t>
          </w:r>
          <w:r w:rsidRPr="00F8757A">
            <w:rPr>
              <w:lang w:val="en-US"/>
            </w:rPr>
            <w:t>, pp. 17–40. London, s.l.: Palgrave Macmillan UK.</w:t>
          </w:r>
        </w:p>
        <w:p w14:paraId="137F362D" w14:textId="77777777" w:rsidR="00F8757A" w:rsidRDefault="00F8757A" w:rsidP="00F8757A">
          <w:pPr>
            <w:pStyle w:val="CitaviBibliographyEntry"/>
            <w:rPr>
              <w:lang w:val="en-US"/>
            </w:rPr>
          </w:pPr>
          <w:bookmarkStart w:id="1119" w:name="_CTVL0010b6a142e90234bc18156f4e7b2566369"/>
          <w:r>
            <w:rPr>
              <w:lang w:val="en-US"/>
            </w:rPr>
            <w:t>Colombo, F., Llena-Nozal, A., Mercier, J. and Tjadens, F. (2011)</w:t>
          </w:r>
          <w:bookmarkEnd w:id="1119"/>
          <w:r>
            <w:rPr>
              <w:lang w:val="en-US"/>
            </w:rPr>
            <w:t xml:space="preserve"> </w:t>
          </w:r>
          <w:r w:rsidRPr="00F8757A">
            <w:rPr>
              <w:i/>
              <w:lang w:val="en-US"/>
            </w:rPr>
            <w:t xml:space="preserve">Help wanted?: Providing and paying for long-term care. </w:t>
          </w:r>
          <w:r w:rsidRPr="00F8757A">
            <w:rPr>
              <w:lang w:val="en-US"/>
            </w:rPr>
            <w:t>Paris: OECD.</w:t>
          </w:r>
        </w:p>
        <w:p w14:paraId="00A5BBCF" w14:textId="77777777" w:rsidR="00F8757A" w:rsidRDefault="00F8757A" w:rsidP="00F8757A">
          <w:pPr>
            <w:pStyle w:val="CitaviBibliographyEntry"/>
            <w:rPr>
              <w:lang w:val="en-US"/>
            </w:rPr>
          </w:pPr>
          <w:bookmarkStart w:id="1120" w:name="_CTVL0011b8ba8c659eb4b73a7f1fa02fe518735"/>
          <w:r>
            <w:rPr>
              <w:lang w:val="en-US"/>
            </w:rPr>
            <w:t>Da Roit, B. and Le Bihan, B. (2010) ‘Similar and Yet So Different: Cash-for-Care in Six European Countries’ Long-Term Care Policies’, The Milbank Quarterly 88(3): 286–309.</w:t>
          </w:r>
        </w:p>
        <w:p w14:paraId="7DE16B85" w14:textId="77777777" w:rsidR="00F8757A" w:rsidRDefault="00F8757A" w:rsidP="00F8757A">
          <w:pPr>
            <w:pStyle w:val="CitaviBibliographyEntry"/>
            <w:rPr>
              <w:lang w:val="en-US"/>
            </w:rPr>
          </w:pPr>
          <w:bookmarkStart w:id="1121" w:name="_CTVL001a4836dae68d94d748616d13fb0207f15"/>
          <w:bookmarkEnd w:id="1120"/>
          <w:r>
            <w:rPr>
              <w:lang w:val="en-US"/>
            </w:rPr>
            <w:t>Da Roit, B. and Weicht, B. (2013) ‘Migrant care work and care, migration and employment regimes: A fuzzy-set analysis’, Journal of European Social Policy 23(5): 469–86.</w:t>
          </w:r>
        </w:p>
        <w:p w14:paraId="54F9EB9F" w14:textId="77777777" w:rsidR="00F8757A" w:rsidRDefault="00F8757A" w:rsidP="00F8757A">
          <w:pPr>
            <w:pStyle w:val="CitaviBibliographyEntry"/>
            <w:rPr>
              <w:lang w:val="en-US"/>
            </w:rPr>
          </w:pPr>
          <w:bookmarkStart w:id="1122" w:name="_CTVL001fd3ac2a6731141c3b7b2698947518579"/>
          <w:bookmarkEnd w:id="1121"/>
          <w:r>
            <w:rPr>
              <w:lang w:val="en-US"/>
            </w:rPr>
            <w:t>Damiani, G., Farelli, V., Anselmi, A., Sicuro, L., Solipaca, A., Burgio, A., Iezzi, D. F. and Ricciardi, W. (2011) ‘Patterns of Long Term Care in 29 European countries: evidence from an exploratory study’, BMC health services research 11: 316.</w:t>
          </w:r>
        </w:p>
        <w:p w14:paraId="66947C2B" w14:textId="77777777" w:rsidR="00F8757A" w:rsidRDefault="00F8757A" w:rsidP="00F8757A">
          <w:pPr>
            <w:pStyle w:val="CitaviBibliographyEntry"/>
            <w:rPr>
              <w:lang w:val="en-US"/>
            </w:rPr>
          </w:pPr>
          <w:bookmarkStart w:id="1123" w:name="_CTVL0015f1bbd69fb3c4522abd802c60d39aab7"/>
          <w:bookmarkEnd w:id="1122"/>
          <w:r>
            <w:rPr>
              <w:lang w:val="en-US"/>
            </w:rPr>
            <w:t>Di Rosa, M., Kofahl, C., McKee, K., Bień, B., Lamura, G., Prouskas, C., Döhner, H. and Mnich, E. (2011) ‘A Typology of Caregiving Situations and Service Use in Family Carers of Older People in Six European Countries’, GeroPsych 24(1): 5–18.</w:t>
          </w:r>
        </w:p>
        <w:p w14:paraId="3AD48656" w14:textId="77777777" w:rsidR="00F8757A" w:rsidRDefault="00F8757A" w:rsidP="00F8757A">
          <w:pPr>
            <w:pStyle w:val="CitaviBibliographyEntry"/>
            <w:rPr>
              <w:lang w:val="en-US"/>
            </w:rPr>
          </w:pPr>
          <w:bookmarkStart w:id="1124" w:name="_CTVL0010ab61766c6234c81af59c27fe2c9d49d"/>
          <w:bookmarkEnd w:id="1123"/>
          <w:r>
            <w:rPr>
              <w:lang w:val="en-US"/>
            </w:rPr>
            <w:t>Esping-Andersen, G. (1990)</w:t>
          </w:r>
          <w:bookmarkEnd w:id="1124"/>
          <w:r>
            <w:rPr>
              <w:lang w:val="en-US"/>
            </w:rPr>
            <w:t xml:space="preserve"> </w:t>
          </w:r>
          <w:r w:rsidRPr="00F8757A">
            <w:rPr>
              <w:i/>
              <w:lang w:val="en-US"/>
            </w:rPr>
            <w:t xml:space="preserve">The three worlds of welfare capitalism. </w:t>
          </w:r>
          <w:r w:rsidRPr="00F8757A">
            <w:rPr>
              <w:lang w:val="en-US"/>
            </w:rPr>
            <w:t>Princeton, N.J.: Princeton University Press.</w:t>
          </w:r>
        </w:p>
        <w:p w14:paraId="5D59135E" w14:textId="77777777" w:rsidR="00F8757A" w:rsidRDefault="00F8757A" w:rsidP="00F8757A">
          <w:pPr>
            <w:pStyle w:val="CitaviBibliographyEntry"/>
            <w:rPr>
              <w:lang w:val="en-US"/>
            </w:rPr>
          </w:pPr>
          <w:bookmarkStart w:id="1125" w:name="_CTVL001e695c9812ebe48f081664322ba67ea9f"/>
          <w:r>
            <w:rPr>
              <w:lang w:val="en-US"/>
            </w:rPr>
            <w:t>European Commission (2018) ‘ESPN thematic report on Challenges in long-term care’. https://ec.europa.eu/social/main.jsp?advSearchKey=espnltc_2018&amp;mode=advancedSubmit&amp;catId=22&amp;policyArea=0&amp;policyAreaSub=0&amp;country=0&amp;year=0.</w:t>
          </w:r>
        </w:p>
        <w:p w14:paraId="7113F778" w14:textId="77777777" w:rsidR="00F8757A" w:rsidRDefault="00F8757A" w:rsidP="00F8757A">
          <w:pPr>
            <w:pStyle w:val="CitaviBibliographyEntry"/>
            <w:rPr>
              <w:lang w:val="en-US"/>
            </w:rPr>
          </w:pPr>
          <w:bookmarkStart w:id="1126" w:name="_CTVL001b1b4eaaf0a3c4f5e8b08e5aac25ab74c"/>
          <w:bookmarkEnd w:id="1125"/>
          <w:r>
            <w:rPr>
              <w:lang w:val="en-US"/>
            </w:rPr>
            <w:t>European Observatory on Health Systems and Policies (2018) ‘Health system review (HiT)’. http://www.euro.who.int/en/about-us/partners/observatory/publications/health-system-reviews-hits/full-list-of-country-hits.</w:t>
          </w:r>
        </w:p>
        <w:p w14:paraId="51DC9AA0" w14:textId="77777777" w:rsidR="00F8757A" w:rsidRDefault="00F8757A" w:rsidP="00F8757A">
          <w:pPr>
            <w:pStyle w:val="CitaviBibliographyEntry"/>
            <w:rPr>
              <w:lang w:val="en-US"/>
            </w:rPr>
          </w:pPr>
          <w:bookmarkStart w:id="1127" w:name="_CTVL0013deb4cb5e8224491a572d4026b6a1358"/>
          <w:bookmarkEnd w:id="1126"/>
          <w:r>
            <w:rPr>
              <w:lang w:val="en-US"/>
            </w:rPr>
            <w:t>Farris, S. R. and Marchetti, S. (2017) ‘From the Commodification to the Corporatization of Care: European Perspectives and Debates’, Social Politics: International Studies in Gender, State &amp; Society 24(2): 109–31.</w:t>
          </w:r>
        </w:p>
        <w:p w14:paraId="44090C5E" w14:textId="77777777" w:rsidR="00F8757A" w:rsidRDefault="00F8757A" w:rsidP="00F8757A">
          <w:pPr>
            <w:pStyle w:val="CitaviBibliographyEntry"/>
            <w:rPr>
              <w:lang w:val="en-US"/>
            </w:rPr>
          </w:pPr>
          <w:bookmarkStart w:id="1128" w:name="_CTVL0017c3d120b68894a438ddae60dd66cb8df"/>
          <w:bookmarkEnd w:id="1127"/>
          <w:r>
            <w:rPr>
              <w:lang w:val="en-US"/>
            </w:rPr>
            <w:lastRenderedPageBreak/>
            <w:t>Ferrera, M. (1996) ‘The 'Southern Model' of Welfare in Social Europe’, Journal of European Social Policy 6(1): 17–37.</w:t>
          </w:r>
        </w:p>
        <w:p w14:paraId="6D68A02A" w14:textId="77777777" w:rsidR="00F8757A" w:rsidRDefault="00F8757A" w:rsidP="00F8757A">
          <w:pPr>
            <w:pStyle w:val="CitaviBibliographyEntry"/>
            <w:rPr>
              <w:lang w:val="en-US"/>
            </w:rPr>
          </w:pPr>
          <w:bookmarkStart w:id="1129" w:name="_CTVL0014251892f140044c98ec580332144306b"/>
          <w:bookmarkEnd w:id="1128"/>
          <w:r>
            <w:rPr>
              <w:lang w:val="en-US"/>
            </w:rPr>
            <w:t>Fonseca, J. R.S. (2013) ‘Clustering in the field of social sciences: that is your choice’, International Journal of Social Research Methodology 16(5): 403–28.</w:t>
          </w:r>
        </w:p>
        <w:p w14:paraId="28C2EA81" w14:textId="77777777" w:rsidR="00F8757A" w:rsidRDefault="00F8757A" w:rsidP="00F8757A">
          <w:pPr>
            <w:pStyle w:val="CitaviBibliographyEntry"/>
            <w:rPr>
              <w:lang w:val="en-US"/>
            </w:rPr>
          </w:pPr>
          <w:bookmarkStart w:id="1130" w:name="_CTVL001373c94ccf3c24a1ebfb425e778bd7fad"/>
          <w:bookmarkEnd w:id="1129"/>
          <w:r>
            <w:rPr>
              <w:lang w:val="en-US"/>
            </w:rPr>
            <w:t>Halásková, R., Bednář, P. and Halásková, M. (2017) ‘Forms of Providing and Financing Long-Term Care in OECD Countries’, Review of Economic Perspectives 17(2): 159–78.</w:t>
          </w:r>
        </w:p>
        <w:p w14:paraId="3A0465B7" w14:textId="77777777" w:rsidR="00F8757A" w:rsidRDefault="00F8757A" w:rsidP="00F8757A">
          <w:pPr>
            <w:pStyle w:val="CitaviBibliographyEntry"/>
            <w:rPr>
              <w:lang w:val="en-US"/>
            </w:rPr>
          </w:pPr>
          <w:bookmarkStart w:id="1131" w:name="_CTVL0012648c6a98a1148368dd9ae50a6bfa51a"/>
          <w:bookmarkEnd w:id="1130"/>
          <w:r>
            <w:rPr>
              <w:lang w:val="en-US"/>
            </w:rPr>
            <w:t>Halfens, R. J. G., Meesterberends, E., van Nie-Visser, N. C., Lohrmann, C., Schönherr, S., Meijers, J. M. M., Hahn, S., Vangelooven, C. and Schols, J. M. G. A. (2013) ‘International prevalence measurement of care problems: results’, Journal of advanced nursing 69(9): e5-17.</w:t>
          </w:r>
        </w:p>
        <w:p w14:paraId="1E4951EA" w14:textId="77777777" w:rsidR="00F8757A" w:rsidRDefault="00F8757A" w:rsidP="00F8757A">
          <w:pPr>
            <w:pStyle w:val="CitaviBibliographyEntry"/>
            <w:rPr>
              <w:lang w:val="en-US"/>
            </w:rPr>
          </w:pPr>
          <w:bookmarkStart w:id="1132" w:name="_CTVL001be466e05928646daa518cec4cec03f63"/>
          <w:bookmarkEnd w:id="1131"/>
          <w:r>
            <w:rPr>
              <w:lang w:val="en-US"/>
            </w:rPr>
            <w:t>Jensen, C. (2008) ‘Worlds of welfare services and transfers’, Journal of European Social Policy 18(2): 151–62.</w:t>
          </w:r>
        </w:p>
        <w:p w14:paraId="1C8CD88C" w14:textId="77777777" w:rsidR="00F8757A" w:rsidRDefault="00F8757A" w:rsidP="00F8757A">
          <w:pPr>
            <w:pStyle w:val="CitaviBibliographyEntry"/>
            <w:rPr>
              <w:lang w:val="en-US"/>
            </w:rPr>
          </w:pPr>
          <w:bookmarkStart w:id="1133" w:name="_CTVL0010c10d28edea54957a390cc5df62b8fef"/>
          <w:bookmarkEnd w:id="1132"/>
          <w:r>
            <w:rPr>
              <w:lang w:val="en-US"/>
            </w:rPr>
            <w:t>Kautto, M. (2002) ‘Investing in Services in West European welfare states’, Journal of European Social Policy 12(1): 53–65.</w:t>
          </w:r>
        </w:p>
        <w:p w14:paraId="53C57DF2" w14:textId="77777777" w:rsidR="00F8757A" w:rsidRDefault="00F8757A" w:rsidP="00F8757A">
          <w:pPr>
            <w:pStyle w:val="CitaviBibliographyEntry"/>
            <w:rPr>
              <w:lang w:val="en-US"/>
            </w:rPr>
          </w:pPr>
          <w:bookmarkStart w:id="1134" w:name="_CTVL0014a831c3476a74e2b9956ea11f6651680"/>
          <w:bookmarkEnd w:id="1133"/>
          <w:r>
            <w:rPr>
              <w:lang w:val="en-US"/>
            </w:rPr>
            <w:t>Kraus, M., Riedel, M., Mot, E. S., Willemé, P. and Röhrling, G. (2010)</w:t>
          </w:r>
          <w:bookmarkEnd w:id="1134"/>
          <w:r>
            <w:rPr>
              <w:lang w:val="en-US"/>
            </w:rPr>
            <w:t xml:space="preserve"> </w:t>
          </w:r>
          <w:r w:rsidRPr="00F8757A">
            <w:rPr>
              <w:i/>
              <w:lang w:val="en-US"/>
            </w:rPr>
            <w:t xml:space="preserve">A typology of long-term care systems in Europe. </w:t>
          </w:r>
          <w:r w:rsidRPr="00F8757A">
            <w:rPr>
              <w:lang w:val="en-US"/>
            </w:rPr>
            <w:t>Brussels: ENEPRI.</w:t>
          </w:r>
        </w:p>
        <w:p w14:paraId="61AC9F89" w14:textId="77777777" w:rsidR="00F8757A" w:rsidRDefault="00F8757A" w:rsidP="00F8757A">
          <w:pPr>
            <w:pStyle w:val="CitaviBibliographyEntry"/>
            <w:rPr>
              <w:lang w:val="en-US"/>
            </w:rPr>
          </w:pPr>
          <w:bookmarkStart w:id="1135" w:name="_CTVL0014201f31f4e42406fb639b4aefaa60020"/>
          <w:r>
            <w:rPr>
              <w:lang w:val="en-US"/>
            </w:rPr>
            <w:t>Leitner, S. (2003) ‘Varieties of familialism: The caring function of the family in comparative perspective’, European Societies 5(4): 353–75.</w:t>
          </w:r>
        </w:p>
        <w:p w14:paraId="477842F2" w14:textId="77777777" w:rsidR="00F8757A" w:rsidRDefault="00F8757A" w:rsidP="00F8757A">
          <w:pPr>
            <w:pStyle w:val="CitaviBibliographyEntry"/>
            <w:rPr>
              <w:lang w:val="en-US"/>
            </w:rPr>
          </w:pPr>
          <w:bookmarkStart w:id="1136" w:name="_CTVL00108ebed689e2c4289841c92d111094b6e"/>
          <w:bookmarkEnd w:id="1135"/>
          <w:r>
            <w:rPr>
              <w:lang w:val="en-US"/>
            </w:rPr>
            <w:t>Milligan, G. W. and Cooper, M. C. (1987) ‘Methodology Review: Clustering Methods’, Applied Psychological Measurement 11(4): 329–54.</w:t>
          </w:r>
        </w:p>
        <w:p w14:paraId="52E8FD3F" w14:textId="77777777" w:rsidR="00F8757A" w:rsidRDefault="00F8757A" w:rsidP="00F8757A">
          <w:pPr>
            <w:pStyle w:val="CitaviBibliographyEntry"/>
            <w:rPr>
              <w:lang w:val="en-US"/>
            </w:rPr>
          </w:pPr>
          <w:bookmarkStart w:id="1137" w:name="_CTVL0017b919a235e4542c7a45bffd37c2a2501"/>
          <w:bookmarkEnd w:id="1136"/>
          <w:r>
            <w:rPr>
              <w:lang w:val="en-US"/>
            </w:rPr>
            <w:t>MISSOC (2018) ‘Comparative tables’. https://www.missoc.org/missoc-database/comparative-tables/.</w:t>
          </w:r>
        </w:p>
        <w:p w14:paraId="3B89A915" w14:textId="77777777" w:rsidR="00F8757A" w:rsidRDefault="00F8757A" w:rsidP="00F8757A">
          <w:pPr>
            <w:pStyle w:val="CitaviBibliographyEntry"/>
            <w:rPr>
              <w:lang w:val="en-US"/>
            </w:rPr>
          </w:pPr>
          <w:bookmarkStart w:id="1138" w:name="_CTVL001c8de60e5bb4846cabf3cbe7b0f4faa71"/>
          <w:bookmarkEnd w:id="1137"/>
          <w:r>
            <w:rPr>
              <w:lang w:val="en-US"/>
            </w:rPr>
            <w:t>Nies, H., Leichsenring, K. and Mak, S. (2013) ‘The Emerging Identity of Long- Term Care Systems in Europe’, in Leichsenring, Kai, Billings, Jenny and H. Nies (eds)</w:t>
          </w:r>
          <w:bookmarkEnd w:id="1138"/>
          <w:r>
            <w:rPr>
              <w:lang w:val="en-US"/>
            </w:rPr>
            <w:t xml:space="preserve"> </w:t>
          </w:r>
          <w:r w:rsidRPr="00F8757A">
            <w:rPr>
              <w:i/>
              <w:lang w:val="en-US"/>
            </w:rPr>
            <w:t>Long term care in Europe: Improving policy and practice</w:t>
          </w:r>
          <w:r w:rsidRPr="00F8757A">
            <w:rPr>
              <w:lang w:val="en-US"/>
            </w:rPr>
            <w:t>, pp. 19–41. Basingstoke: Palgrave Macmillan.</w:t>
          </w:r>
        </w:p>
        <w:p w14:paraId="2D6F84D5" w14:textId="77777777" w:rsidR="00F8757A" w:rsidRDefault="00F8757A" w:rsidP="00F8757A">
          <w:pPr>
            <w:pStyle w:val="CitaviBibliographyEntry"/>
            <w:rPr>
              <w:lang w:val="en-US"/>
            </w:rPr>
          </w:pPr>
          <w:bookmarkStart w:id="1139" w:name="_CTVL00131a6e1e5cd3746469cdb27300f86d341"/>
          <w:r>
            <w:rPr>
              <w:lang w:val="en-US"/>
            </w:rPr>
            <w:t>OECD (2018) ‘OECD Health Statistics 2018’. http://www.oecd.org/els/health-systems/health-data.htm.</w:t>
          </w:r>
        </w:p>
        <w:p w14:paraId="5072018C" w14:textId="77777777" w:rsidR="00F8757A" w:rsidRDefault="00F8757A" w:rsidP="00F8757A">
          <w:pPr>
            <w:pStyle w:val="CitaviBibliographyEntry"/>
            <w:rPr>
              <w:lang w:val="en-US"/>
            </w:rPr>
          </w:pPr>
          <w:bookmarkStart w:id="1140" w:name="_CTVL00103a469d8c12940fdbc2ae3b2729b6d39"/>
          <w:bookmarkEnd w:id="1139"/>
          <w:r>
            <w:rPr>
              <w:lang w:val="en-US"/>
            </w:rPr>
            <w:t>Pfau-Effinger, B. (2014) ‘New policies for caring family members in European welfare states’, Cuad. Relac. Lab. 32(1).</w:t>
          </w:r>
        </w:p>
        <w:p w14:paraId="3043D663" w14:textId="77777777" w:rsidR="00F8757A" w:rsidRDefault="00F8757A" w:rsidP="00F8757A">
          <w:pPr>
            <w:pStyle w:val="CitaviBibliographyEntry"/>
            <w:rPr>
              <w:lang w:val="en-US"/>
            </w:rPr>
          </w:pPr>
          <w:bookmarkStart w:id="1141" w:name="_CTVL0015370e4185b9d4a5f893208ca47bb9848"/>
          <w:bookmarkEnd w:id="1140"/>
          <w:r>
            <w:rPr>
              <w:lang w:val="en-US"/>
            </w:rPr>
            <w:t>Pommer, E., Woittiez, I. and Stevens, J. (2009)</w:t>
          </w:r>
          <w:bookmarkEnd w:id="1141"/>
          <w:r>
            <w:rPr>
              <w:lang w:val="en-US"/>
            </w:rPr>
            <w:t xml:space="preserve"> </w:t>
          </w:r>
          <w:r w:rsidRPr="00F8757A">
            <w:rPr>
              <w:i/>
              <w:lang w:val="en-US"/>
            </w:rPr>
            <w:t xml:space="preserve">Comparing care: The care for elderly in ten EU-countries. </w:t>
          </w:r>
          <w:r w:rsidRPr="00F8757A">
            <w:rPr>
              <w:lang w:val="en-US"/>
            </w:rPr>
            <w:t>Amsterdam: Aksant Acad. Publ.</w:t>
          </w:r>
        </w:p>
        <w:p w14:paraId="55A5F14F" w14:textId="77777777" w:rsidR="00F8757A" w:rsidRDefault="00F8757A" w:rsidP="00F8757A">
          <w:pPr>
            <w:pStyle w:val="CitaviBibliographyEntry"/>
            <w:rPr>
              <w:lang w:val="en-US"/>
            </w:rPr>
          </w:pPr>
          <w:bookmarkStart w:id="1142" w:name="_CTVL0014fb1e12993c0486bb38a312102fa0b95"/>
          <w:r>
            <w:rPr>
              <w:lang w:val="en-US"/>
            </w:rPr>
            <w:t>Ranci, C. and Pavolini, E. (eds.) (2013)</w:t>
          </w:r>
          <w:bookmarkEnd w:id="1142"/>
          <w:r>
            <w:rPr>
              <w:lang w:val="en-US"/>
            </w:rPr>
            <w:t xml:space="preserve"> </w:t>
          </w:r>
          <w:r w:rsidRPr="00F8757A">
            <w:rPr>
              <w:i/>
              <w:lang w:val="en-US"/>
            </w:rPr>
            <w:t xml:space="preserve">Reforms in Long-Term Care Policies in Europe: Investigating Institutional Change and Social Impacts. </w:t>
          </w:r>
          <w:r w:rsidRPr="00F8757A">
            <w:rPr>
              <w:lang w:val="en-US"/>
            </w:rPr>
            <w:t>New York, NY: Springer.</w:t>
          </w:r>
        </w:p>
        <w:p w14:paraId="2F0DBC60" w14:textId="77777777" w:rsidR="00F8757A" w:rsidRDefault="00F8757A" w:rsidP="00F8757A">
          <w:pPr>
            <w:pStyle w:val="CitaviBibliographyEntry"/>
            <w:rPr>
              <w:lang w:val="en-US"/>
            </w:rPr>
          </w:pPr>
          <w:bookmarkStart w:id="1143" w:name="_CTVL00178e0bc8b722c40a48b8c059782da93b0"/>
          <w:r>
            <w:rPr>
              <w:lang w:val="en-US"/>
            </w:rPr>
            <w:t>Rechel, B., Grundy, E., Robine, J.-M., Cylus, J., Mackenbach, J. P., Knai, C. and McKee, M. (2013) ‘Ageing in the European Union’, The Lancet 381(9874): 1312–22.</w:t>
          </w:r>
        </w:p>
        <w:p w14:paraId="3C2D5B90" w14:textId="77777777" w:rsidR="00F8757A" w:rsidRDefault="00F8757A" w:rsidP="00F8757A">
          <w:pPr>
            <w:pStyle w:val="CitaviBibliographyEntry"/>
            <w:rPr>
              <w:lang w:val="en-US"/>
            </w:rPr>
          </w:pPr>
          <w:bookmarkStart w:id="1144" w:name="_CTVL0011bf34687a16f42f68121c0bf4b2f930f"/>
          <w:bookmarkEnd w:id="1143"/>
          <w:r>
            <w:rPr>
              <w:lang w:val="en-US"/>
            </w:rPr>
            <w:t>Reibling, N. (2010) ‘Healthcare systems in Europe: towards an incorporation of patient access’, Journal of European Social Policy 20(1): 5–18.</w:t>
          </w:r>
        </w:p>
        <w:p w14:paraId="2A67A285" w14:textId="77777777" w:rsidR="00F8757A" w:rsidRDefault="00F8757A" w:rsidP="00F8757A">
          <w:pPr>
            <w:pStyle w:val="CitaviBibliographyEntry"/>
            <w:rPr>
              <w:lang w:val="en-US"/>
            </w:rPr>
          </w:pPr>
          <w:bookmarkStart w:id="1145" w:name="_CTVL001ba251d514c9d4bae9495b7c6c02444ab"/>
          <w:bookmarkEnd w:id="1144"/>
          <w:r>
            <w:rPr>
              <w:lang w:val="en-US"/>
            </w:rPr>
            <w:t>Reibling, N., Ariaans, M. and Wendt, C. (2019) ‘Worlds of Healthcare: A Healthcare System Typology of OECD Countries’, Health policy (Amsterdam, Netherlands) 123(7): 611–20.</w:t>
          </w:r>
        </w:p>
        <w:p w14:paraId="567EFC63" w14:textId="77777777" w:rsidR="00F8757A" w:rsidRDefault="00F8757A" w:rsidP="00F8757A">
          <w:pPr>
            <w:pStyle w:val="CitaviBibliographyEntry"/>
            <w:rPr>
              <w:lang w:val="en-US"/>
            </w:rPr>
          </w:pPr>
          <w:bookmarkStart w:id="1146" w:name="_CTVL001c4d18bc7cbb84effbca47358d0ec4f5f"/>
          <w:bookmarkEnd w:id="1145"/>
          <w:r>
            <w:rPr>
              <w:lang w:val="en-US"/>
            </w:rPr>
            <w:t>Rostgaard, T. (2002) ‘Caring for Children and Older People in Europe - A Comparison of European Policies and Practice’, Policy Studies 23(1): 51–68.</w:t>
          </w:r>
        </w:p>
        <w:p w14:paraId="7A3B3120" w14:textId="77777777" w:rsidR="00F8757A" w:rsidRDefault="00F8757A" w:rsidP="00F8757A">
          <w:pPr>
            <w:pStyle w:val="CitaviBibliographyEntry"/>
            <w:rPr>
              <w:lang w:val="en-US"/>
            </w:rPr>
          </w:pPr>
          <w:bookmarkStart w:id="1147" w:name="_CTVL001374111b5997247799147bfd63b1f9fef"/>
          <w:bookmarkEnd w:id="1146"/>
          <w:r>
            <w:rPr>
              <w:lang w:val="en-US"/>
            </w:rPr>
            <w:t>Saraceno, C. and Keck, W. (2010) ‘Can we identify intergenerational policy regimes in Europe?’, European Societies 12(5): 675–96.</w:t>
          </w:r>
        </w:p>
        <w:p w14:paraId="2EDF99C9" w14:textId="77777777" w:rsidR="00F8757A" w:rsidRDefault="00F8757A" w:rsidP="00F8757A">
          <w:pPr>
            <w:pStyle w:val="CitaviBibliographyEntry"/>
            <w:rPr>
              <w:lang w:val="en-US"/>
            </w:rPr>
          </w:pPr>
          <w:bookmarkStart w:id="1148" w:name="_CTVL0010aa49c15848940a59eff4c656fb83638"/>
          <w:bookmarkEnd w:id="1147"/>
          <w:r>
            <w:rPr>
              <w:lang w:val="en-US"/>
            </w:rPr>
            <w:t>Simonazzi, A. (2008) ‘Care regimes and national employment models’, Cambridge Journal of Economics 33(2): 211–32.</w:t>
          </w:r>
        </w:p>
        <w:p w14:paraId="0317BE7F" w14:textId="77777777" w:rsidR="00F8757A" w:rsidRDefault="00F8757A" w:rsidP="00F8757A">
          <w:pPr>
            <w:pStyle w:val="CitaviBibliographyEntry"/>
            <w:rPr>
              <w:lang w:val="en-US"/>
            </w:rPr>
          </w:pPr>
          <w:bookmarkStart w:id="1149" w:name="_CTVL001c4cde9c35b0a4375a4d04a5ae1610beb"/>
          <w:bookmarkEnd w:id="1148"/>
          <w:r>
            <w:rPr>
              <w:lang w:val="en-US"/>
            </w:rPr>
            <w:lastRenderedPageBreak/>
            <w:t>Spasova, S., Baeten, R., Coster, S., Ghailani, D., Peña-Casas, R. and Vanhercke, B. (2018)</w:t>
          </w:r>
          <w:bookmarkEnd w:id="1149"/>
          <w:r>
            <w:rPr>
              <w:lang w:val="en-US"/>
            </w:rPr>
            <w:t xml:space="preserve"> </w:t>
          </w:r>
          <w:r w:rsidRPr="00F8757A">
            <w:rPr>
              <w:i/>
              <w:lang w:val="en-US"/>
            </w:rPr>
            <w:t xml:space="preserve">Challenges in long-term care in Europe: A study of national policies. </w:t>
          </w:r>
          <w:r w:rsidRPr="00F8757A">
            <w:rPr>
              <w:lang w:val="en-US"/>
            </w:rPr>
            <w:t>Brussels.</w:t>
          </w:r>
        </w:p>
        <w:p w14:paraId="6C424A37" w14:textId="77777777" w:rsidR="00F8757A" w:rsidRDefault="00F8757A" w:rsidP="00F8757A">
          <w:pPr>
            <w:pStyle w:val="CitaviBibliographyEntry"/>
            <w:rPr>
              <w:lang w:val="en-US"/>
            </w:rPr>
          </w:pPr>
          <w:bookmarkStart w:id="1150" w:name="_CTVL00103efbb5656b9476aa5f278c064126856"/>
          <w:r>
            <w:rPr>
              <w:lang w:val="en-US"/>
            </w:rPr>
            <w:t>Ungerson, C. (1997) ‘Social Politics and the Commodification of Care’, Social Politics: International Studies in Gender, State &amp; Society 4(3): 362–81.</w:t>
          </w:r>
        </w:p>
        <w:p w14:paraId="3F268858" w14:textId="77777777" w:rsidR="00F8757A" w:rsidRDefault="00F8757A" w:rsidP="00F8757A">
          <w:pPr>
            <w:pStyle w:val="CitaviBibliographyEntry"/>
            <w:rPr>
              <w:lang w:val="en-US"/>
            </w:rPr>
          </w:pPr>
          <w:bookmarkStart w:id="1151" w:name="_CTVL001ba09466a76eb497588929f7223bebb75"/>
          <w:bookmarkEnd w:id="1150"/>
          <w:r>
            <w:rPr>
              <w:lang w:val="en-US"/>
            </w:rPr>
            <w:t>van Hooren, F. J. (2012) ‘Varieties of migrant care work: Comparing patterns of migrant labour in social care’, Journal of European Social Policy 22(2): 133–47.</w:t>
          </w:r>
        </w:p>
        <w:p w14:paraId="7F8E7957" w14:textId="44496645" w:rsidR="00725171" w:rsidRPr="006A56FF" w:rsidRDefault="00F8757A" w:rsidP="00F8757A">
          <w:pPr>
            <w:pStyle w:val="CitaviBibliographyEntry"/>
            <w:rPr>
              <w:lang w:val="en-US"/>
            </w:rPr>
          </w:pPr>
          <w:bookmarkStart w:id="1152" w:name="_CTVL001ab516b2141194d84a0d50dcc11af4e93"/>
          <w:bookmarkEnd w:id="1151"/>
          <w:r>
            <w:rPr>
              <w:lang w:val="en-US"/>
            </w:rPr>
            <w:t>Wendt, C. (2014) ‘Changing Healthcare System Types’, Social Policy &amp; Administration 48(7): 864–82</w:t>
          </w:r>
          <w:bookmarkEnd w:id="1152"/>
          <w:r>
            <w:rPr>
              <w:lang w:val="en-US"/>
            </w:rPr>
            <w:t>.</w:t>
          </w:r>
          <w:r w:rsidR="00D062D3" w:rsidRPr="006A56FF">
            <w:rPr>
              <w:lang w:val="en-US"/>
            </w:rPr>
            <w:fldChar w:fldCharType="end"/>
          </w:r>
        </w:p>
      </w:sdtContent>
    </w:sdt>
    <w:p w14:paraId="68E2CD42" w14:textId="0D685F43" w:rsidR="00DC39A1" w:rsidRPr="006A56FF" w:rsidRDefault="00DC39A1">
      <w:pPr>
        <w:spacing w:after="160" w:line="259" w:lineRule="auto"/>
        <w:rPr>
          <w:szCs w:val="24"/>
          <w:lang w:val="en-US"/>
        </w:rPr>
      </w:pPr>
    </w:p>
    <w:p w14:paraId="2B11558E" w14:textId="53D3A373" w:rsidR="000C6B26" w:rsidRPr="00954C0D" w:rsidRDefault="000C6B26">
      <w:pPr>
        <w:spacing w:after="160" w:line="259" w:lineRule="auto"/>
        <w:rPr>
          <w:rFonts w:eastAsia="Times New Roman"/>
          <w:b/>
          <w:bCs/>
          <w:sz w:val="32"/>
          <w:szCs w:val="28"/>
          <w:lang w:val="en-US"/>
        </w:rPr>
      </w:pPr>
      <w:r w:rsidRPr="00954C0D">
        <w:rPr>
          <w:lang w:val="en-US"/>
        </w:rPr>
        <w:br w:type="page"/>
      </w:r>
    </w:p>
    <w:p w14:paraId="79325F45" w14:textId="7513508F" w:rsidR="000C6B26" w:rsidRPr="00954C0D" w:rsidRDefault="000C6B26">
      <w:pPr>
        <w:pStyle w:val="CitaviBibliographyHeading"/>
        <w:rPr>
          <w:lang w:val="en-US"/>
        </w:rPr>
      </w:pPr>
      <w:r w:rsidRPr="00954C0D">
        <w:rPr>
          <w:lang w:val="en-US"/>
        </w:rPr>
        <w:lastRenderedPageBreak/>
        <w:t>Online Appendix</w:t>
      </w:r>
    </w:p>
    <w:p w14:paraId="47BEE2F4" w14:textId="4F47AD07" w:rsidR="000C6B26" w:rsidRPr="006A56FF" w:rsidRDefault="000C6B26" w:rsidP="000C6B26">
      <w:pPr>
        <w:pStyle w:val="03TabelleKopfzeile12pt"/>
        <w:rPr>
          <w:lang w:val="en-US"/>
        </w:rPr>
      </w:pPr>
    </w:p>
    <w:p w14:paraId="1BE3CECB" w14:textId="3F2E2081" w:rsidR="00BD5458" w:rsidRPr="00BD5458" w:rsidRDefault="00BD5458" w:rsidP="00BD5458">
      <w:pPr>
        <w:pStyle w:val="Beschriftung"/>
        <w:keepNext/>
        <w:spacing w:before="240" w:after="240"/>
        <w:jc w:val="left"/>
        <w:rPr>
          <w:sz w:val="22"/>
          <w:szCs w:val="22"/>
          <w:lang w:val="en-US"/>
        </w:rPr>
      </w:pPr>
      <w:r w:rsidRPr="00BD5458">
        <w:rPr>
          <w:sz w:val="22"/>
          <w:szCs w:val="22"/>
          <w:lang w:val="en-US"/>
        </w:rPr>
        <w:t xml:space="preserve">Table </w:t>
      </w:r>
      <w:r w:rsidRPr="00BD5458">
        <w:rPr>
          <w:sz w:val="22"/>
          <w:szCs w:val="22"/>
          <w:lang w:val="en-US"/>
        </w:rPr>
        <w:fldChar w:fldCharType="begin"/>
      </w:r>
      <w:r w:rsidRPr="00BD5458">
        <w:rPr>
          <w:sz w:val="22"/>
          <w:szCs w:val="22"/>
          <w:lang w:val="en-US"/>
        </w:rPr>
        <w:instrText xml:space="preserve"> SEQ Table \* ARABIC </w:instrText>
      </w:r>
      <w:r w:rsidRPr="00BD5458">
        <w:rPr>
          <w:sz w:val="22"/>
          <w:szCs w:val="22"/>
          <w:lang w:val="en-US"/>
        </w:rPr>
        <w:fldChar w:fldCharType="separate"/>
      </w:r>
      <w:ins w:id="1153" w:author="Philipp Alexander Linden" w:date="2020-06-29T17:55:00Z">
        <w:r w:rsidR="00A77345">
          <w:rPr>
            <w:noProof/>
            <w:sz w:val="22"/>
            <w:szCs w:val="22"/>
            <w:lang w:val="en-US"/>
          </w:rPr>
          <w:t>5</w:t>
        </w:r>
      </w:ins>
      <w:del w:id="1154" w:author="Philipp Alexander Linden" w:date="2020-06-29T17:55:00Z">
        <w:r w:rsidR="00643277" w:rsidDel="00A77345">
          <w:rPr>
            <w:noProof/>
            <w:sz w:val="22"/>
            <w:szCs w:val="22"/>
            <w:lang w:val="en-US"/>
          </w:rPr>
          <w:delText>4</w:delText>
        </w:r>
      </w:del>
      <w:r w:rsidRPr="00BD5458">
        <w:rPr>
          <w:sz w:val="22"/>
          <w:szCs w:val="22"/>
          <w:lang w:val="en-US"/>
        </w:rPr>
        <w:fldChar w:fldCharType="end"/>
      </w:r>
      <w:r w:rsidRPr="00BD5458">
        <w:rPr>
          <w:sz w:val="22"/>
          <w:szCs w:val="22"/>
          <w:lang w:val="en-US"/>
        </w:rPr>
        <w:t>: Means LTC typology indicators over countries (N=25) and years (2014-</w:t>
      </w:r>
      <w:commentRangeStart w:id="1155"/>
      <w:r w:rsidRPr="00BD5458">
        <w:rPr>
          <w:sz w:val="22"/>
          <w:szCs w:val="22"/>
          <w:lang w:val="en-US"/>
        </w:rPr>
        <w:t>2016</w:t>
      </w:r>
      <w:commentRangeEnd w:id="1155"/>
      <w:r>
        <w:rPr>
          <w:rStyle w:val="Kommentarzeichen"/>
          <w:color w:val="000000"/>
        </w:rPr>
        <w:commentReference w:id="1155"/>
      </w:r>
      <w:r w:rsidRPr="00BD5458">
        <w:rPr>
          <w:sz w:val="22"/>
          <w:szCs w:val="22"/>
          <w:lang w:val="en-US"/>
        </w:rPr>
        <w:t>)</w:t>
      </w:r>
    </w:p>
    <w:tbl>
      <w:tblPr>
        <w:tblStyle w:val="EinfacheTabelle3"/>
        <w:tblW w:w="8555" w:type="dxa"/>
        <w:shd w:val="clear" w:color="auto" w:fill="FFFFFF" w:themeFill="background1"/>
        <w:tblLayout w:type="fixed"/>
        <w:tblLook w:val="04A0" w:firstRow="1" w:lastRow="0" w:firstColumn="1" w:lastColumn="0" w:noHBand="0" w:noVBand="1"/>
      </w:tblPr>
      <w:tblGrid>
        <w:gridCol w:w="567"/>
        <w:gridCol w:w="993"/>
        <w:gridCol w:w="851"/>
        <w:gridCol w:w="991"/>
        <w:gridCol w:w="1004"/>
        <w:gridCol w:w="708"/>
        <w:gridCol w:w="755"/>
        <w:gridCol w:w="1096"/>
        <w:gridCol w:w="709"/>
        <w:gridCol w:w="881"/>
      </w:tblGrid>
      <w:tr w:rsidR="000C6B26" w:rsidRPr="006A56FF" w14:paraId="588B48F3" w14:textId="77777777" w:rsidTr="00534234">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567" w:type="dxa"/>
            <w:tcBorders>
              <w:bottom w:val="single" w:sz="12" w:space="0" w:color="auto"/>
              <w:right w:val="none" w:sz="0" w:space="0" w:color="auto"/>
            </w:tcBorders>
            <w:shd w:val="clear" w:color="auto" w:fill="FFFFFF" w:themeFill="background1"/>
            <w:vAlign w:val="center"/>
          </w:tcPr>
          <w:p w14:paraId="011585C2" w14:textId="77777777" w:rsidR="000C6B26" w:rsidRPr="006A56FF" w:rsidRDefault="000C6B26" w:rsidP="00832038">
            <w:pPr>
              <w:rPr>
                <w:b w:val="0"/>
                <w:bCs w:val="0"/>
                <w:caps w:val="0"/>
                <w:sz w:val="20"/>
                <w:szCs w:val="20"/>
                <w:lang w:val="en-US"/>
              </w:rPr>
            </w:pPr>
          </w:p>
        </w:tc>
        <w:tc>
          <w:tcPr>
            <w:tcW w:w="5302" w:type="dxa"/>
            <w:gridSpan w:val="6"/>
            <w:tcBorders>
              <w:left w:val="nil"/>
              <w:bottom w:val="single" w:sz="12" w:space="0" w:color="auto"/>
            </w:tcBorders>
            <w:shd w:val="clear" w:color="auto" w:fill="FFFFFF" w:themeFill="background1"/>
            <w:vAlign w:val="center"/>
          </w:tcPr>
          <w:p w14:paraId="31B91228" w14:textId="77777777" w:rsidR="000C6B26" w:rsidRPr="00ED188F" w:rsidRDefault="000C6B26"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ntitative indicators</w:t>
            </w:r>
          </w:p>
        </w:tc>
        <w:tc>
          <w:tcPr>
            <w:tcW w:w="2686" w:type="dxa"/>
            <w:gridSpan w:val="3"/>
            <w:tcBorders>
              <w:bottom w:val="single" w:sz="4" w:space="0" w:color="auto"/>
            </w:tcBorders>
            <w:shd w:val="clear" w:color="auto" w:fill="FFFFFF" w:themeFill="background1"/>
            <w:vAlign w:val="center"/>
          </w:tcPr>
          <w:p w14:paraId="23FA6898" w14:textId="20C1547F" w:rsidR="000C6B26" w:rsidRPr="00ED188F" w:rsidRDefault="00351C14"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Pr>
                <w:caps w:val="0"/>
                <w:sz w:val="20"/>
                <w:szCs w:val="20"/>
                <w:lang w:val="en-US"/>
              </w:rPr>
              <w:t>Institutional</w:t>
            </w:r>
            <w:r w:rsidR="000C6B26" w:rsidRPr="00ED188F">
              <w:rPr>
                <w:caps w:val="0"/>
                <w:sz w:val="20"/>
                <w:szCs w:val="20"/>
                <w:lang w:val="en-US"/>
              </w:rPr>
              <w:t xml:space="preserve"> indicators</w:t>
            </w:r>
          </w:p>
        </w:tc>
      </w:tr>
      <w:tr w:rsidR="000C6B26" w:rsidRPr="006A56FF" w14:paraId="3D4040C2"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12" w:space="0" w:color="auto"/>
              <w:bottom w:val="single" w:sz="4" w:space="0" w:color="auto"/>
              <w:right w:val="single" w:sz="4" w:space="0" w:color="auto"/>
            </w:tcBorders>
            <w:shd w:val="clear" w:color="auto" w:fill="FFFFFF" w:themeFill="background1"/>
            <w:vAlign w:val="center"/>
          </w:tcPr>
          <w:p w14:paraId="727A7D89" w14:textId="77777777" w:rsidR="000C6B26" w:rsidRPr="006A56FF" w:rsidRDefault="000C6B26" w:rsidP="00832038">
            <w:pPr>
              <w:rPr>
                <w:b w:val="0"/>
                <w:bCs w:val="0"/>
                <w:caps w:val="0"/>
                <w:sz w:val="20"/>
                <w:szCs w:val="20"/>
                <w:lang w:val="en-US"/>
              </w:rPr>
            </w:pPr>
            <w:r w:rsidRPr="006A56FF">
              <w:rPr>
                <w:b w:val="0"/>
                <w:bCs w:val="0"/>
                <w:caps w:val="0"/>
                <w:sz w:val="20"/>
                <w:szCs w:val="20"/>
                <w:lang w:val="en-US"/>
              </w:rPr>
              <w:t>ID</w:t>
            </w:r>
          </w:p>
        </w:tc>
        <w:tc>
          <w:tcPr>
            <w:tcW w:w="993" w:type="dxa"/>
            <w:tcBorders>
              <w:top w:val="single" w:sz="12" w:space="0" w:color="auto"/>
              <w:left w:val="single" w:sz="4" w:space="0" w:color="auto"/>
              <w:bottom w:val="single" w:sz="4" w:space="0" w:color="auto"/>
            </w:tcBorders>
            <w:shd w:val="clear" w:color="auto" w:fill="FFFFFF" w:themeFill="background1"/>
            <w:vAlign w:val="center"/>
          </w:tcPr>
          <w:p w14:paraId="602EDE77"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EXPND</w:t>
            </w:r>
          </w:p>
        </w:tc>
        <w:tc>
          <w:tcPr>
            <w:tcW w:w="851" w:type="dxa"/>
            <w:tcBorders>
              <w:top w:val="single" w:sz="12" w:space="0" w:color="auto"/>
              <w:bottom w:val="single" w:sz="4" w:space="0" w:color="auto"/>
            </w:tcBorders>
            <w:shd w:val="clear" w:color="auto" w:fill="FFFFFF" w:themeFill="background1"/>
            <w:vAlign w:val="center"/>
          </w:tcPr>
          <w:p w14:paraId="01195214"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BEDS</w:t>
            </w:r>
          </w:p>
        </w:tc>
        <w:tc>
          <w:tcPr>
            <w:tcW w:w="991" w:type="dxa"/>
            <w:tcBorders>
              <w:top w:val="single" w:sz="4" w:space="0" w:color="auto"/>
              <w:bottom w:val="single" w:sz="4" w:space="0" w:color="auto"/>
            </w:tcBorders>
            <w:shd w:val="clear" w:color="auto" w:fill="FFFFFF" w:themeFill="background1"/>
            <w:vAlign w:val="center"/>
          </w:tcPr>
          <w:p w14:paraId="436E6A62" w14:textId="173A16DB" w:rsidR="000C6B26" w:rsidRPr="001F4B57" w:rsidRDefault="00534234"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534234">
              <w:rPr>
                <w:caps/>
                <w:sz w:val="20"/>
                <w:szCs w:val="20"/>
                <w:lang w:val="en-US"/>
              </w:rPr>
              <w:t>RCPTIN</w:t>
            </w:r>
          </w:p>
        </w:tc>
        <w:tc>
          <w:tcPr>
            <w:tcW w:w="1004" w:type="dxa"/>
            <w:tcBorders>
              <w:top w:val="single" w:sz="4" w:space="0" w:color="auto"/>
              <w:bottom w:val="single" w:sz="4" w:space="0" w:color="auto"/>
            </w:tcBorders>
            <w:shd w:val="clear" w:color="auto" w:fill="FFFFFF" w:themeFill="background1"/>
            <w:vAlign w:val="center"/>
          </w:tcPr>
          <w:p w14:paraId="7DF4166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PEXPND</w:t>
            </w:r>
          </w:p>
        </w:tc>
        <w:tc>
          <w:tcPr>
            <w:tcW w:w="708" w:type="dxa"/>
            <w:tcBorders>
              <w:top w:val="single" w:sz="4" w:space="0" w:color="auto"/>
              <w:bottom w:val="single" w:sz="4" w:space="0" w:color="auto"/>
            </w:tcBorders>
            <w:shd w:val="clear" w:color="auto" w:fill="FFFFFF" w:themeFill="background1"/>
            <w:vAlign w:val="center"/>
          </w:tcPr>
          <w:p w14:paraId="180B784F" w14:textId="68963A6E"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LEX</w:t>
            </w:r>
            <w:r w:rsidR="00351C14">
              <w:rPr>
                <w:caps/>
                <w:sz w:val="20"/>
                <w:szCs w:val="20"/>
                <w:lang w:val="en-US"/>
              </w:rPr>
              <w:t xml:space="preserve"> 65+</w:t>
            </w:r>
          </w:p>
        </w:tc>
        <w:tc>
          <w:tcPr>
            <w:tcW w:w="755" w:type="dxa"/>
            <w:tcBorders>
              <w:top w:val="single" w:sz="4" w:space="0" w:color="auto"/>
              <w:bottom w:val="single" w:sz="4" w:space="0" w:color="auto"/>
              <w:right w:val="single" w:sz="4" w:space="0" w:color="auto"/>
            </w:tcBorders>
            <w:shd w:val="clear" w:color="auto" w:fill="FFFFFF" w:themeFill="background1"/>
            <w:vAlign w:val="center"/>
          </w:tcPr>
          <w:p w14:paraId="0B1325ED"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SPH</w:t>
            </w:r>
          </w:p>
        </w:tc>
        <w:tc>
          <w:tcPr>
            <w:tcW w:w="1096" w:type="dxa"/>
            <w:tcBorders>
              <w:top w:val="single" w:sz="12" w:space="0" w:color="auto"/>
              <w:left w:val="single" w:sz="4" w:space="0" w:color="auto"/>
              <w:bottom w:val="single" w:sz="4" w:space="0" w:color="auto"/>
            </w:tcBorders>
            <w:shd w:val="clear" w:color="auto" w:fill="FFFFFF" w:themeFill="background1"/>
            <w:vAlign w:val="center"/>
          </w:tcPr>
          <w:p w14:paraId="78A2A38D" w14:textId="4AE46424"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A</w:t>
            </w:r>
            <w:r w:rsidR="00351C14">
              <w:rPr>
                <w:caps/>
                <w:sz w:val="20"/>
                <w:szCs w:val="20"/>
                <w:lang w:val="en-US"/>
              </w:rPr>
              <w:t>SH</w:t>
            </w:r>
          </w:p>
        </w:tc>
        <w:tc>
          <w:tcPr>
            <w:tcW w:w="709" w:type="dxa"/>
            <w:tcBorders>
              <w:top w:val="single" w:sz="12" w:space="0" w:color="auto"/>
              <w:bottom w:val="single" w:sz="4" w:space="0" w:color="auto"/>
            </w:tcBorders>
            <w:shd w:val="clear" w:color="auto" w:fill="FFFFFF" w:themeFill="background1"/>
            <w:vAlign w:val="center"/>
          </w:tcPr>
          <w:p w14:paraId="126949BE"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IDX</w:t>
            </w:r>
          </w:p>
        </w:tc>
        <w:tc>
          <w:tcPr>
            <w:tcW w:w="881" w:type="dxa"/>
            <w:tcBorders>
              <w:top w:val="single" w:sz="12" w:space="0" w:color="auto"/>
              <w:bottom w:val="single" w:sz="4" w:space="0" w:color="auto"/>
            </w:tcBorders>
            <w:shd w:val="clear" w:color="auto" w:fill="FFFFFF" w:themeFill="background1"/>
            <w:vAlign w:val="center"/>
          </w:tcPr>
          <w:p w14:paraId="6C3EB8B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MTAB</w:t>
            </w:r>
          </w:p>
        </w:tc>
      </w:tr>
      <w:tr w:rsidR="000C6B26" w:rsidRPr="006A56FF" w14:paraId="6E13229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right w:val="single" w:sz="4" w:space="0" w:color="auto"/>
            </w:tcBorders>
            <w:shd w:val="clear" w:color="auto" w:fill="FFFFFF" w:themeFill="background1"/>
            <w:vAlign w:val="center"/>
          </w:tcPr>
          <w:p w14:paraId="6501200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AU</w:t>
            </w:r>
          </w:p>
        </w:tc>
        <w:tc>
          <w:tcPr>
            <w:tcW w:w="993" w:type="dxa"/>
            <w:tcBorders>
              <w:top w:val="single" w:sz="4" w:space="0" w:color="auto"/>
              <w:left w:val="single" w:sz="4" w:space="0" w:color="auto"/>
            </w:tcBorders>
            <w:shd w:val="clear" w:color="auto" w:fill="FFFFFF" w:themeFill="background1"/>
            <w:vAlign w:val="center"/>
          </w:tcPr>
          <w:p w14:paraId="7736864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9.86</w:t>
            </w:r>
          </w:p>
        </w:tc>
        <w:tc>
          <w:tcPr>
            <w:tcW w:w="851" w:type="dxa"/>
            <w:tcBorders>
              <w:top w:val="single" w:sz="4" w:space="0" w:color="auto"/>
            </w:tcBorders>
            <w:shd w:val="clear" w:color="auto" w:fill="FFFFFF" w:themeFill="background1"/>
            <w:vAlign w:val="center"/>
          </w:tcPr>
          <w:p w14:paraId="01CB4F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53</w:t>
            </w:r>
          </w:p>
        </w:tc>
        <w:tc>
          <w:tcPr>
            <w:tcW w:w="991" w:type="dxa"/>
            <w:tcBorders>
              <w:top w:val="single" w:sz="4" w:space="0" w:color="auto"/>
            </w:tcBorders>
            <w:shd w:val="clear" w:color="auto" w:fill="FFFFFF" w:themeFill="background1"/>
            <w:vAlign w:val="center"/>
          </w:tcPr>
          <w:p w14:paraId="6FB2000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40</w:t>
            </w:r>
          </w:p>
        </w:tc>
        <w:tc>
          <w:tcPr>
            <w:tcW w:w="1004" w:type="dxa"/>
            <w:tcBorders>
              <w:top w:val="single" w:sz="4" w:space="0" w:color="auto"/>
            </w:tcBorders>
            <w:shd w:val="clear" w:color="auto" w:fill="FFFFFF" w:themeFill="background1"/>
            <w:vAlign w:val="center"/>
          </w:tcPr>
          <w:p w14:paraId="1AB6FB3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87</w:t>
            </w:r>
          </w:p>
        </w:tc>
        <w:tc>
          <w:tcPr>
            <w:tcW w:w="708" w:type="dxa"/>
            <w:tcBorders>
              <w:top w:val="single" w:sz="4" w:space="0" w:color="auto"/>
            </w:tcBorders>
            <w:shd w:val="clear" w:color="auto" w:fill="FFFFFF" w:themeFill="background1"/>
            <w:vAlign w:val="center"/>
          </w:tcPr>
          <w:p w14:paraId="78CF1C4D"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20.88</w:t>
            </w:r>
          </w:p>
        </w:tc>
        <w:tc>
          <w:tcPr>
            <w:tcW w:w="755" w:type="dxa"/>
            <w:tcBorders>
              <w:top w:val="single" w:sz="4" w:space="0" w:color="auto"/>
              <w:right w:val="single" w:sz="4" w:space="0" w:color="auto"/>
            </w:tcBorders>
            <w:shd w:val="clear" w:color="auto" w:fill="FFFFFF" w:themeFill="background1"/>
            <w:vAlign w:val="center"/>
          </w:tcPr>
          <w:p w14:paraId="3C7DBB32"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76.40</w:t>
            </w:r>
          </w:p>
        </w:tc>
        <w:tc>
          <w:tcPr>
            <w:tcW w:w="1096" w:type="dxa"/>
            <w:tcBorders>
              <w:top w:val="single" w:sz="4" w:space="0" w:color="auto"/>
              <w:left w:val="single" w:sz="4" w:space="0" w:color="auto"/>
            </w:tcBorders>
            <w:shd w:val="clear" w:color="auto" w:fill="FFFFFF" w:themeFill="background1"/>
            <w:vAlign w:val="center"/>
          </w:tcPr>
          <w:p w14:paraId="3E834581"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Unbound</w:t>
            </w:r>
          </w:p>
        </w:tc>
        <w:tc>
          <w:tcPr>
            <w:tcW w:w="709" w:type="dxa"/>
            <w:tcBorders>
              <w:top w:val="single" w:sz="4" w:space="0" w:color="auto"/>
            </w:tcBorders>
            <w:shd w:val="clear" w:color="auto" w:fill="FFFFFF" w:themeFill="background1"/>
            <w:vAlign w:val="center"/>
          </w:tcPr>
          <w:p w14:paraId="4D0E459F"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0</w:t>
            </w:r>
          </w:p>
        </w:tc>
        <w:tc>
          <w:tcPr>
            <w:tcW w:w="881" w:type="dxa"/>
            <w:tcBorders>
              <w:top w:val="single" w:sz="4" w:space="0" w:color="auto"/>
            </w:tcBorders>
            <w:shd w:val="clear" w:color="auto" w:fill="FFFFFF" w:themeFill="background1"/>
            <w:vAlign w:val="center"/>
          </w:tcPr>
          <w:p w14:paraId="3791C3D9"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Yes</w:t>
            </w:r>
          </w:p>
        </w:tc>
      </w:tr>
      <w:tr w:rsidR="000C6B26" w:rsidRPr="006A56FF" w14:paraId="5581A877"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F21DA2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BE</w:t>
            </w:r>
          </w:p>
        </w:tc>
        <w:tc>
          <w:tcPr>
            <w:tcW w:w="993" w:type="dxa"/>
            <w:tcBorders>
              <w:left w:val="single" w:sz="4" w:space="0" w:color="auto"/>
            </w:tcBorders>
            <w:shd w:val="clear" w:color="auto" w:fill="FFFFFF" w:themeFill="background1"/>
            <w:vAlign w:val="center"/>
          </w:tcPr>
          <w:p w14:paraId="00BA32E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37.03</w:t>
            </w:r>
          </w:p>
        </w:tc>
        <w:tc>
          <w:tcPr>
            <w:tcW w:w="851" w:type="dxa"/>
            <w:shd w:val="clear" w:color="auto" w:fill="FFFFFF" w:themeFill="background1"/>
            <w:vAlign w:val="center"/>
          </w:tcPr>
          <w:p w14:paraId="023EA4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8.10</w:t>
            </w:r>
          </w:p>
        </w:tc>
        <w:tc>
          <w:tcPr>
            <w:tcW w:w="991" w:type="dxa"/>
            <w:shd w:val="clear" w:color="auto" w:fill="FFFFFF" w:themeFill="background1"/>
            <w:vAlign w:val="center"/>
          </w:tcPr>
          <w:p w14:paraId="382E16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16</w:t>
            </w:r>
          </w:p>
        </w:tc>
        <w:tc>
          <w:tcPr>
            <w:tcW w:w="1004" w:type="dxa"/>
            <w:shd w:val="clear" w:color="auto" w:fill="FFFFFF" w:themeFill="background1"/>
            <w:vAlign w:val="center"/>
          </w:tcPr>
          <w:p w14:paraId="5B2D15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43</w:t>
            </w:r>
          </w:p>
        </w:tc>
        <w:tc>
          <w:tcPr>
            <w:tcW w:w="708" w:type="dxa"/>
            <w:shd w:val="clear" w:color="auto" w:fill="FFFFFF" w:themeFill="background1"/>
            <w:vAlign w:val="center"/>
          </w:tcPr>
          <w:p w14:paraId="6BA5EB6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5</w:t>
            </w:r>
          </w:p>
        </w:tc>
        <w:tc>
          <w:tcPr>
            <w:tcW w:w="755" w:type="dxa"/>
            <w:tcBorders>
              <w:right w:val="single" w:sz="4" w:space="0" w:color="auto"/>
            </w:tcBorders>
            <w:shd w:val="clear" w:color="auto" w:fill="FFFFFF" w:themeFill="background1"/>
            <w:vAlign w:val="center"/>
          </w:tcPr>
          <w:p w14:paraId="5744F94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30</w:t>
            </w:r>
          </w:p>
        </w:tc>
        <w:tc>
          <w:tcPr>
            <w:tcW w:w="1096" w:type="dxa"/>
            <w:tcBorders>
              <w:left w:val="single" w:sz="4" w:space="0" w:color="auto"/>
            </w:tcBorders>
            <w:shd w:val="clear" w:color="auto" w:fill="FFFFFF" w:themeFill="background1"/>
            <w:vAlign w:val="center"/>
          </w:tcPr>
          <w:p w14:paraId="0C1B11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58886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19CC0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780F37E"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A28B7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Z</w:t>
            </w:r>
          </w:p>
        </w:tc>
        <w:tc>
          <w:tcPr>
            <w:tcW w:w="993" w:type="dxa"/>
            <w:tcBorders>
              <w:left w:val="single" w:sz="4" w:space="0" w:color="auto"/>
            </w:tcBorders>
            <w:shd w:val="clear" w:color="auto" w:fill="FFFFFF" w:themeFill="background1"/>
            <w:vAlign w:val="center"/>
          </w:tcPr>
          <w:p w14:paraId="37267DA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14.19</w:t>
            </w:r>
          </w:p>
        </w:tc>
        <w:tc>
          <w:tcPr>
            <w:tcW w:w="851" w:type="dxa"/>
            <w:shd w:val="clear" w:color="auto" w:fill="FFFFFF" w:themeFill="background1"/>
            <w:vAlign w:val="center"/>
          </w:tcPr>
          <w:p w14:paraId="5AAF8A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8.87</w:t>
            </w:r>
          </w:p>
        </w:tc>
        <w:tc>
          <w:tcPr>
            <w:tcW w:w="991" w:type="dxa"/>
            <w:shd w:val="clear" w:color="auto" w:fill="FFFFFF" w:themeFill="background1"/>
            <w:vAlign w:val="center"/>
          </w:tcPr>
          <w:p w14:paraId="1B68A1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w:t>
            </w:r>
          </w:p>
        </w:tc>
        <w:tc>
          <w:tcPr>
            <w:tcW w:w="1004" w:type="dxa"/>
            <w:shd w:val="clear" w:color="auto" w:fill="FFFFFF" w:themeFill="background1"/>
            <w:vAlign w:val="center"/>
          </w:tcPr>
          <w:p w14:paraId="18041AD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19</w:t>
            </w:r>
          </w:p>
        </w:tc>
        <w:tc>
          <w:tcPr>
            <w:tcW w:w="708" w:type="dxa"/>
            <w:shd w:val="clear" w:color="auto" w:fill="FFFFFF" w:themeFill="background1"/>
            <w:vAlign w:val="center"/>
          </w:tcPr>
          <w:p w14:paraId="7085CB8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90</w:t>
            </w:r>
          </w:p>
        </w:tc>
        <w:tc>
          <w:tcPr>
            <w:tcW w:w="755" w:type="dxa"/>
            <w:tcBorders>
              <w:right w:val="single" w:sz="4" w:space="0" w:color="auto"/>
            </w:tcBorders>
            <w:shd w:val="clear" w:color="auto" w:fill="FFFFFF" w:themeFill="background1"/>
            <w:vAlign w:val="center"/>
          </w:tcPr>
          <w:p w14:paraId="57DE8AD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57</w:t>
            </w:r>
          </w:p>
        </w:tc>
        <w:tc>
          <w:tcPr>
            <w:tcW w:w="1096" w:type="dxa"/>
            <w:tcBorders>
              <w:left w:val="single" w:sz="4" w:space="0" w:color="auto"/>
            </w:tcBorders>
            <w:shd w:val="clear" w:color="auto" w:fill="FFFFFF" w:themeFill="background1"/>
            <w:vAlign w:val="center"/>
          </w:tcPr>
          <w:p w14:paraId="0F81DB0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3BCBC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7A8C68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A756CB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90A264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K</w:t>
            </w:r>
          </w:p>
        </w:tc>
        <w:tc>
          <w:tcPr>
            <w:tcW w:w="993" w:type="dxa"/>
            <w:tcBorders>
              <w:left w:val="single" w:sz="4" w:space="0" w:color="auto"/>
            </w:tcBorders>
            <w:shd w:val="clear" w:color="auto" w:fill="FFFFFF" w:themeFill="background1"/>
            <w:vAlign w:val="center"/>
          </w:tcPr>
          <w:p w14:paraId="056B55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3.61</w:t>
            </w:r>
          </w:p>
        </w:tc>
        <w:tc>
          <w:tcPr>
            <w:tcW w:w="851" w:type="dxa"/>
            <w:shd w:val="clear" w:color="auto" w:fill="FFFFFF" w:themeFill="background1"/>
            <w:vAlign w:val="center"/>
          </w:tcPr>
          <w:p w14:paraId="01B146F9" w14:textId="77777777" w:rsidR="000C6B26" w:rsidRPr="006A56FF" w:rsidRDefault="000C6B26" w:rsidP="00832038">
            <w:pPr>
              <w:pStyle w:val="Kommentartext"/>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45.95</w:t>
            </w:r>
          </w:p>
        </w:tc>
        <w:tc>
          <w:tcPr>
            <w:tcW w:w="991" w:type="dxa"/>
            <w:shd w:val="clear" w:color="auto" w:fill="FFFFFF" w:themeFill="background1"/>
            <w:vAlign w:val="center"/>
          </w:tcPr>
          <w:p w14:paraId="08FC7B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97</w:t>
            </w:r>
          </w:p>
        </w:tc>
        <w:tc>
          <w:tcPr>
            <w:tcW w:w="1004" w:type="dxa"/>
            <w:shd w:val="clear" w:color="auto" w:fill="FFFFFF" w:themeFill="background1"/>
            <w:vAlign w:val="center"/>
          </w:tcPr>
          <w:p w14:paraId="590A5FB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25</w:t>
            </w:r>
          </w:p>
        </w:tc>
        <w:tc>
          <w:tcPr>
            <w:tcW w:w="708" w:type="dxa"/>
            <w:shd w:val="clear" w:color="auto" w:fill="FFFFFF" w:themeFill="background1"/>
            <w:vAlign w:val="center"/>
          </w:tcPr>
          <w:p w14:paraId="7E0702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43</w:t>
            </w:r>
          </w:p>
        </w:tc>
        <w:tc>
          <w:tcPr>
            <w:tcW w:w="755" w:type="dxa"/>
            <w:tcBorders>
              <w:right w:val="single" w:sz="4" w:space="0" w:color="auto"/>
            </w:tcBorders>
            <w:shd w:val="clear" w:color="auto" w:fill="FFFFFF" w:themeFill="background1"/>
            <w:vAlign w:val="center"/>
          </w:tcPr>
          <w:p w14:paraId="6DEB824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8.57</w:t>
            </w:r>
          </w:p>
        </w:tc>
        <w:tc>
          <w:tcPr>
            <w:tcW w:w="1096" w:type="dxa"/>
            <w:tcBorders>
              <w:left w:val="single" w:sz="4" w:space="0" w:color="auto"/>
            </w:tcBorders>
            <w:shd w:val="clear" w:color="auto" w:fill="FFFFFF" w:themeFill="background1"/>
            <w:vAlign w:val="center"/>
          </w:tcPr>
          <w:p w14:paraId="7EF23A2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DADF2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535C28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260422D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5D9A6D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E</w:t>
            </w:r>
          </w:p>
        </w:tc>
        <w:tc>
          <w:tcPr>
            <w:tcW w:w="993" w:type="dxa"/>
            <w:tcBorders>
              <w:left w:val="single" w:sz="4" w:space="0" w:color="auto"/>
            </w:tcBorders>
            <w:shd w:val="clear" w:color="auto" w:fill="FFFFFF" w:themeFill="background1"/>
            <w:vAlign w:val="center"/>
          </w:tcPr>
          <w:p w14:paraId="09E25CA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06.22</w:t>
            </w:r>
          </w:p>
        </w:tc>
        <w:tc>
          <w:tcPr>
            <w:tcW w:w="851" w:type="dxa"/>
            <w:shd w:val="clear" w:color="auto" w:fill="FFFFFF" w:themeFill="background1"/>
            <w:vAlign w:val="center"/>
          </w:tcPr>
          <w:p w14:paraId="4C091E4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0</w:t>
            </w:r>
          </w:p>
        </w:tc>
        <w:tc>
          <w:tcPr>
            <w:tcW w:w="991" w:type="dxa"/>
            <w:shd w:val="clear" w:color="auto" w:fill="FFFFFF" w:themeFill="background1"/>
            <w:vAlign w:val="center"/>
          </w:tcPr>
          <w:p w14:paraId="14DB58B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00</w:t>
            </w:r>
          </w:p>
        </w:tc>
        <w:tc>
          <w:tcPr>
            <w:tcW w:w="1004" w:type="dxa"/>
            <w:shd w:val="clear" w:color="auto" w:fill="FFFFFF" w:themeFill="background1"/>
            <w:vAlign w:val="center"/>
          </w:tcPr>
          <w:p w14:paraId="3DE662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708" w:type="dxa"/>
            <w:shd w:val="clear" w:color="auto" w:fill="FFFFFF" w:themeFill="background1"/>
            <w:vAlign w:val="center"/>
          </w:tcPr>
          <w:p w14:paraId="4A59FD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755" w:type="dxa"/>
            <w:tcBorders>
              <w:right w:val="single" w:sz="4" w:space="0" w:color="auto"/>
            </w:tcBorders>
            <w:shd w:val="clear" w:color="auto" w:fill="FFFFFF" w:themeFill="background1"/>
            <w:vAlign w:val="center"/>
          </w:tcPr>
          <w:p w14:paraId="794D002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5.87</w:t>
            </w:r>
          </w:p>
        </w:tc>
        <w:tc>
          <w:tcPr>
            <w:tcW w:w="1096" w:type="dxa"/>
            <w:tcBorders>
              <w:left w:val="single" w:sz="4" w:space="0" w:color="auto"/>
            </w:tcBorders>
            <w:shd w:val="clear" w:color="auto" w:fill="FFFFFF" w:themeFill="background1"/>
            <w:vAlign w:val="center"/>
          </w:tcPr>
          <w:p w14:paraId="1A0C001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596C01B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1F8AAC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11A6E40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7B85F0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I</w:t>
            </w:r>
          </w:p>
        </w:tc>
        <w:tc>
          <w:tcPr>
            <w:tcW w:w="993" w:type="dxa"/>
            <w:tcBorders>
              <w:left w:val="single" w:sz="4" w:space="0" w:color="auto"/>
            </w:tcBorders>
            <w:shd w:val="clear" w:color="auto" w:fill="FFFFFF" w:themeFill="background1"/>
            <w:vAlign w:val="center"/>
          </w:tcPr>
          <w:p w14:paraId="472264B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63.24</w:t>
            </w:r>
          </w:p>
        </w:tc>
        <w:tc>
          <w:tcPr>
            <w:tcW w:w="851" w:type="dxa"/>
            <w:shd w:val="clear" w:color="auto" w:fill="FFFFFF" w:themeFill="background1"/>
            <w:vAlign w:val="center"/>
          </w:tcPr>
          <w:p w14:paraId="0D7F6E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30</w:t>
            </w:r>
          </w:p>
        </w:tc>
        <w:tc>
          <w:tcPr>
            <w:tcW w:w="991" w:type="dxa"/>
            <w:shd w:val="clear" w:color="auto" w:fill="FFFFFF" w:themeFill="background1"/>
            <w:vAlign w:val="center"/>
          </w:tcPr>
          <w:p w14:paraId="6CB6FF9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0</w:t>
            </w:r>
          </w:p>
        </w:tc>
        <w:tc>
          <w:tcPr>
            <w:tcW w:w="1004" w:type="dxa"/>
            <w:shd w:val="clear" w:color="auto" w:fill="FFFFFF" w:themeFill="background1"/>
            <w:vAlign w:val="center"/>
          </w:tcPr>
          <w:p w14:paraId="43786DF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7.21</w:t>
            </w:r>
          </w:p>
        </w:tc>
        <w:tc>
          <w:tcPr>
            <w:tcW w:w="708" w:type="dxa"/>
            <w:shd w:val="clear" w:color="auto" w:fill="FFFFFF" w:themeFill="background1"/>
            <w:vAlign w:val="center"/>
          </w:tcPr>
          <w:p w14:paraId="7E1E9CF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3</w:t>
            </w:r>
          </w:p>
        </w:tc>
        <w:tc>
          <w:tcPr>
            <w:tcW w:w="755" w:type="dxa"/>
            <w:tcBorders>
              <w:right w:val="single" w:sz="4" w:space="0" w:color="auto"/>
            </w:tcBorders>
            <w:shd w:val="clear" w:color="auto" w:fill="FFFFFF" w:themeFill="background1"/>
            <w:vAlign w:val="center"/>
          </w:tcPr>
          <w:p w14:paraId="7779084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87</w:t>
            </w:r>
          </w:p>
        </w:tc>
        <w:tc>
          <w:tcPr>
            <w:tcW w:w="1096" w:type="dxa"/>
            <w:tcBorders>
              <w:left w:val="single" w:sz="4" w:space="0" w:color="auto"/>
            </w:tcBorders>
            <w:shd w:val="clear" w:color="auto" w:fill="FFFFFF" w:themeFill="background1"/>
            <w:vAlign w:val="center"/>
          </w:tcPr>
          <w:p w14:paraId="793F3D2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A1A8F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7FD760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175224A7"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A86E4CB"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R</w:t>
            </w:r>
          </w:p>
        </w:tc>
        <w:tc>
          <w:tcPr>
            <w:tcW w:w="993" w:type="dxa"/>
            <w:tcBorders>
              <w:left w:val="single" w:sz="4" w:space="0" w:color="auto"/>
            </w:tcBorders>
            <w:shd w:val="clear" w:color="auto" w:fill="FFFFFF" w:themeFill="background1"/>
            <w:vAlign w:val="center"/>
          </w:tcPr>
          <w:p w14:paraId="34040A1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96.76</w:t>
            </w:r>
          </w:p>
        </w:tc>
        <w:tc>
          <w:tcPr>
            <w:tcW w:w="851" w:type="dxa"/>
            <w:shd w:val="clear" w:color="auto" w:fill="FFFFFF" w:themeFill="background1"/>
            <w:vAlign w:val="center"/>
          </w:tcPr>
          <w:p w14:paraId="1A035BF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3.07</w:t>
            </w:r>
          </w:p>
        </w:tc>
        <w:tc>
          <w:tcPr>
            <w:tcW w:w="991" w:type="dxa"/>
            <w:shd w:val="clear" w:color="auto" w:fill="FFFFFF" w:themeFill="background1"/>
            <w:vAlign w:val="center"/>
          </w:tcPr>
          <w:p w14:paraId="0DEAC2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20</w:t>
            </w:r>
          </w:p>
        </w:tc>
        <w:tc>
          <w:tcPr>
            <w:tcW w:w="1004" w:type="dxa"/>
            <w:shd w:val="clear" w:color="auto" w:fill="FFFFFF" w:themeFill="background1"/>
            <w:vAlign w:val="center"/>
          </w:tcPr>
          <w:p w14:paraId="022C119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7</w:t>
            </w:r>
          </w:p>
        </w:tc>
        <w:tc>
          <w:tcPr>
            <w:tcW w:w="708" w:type="dxa"/>
            <w:shd w:val="clear" w:color="auto" w:fill="FFFFFF" w:themeFill="background1"/>
            <w:vAlign w:val="center"/>
          </w:tcPr>
          <w:p w14:paraId="6FAA66C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7</w:t>
            </w:r>
          </w:p>
        </w:tc>
        <w:tc>
          <w:tcPr>
            <w:tcW w:w="755" w:type="dxa"/>
            <w:tcBorders>
              <w:right w:val="single" w:sz="4" w:space="0" w:color="auto"/>
            </w:tcBorders>
            <w:shd w:val="clear" w:color="auto" w:fill="FFFFFF" w:themeFill="background1"/>
            <w:vAlign w:val="center"/>
          </w:tcPr>
          <w:p w14:paraId="7735B3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1.03</w:t>
            </w:r>
          </w:p>
        </w:tc>
        <w:tc>
          <w:tcPr>
            <w:tcW w:w="1096" w:type="dxa"/>
            <w:tcBorders>
              <w:left w:val="single" w:sz="4" w:space="0" w:color="auto"/>
            </w:tcBorders>
            <w:shd w:val="clear" w:color="auto" w:fill="FFFFFF" w:themeFill="background1"/>
            <w:vAlign w:val="center"/>
          </w:tcPr>
          <w:p w14:paraId="622A1EE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04F1360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34B177E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DD4C1B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554C993"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E</w:t>
            </w:r>
          </w:p>
        </w:tc>
        <w:tc>
          <w:tcPr>
            <w:tcW w:w="993" w:type="dxa"/>
            <w:tcBorders>
              <w:left w:val="single" w:sz="4" w:space="0" w:color="auto"/>
            </w:tcBorders>
            <w:shd w:val="clear" w:color="auto" w:fill="FFFFFF" w:themeFill="background1"/>
            <w:vAlign w:val="center"/>
          </w:tcPr>
          <w:p w14:paraId="60C5DB0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9.42</w:t>
            </w:r>
          </w:p>
        </w:tc>
        <w:tc>
          <w:tcPr>
            <w:tcW w:w="851" w:type="dxa"/>
            <w:shd w:val="clear" w:color="auto" w:fill="FFFFFF" w:themeFill="background1"/>
            <w:vAlign w:val="center"/>
          </w:tcPr>
          <w:p w14:paraId="216F7D9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3.35</w:t>
            </w:r>
          </w:p>
        </w:tc>
        <w:tc>
          <w:tcPr>
            <w:tcW w:w="991" w:type="dxa"/>
            <w:shd w:val="clear" w:color="auto" w:fill="FFFFFF" w:themeFill="background1"/>
            <w:vAlign w:val="center"/>
          </w:tcPr>
          <w:p w14:paraId="4D320D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0</w:t>
            </w:r>
          </w:p>
        </w:tc>
        <w:tc>
          <w:tcPr>
            <w:tcW w:w="1004" w:type="dxa"/>
            <w:shd w:val="clear" w:color="auto" w:fill="FFFFFF" w:themeFill="background1"/>
            <w:vAlign w:val="center"/>
          </w:tcPr>
          <w:p w14:paraId="144E2C6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0.67</w:t>
            </w:r>
          </w:p>
        </w:tc>
        <w:tc>
          <w:tcPr>
            <w:tcW w:w="708" w:type="dxa"/>
            <w:shd w:val="clear" w:color="auto" w:fill="FFFFFF" w:themeFill="background1"/>
            <w:vAlign w:val="center"/>
          </w:tcPr>
          <w:p w14:paraId="160A07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5</w:t>
            </w:r>
          </w:p>
        </w:tc>
        <w:tc>
          <w:tcPr>
            <w:tcW w:w="755" w:type="dxa"/>
            <w:tcBorders>
              <w:right w:val="single" w:sz="4" w:space="0" w:color="auto"/>
            </w:tcBorders>
            <w:shd w:val="clear" w:color="auto" w:fill="FFFFFF" w:themeFill="background1"/>
            <w:vAlign w:val="center"/>
          </w:tcPr>
          <w:p w14:paraId="19E0707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60</w:t>
            </w:r>
          </w:p>
        </w:tc>
        <w:tc>
          <w:tcPr>
            <w:tcW w:w="1096" w:type="dxa"/>
            <w:tcBorders>
              <w:left w:val="single" w:sz="4" w:space="0" w:color="auto"/>
            </w:tcBorders>
            <w:shd w:val="clear" w:color="auto" w:fill="FFFFFF" w:themeFill="background1"/>
            <w:vAlign w:val="center"/>
          </w:tcPr>
          <w:p w14:paraId="52464D2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6E09E00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E43BB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5CC327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6184D3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E</w:t>
            </w:r>
          </w:p>
        </w:tc>
        <w:tc>
          <w:tcPr>
            <w:tcW w:w="993" w:type="dxa"/>
            <w:tcBorders>
              <w:left w:val="single" w:sz="4" w:space="0" w:color="auto"/>
            </w:tcBorders>
            <w:shd w:val="clear" w:color="auto" w:fill="FFFFFF" w:themeFill="background1"/>
            <w:vAlign w:val="center"/>
          </w:tcPr>
          <w:p w14:paraId="1D57189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26.68</w:t>
            </w:r>
          </w:p>
        </w:tc>
        <w:tc>
          <w:tcPr>
            <w:tcW w:w="851" w:type="dxa"/>
            <w:shd w:val="clear" w:color="auto" w:fill="FFFFFF" w:themeFill="background1"/>
            <w:vAlign w:val="center"/>
          </w:tcPr>
          <w:p w14:paraId="31580C9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20</w:t>
            </w:r>
          </w:p>
        </w:tc>
        <w:tc>
          <w:tcPr>
            <w:tcW w:w="991" w:type="dxa"/>
            <w:shd w:val="clear" w:color="auto" w:fill="FFFFFF" w:themeFill="background1"/>
            <w:vAlign w:val="center"/>
          </w:tcPr>
          <w:p w14:paraId="19E7B04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3</w:t>
            </w:r>
          </w:p>
        </w:tc>
        <w:tc>
          <w:tcPr>
            <w:tcW w:w="1004" w:type="dxa"/>
            <w:shd w:val="clear" w:color="auto" w:fill="FFFFFF" w:themeFill="background1"/>
            <w:vAlign w:val="center"/>
          </w:tcPr>
          <w:p w14:paraId="68619EA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79</w:t>
            </w:r>
          </w:p>
        </w:tc>
        <w:tc>
          <w:tcPr>
            <w:tcW w:w="708" w:type="dxa"/>
            <w:shd w:val="clear" w:color="auto" w:fill="FFFFFF" w:themeFill="background1"/>
            <w:vAlign w:val="center"/>
          </w:tcPr>
          <w:p w14:paraId="041156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76</w:t>
            </w:r>
          </w:p>
        </w:tc>
        <w:tc>
          <w:tcPr>
            <w:tcW w:w="755" w:type="dxa"/>
            <w:tcBorders>
              <w:right w:val="single" w:sz="4" w:space="0" w:color="auto"/>
            </w:tcBorders>
            <w:shd w:val="clear" w:color="auto" w:fill="FFFFFF" w:themeFill="background1"/>
            <w:vAlign w:val="center"/>
          </w:tcPr>
          <w:p w14:paraId="2838C5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43</w:t>
            </w:r>
          </w:p>
        </w:tc>
        <w:tc>
          <w:tcPr>
            <w:tcW w:w="1096" w:type="dxa"/>
            <w:tcBorders>
              <w:left w:val="single" w:sz="4" w:space="0" w:color="auto"/>
            </w:tcBorders>
            <w:shd w:val="clear" w:color="auto" w:fill="FFFFFF" w:themeFill="background1"/>
            <w:vAlign w:val="center"/>
          </w:tcPr>
          <w:p w14:paraId="24EC9F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4B85C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FCC906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3CAA41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35B87C1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L</w:t>
            </w:r>
          </w:p>
        </w:tc>
        <w:tc>
          <w:tcPr>
            <w:tcW w:w="993" w:type="dxa"/>
            <w:tcBorders>
              <w:left w:val="single" w:sz="4" w:space="0" w:color="auto"/>
            </w:tcBorders>
            <w:shd w:val="clear" w:color="auto" w:fill="FFFFFF" w:themeFill="background1"/>
            <w:vAlign w:val="center"/>
          </w:tcPr>
          <w:p w14:paraId="017D19D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61</w:t>
            </w:r>
          </w:p>
        </w:tc>
        <w:tc>
          <w:tcPr>
            <w:tcW w:w="851" w:type="dxa"/>
            <w:shd w:val="clear" w:color="auto" w:fill="FFFFFF" w:themeFill="background1"/>
            <w:vAlign w:val="center"/>
          </w:tcPr>
          <w:p w14:paraId="3755B3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00</w:t>
            </w:r>
          </w:p>
        </w:tc>
        <w:tc>
          <w:tcPr>
            <w:tcW w:w="991" w:type="dxa"/>
            <w:shd w:val="clear" w:color="auto" w:fill="FFFFFF" w:themeFill="background1"/>
            <w:vAlign w:val="center"/>
          </w:tcPr>
          <w:p w14:paraId="6DD1911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0</w:t>
            </w:r>
          </w:p>
        </w:tc>
        <w:tc>
          <w:tcPr>
            <w:tcW w:w="1004" w:type="dxa"/>
            <w:shd w:val="clear" w:color="auto" w:fill="FFFFFF" w:themeFill="background1"/>
            <w:vAlign w:val="center"/>
          </w:tcPr>
          <w:p w14:paraId="1BB8675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8.29</w:t>
            </w:r>
          </w:p>
        </w:tc>
        <w:tc>
          <w:tcPr>
            <w:tcW w:w="708" w:type="dxa"/>
            <w:shd w:val="clear" w:color="auto" w:fill="FFFFFF" w:themeFill="background1"/>
            <w:vAlign w:val="center"/>
          </w:tcPr>
          <w:p w14:paraId="0C6146C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0AE60A4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5.47</w:t>
            </w:r>
          </w:p>
        </w:tc>
        <w:tc>
          <w:tcPr>
            <w:tcW w:w="1096" w:type="dxa"/>
            <w:tcBorders>
              <w:left w:val="single" w:sz="4" w:space="0" w:color="auto"/>
            </w:tcBorders>
            <w:shd w:val="clear" w:color="auto" w:fill="FFFFFF" w:themeFill="background1"/>
            <w:vAlign w:val="center"/>
          </w:tcPr>
          <w:p w14:paraId="36251D8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8EADF2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757F682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01531B61"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005C1A1"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JP</w:t>
            </w:r>
          </w:p>
        </w:tc>
        <w:tc>
          <w:tcPr>
            <w:tcW w:w="993" w:type="dxa"/>
            <w:tcBorders>
              <w:left w:val="single" w:sz="4" w:space="0" w:color="auto"/>
            </w:tcBorders>
            <w:shd w:val="clear" w:color="auto" w:fill="FFFFFF" w:themeFill="background1"/>
            <w:vAlign w:val="center"/>
          </w:tcPr>
          <w:p w14:paraId="77E1E49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96.31</w:t>
            </w:r>
          </w:p>
        </w:tc>
        <w:tc>
          <w:tcPr>
            <w:tcW w:w="851" w:type="dxa"/>
            <w:shd w:val="clear" w:color="auto" w:fill="FFFFFF" w:themeFill="background1"/>
            <w:vAlign w:val="center"/>
          </w:tcPr>
          <w:p w14:paraId="300BBAB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10</w:t>
            </w:r>
          </w:p>
        </w:tc>
        <w:tc>
          <w:tcPr>
            <w:tcW w:w="991" w:type="dxa"/>
            <w:shd w:val="clear" w:color="auto" w:fill="FFFFFF" w:themeFill="background1"/>
            <w:vAlign w:val="center"/>
          </w:tcPr>
          <w:p w14:paraId="4D07E7B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70</w:t>
            </w:r>
          </w:p>
        </w:tc>
        <w:tc>
          <w:tcPr>
            <w:tcW w:w="1004" w:type="dxa"/>
            <w:shd w:val="clear" w:color="auto" w:fill="FFFFFF" w:themeFill="background1"/>
            <w:vAlign w:val="center"/>
          </w:tcPr>
          <w:p w14:paraId="4350FF0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15551F3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85</w:t>
            </w:r>
          </w:p>
        </w:tc>
        <w:tc>
          <w:tcPr>
            <w:tcW w:w="755" w:type="dxa"/>
            <w:tcBorders>
              <w:right w:val="single" w:sz="4" w:space="0" w:color="auto"/>
            </w:tcBorders>
            <w:shd w:val="clear" w:color="auto" w:fill="FFFFFF" w:themeFill="background1"/>
            <w:vAlign w:val="center"/>
          </w:tcPr>
          <w:p w14:paraId="7D9C439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00</w:t>
            </w:r>
          </w:p>
        </w:tc>
        <w:tc>
          <w:tcPr>
            <w:tcW w:w="1096" w:type="dxa"/>
            <w:tcBorders>
              <w:left w:val="single" w:sz="4" w:space="0" w:color="auto"/>
            </w:tcBorders>
            <w:shd w:val="clear" w:color="auto" w:fill="FFFFFF" w:themeFill="background1"/>
            <w:vAlign w:val="center"/>
          </w:tcPr>
          <w:p w14:paraId="6EDB0A2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421101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37457A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41AB530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C4E01D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KR</w:t>
            </w:r>
          </w:p>
        </w:tc>
        <w:tc>
          <w:tcPr>
            <w:tcW w:w="993" w:type="dxa"/>
            <w:tcBorders>
              <w:left w:val="single" w:sz="4" w:space="0" w:color="auto"/>
            </w:tcBorders>
            <w:shd w:val="clear" w:color="auto" w:fill="FFFFFF" w:themeFill="background1"/>
            <w:vAlign w:val="center"/>
          </w:tcPr>
          <w:p w14:paraId="07A8CE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63</w:t>
            </w:r>
          </w:p>
        </w:tc>
        <w:tc>
          <w:tcPr>
            <w:tcW w:w="851" w:type="dxa"/>
            <w:shd w:val="clear" w:color="auto" w:fill="FFFFFF" w:themeFill="background1"/>
            <w:vAlign w:val="center"/>
          </w:tcPr>
          <w:p w14:paraId="71FC4C8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7</w:t>
            </w:r>
          </w:p>
        </w:tc>
        <w:tc>
          <w:tcPr>
            <w:tcW w:w="991" w:type="dxa"/>
            <w:shd w:val="clear" w:color="auto" w:fill="FFFFFF" w:themeFill="background1"/>
            <w:vAlign w:val="center"/>
          </w:tcPr>
          <w:p w14:paraId="7710BF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57</w:t>
            </w:r>
          </w:p>
        </w:tc>
        <w:tc>
          <w:tcPr>
            <w:tcW w:w="1004" w:type="dxa"/>
            <w:shd w:val="clear" w:color="auto" w:fill="FFFFFF" w:themeFill="background1"/>
            <w:vAlign w:val="center"/>
          </w:tcPr>
          <w:p w14:paraId="588F26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7.95</w:t>
            </w:r>
          </w:p>
        </w:tc>
        <w:tc>
          <w:tcPr>
            <w:tcW w:w="708" w:type="dxa"/>
            <w:shd w:val="clear" w:color="auto" w:fill="FFFFFF" w:themeFill="background1"/>
            <w:vAlign w:val="center"/>
          </w:tcPr>
          <w:p w14:paraId="06CCB0D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0</w:t>
            </w:r>
          </w:p>
        </w:tc>
        <w:tc>
          <w:tcPr>
            <w:tcW w:w="755" w:type="dxa"/>
            <w:tcBorders>
              <w:right w:val="single" w:sz="4" w:space="0" w:color="auto"/>
            </w:tcBorders>
            <w:shd w:val="clear" w:color="auto" w:fill="FFFFFF" w:themeFill="background1"/>
            <w:vAlign w:val="center"/>
          </w:tcPr>
          <w:p w14:paraId="75A80B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37</w:t>
            </w:r>
          </w:p>
        </w:tc>
        <w:tc>
          <w:tcPr>
            <w:tcW w:w="1096" w:type="dxa"/>
            <w:tcBorders>
              <w:left w:val="single" w:sz="4" w:space="0" w:color="auto"/>
            </w:tcBorders>
            <w:shd w:val="clear" w:color="auto" w:fill="FFFFFF" w:themeFill="background1"/>
            <w:vAlign w:val="center"/>
          </w:tcPr>
          <w:p w14:paraId="4AC2BC7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BC4A40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1D489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357F782"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49E275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V</w:t>
            </w:r>
          </w:p>
        </w:tc>
        <w:tc>
          <w:tcPr>
            <w:tcW w:w="993" w:type="dxa"/>
            <w:tcBorders>
              <w:left w:val="single" w:sz="4" w:space="0" w:color="auto"/>
            </w:tcBorders>
            <w:shd w:val="clear" w:color="auto" w:fill="FFFFFF" w:themeFill="background1"/>
            <w:vAlign w:val="center"/>
          </w:tcPr>
          <w:p w14:paraId="2257F39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3.42</w:t>
            </w:r>
          </w:p>
        </w:tc>
        <w:tc>
          <w:tcPr>
            <w:tcW w:w="851" w:type="dxa"/>
            <w:shd w:val="clear" w:color="auto" w:fill="FFFFFF" w:themeFill="background1"/>
            <w:vAlign w:val="center"/>
          </w:tcPr>
          <w:p w14:paraId="2329EB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20</w:t>
            </w:r>
          </w:p>
        </w:tc>
        <w:tc>
          <w:tcPr>
            <w:tcW w:w="991" w:type="dxa"/>
            <w:shd w:val="clear" w:color="auto" w:fill="FFFFFF" w:themeFill="background1"/>
            <w:vAlign w:val="center"/>
          </w:tcPr>
          <w:p w14:paraId="1A37F98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43</w:t>
            </w:r>
          </w:p>
        </w:tc>
        <w:tc>
          <w:tcPr>
            <w:tcW w:w="1004" w:type="dxa"/>
            <w:shd w:val="clear" w:color="auto" w:fill="FFFFFF" w:themeFill="background1"/>
            <w:vAlign w:val="center"/>
          </w:tcPr>
          <w:p w14:paraId="706C6B3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10</w:t>
            </w:r>
          </w:p>
        </w:tc>
        <w:tc>
          <w:tcPr>
            <w:tcW w:w="708" w:type="dxa"/>
            <w:shd w:val="clear" w:color="auto" w:fill="FFFFFF" w:themeFill="background1"/>
            <w:vAlign w:val="center"/>
          </w:tcPr>
          <w:p w14:paraId="0A5AC9A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6.48</w:t>
            </w:r>
          </w:p>
        </w:tc>
        <w:tc>
          <w:tcPr>
            <w:tcW w:w="755" w:type="dxa"/>
            <w:tcBorders>
              <w:right w:val="single" w:sz="4" w:space="0" w:color="auto"/>
            </w:tcBorders>
            <w:shd w:val="clear" w:color="auto" w:fill="FFFFFF" w:themeFill="background1"/>
            <w:vAlign w:val="center"/>
          </w:tcPr>
          <w:p w14:paraId="57F77C1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0</w:t>
            </w:r>
          </w:p>
        </w:tc>
        <w:tc>
          <w:tcPr>
            <w:tcW w:w="1096" w:type="dxa"/>
            <w:tcBorders>
              <w:left w:val="single" w:sz="4" w:space="0" w:color="auto"/>
            </w:tcBorders>
            <w:shd w:val="clear" w:color="auto" w:fill="FFFFFF" w:themeFill="background1"/>
            <w:vAlign w:val="center"/>
          </w:tcPr>
          <w:p w14:paraId="4C6139F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8F9222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8A0FE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030EB930"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0BF384E"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U</w:t>
            </w:r>
          </w:p>
        </w:tc>
        <w:tc>
          <w:tcPr>
            <w:tcW w:w="993" w:type="dxa"/>
            <w:tcBorders>
              <w:left w:val="single" w:sz="4" w:space="0" w:color="auto"/>
            </w:tcBorders>
            <w:shd w:val="clear" w:color="auto" w:fill="FFFFFF" w:themeFill="background1"/>
            <w:vAlign w:val="center"/>
          </w:tcPr>
          <w:p w14:paraId="12DFC86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03.52</w:t>
            </w:r>
          </w:p>
        </w:tc>
        <w:tc>
          <w:tcPr>
            <w:tcW w:w="851" w:type="dxa"/>
            <w:shd w:val="clear" w:color="auto" w:fill="FFFFFF" w:themeFill="background1"/>
            <w:vAlign w:val="center"/>
          </w:tcPr>
          <w:p w14:paraId="2E17D6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00</w:t>
            </w:r>
          </w:p>
        </w:tc>
        <w:tc>
          <w:tcPr>
            <w:tcW w:w="991" w:type="dxa"/>
            <w:shd w:val="clear" w:color="auto" w:fill="FFFFFF" w:themeFill="background1"/>
            <w:vAlign w:val="center"/>
          </w:tcPr>
          <w:p w14:paraId="638D10D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47</w:t>
            </w:r>
          </w:p>
        </w:tc>
        <w:tc>
          <w:tcPr>
            <w:tcW w:w="1004" w:type="dxa"/>
            <w:shd w:val="clear" w:color="auto" w:fill="FFFFFF" w:themeFill="background1"/>
            <w:vAlign w:val="center"/>
          </w:tcPr>
          <w:p w14:paraId="35CB08B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19</w:t>
            </w:r>
          </w:p>
        </w:tc>
        <w:tc>
          <w:tcPr>
            <w:tcW w:w="708" w:type="dxa"/>
            <w:shd w:val="clear" w:color="auto" w:fill="FFFFFF" w:themeFill="background1"/>
            <w:vAlign w:val="center"/>
          </w:tcPr>
          <w:p w14:paraId="491AA98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57</w:t>
            </w:r>
          </w:p>
        </w:tc>
        <w:tc>
          <w:tcPr>
            <w:tcW w:w="755" w:type="dxa"/>
            <w:tcBorders>
              <w:right w:val="single" w:sz="4" w:space="0" w:color="auto"/>
            </w:tcBorders>
            <w:shd w:val="clear" w:color="auto" w:fill="FFFFFF" w:themeFill="background1"/>
            <w:vAlign w:val="center"/>
          </w:tcPr>
          <w:p w14:paraId="1EE57C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10</w:t>
            </w:r>
          </w:p>
        </w:tc>
        <w:tc>
          <w:tcPr>
            <w:tcW w:w="1096" w:type="dxa"/>
            <w:tcBorders>
              <w:left w:val="single" w:sz="4" w:space="0" w:color="auto"/>
            </w:tcBorders>
            <w:shd w:val="clear" w:color="auto" w:fill="FFFFFF" w:themeFill="background1"/>
            <w:vAlign w:val="center"/>
          </w:tcPr>
          <w:p w14:paraId="64F379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6B89408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7E304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3C7CBEC"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6E30C0D"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L</w:t>
            </w:r>
          </w:p>
        </w:tc>
        <w:tc>
          <w:tcPr>
            <w:tcW w:w="993" w:type="dxa"/>
            <w:tcBorders>
              <w:left w:val="single" w:sz="4" w:space="0" w:color="auto"/>
            </w:tcBorders>
            <w:shd w:val="clear" w:color="auto" w:fill="FFFFFF" w:themeFill="background1"/>
            <w:vAlign w:val="center"/>
          </w:tcPr>
          <w:p w14:paraId="2F522F9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0.82</w:t>
            </w:r>
          </w:p>
        </w:tc>
        <w:tc>
          <w:tcPr>
            <w:tcW w:w="851" w:type="dxa"/>
            <w:shd w:val="clear" w:color="auto" w:fill="FFFFFF" w:themeFill="background1"/>
            <w:vAlign w:val="center"/>
          </w:tcPr>
          <w:p w14:paraId="7EF938D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5.70</w:t>
            </w:r>
          </w:p>
        </w:tc>
        <w:tc>
          <w:tcPr>
            <w:tcW w:w="991" w:type="dxa"/>
            <w:shd w:val="clear" w:color="auto" w:fill="FFFFFF" w:themeFill="background1"/>
            <w:vAlign w:val="center"/>
          </w:tcPr>
          <w:p w14:paraId="3A060F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80</w:t>
            </w:r>
          </w:p>
        </w:tc>
        <w:tc>
          <w:tcPr>
            <w:tcW w:w="1004" w:type="dxa"/>
            <w:shd w:val="clear" w:color="auto" w:fill="FFFFFF" w:themeFill="background1"/>
            <w:vAlign w:val="center"/>
          </w:tcPr>
          <w:p w14:paraId="159EF6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0E525EF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5</w:t>
            </w:r>
          </w:p>
        </w:tc>
        <w:tc>
          <w:tcPr>
            <w:tcW w:w="755" w:type="dxa"/>
            <w:tcBorders>
              <w:right w:val="single" w:sz="4" w:space="0" w:color="auto"/>
            </w:tcBorders>
            <w:shd w:val="clear" w:color="auto" w:fill="FFFFFF" w:themeFill="background1"/>
            <w:vAlign w:val="center"/>
          </w:tcPr>
          <w:p w14:paraId="0910ED9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0.47</w:t>
            </w:r>
          </w:p>
        </w:tc>
        <w:tc>
          <w:tcPr>
            <w:tcW w:w="1096" w:type="dxa"/>
            <w:tcBorders>
              <w:left w:val="single" w:sz="4" w:space="0" w:color="auto"/>
            </w:tcBorders>
            <w:shd w:val="clear" w:color="auto" w:fill="FFFFFF" w:themeFill="background1"/>
            <w:vAlign w:val="center"/>
          </w:tcPr>
          <w:p w14:paraId="6977698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25178E2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3B50D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CEDC458"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2E6DC4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Z</w:t>
            </w:r>
          </w:p>
        </w:tc>
        <w:tc>
          <w:tcPr>
            <w:tcW w:w="993" w:type="dxa"/>
            <w:tcBorders>
              <w:left w:val="single" w:sz="4" w:space="0" w:color="auto"/>
            </w:tcBorders>
            <w:shd w:val="clear" w:color="auto" w:fill="FFFFFF" w:themeFill="background1"/>
            <w:vAlign w:val="center"/>
          </w:tcPr>
          <w:p w14:paraId="2D9D447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5.47</w:t>
            </w:r>
          </w:p>
        </w:tc>
        <w:tc>
          <w:tcPr>
            <w:tcW w:w="851" w:type="dxa"/>
            <w:shd w:val="clear" w:color="auto" w:fill="FFFFFF" w:themeFill="background1"/>
            <w:vAlign w:val="center"/>
          </w:tcPr>
          <w:p w14:paraId="05587D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6.43</w:t>
            </w:r>
          </w:p>
        </w:tc>
        <w:tc>
          <w:tcPr>
            <w:tcW w:w="991" w:type="dxa"/>
            <w:shd w:val="clear" w:color="auto" w:fill="FFFFFF" w:themeFill="background1"/>
            <w:vAlign w:val="center"/>
          </w:tcPr>
          <w:p w14:paraId="2ED9ED4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0</w:t>
            </w:r>
          </w:p>
        </w:tc>
        <w:tc>
          <w:tcPr>
            <w:tcW w:w="1004" w:type="dxa"/>
            <w:shd w:val="clear" w:color="auto" w:fill="FFFFFF" w:themeFill="background1"/>
            <w:vAlign w:val="center"/>
          </w:tcPr>
          <w:p w14:paraId="7971773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13</w:t>
            </w:r>
          </w:p>
        </w:tc>
        <w:tc>
          <w:tcPr>
            <w:tcW w:w="708" w:type="dxa"/>
            <w:shd w:val="clear" w:color="auto" w:fill="FFFFFF" w:themeFill="background1"/>
            <w:vAlign w:val="center"/>
          </w:tcPr>
          <w:p w14:paraId="10F672F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59A4167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6.90</w:t>
            </w:r>
          </w:p>
        </w:tc>
        <w:tc>
          <w:tcPr>
            <w:tcW w:w="1096" w:type="dxa"/>
            <w:tcBorders>
              <w:left w:val="single" w:sz="4" w:space="0" w:color="auto"/>
            </w:tcBorders>
            <w:shd w:val="clear" w:color="auto" w:fill="FFFFFF" w:themeFill="background1"/>
            <w:vAlign w:val="center"/>
          </w:tcPr>
          <w:p w14:paraId="06FE8C5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E5A35B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5CBF7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4AB96B5"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892342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O</w:t>
            </w:r>
          </w:p>
        </w:tc>
        <w:tc>
          <w:tcPr>
            <w:tcW w:w="993" w:type="dxa"/>
            <w:tcBorders>
              <w:left w:val="single" w:sz="4" w:space="0" w:color="auto"/>
            </w:tcBorders>
            <w:shd w:val="clear" w:color="auto" w:fill="FFFFFF" w:themeFill="background1"/>
            <w:vAlign w:val="center"/>
          </w:tcPr>
          <w:p w14:paraId="7BE7308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5.09</w:t>
            </w:r>
          </w:p>
        </w:tc>
        <w:tc>
          <w:tcPr>
            <w:tcW w:w="851" w:type="dxa"/>
            <w:shd w:val="clear" w:color="auto" w:fill="FFFFFF" w:themeFill="background1"/>
            <w:vAlign w:val="center"/>
          </w:tcPr>
          <w:p w14:paraId="6F3E8B8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17</w:t>
            </w:r>
          </w:p>
        </w:tc>
        <w:tc>
          <w:tcPr>
            <w:tcW w:w="991" w:type="dxa"/>
            <w:shd w:val="clear" w:color="auto" w:fill="FFFFFF" w:themeFill="background1"/>
            <w:vAlign w:val="center"/>
          </w:tcPr>
          <w:p w14:paraId="4D7ABE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63</w:t>
            </w:r>
          </w:p>
        </w:tc>
        <w:tc>
          <w:tcPr>
            <w:tcW w:w="1004" w:type="dxa"/>
            <w:shd w:val="clear" w:color="auto" w:fill="FFFFFF" w:themeFill="background1"/>
            <w:vAlign w:val="center"/>
          </w:tcPr>
          <w:p w14:paraId="78EA872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3</w:t>
            </w:r>
          </w:p>
        </w:tc>
        <w:tc>
          <w:tcPr>
            <w:tcW w:w="708" w:type="dxa"/>
            <w:shd w:val="clear" w:color="auto" w:fill="FFFFFF" w:themeFill="background1"/>
            <w:vAlign w:val="center"/>
          </w:tcPr>
          <w:p w14:paraId="58505A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27</w:t>
            </w:r>
          </w:p>
        </w:tc>
        <w:tc>
          <w:tcPr>
            <w:tcW w:w="755" w:type="dxa"/>
            <w:tcBorders>
              <w:right w:val="single" w:sz="4" w:space="0" w:color="auto"/>
            </w:tcBorders>
            <w:shd w:val="clear" w:color="auto" w:fill="FFFFFF" w:themeFill="background1"/>
            <w:vAlign w:val="center"/>
          </w:tcPr>
          <w:p w14:paraId="1DAFD7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6.37</w:t>
            </w:r>
          </w:p>
        </w:tc>
        <w:tc>
          <w:tcPr>
            <w:tcW w:w="1096" w:type="dxa"/>
            <w:tcBorders>
              <w:left w:val="single" w:sz="4" w:space="0" w:color="auto"/>
            </w:tcBorders>
            <w:shd w:val="clear" w:color="auto" w:fill="FFFFFF" w:themeFill="background1"/>
            <w:vAlign w:val="center"/>
          </w:tcPr>
          <w:p w14:paraId="7DEE0D3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307F2AD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199B44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5FBE183C"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5C191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PL</w:t>
            </w:r>
          </w:p>
        </w:tc>
        <w:tc>
          <w:tcPr>
            <w:tcW w:w="993" w:type="dxa"/>
            <w:tcBorders>
              <w:left w:val="single" w:sz="4" w:space="0" w:color="auto"/>
            </w:tcBorders>
            <w:shd w:val="clear" w:color="auto" w:fill="FFFFFF" w:themeFill="background1"/>
            <w:vAlign w:val="center"/>
          </w:tcPr>
          <w:p w14:paraId="1E09A67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7.86</w:t>
            </w:r>
          </w:p>
        </w:tc>
        <w:tc>
          <w:tcPr>
            <w:tcW w:w="851" w:type="dxa"/>
            <w:shd w:val="clear" w:color="auto" w:fill="FFFFFF" w:themeFill="background1"/>
            <w:vAlign w:val="center"/>
          </w:tcPr>
          <w:p w14:paraId="734324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0</w:t>
            </w:r>
          </w:p>
        </w:tc>
        <w:tc>
          <w:tcPr>
            <w:tcW w:w="991" w:type="dxa"/>
            <w:shd w:val="clear" w:color="auto" w:fill="FFFFFF" w:themeFill="background1"/>
            <w:vAlign w:val="center"/>
          </w:tcPr>
          <w:p w14:paraId="71E2E2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87</w:t>
            </w:r>
          </w:p>
        </w:tc>
        <w:tc>
          <w:tcPr>
            <w:tcW w:w="1004" w:type="dxa"/>
            <w:shd w:val="clear" w:color="auto" w:fill="FFFFFF" w:themeFill="background1"/>
            <w:vAlign w:val="center"/>
          </w:tcPr>
          <w:p w14:paraId="281FF5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3</w:t>
            </w:r>
          </w:p>
        </w:tc>
        <w:tc>
          <w:tcPr>
            <w:tcW w:w="708" w:type="dxa"/>
            <w:shd w:val="clear" w:color="auto" w:fill="FFFFFF" w:themeFill="background1"/>
            <w:vAlign w:val="center"/>
          </w:tcPr>
          <w:p w14:paraId="6D2A33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8.10</w:t>
            </w:r>
          </w:p>
        </w:tc>
        <w:tc>
          <w:tcPr>
            <w:tcW w:w="755" w:type="dxa"/>
            <w:tcBorders>
              <w:right w:val="single" w:sz="4" w:space="0" w:color="auto"/>
            </w:tcBorders>
            <w:shd w:val="clear" w:color="auto" w:fill="FFFFFF" w:themeFill="background1"/>
            <w:vAlign w:val="center"/>
          </w:tcPr>
          <w:p w14:paraId="06FA3A6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7</w:t>
            </w:r>
          </w:p>
        </w:tc>
        <w:tc>
          <w:tcPr>
            <w:tcW w:w="1096" w:type="dxa"/>
            <w:tcBorders>
              <w:left w:val="single" w:sz="4" w:space="0" w:color="auto"/>
            </w:tcBorders>
            <w:shd w:val="clear" w:color="auto" w:fill="FFFFFF" w:themeFill="background1"/>
            <w:vAlign w:val="center"/>
          </w:tcPr>
          <w:p w14:paraId="489EB7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BEB5F9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5FBFE4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C902736"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AB4A239"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K</w:t>
            </w:r>
          </w:p>
        </w:tc>
        <w:tc>
          <w:tcPr>
            <w:tcW w:w="993" w:type="dxa"/>
            <w:tcBorders>
              <w:left w:val="single" w:sz="4" w:space="0" w:color="auto"/>
            </w:tcBorders>
            <w:shd w:val="clear" w:color="auto" w:fill="FFFFFF" w:themeFill="background1"/>
            <w:vAlign w:val="center"/>
          </w:tcPr>
          <w:p w14:paraId="1EC011D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48</w:t>
            </w:r>
          </w:p>
        </w:tc>
        <w:tc>
          <w:tcPr>
            <w:tcW w:w="851" w:type="dxa"/>
            <w:shd w:val="clear" w:color="auto" w:fill="FFFFFF" w:themeFill="background1"/>
            <w:vAlign w:val="center"/>
          </w:tcPr>
          <w:p w14:paraId="49783FB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07</w:t>
            </w:r>
          </w:p>
        </w:tc>
        <w:tc>
          <w:tcPr>
            <w:tcW w:w="991" w:type="dxa"/>
            <w:shd w:val="clear" w:color="auto" w:fill="FFFFFF" w:themeFill="background1"/>
            <w:vAlign w:val="center"/>
          </w:tcPr>
          <w:p w14:paraId="2532141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93</w:t>
            </w:r>
          </w:p>
        </w:tc>
        <w:tc>
          <w:tcPr>
            <w:tcW w:w="1004" w:type="dxa"/>
            <w:shd w:val="clear" w:color="auto" w:fill="FFFFFF" w:themeFill="background1"/>
            <w:vAlign w:val="center"/>
          </w:tcPr>
          <w:p w14:paraId="0D38CB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7</w:t>
            </w:r>
          </w:p>
        </w:tc>
        <w:tc>
          <w:tcPr>
            <w:tcW w:w="708" w:type="dxa"/>
            <w:shd w:val="clear" w:color="auto" w:fill="FFFFFF" w:themeFill="background1"/>
            <w:vAlign w:val="center"/>
          </w:tcPr>
          <w:p w14:paraId="56DB73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08</w:t>
            </w:r>
          </w:p>
        </w:tc>
        <w:tc>
          <w:tcPr>
            <w:tcW w:w="755" w:type="dxa"/>
            <w:tcBorders>
              <w:right w:val="single" w:sz="4" w:space="0" w:color="auto"/>
            </w:tcBorders>
            <w:shd w:val="clear" w:color="auto" w:fill="FFFFFF" w:themeFill="background1"/>
            <w:vAlign w:val="center"/>
          </w:tcPr>
          <w:p w14:paraId="3BF2A57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77</w:t>
            </w:r>
          </w:p>
        </w:tc>
        <w:tc>
          <w:tcPr>
            <w:tcW w:w="1096" w:type="dxa"/>
            <w:tcBorders>
              <w:left w:val="single" w:sz="4" w:space="0" w:color="auto"/>
            </w:tcBorders>
            <w:shd w:val="clear" w:color="auto" w:fill="FFFFFF" w:themeFill="background1"/>
            <w:vAlign w:val="center"/>
          </w:tcPr>
          <w:p w14:paraId="66C2C7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9743FC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5BC0552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3FCD8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13D459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I</w:t>
            </w:r>
          </w:p>
        </w:tc>
        <w:tc>
          <w:tcPr>
            <w:tcW w:w="993" w:type="dxa"/>
            <w:tcBorders>
              <w:left w:val="single" w:sz="4" w:space="0" w:color="auto"/>
            </w:tcBorders>
            <w:shd w:val="clear" w:color="auto" w:fill="FFFFFF" w:themeFill="background1"/>
            <w:vAlign w:val="center"/>
          </w:tcPr>
          <w:p w14:paraId="66A39F2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66.88</w:t>
            </w:r>
          </w:p>
        </w:tc>
        <w:tc>
          <w:tcPr>
            <w:tcW w:w="851" w:type="dxa"/>
            <w:shd w:val="clear" w:color="auto" w:fill="FFFFFF" w:themeFill="background1"/>
            <w:vAlign w:val="center"/>
          </w:tcPr>
          <w:p w14:paraId="2E1E5BB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0.67</w:t>
            </w:r>
          </w:p>
        </w:tc>
        <w:tc>
          <w:tcPr>
            <w:tcW w:w="991" w:type="dxa"/>
            <w:shd w:val="clear" w:color="auto" w:fill="FFFFFF" w:themeFill="background1"/>
            <w:vAlign w:val="center"/>
          </w:tcPr>
          <w:p w14:paraId="5DB131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3</w:t>
            </w:r>
          </w:p>
        </w:tc>
        <w:tc>
          <w:tcPr>
            <w:tcW w:w="1004" w:type="dxa"/>
            <w:shd w:val="clear" w:color="auto" w:fill="FFFFFF" w:themeFill="background1"/>
            <w:vAlign w:val="center"/>
          </w:tcPr>
          <w:p w14:paraId="71B97AC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w:t>
            </w:r>
          </w:p>
        </w:tc>
        <w:tc>
          <w:tcPr>
            <w:tcW w:w="708" w:type="dxa"/>
            <w:shd w:val="clear" w:color="auto" w:fill="FFFFFF" w:themeFill="background1"/>
            <w:vAlign w:val="center"/>
          </w:tcPr>
          <w:p w14:paraId="73A8B4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7</w:t>
            </w:r>
          </w:p>
        </w:tc>
        <w:tc>
          <w:tcPr>
            <w:tcW w:w="755" w:type="dxa"/>
            <w:tcBorders>
              <w:right w:val="single" w:sz="4" w:space="0" w:color="auto"/>
            </w:tcBorders>
            <w:shd w:val="clear" w:color="auto" w:fill="FFFFFF" w:themeFill="background1"/>
            <w:vAlign w:val="center"/>
          </w:tcPr>
          <w:p w14:paraId="2A32F48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1.03</w:t>
            </w:r>
          </w:p>
        </w:tc>
        <w:tc>
          <w:tcPr>
            <w:tcW w:w="1096" w:type="dxa"/>
            <w:tcBorders>
              <w:left w:val="single" w:sz="4" w:space="0" w:color="auto"/>
            </w:tcBorders>
            <w:shd w:val="clear" w:color="auto" w:fill="FFFFFF" w:themeFill="background1"/>
            <w:vAlign w:val="center"/>
          </w:tcPr>
          <w:p w14:paraId="7FDC54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2AB7AC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4791ED0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C068A4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EBBE07F"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S</w:t>
            </w:r>
          </w:p>
        </w:tc>
        <w:tc>
          <w:tcPr>
            <w:tcW w:w="993" w:type="dxa"/>
            <w:tcBorders>
              <w:left w:val="single" w:sz="4" w:space="0" w:color="auto"/>
            </w:tcBorders>
            <w:shd w:val="clear" w:color="auto" w:fill="FFFFFF" w:themeFill="background1"/>
            <w:vAlign w:val="center"/>
          </w:tcPr>
          <w:p w14:paraId="68A054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94.38</w:t>
            </w:r>
          </w:p>
        </w:tc>
        <w:tc>
          <w:tcPr>
            <w:tcW w:w="851" w:type="dxa"/>
            <w:shd w:val="clear" w:color="auto" w:fill="FFFFFF" w:themeFill="background1"/>
            <w:vAlign w:val="center"/>
          </w:tcPr>
          <w:p w14:paraId="69C4A65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4.47</w:t>
            </w:r>
          </w:p>
        </w:tc>
        <w:tc>
          <w:tcPr>
            <w:tcW w:w="991" w:type="dxa"/>
            <w:shd w:val="clear" w:color="auto" w:fill="FFFFFF" w:themeFill="background1"/>
            <w:vAlign w:val="center"/>
          </w:tcPr>
          <w:p w14:paraId="382D9B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3</w:t>
            </w:r>
          </w:p>
        </w:tc>
        <w:tc>
          <w:tcPr>
            <w:tcW w:w="1004" w:type="dxa"/>
            <w:shd w:val="clear" w:color="auto" w:fill="FFFFFF" w:themeFill="background1"/>
            <w:vAlign w:val="center"/>
          </w:tcPr>
          <w:p w14:paraId="48BF565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54</w:t>
            </w:r>
          </w:p>
        </w:tc>
        <w:tc>
          <w:tcPr>
            <w:tcW w:w="708" w:type="dxa"/>
            <w:shd w:val="clear" w:color="auto" w:fill="FFFFFF" w:themeFill="background1"/>
            <w:vAlign w:val="center"/>
          </w:tcPr>
          <w:p w14:paraId="6F6081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30</w:t>
            </w:r>
          </w:p>
        </w:tc>
        <w:tc>
          <w:tcPr>
            <w:tcW w:w="755" w:type="dxa"/>
            <w:tcBorders>
              <w:right w:val="single" w:sz="4" w:space="0" w:color="auto"/>
            </w:tcBorders>
            <w:shd w:val="clear" w:color="auto" w:fill="FFFFFF" w:themeFill="background1"/>
            <w:vAlign w:val="center"/>
          </w:tcPr>
          <w:p w14:paraId="645D9DE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0.03</w:t>
            </w:r>
          </w:p>
        </w:tc>
        <w:tc>
          <w:tcPr>
            <w:tcW w:w="1096" w:type="dxa"/>
            <w:tcBorders>
              <w:left w:val="single" w:sz="4" w:space="0" w:color="auto"/>
            </w:tcBorders>
            <w:shd w:val="clear" w:color="auto" w:fill="FFFFFF" w:themeFill="background1"/>
            <w:vAlign w:val="center"/>
          </w:tcPr>
          <w:p w14:paraId="767F7E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1436674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623F1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7470DA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1F31E0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E</w:t>
            </w:r>
          </w:p>
        </w:tc>
        <w:tc>
          <w:tcPr>
            <w:tcW w:w="993" w:type="dxa"/>
            <w:tcBorders>
              <w:left w:val="single" w:sz="4" w:space="0" w:color="auto"/>
            </w:tcBorders>
            <w:shd w:val="clear" w:color="auto" w:fill="FFFFFF" w:themeFill="background1"/>
            <w:vAlign w:val="center"/>
          </w:tcPr>
          <w:p w14:paraId="36D2FB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381.24</w:t>
            </w:r>
          </w:p>
        </w:tc>
        <w:tc>
          <w:tcPr>
            <w:tcW w:w="851" w:type="dxa"/>
            <w:shd w:val="clear" w:color="auto" w:fill="FFFFFF" w:themeFill="background1"/>
            <w:vAlign w:val="center"/>
          </w:tcPr>
          <w:p w14:paraId="56FDE63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5.53</w:t>
            </w:r>
          </w:p>
        </w:tc>
        <w:tc>
          <w:tcPr>
            <w:tcW w:w="991" w:type="dxa"/>
            <w:shd w:val="clear" w:color="auto" w:fill="FFFFFF" w:themeFill="background1"/>
            <w:vAlign w:val="center"/>
          </w:tcPr>
          <w:p w14:paraId="6575EAF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50</w:t>
            </w:r>
          </w:p>
        </w:tc>
        <w:tc>
          <w:tcPr>
            <w:tcW w:w="1004" w:type="dxa"/>
            <w:shd w:val="clear" w:color="auto" w:fill="FFFFFF" w:themeFill="background1"/>
            <w:vAlign w:val="center"/>
          </w:tcPr>
          <w:p w14:paraId="77C4639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29</w:t>
            </w:r>
          </w:p>
        </w:tc>
        <w:tc>
          <w:tcPr>
            <w:tcW w:w="708" w:type="dxa"/>
            <w:shd w:val="clear" w:color="auto" w:fill="FFFFFF" w:themeFill="background1"/>
            <w:vAlign w:val="center"/>
          </w:tcPr>
          <w:p w14:paraId="442D91D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25</w:t>
            </w:r>
          </w:p>
        </w:tc>
        <w:tc>
          <w:tcPr>
            <w:tcW w:w="755" w:type="dxa"/>
            <w:tcBorders>
              <w:right w:val="single" w:sz="4" w:space="0" w:color="auto"/>
            </w:tcBorders>
            <w:shd w:val="clear" w:color="auto" w:fill="FFFFFF" w:themeFill="background1"/>
            <w:vAlign w:val="center"/>
          </w:tcPr>
          <w:p w14:paraId="2340B3D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33</w:t>
            </w:r>
          </w:p>
        </w:tc>
        <w:tc>
          <w:tcPr>
            <w:tcW w:w="1096" w:type="dxa"/>
            <w:tcBorders>
              <w:left w:val="single" w:sz="4" w:space="0" w:color="auto"/>
            </w:tcBorders>
            <w:shd w:val="clear" w:color="auto" w:fill="FFFFFF" w:themeFill="background1"/>
            <w:vAlign w:val="center"/>
          </w:tcPr>
          <w:p w14:paraId="0440AE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07BEB1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6CF5A85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21C9AA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BE3C4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H</w:t>
            </w:r>
          </w:p>
        </w:tc>
        <w:tc>
          <w:tcPr>
            <w:tcW w:w="993" w:type="dxa"/>
            <w:tcBorders>
              <w:left w:val="single" w:sz="4" w:space="0" w:color="auto"/>
            </w:tcBorders>
            <w:shd w:val="clear" w:color="auto" w:fill="FFFFFF" w:themeFill="background1"/>
            <w:vAlign w:val="center"/>
          </w:tcPr>
          <w:p w14:paraId="1C0816E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61.08</w:t>
            </w:r>
          </w:p>
        </w:tc>
        <w:tc>
          <w:tcPr>
            <w:tcW w:w="851" w:type="dxa"/>
            <w:shd w:val="clear" w:color="auto" w:fill="FFFFFF" w:themeFill="background1"/>
            <w:vAlign w:val="center"/>
          </w:tcPr>
          <w:p w14:paraId="7D62F6A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90</w:t>
            </w:r>
          </w:p>
        </w:tc>
        <w:tc>
          <w:tcPr>
            <w:tcW w:w="991" w:type="dxa"/>
            <w:shd w:val="clear" w:color="auto" w:fill="FFFFFF" w:themeFill="background1"/>
            <w:vAlign w:val="center"/>
          </w:tcPr>
          <w:p w14:paraId="589E40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90</w:t>
            </w:r>
          </w:p>
        </w:tc>
        <w:tc>
          <w:tcPr>
            <w:tcW w:w="1004" w:type="dxa"/>
            <w:shd w:val="clear" w:color="auto" w:fill="FFFFFF" w:themeFill="background1"/>
            <w:vAlign w:val="center"/>
          </w:tcPr>
          <w:p w14:paraId="4A1CB5C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3.53</w:t>
            </w:r>
          </w:p>
        </w:tc>
        <w:tc>
          <w:tcPr>
            <w:tcW w:w="708" w:type="dxa"/>
            <w:shd w:val="clear" w:color="auto" w:fill="FFFFFF" w:themeFill="background1"/>
            <w:vAlign w:val="center"/>
          </w:tcPr>
          <w:p w14:paraId="4A7680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17</w:t>
            </w:r>
          </w:p>
        </w:tc>
        <w:tc>
          <w:tcPr>
            <w:tcW w:w="755" w:type="dxa"/>
            <w:tcBorders>
              <w:right w:val="single" w:sz="4" w:space="0" w:color="auto"/>
            </w:tcBorders>
            <w:shd w:val="clear" w:color="auto" w:fill="FFFFFF" w:themeFill="background1"/>
            <w:vAlign w:val="center"/>
          </w:tcPr>
          <w:p w14:paraId="3F22820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3.83</w:t>
            </w:r>
          </w:p>
        </w:tc>
        <w:tc>
          <w:tcPr>
            <w:tcW w:w="1096" w:type="dxa"/>
            <w:tcBorders>
              <w:left w:val="single" w:sz="4" w:space="0" w:color="auto"/>
            </w:tcBorders>
            <w:shd w:val="clear" w:color="auto" w:fill="FFFFFF" w:themeFill="background1"/>
            <w:vAlign w:val="center"/>
          </w:tcPr>
          <w:p w14:paraId="29E3D0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3C9D0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10629C8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EBD90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E64B7F5"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K</w:t>
            </w:r>
          </w:p>
        </w:tc>
        <w:tc>
          <w:tcPr>
            <w:tcW w:w="993" w:type="dxa"/>
            <w:tcBorders>
              <w:left w:val="single" w:sz="4" w:space="0" w:color="auto"/>
            </w:tcBorders>
            <w:shd w:val="clear" w:color="auto" w:fill="FFFFFF" w:themeFill="background1"/>
            <w:vAlign w:val="center"/>
          </w:tcPr>
          <w:p w14:paraId="48F1DE9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47.22</w:t>
            </w:r>
          </w:p>
        </w:tc>
        <w:tc>
          <w:tcPr>
            <w:tcW w:w="851" w:type="dxa"/>
            <w:shd w:val="clear" w:color="auto" w:fill="FFFFFF" w:themeFill="background1"/>
            <w:vAlign w:val="center"/>
          </w:tcPr>
          <w:p w14:paraId="01F4FD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60</w:t>
            </w:r>
          </w:p>
        </w:tc>
        <w:tc>
          <w:tcPr>
            <w:tcW w:w="991" w:type="dxa"/>
            <w:shd w:val="clear" w:color="auto" w:fill="FFFFFF" w:themeFill="background1"/>
            <w:vAlign w:val="center"/>
          </w:tcPr>
          <w:p w14:paraId="2EA47B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2</w:t>
            </w:r>
          </w:p>
        </w:tc>
        <w:tc>
          <w:tcPr>
            <w:tcW w:w="1004" w:type="dxa"/>
            <w:shd w:val="clear" w:color="auto" w:fill="FFFFFF" w:themeFill="background1"/>
            <w:vAlign w:val="center"/>
          </w:tcPr>
          <w:p w14:paraId="7722FC5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3.42</w:t>
            </w:r>
          </w:p>
        </w:tc>
        <w:tc>
          <w:tcPr>
            <w:tcW w:w="708" w:type="dxa"/>
            <w:shd w:val="clear" w:color="auto" w:fill="FFFFFF" w:themeFill="background1"/>
            <w:vAlign w:val="center"/>
          </w:tcPr>
          <w:p w14:paraId="1437D6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90</w:t>
            </w:r>
          </w:p>
        </w:tc>
        <w:tc>
          <w:tcPr>
            <w:tcW w:w="755" w:type="dxa"/>
            <w:tcBorders>
              <w:right w:val="single" w:sz="4" w:space="0" w:color="auto"/>
            </w:tcBorders>
            <w:shd w:val="clear" w:color="auto" w:fill="FFFFFF" w:themeFill="background1"/>
            <w:vAlign w:val="center"/>
          </w:tcPr>
          <w:p w14:paraId="3D2028E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70</w:t>
            </w:r>
          </w:p>
        </w:tc>
        <w:tc>
          <w:tcPr>
            <w:tcW w:w="1096" w:type="dxa"/>
            <w:tcBorders>
              <w:left w:val="single" w:sz="4" w:space="0" w:color="auto"/>
            </w:tcBorders>
            <w:shd w:val="clear" w:color="auto" w:fill="FFFFFF" w:themeFill="background1"/>
            <w:vAlign w:val="center"/>
          </w:tcPr>
          <w:p w14:paraId="15CF0F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387D29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CA7301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3346086F"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right w:val="single" w:sz="4" w:space="0" w:color="auto"/>
            </w:tcBorders>
            <w:shd w:val="clear" w:color="auto" w:fill="FFFFFF" w:themeFill="background1"/>
            <w:vAlign w:val="center"/>
          </w:tcPr>
          <w:p w14:paraId="26F123F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S</w:t>
            </w:r>
          </w:p>
        </w:tc>
        <w:tc>
          <w:tcPr>
            <w:tcW w:w="993" w:type="dxa"/>
            <w:tcBorders>
              <w:left w:val="single" w:sz="4" w:space="0" w:color="auto"/>
              <w:bottom w:val="single" w:sz="4" w:space="0" w:color="auto"/>
            </w:tcBorders>
            <w:shd w:val="clear" w:color="auto" w:fill="FFFFFF" w:themeFill="background1"/>
            <w:vAlign w:val="center"/>
          </w:tcPr>
          <w:p w14:paraId="0BFD15A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1.26</w:t>
            </w:r>
          </w:p>
        </w:tc>
        <w:tc>
          <w:tcPr>
            <w:tcW w:w="851" w:type="dxa"/>
            <w:tcBorders>
              <w:bottom w:val="single" w:sz="4" w:space="0" w:color="auto"/>
            </w:tcBorders>
            <w:shd w:val="clear" w:color="auto" w:fill="FFFFFF" w:themeFill="background1"/>
            <w:vAlign w:val="center"/>
          </w:tcPr>
          <w:p w14:paraId="073411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83</w:t>
            </w:r>
          </w:p>
        </w:tc>
        <w:tc>
          <w:tcPr>
            <w:tcW w:w="991" w:type="dxa"/>
            <w:tcBorders>
              <w:bottom w:val="single" w:sz="4" w:space="0" w:color="auto"/>
            </w:tcBorders>
            <w:shd w:val="clear" w:color="auto" w:fill="FFFFFF" w:themeFill="background1"/>
            <w:vAlign w:val="center"/>
          </w:tcPr>
          <w:p w14:paraId="739B4AB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50</w:t>
            </w:r>
          </w:p>
        </w:tc>
        <w:tc>
          <w:tcPr>
            <w:tcW w:w="1004" w:type="dxa"/>
            <w:tcBorders>
              <w:bottom w:val="single" w:sz="4" w:space="0" w:color="auto"/>
            </w:tcBorders>
            <w:shd w:val="clear" w:color="auto" w:fill="FFFFFF" w:themeFill="background1"/>
            <w:vAlign w:val="center"/>
          </w:tcPr>
          <w:p w14:paraId="278E7AF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36</w:t>
            </w:r>
          </w:p>
        </w:tc>
        <w:tc>
          <w:tcPr>
            <w:tcW w:w="708" w:type="dxa"/>
            <w:tcBorders>
              <w:bottom w:val="single" w:sz="4" w:space="0" w:color="auto"/>
            </w:tcBorders>
            <w:shd w:val="clear" w:color="auto" w:fill="FFFFFF" w:themeFill="background1"/>
            <w:vAlign w:val="center"/>
          </w:tcPr>
          <w:p w14:paraId="201034F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28</w:t>
            </w:r>
          </w:p>
        </w:tc>
        <w:tc>
          <w:tcPr>
            <w:tcW w:w="755" w:type="dxa"/>
            <w:tcBorders>
              <w:bottom w:val="single" w:sz="4" w:space="0" w:color="auto"/>
              <w:right w:val="single" w:sz="4" w:space="0" w:color="auto"/>
            </w:tcBorders>
            <w:shd w:val="clear" w:color="auto" w:fill="FFFFFF" w:themeFill="background1"/>
            <w:vAlign w:val="center"/>
          </w:tcPr>
          <w:p w14:paraId="28CCBC6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8.16</w:t>
            </w:r>
          </w:p>
        </w:tc>
        <w:tc>
          <w:tcPr>
            <w:tcW w:w="1096" w:type="dxa"/>
            <w:tcBorders>
              <w:left w:val="single" w:sz="4" w:space="0" w:color="auto"/>
              <w:bottom w:val="single" w:sz="4" w:space="0" w:color="auto"/>
            </w:tcBorders>
            <w:shd w:val="clear" w:color="auto" w:fill="FFFFFF" w:themeFill="background1"/>
            <w:vAlign w:val="center"/>
          </w:tcPr>
          <w:p w14:paraId="516478A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tcBorders>
              <w:bottom w:val="single" w:sz="4" w:space="0" w:color="auto"/>
            </w:tcBorders>
            <w:shd w:val="clear" w:color="auto" w:fill="FFFFFF" w:themeFill="background1"/>
            <w:vAlign w:val="center"/>
          </w:tcPr>
          <w:p w14:paraId="1674C80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tcBorders>
              <w:bottom w:val="single" w:sz="4" w:space="0" w:color="auto"/>
            </w:tcBorders>
            <w:shd w:val="clear" w:color="auto" w:fill="FFFFFF" w:themeFill="background1"/>
            <w:vAlign w:val="center"/>
          </w:tcPr>
          <w:p w14:paraId="192B757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6DDD930F"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12" w:space="0" w:color="auto"/>
              <w:right w:val="single" w:sz="4" w:space="0" w:color="auto"/>
            </w:tcBorders>
            <w:shd w:val="clear" w:color="auto" w:fill="FFFFFF" w:themeFill="background1"/>
            <w:vAlign w:val="center"/>
          </w:tcPr>
          <w:p w14:paraId="20BE58A0" w14:textId="77777777" w:rsidR="000C6B26" w:rsidRPr="006A56FF" w:rsidRDefault="000C6B26" w:rsidP="00832038">
            <w:pPr>
              <w:spacing w:line="276" w:lineRule="auto"/>
              <w:rPr>
                <w:b w:val="0"/>
                <w:bCs w:val="0"/>
                <w:i/>
                <w:iCs/>
                <w:caps w:val="0"/>
                <w:sz w:val="20"/>
                <w:szCs w:val="20"/>
                <w:lang w:val="en-US"/>
              </w:rPr>
            </w:pPr>
            <w:r w:rsidRPr="006A56FF">
              <w:rPr>
                <w:b w:val="0"/>
                <w:bCs w:val="0"/>
                <w:i/>
                <w:iCs/>
                <w:caps w:val="0"/>
                <w:sz w:val="20"/>
                <w:szCs w:val="20"/>
                <w:lang w:val="en-US"/>
              </w:rPr>
              <w:t>TM</w:t>
            </w:r>
          </w:p>
        </w:tc>
        <w:tc>
          <w:tcPr>
            <w:tcW w:w="993" w:type="dxa"/>
            <w:tcBorders>
              <w:left w:val="single" w:sz="4" w:space="0" w:color="auto"/>
              <w:bottom w:val="single" w:sz="12" w:space="0" w:color="auto"/>
            </w:tcBorders>
            <w:shd w:val="clear" w:color="auto" w:fill="FFFFFF" w:themeFill="background1"/>
            <w:vAlign w:val="center"/>
          </w:tcPr>
          <w:p w14:paraId="415AC4D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09.89</w:t>
            </w:r>
          </w:p>
        </w:tc>
        <w:tc>
          <w:tcPr>
            <w:tcW w:w="851" w:type="dxa"/>
            <w:tcBorders>
              <w:bottom w:val="single" w:sz="12" w:space="0" w:color="auto"/>
            </w:tcBorders>
            <w:shd w:val="clear" w:color="auto" w:fill="FFFFFF" w:themeFill="background1"/>
            <w:vAlign w:val="center"/>
          </w:tcPr>
          <w:p w14:paraId="523E80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73</w:t>
            </w:r>
          </w:p>
        </w:tc>
        <w:tc>
          <w:tcPr>
            <w:tcW w:w="991" w:type="dxa"/>
            <w:tcBorders>
              <w:bottom w:val="single" w:sz="12" w:space="0" w:color="auto"/>
            </w:tcBorders>
            <w:shd w:val="clear" w:color="auto" w:fill="FFFFFF" w:themeFill="background1"/>
            <w:vAlign w:val="center"/>
          </w:tcPr>
          <w:p w14:paraId="42DBC13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88</w:t>
            </w:r>
          </w:p>
        </w:tc>
        <w:tc>
          <w:tcPr>
            <w:tcW w:w="1004" w:type="dxa"/>
            <w:tcBorders>
              <w:bottom w:val="single" w:sz="12" w:space="0" w:color="auto"/>
            </w:tcBorders>
            <w:shd w:val="clear" w:color="auto" w:fill="FFFFFF" w:themeFill="background1"/>
            <w:vAlign w:val="center"/>
          </w:tcPr>
          <w:p w14:paraId="038F6C2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4</w:t>
            </w:r>
          </w:p>
        </w:tc>
        <w:tc>
          <w:tcPr>
            <w:tcW w:w="708" w:type="dxa"/>
            <w:tcBorders>
              <w:bottom w:val="single" w:sz="12" w:space="0" w:color="auto"/>
            </w:tcBorders>
            <w:shd w:val="clear" w:color="auto" w:fill="FFFFFF" w:themeFill="background1"/>
            <w:vAlign w:val="center"/>
          </w:tcPr>
          <w:p w14:paraId="303548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77</w:t>
            </w:r>
          </w:p>
        </w:tc>
        <w:tc>
          <w:tcPr>
            <w:tcW w:w="755" w:type="dxa"/>
            <w:tcBorders>
              <w:bottom w:val="single" w:sz="12" w:space="0" w:color="auto"/>
              <w:right w:val="single" w:sz="4" w:space="0" w:color="auto"/>
            </w:tcBorders>
            <w:shd w:val="clear" w:color="auto" w:fill="FFFFFF" w:themeFill="background1"/>
            <w:vAlign w:val="center"/>
          </w:tcPr>
          <w:p w14:paraId="0723589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11</w:t>
            </w:r>
          </w:p>
        </w:tc>
        <w:tc>
          <w:tcPr>
            <w:tcW w:w="1096" w:type="dxa"/>
            <w:tcBorders>
              <w:left w:val="single" w:sz="4" w:space="0" w:color="auto"/>
              <w:bottom w:val="single" w:sz="12" w:space="0" w:color="auto"/>
            </w:tcBorders>
            <w:shd w:val="clear" w:color="auto" w:fill="FFFFFF" w:themeFill="background1"/>
            <w:vAlign w:val="center"/>
          </w:tcPr>
          <w:p w14:paraId="720954B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c>
          <w:tcPr>
            <w:tcW w:w="709" w:type="dxa"/>
            <w:tcBorders>
              <w:bottom w:val="single" w:sz="12" w:space="0" w:color="auto"/>
            </w:tcBorders>
            <w:shd w:val="clear" w:color="auto" w:fill="FFFFFF" w:themeFill="background1"/>
            <w:vAlign w:val="center"/>
          </w:tcPr>
          <w:p w14:paraId="6B02F5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4</w:t>
            </w:r>
          </w:p>
        </w:tc>
        <w:tc>
          <w:tcPr>
            <w:tcW w:w="881" w:type="dxa"/>
            <w:tcBorders>
              <w:bottom w:val="single" w:sz="12" w:space="0" w:color="auto"/>
            </w:tcBorders>
            <w:shd w:val="clear" w:color="auto" w:fill="FFFFFF" w:themeFill="background1"/>
            <w:vAlign w:val="center"/>
          </w:tcPr>
          <w:p w14:paraId="6BA32C0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r>
    </w:tbl>
    <w:p w14:paraId="685FAA65" w14:textId="3C47439C" w:rsidR="00BD5458" w:rsidRDefault="000C6B26" w:rsidP="000C6B26">
      <w:pPr>
        <w:spacing w:after="160" w:line="259" w:lineRule="auto"/>
        <w:rPr>
          <w:rFonts w:eastAsiaTheme="minorHAnsi"/>
          <w:iCs/>
          <w:color w:val="auto"/>
          <w:sz w:val="20"/>
          <w:szCs w:val="20"/>
          <w:lang w:val="en-US"/>
        </w:rPr>
      </w:pPr>
      <w:r w:rsidRPr="006A56FF">
        <w:rPr>
          <w:rFonts w:eastAsiaTheme="minorHAnsi"/>
          <w:iCs/>
          <w:color w:val="auto"/>
          <w:sz w:val="20"/>
          <w:szCs w:val="20"/>
          <w:lang w:val="en-US"/>
        </w:rPr>
        <w:t>Sources: OECD health data (extracted on 10.12.2018) &amp;</w:t>
      </w:r>
      <w:r w:rsidRPr="006A56FF">
        <w:rPr>
          <w:rFonts w:eastAsiaTheme="minorHAnsi"/>
          <w:b/>
          <w:bCs/>
          <w:iCs/>
          <w:color w:val="auto"/>
          <w:sz w:val="20"/>
          <w:szCs w:val="20"/>
          <w:lang w:val="en-US"/>
        </w:rPr>
        <w:t xml:space="preserve"> </w:t>
      </w:r>
      <w:r w:rsidRPr="006A56FF">
        <w:rPr>
          <w:rFonts w:eastAsiaTheme="minorHAnsi"/>
          <w:iCs/>
          <w:color w:val="auto"/>
          <w:sz w:val="20"/>
          <w:szCs w:val="20"/>
          <w:lang w:val="en-US"/>
        </w:rPr>
        <w:t>MISSOC 2018 (European observatory on health systems and policies 2018), European commission 2018; Own Coding Scheme; TM = Total mean</w:t>
      </w:r>
    </w:p>
    <w:p w14:paraId="14F97FE8" w14:textId="77777777" w:rsidR="00BD5458" w:rsidRDefault="00BD5458">
      <w:pPr>
        <w:spacing w:after="160" w:line="259" w:lineRule="auto"/>
        <w:rPr>
          <w:rFonts w:eastAsiaTheme="minorHAnsi"/>
          <w:iCs/>
          <w:color w:val="auto"/>
          <w:sz w:val="20"/>
          <w:szCs w:val="20"/>
          <w:lang w:val="en-US"/>
        </w:rPr>
      </w:pPr>
      <w:r>
        <w:rPr>
          <w:rFonts w:eastAsiaTheme="minorHAnsi"/>
          <w:iCs/>
          <w:color w:val="auto"/>
          <w:sz w:val="20"/>
          <w:szCs w:val="20"/>
          <w:lang w:val="en-US"/>
        </w:rPr>
        <w:br w:type="page"/>
      </w:r>
    </w:p>
    <w:p w14:paraId="42AC9EA7" w14:textId="3AF639F1" w:rsidR="00BD5458" w:rsidRPr="006A56FF" w:rsidRDefault="00BD5458" w:rsidP="00BD5458">
      <w:pPr>
        <w:pStyle w:val="Beschriftung"/>
        <w:keepNext/>
        <w:spacing w:before="240" w:after="240"/>
        <w:jc w:val="left"/>
        <w:rPr>
          <w:i/>
          <w:sz w:val="22"/>
          <w:szCs w:val="22"/>
          <w:lang w:val="en-US"/>
        </w:rPr>
      </w:pPr>
      <w:r w:rsidRPr="006A56FF">
        <w:rPr>
          <w:sz w:val="22"/>
          <w:szCs w:val="22"/>
          <w:lang w:val="en-US"/>
        </w:rPr>
        <w:lastRenderedPageBreak/>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ins w:id="1156" w:author="Philipp Alexander Linden" w:date="2020-06-29T17:55:00Z">
        <w:r w:rsidR="00A77345">
          <w:rPr>
            <w:noProof/>
            <w:sz w:val="22"/>
            <w:szCs w:val="22"/>
            <w:lang w:val="en-US"/>
          </w:rPr>
          <w:t>6</w:t>
        </w:r>
      </w:ins>
      <w:del w:id="1157" w:author="Philipp Alexander Linden" w:date="2020-06-29T17:55:00Z">
        <w:r w:rsidR="00643277" w:rsidDel="00A77345">
          <w:rPr>
            <w:noProof/>
            <w:sz w:val="22"/>
            <w:szCs w:val="22"/>
            <w:lang w:val="en-US"/>
          </w:rPr>
          <w:delText>5</w:delText>
        </w:r>
      </w:del>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9) </w:t>
      </w:r>
      <w:r w:rsidRPr="006A56FF">
        <w:rPr>
          <w:sz w:val="22"/>
          <w:szCs w:val="22"/>
          <w:lang w:val="en-US"/>
        </w:rPr>
        <w:t xml:space="preserve">methodological </w:t>
      </w:r>
      <w:commentRangeStart w:id="1158"/>
      <w:r w:rsidRPr="006A56FF">
        <w:rPr>
          <w:sz w:val="22"/>
          <w:szCs w:val="22"/>
          <w:lang w:val="en-US"/>
        </w:rPr>
        <w:t>clusters</w:t>
      </w:r>
      <w:commentRangeEnd w:id="1158"/>
      <w:r>
        <w:rPr>
          <w:rStyle w:val="Kommentarzeichen"/>
          <w:color w:val="000000"/>
        </w:rPr>
        <w:commentReference w:id="1158"/>
      </w:r>
    </w:p>
    <w:tbl>
      <w:tblPr>
        <w:tblStyle w:val="EinfacheTabelle3"/>
        <w:tblW w:w="8505" w:type="dxa"/>
        <w:shd w:val="clear" w:color="auto" w:fill="FFFFFF" w:themeFill="background1"/>
        <w:tblLayout w:type="fixed"/>
        <w:tblLook w:val="04A0" w:firstRow="1" w:lastRow="0" w:firstColumn="1" w:lastColumn="0" w:noHBand="0" w:noVBand="1"/>
      </w:tblPr>
      <w:tblGrid>
        <w:gridCol w:w="1276"/>
        <w:gridCol w:w="1134"/>
        <w:gridCol w:w="708"/>
        <w:gridCol w:w="851"/>
        <w:gridCol w:w="709"/>
        <w:gridCol w:w="708"/>
        <w:gridCol w:w="993"/>
        <w:gridCol w:w="709"/>
        <w:gridCol w:w="708"/>
        <w:gridCol w:w="709"/>
      </w:tblGrid>
      <w:tr w:rsidR="00BD5458" w:rsidRPr="006A56FF" w14:paraId="150DE0A1"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734F4F6C" w14:textId="77777777" w:rsidR="00BD5458" w:rsidRPr="00D67B4C" w:rsidRDefault="00BD5458" w:rsidP="00DC7F46">
            <w:pPr>
              <w:spacing w:line="276" w:lineRule="auto"/>
              <w:rPr>
                <w:b w:val="0"/>
                <w:bCs w:val="0"/>
                <w:caps w:val="0"/>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44A6CB8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8" w:type="dxa"/>
            <w:tcBorders>
              <w:top w:val="single" w:sz="12" w:space="0" w:color="auto"/>
              <w:bottom w:val="single" w:sz="4" w:space="0" w:color="auto"/>
            </w:tcBorders>
            <w:shd w:val="clear" w:color="auto" w:fill="FFFFFF" w:themeFill="background1"/>
            <w:vAlign w:val="center"/>
          </w:tcPr>
          <w:p w14:paraId="4DDA1C0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1" w:type="dxa"/>
            <w:tcBorders>
              <w:top w:val="single" w:sz="12" w:space="0" w:color="auto"/>
              <w:bottom w:val="single" w:sz="4" w:space="0" w:color="auto"/>
            </w:tcBorders>
            <w:shd w:val="clear" w:color="auto" w:fill="FFFFFF" w:themeFill="background1"/>
            <w:vAlign w:val="center"/>
          </w:tcPr>
          <w:p w14:paraId="43715424"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709" w:type="dxa"/>
            <w:tcBorders>
              <w:top w:val="single" w:sz="12" w:space="0" w:color="auto"/>
              <w:bottom w:val="single" w:sz="4" w:space="0" w:color="auto"/>
            </w:tcBorders>
            <w:shd w:val="clear" w:color="auto" w:fill="FFFFFF" w:themeFill="background1"/>
            <w:vAlign w:val="center"/>
          </w:tcPr>
          <w:p w14:paraId="6DB5B3A1"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4</w:t>
            </w:r>
          </w:p>
        </w:tc>
        <w:tc>
          <w:tcPr>
            <w:tcW w:w="708" w:type="dxa"/>
            <w:tcBorders>
              <w:top w:val="single" w:sz="12" w:space="0" w:color="auto"/>
              <w:bottom w:val="single" w:sz="4" w:space="0" w:color="auto"/>
            </w:tcBorders>
            <w:shd w:val="clear" w:color="auto" w:fill="FFFFFF" w:themeFill="background1"/>
            <w:vAlign w:val="center"/>
          </w:tcPr>
          <w:p w14:paraId="6EB91D6C"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5</w:t>
            </w:r>
          </w:p>
        </w:tc>
        <w:tc>
          <w:tcPr>
            <w:tcW w:w="993" w:type="dxa"/>
            <w:tcBorders>
              <w:top w:val="single" w:sz="12" w:space="0" w:color="auto"/>
              <w:bottom w:val="single" w:sz="4" w:space="0" w:color="auto"/>
            </w:tcBorders>
            <w:shd w:val="clear" w:color="auto" w:fill="FFFFFF" w:themeFill="background1"/>
            <w:vAlign w:val="center"/>
          </w:tcPr>
          <w:p w14:paraId="4EAAB4D7"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6</w:t>
            </w:r>
          </w:p>
        </w:tc>
        <w:tc>
          <w:tcPr>
            <w:tcW w:w="709" w:type="dxa"/>
            <w:tcBorders>
              <w:top w:val="single" w:sz="12" w:space="0" w:color="auto"/>
              <w:bottom w:val="single" w:sz="4" w:space="0" w:color="auto"/>
            </w:tcBorders>
            <w:shd w:val="clear" w:color="auto" w:fill="FFFFFF" w:themeFill="background1"/>
            <w:vAlign w:val="center"/>
          </w:tcPr>
          <w:p w14:paraId="05E878A5"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7</w:t>
            </w:r>
          </w:p>
        </w:tc>
        <w:tc>
          <w:tcPr>
            <w:tcW w:w="708" w:type="dxa"/>
            <w:tcBorders>
              <w:top w:val="single" w:sz="12" w:space="0" w:color="auto"/>
              <w:bottom w:val="single" w:sz="4" w:space="0" w:color="auto"/>
            </w:tcBorders>
            <w:shd w:val="clear" w:color="auto" w:fill="FFFFFF" w:themeFill="background1"/>
            <w:vAlign w:val="center"/>
          </w:tcPr>
          <w:p w14:paraId="426911EE"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8</w:t>
            </w:r>
          </w:p>
        </w:tc>
        <w:tc>
          <w:tcPr>
            <w:tcW w:w="709" w:type="dxa"/>
            <w:tcBorders>
              <w:top w:val="single" w:sz="12" w:space="0" w:color="auto"/>
              <w:bottom w:val="single" w:sz="4" w:space="0" w:color="auto"/>
            </w:tcBorders>
            <w:shd w:val="clear" w:color="auto" w:fill="FFFFFF" w:themeFill="background1"/>
            <w:vAlign w:val="center"/>
          </w:tcPr>
          <w:p w14:paraId="53E1B5F2"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9</w:t>
            </w:r>
          </w:p>
        </w:tc>
      </w:tr>
      <w:tr w:rsidR="00BD5458" w:rsidRPr="006A56FF" w14:paraId="0DED792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06F408D"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composition</w:t>
            </w:r>
          </w:p>
        </w:tc>
        <w:tc>
          <w:tcPr>
            <w:tcW w:w="1134" w:type="dxa"/>
            <w:tcBorders>
              <w:top w:val="single" w:sz="4" w:space="0" w:color="auto"/>
              <w:bottom w:val="single" w:sz="4" w:space="0" w:color="auto"/>
            </w:tcBorders>
            <w:shd w:val="clear" w:color="auto" w:fill="FFFFFF" w:themeFill="background1"/>
            <w:vAlign w:val="center"/>
          </w:tcPr>
          <w:p w14:paraId="570C46AD" w14:textId="77777777" w:rsidR="00BD5458" w:rsidRPr="00832038"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AU, BE, CH, LU, NL</w:t>
            </w:r>
          </w:p>
        </w:tc>
        <w:tc>
          <w:tcPr>
            <w:tcW w:w="708" w:type="dxa"/>
            <w:tcBorders>
              <w:top w:val="single" w:sz="4" w:space="0" w:color="auto"/>
              <w:bottom w:val="single" w:sz="4" w:space="0" w:color="auto"/>
            </w:tcBorders>
            <w:shd w:val="clear" w:color="auto" w:fill="FFFFFF" w:themeFill="background1"/>
            <w:vAlign w:val="center"/>
          </w:tcPr>
          <w:p w14:paraId="0D00327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CZ, LV, PL</w:t>
            </w:r>
          </w:p>
        </w:tc>
        <w:tc>
          <w:tcPr>
            <w:tcW w:w="851" w:type="dxa"/>
            <w:tcBorders>
              <w:top w:val="single" w:sz="4" w:space="0" w:color="auto"/>
              <w:bottom w:val="single" w:sz="4" w:space="0" w:color="auto"/>
            </w:tcBorders>
            <w:shd w:val="clear" w:color="auto" w:fill="FFFFFF" w:themeFill="background1"/>
            <w:vAlign w:val="center"/>
          </w:tcPr>
          <w:p w14:paraId="5B9BD97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DK, IE, NO, SE</w:t>
            </w:r>
          </w:p>
        </w:tc>
        <w:tc>
          <w:tcPr>
            <w:tcW w:w="709" w:type="dxa"/>
            <w:tcBorders>
              <w:top w:val="single" w:sz="4" w:space="0" w:color="auto"/>
              <w:bottom w:val="single" w:sz="4" w:space="0" w:color="auto"/>
            </w:tcBorders>
            <w:shd w:val="clear" w:color="auto" w:fill="FFFFFF" w:themeFill="background1"/>
            <w:vAlign w:val="center"/>
          </w:tcPr>
          <w:p w14:paraId="04F37258"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EE</w:t>
            </w:r>
          </w:p>
        </w:tc>
        <w:tc>
          <w:tcPr>
            <w:tcW w:w="708" w:type="dxa"/>
            <w:tcBorders>
              <w:top w:val="single" w:sz="4" w:space="0" w:color="auto"/>
              <w:bottom w:val="single" w:sz="4" w:space="0" w:color="auto"/>
            </w:tcBorders>
            <w:shd w:val="clear" w:color="auto" w:fill="FFFFFF" w:themeFill="background1"/>
            <w:vAlign w:val="center"/>
          </w:tcPr>
          <w:p w14:paraId="0A765CF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w:t>
            </w:r>
            <w:r w:rsidRPr="00D67B4C">
              <w:rPr>
                <w:sz w:val="16"/>
                <w:szCs w:val="16"/>
                <w:lang w:val="en-US"/>
              </w:rPr>
              <w:t xml:space="preserve">, </w:t>
            </w:r>
            <w:r>
              <w:rPr>
                <w:sz w:val="16"/>
                <w:szCs w:val="16"/>
                <w:lang w:val="en-US"/>
              </w:rPr>
              <w:t>FI</w:t>
            </w:r>
          </w:p>
        </w:tc>
        <w:tc>
          <w:tcPr>
            <w:tcW w:w="993" w:type="dxa"/>
            <w:tcBorders>
              <w:top w:val="single" w:sz="4" w:space="0" w:color="auto"/>
              <w:bottom w:val="single" w:sz="4" w:space="0" w:color="auto"/>
            </w:tcBorders>
            <w:shd w:val="clear" w:color="auto" w:fill="FFFFFF" w:themeFill="background1"/>
            <w:vAlign w:val="center"/>
          </w:tcPr>
          <w:p w14:paraId="79D8E550"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ES, </w:t>
            </w:r>
            <w:r w:rsidRPr="00D67B4C">
              <w:rPr>
                <w:sz w:val="16"/>
                <w:szCs w:val="16"/>
              </w:rPr>
              <w:t>FR, IL, UK, US</w:t>
            </w:r>
          </w:p>
        </w:tc>
        <w:tc>
          <w:tcPr>
            <w:tcW w:w="709" w:type="dxa"/>
            <w:tcBorders>
              <w:top w:val="single" w:sz="4" w:space="0" w:color="auto"/>
              <w:bottom w:val="single" w:sz="4" w:space="0" w:color="auto"/>
            </w:tcBorders>
            <w:shd w:val="clear" w:color="auto" w:fill="FFFFFF" w:themeFill="background1"/>
            <w:vAlign w:val="center"/>
          </w:tcPr>
          <w:p w14:paraId="10E224C1"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JP, KR</w:t>
            </w:r>
          </w:p>
        </w:tc>
        <w:tc>
          <w:tcPr>
            <w:tcW w:w="708" w:type="dxa"/>
            <w:tcBorders>
              <w:top w:val="single" w:sz="4" w:space="0" w:color="auto"/>
              <w:bottom w:val="single" w:sz="4" w:space="0" w:color="auto"/>
            </w:tcBorders>
            <w:shd w:val="clear" w:color="auto" w:fill="FFFFFF" w:themeFill="background1"/>
            <w:vAlign w:val="center"/>
          </w:tcPr>
          <w:p w14:paraId="4EA8A8CC"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NZ</w:t>
            </w:r>
          </w:p>
        </w:tc>
        <w:tc>
          <w:tcPr>
            <w:tcW w:w="709" w:type="dxa"/>
            <w:tcBorders>
              <w:top w:val="single" w:sz="4" w:space="0" w:color="auto"/>
              <w:bottom w:val="single" w:sz="4" w:space="0" w:color="auto"/>
            </w:tcBorders>
            <w:shd w:val="clear" w:color="auto" w:fill="FFFFFF" w:themeFill="background1"/>
            <w:vAlign w:val="center"/>
          </w:tcPr>
          <w:p w14:paraId="37608C27"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S</w:t>
            </w:r>
            <w:r>
              <w:rPr>
                <w:sz w:val="16"/>
                <w:szCs w:val="16"/>
                <w:lang w:val="en-US"/>
              </w:rPr>
              <w:t>I</w:t>
            </w:r>
            <w:r w:rsidRPr="00D67B4C">
              <w:rPr>
                <w:sz w:val="16"/>
                <w:szCs w:val="16"/>
                <w:lang w:val="en-US"/>
              </w:rPr>
              <w:t>, I</w:t>
            </w:r>
            <w:r>
              <w:rPr>
                <w:sz w:val="16"/>
                <w:szCs w:val="16"/>
                <w:lang w:val="en-US"/>
              </w:rPr>
              <w:t>K</w:t>
            </w:r>
          </w:p>
        </w:tc>
      </w:tr>
      <w:tr w:rsidR="00BD5458" w:rsidRPr="006A56FF" w14:paraId="7C42917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6A4E985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Size</w:t>
            </w:r>
          </w:p>
        </w:tc>
        <w:tc>
          <w:tcPr>
            <w:tcW w:w="1134" w:type="dxa"/>
            <w:tcBorders>
              <w:top w:val="single" w:sz="4" w:space="0" w:color="auto"/>
              <w:bottom w:val="single" w:sz="4" w:space="0" w:color="auto"/>
            </w:tcBorders>
            <w:shd w:val="clear" w:color="auto" w:fill="FFFFFF" w:themeFill="background1"/>
            <w:vAlign w:val="center"/>
          </w:tcPr>
          <w:p w14:paraId="643788D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8" w:type="dxa"/>
            <w:tcBorders>
              <w:top w:val="single" w:sz="4" w:space="0" w:color="auto"/>
              <w:bottom w:val="single" w:sz="4" w:space="0" w:color="auto"/>
            </w:tcBorders>
            <w:shd w:val="clear" w:color="auto" w:fill="FFFFFF" w:themeFill="background1"/>
            <w:vAlign w:val="center"/>
          </w:tcPr>
          <w:p w14:paraId="41897945"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851" w:type="dxa"/>
            <w:tcBorders>
              <w:top w:val="single" w:sz="4" w:space="0" w:color="auto"/>
              <w:bottom w:val="single" w:sz="4" w:space="0" w:color="auto"/>
            </w:tcBorders>
            <w:shd w:val="clear" w:color="auto" w:fill="FFFFFF" w:themeFill="background1"/>
            <w:vAlign w:val="center"/>
          </w:tcPr>
          <w:p w14:paraId="51FE2BC0"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1EE13C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8" w:type="dxa"/>
            <w:tcBorders>
              <w:top w:val="single" w:sz="4" w:space="0" w:color="auto"/>
              <w:bottom w:val="single" w:sz="4" w:space="0" w:color="auto"/>
            </w:tcBorders>
            <w:shd w:val="clear" w:color="auto" w:fill="FFFFFF" w:themeFill="background1"/>
            <w:vAlign w:val="center"/>
          </w:tcPr>
          <w:p w14:paraId="41E8DB8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993" w:type="dxa"/>
            <w:tcBorders>
              <w:top w:val="single" w:sz="4" w:space="0" w:color="auto"/>
              <w:bottom w:val="single" w:sz="4" w:space="0" w:color="auto"/>
            </w:tcBorders>
            <w:shd w:val="clear" w:color="auto" w:fill="FFFFFF" w:themeFill="background1"/>
            <w:vAlign w:val="center"/>
          </w:tcPr>
          <w:p w14:paraId="1D39A8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9" w:type="dxa"/>
            <w:tcBorders>
              <w:top w:val="single" w:sz="4" w:space="0" w:color="auto"/>
              <w:bottom w:val="single" w:sz="4" w:space="0" w:color="auto"/>
            </w:tcBorders>
            <w:shd w:val="clear" w:color="auto" w:fill="FFFFFF" w:themeFill="background1"/>
            <w:vAlign w:val="center"/>
          </w:tcPr>
          <w:p w14:paraId="481337E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tcBorders>
              <w:top w:val="single" w:sz="4" w:space="0" w:color="auto"/>
              <w:bottom w:val="single" w:sz="4" w:space="0" w:color="auto"/>
            </w:tcBorders>
            <w:shd w:val="clear" w:color="auto" w:fill="FFFFFF" w:themeFill="background1"/>
            <w:vAlign w:val="center"/>
          </w:tcPr>
          <w:p w14:paraId="2453CF7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9" w:type="dxa"/>
            <w:tcBorders>
              <w:top w:val="single" w:sz="4" w:space="0" w:color="auto"/>
              <w:bottom w:val="single" w:sz="4" w:space="0" w:color="auto"/>
            </w:tcBorders>
            <w:shd w:val="clear" w:color="auto" w:fill="FFFFFF" w:themeFill="background1"/>
            <w:vAlign w:val="center"/>
          </w:tcPr>
          <w:p w14:paraId="3E4BC7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r>
      <w:tr w:rsidR="00BD5458" w:rsidRPr="006A56FF" w14:paraId="1CF4195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0D25F90"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41A8E41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92.46</w:t>
            </w:r>
          </w:p>
        </w:tc>
        <w:tc>
          <w:tcPr>
            <w:tcW w:w="708" w:type="dxa"/>
            <w:tcBorders>
              <w:top w:val="single" w:sz="4" w:space="0" w:color="auto"/>
            </w:tcBorders>
            <w:shd w:val="clear" w:color="auto" w:fill="FFFFFF" w:themeFill="background1"/>
            <w:vAlign w:val="center"/>
          </w:tcPr>
          <w:p w14:paraId="07440D5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1.82</w:t>
            </w:r>
          </w:p>
        </w:tc>
        <w:tc>
          <w:tcPr>
            <w:tcW w:w="851" w:type="dxa"/>
            <w:tcBorders>
              <w:top w:val="single" w:sz="4" w:space="0" w:color="auto"/>
            </w:tcBorders>
            <w:shd w:val="clear" w:color="auto" w:fill="FFFFFF" w:themeFill="background1"/>
            <w:vAlign w:val="center"/>
          </w:tcPr>
          <w:p w14:paraId="58C0B68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69.15</w:t>
            </w:r>
          </w:p>
        </w:tc>
        <w:tc>
          <w:tcPr>
            <w:tcW w:w="709" w:type="dxa"/>
            <w:tcBorders>
              <w:top w:val="single" w:sz="4" w:space="0" w:color="auto"/>
            </w:tcBorders>
            <w:shd w:val="clear" w:color="auto" w:fill="FFFFFF" w:themeFill="background1"/>
            <w:vAlign w:val="center"/>
          </w:tcPr>
          <w:p w14:paraId="7426E6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6.22</w:t>
            </w:r>
          </w:p>
        </w:tc>
        <w:tc>
          <w:tcPr>
            <w:tcW w:w="708" w:type="dxa"/>
            <w:tcBorders>
              <w:top w:val="single" w:sz="4" w:space="0" w:color="auto"/>
            </w:tcBorders>
            <w:shd w:val="clear" w:color="auto" w:fill="FFFFFF" w:themeFill="background1"/>
            <w:vAlign w:val="center"/>
          </w:tcPr>
          <w:p w14:paraId="13557E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11.33</w:t>
            </w:r>
          </w:p>
        </w:tc>
        <w:tc>
          <w:tcPr>
            <w:tcW w:w="993" w:type="dxa"/>
            <w:tcBorders>
              <w:top w:val="single" w:sz="4" w:space="0" w:color="auto"/>
            </w:tcBorders>
            <w:shd w:val="clear" w:color="auto" w:fill="FFFFFF" w:themeFill="background1"/>
            <w:vAlign w:val="center"/>
          </w:tcPr>
          <w:p w14:paraId="51DC607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94.85</w:t>
            </w:r>
          </w:p>
        </w:tc>
        <w:tc>
          <w:tcPr>
            <w:tcW w:w="709" w:type="dxa"/>
            <w:tcBorders>
              <w:top w:val="single" w:sz="4" w:space="0" w:color="auto"/>
            </w:tcBorders>
            <w:shd w:val="clear" w:color="auto" w:fill="FFFFFF" w:themeFill="background1"/>
            <w:vAlign w:val="center"/>
          </w:tcPr>
          <w:p w14:paraId="0E6D8A0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3.97</w:t>
            </w:r>
          </w:p>
        </w:tc>
        <w:tc>
          <w:tcPr>
            <w:tcW w:w="708" w:type="dxa"/>
            <w:tcBorders>
              <w:top w:val="single" w:sz="4" w:space="0" w:color="auto"/>
            </w:tcBorders>
            <w:shd w:val="clear" w:color="auto" w:fill="FFFFFF" w:themeFill="background1"/>
            <w:vAlign w:val="center"/>
          </w:tcPr>
          <w:p w14:paraId="1B55DFE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5.46</w:t>
            </w:r>
          </w:p>
        </w:tc>
        <w:tc>
          <w:tcPr>
            <w:tcW w:w="709" w:type="dxa"/>
            <w:tcBorders>
              <w:top w:val="single" w:sz="4" w:space="0" w:color="auto"/>
            </w:tcBorders>
            <w:shd w:val="clear" w:color="auto" w:fill="FFFFFF" w:themeFill="background1"/>
            <w:vAlign w:val="center"/>
          </w:tcPr>
          <w:p w14:paraId="487A755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8.18</w:t>
            </w:r>
          </w:p>
        </w:tc>
      </w:tr>
      <w:tr w:rsidR="00BD5458" w:rsidRPr="006A56FF" w14:paraId="5AA4BD4B"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B7DFCAB" w14:textId="77777777" w:rsidR="00BD5458" w:rsidRPr="00D67B4C" w:rsidRDefault="00BD5458" w:rsidP="00DC7F46">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0B531DF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9.45</w:t>
            </w:r>
          </w:p>
        </w:tc>
        <w:tc>
          <w:tcPr>
            <w:tcW w:w="708" w:type="dxa"/>
            <w:shd w:val="clear" w:color="auto" w:fill="FFFFFF" w:themeFill="background1"/>
            <w:vAlign w:val="center"/>
          </w:tcPr>
          <w:p w14:paraId="0EB056A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76</w:t>
            </w:r>
          </w:p>
        </w:tc>
        <w:tc>
          <w:tcPr>
            <w:tcW w:w="851" w:type="dxa"/>
            <w:shd w:val="clear" w:color="auto" w:fill="FFFFFF" w:themeFill="background1"/>
            <w:vAlign w:val="center"/>
          </w:tcPr>
          <w:p w14:paraId="1DF9360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3.21</w:t>
            </w:r>
          </w:p>
        </w:tc>
        <w:tc>
          <w:tcPr>
            <w:tcW w:w="709" w:type="dxa"/>
            <w:shd w:val="clear" w:color="auto" w:fill="FFFFFF" w:themeFill="background1"/>
            <w:vAlign w:val="center"/>
          </w:tcPr>
          <w:p w14:paraId="7C9ACA4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5.6</w:t>
            </w:r>
          </w:p>
        </w:tc>
        <w:tc>
          <w:tcPr>
            <w:tcW w:w="708" w:type="dxa"/>
            <w:shd w:val="clear" w:color="auto" w:fill="FFFFFF" w:themeFill="background1"/>
            <w:vAlign w:val="center"/>
          </w:tcPr>
          <w:p w14:paraId="594F5C9C"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33</w:t>
            </w:r>
          </w:p>
        </w:tc>
        <w:tc>
          <w:tcPr>
            <w:tcW w:w="993" w:type="dxa"/>
            <w:shd w:val="clear" w:color="auto" w:fill="FFFFFF" w:themeFill="background1"/>
            <w:vAlign w:val="center"/>
          </w:tcPr>
          <w:p w14:paraId="54A0C3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0.39</w:t>
            </w:r>
          </w:p>
        </w:tc>
        <w:tc>
          <w:tcPr>
            <w:tcW w:w="709" w:type="dxa"/>
            <w:shd w:val="clear" w:color="auto" w:fill="FFFFFF" w:themeFill="background1"/>
            <w:vAlign w:val="center"/>
          </w:tcPr>
          <w:p w14:paraId="36878E9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4.28</w:t>
            </w:r>
          </w:p>
        </w:tc>
        <w:tc>
          <w:tcPr>
            <w:tcW w:w="708" w:type="dxa"/>
            <w:shd w:val="clear" w:color="auto" w:fill="FFFFFF" w:themeFill="background1"/>
            <w:vAlign w:val="center"/>
          </w:tcPr>
          <w:p w14:paraId="097525D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43</w:t>
            </w:r>
          </w:p>
        </w:tc>
        <w:tc>
          <w:tcPr>
            <w:tcW w:w="709" w:type="dxa"/>
            <w:shd w:val="clear" w:color="auto" w:fill="FFFFFF" w:themeFill="background1"/>
            <w:vAlign w:val="center"/>
          </w:tcPr>
          <w:p w14:paraId="6E3AA3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1.37</w:t>
            </w:r>
          </w:p>
        </w:tc>
      </w:tr>
      <w:tr w:rsidR="00BD5458" w:rsidRPr="006A56FF" w14:paraId="390BD1EF"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CFEC3AE"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54A5D77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95</w:t>
            </w:r>
          </w:p>
        </w:tc>
        <w:tc>
          <w:tcPr>
            <w:tcW w:w="708" w:type="dxa"/>
            <w:shd w:val="clear" w:color="auto" w:fill="FFFFFF" w:themeFill="background1"/>
            <w:vAlign w:val="center"/>
          </w:tcPr>
          <w:p w14:paraId="7947770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18</w:t>
            </w:r>
          </w:p>
        </w:tc>
        <w:tc>
          <w:tcPr>
            <w:tcW w:w="851" w:type="dxa"/>
            <w:shd w:val="clear" w:color="auto" w:fill="FFFFFF" w:themeFill="background1"/>
            <w:vAlign w:val="center"/>
          </w:tcPr>
          <w:p w14:paraId="45AEF58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16</w:t>
            </w:r>
          </w:p>
        </w:tc>
        <w:tc>
          <w:tcPr>
            <w:tcW w:w="709" w:type="dxa"/>
            <w:shd w:val="clear" w:color="auto" w:fill="FFFFFF" w:themeFill="background1"/>
            <w:vAlign w:val="center"/>
          </w:tcPr>
          <w:p w14:paraId="640D304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w:t>
            </w:r>
          </w:p>
        </w:tc>
        <w:tc>
          <w:tcPr>
            <w:tcW w:w="708" w:type="dxa"/>
            <w:shd w:val="clear" w:color="auto" w:fill="FFFFFF" w:themeFill="background1"/>
            <w:vAlign w:val="center"/>
          </w:tcPr>
          <w:p w14:paraId="6902DD0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w:t>
            </w:r>
          </w:p>
        </w:tc>
        <w:tc>
          <w:tcPr>
            <w:tcW w:w="993" w:type="dxa"/>
            <w:shd w:val="clear" w:color="auto" w:fill="FFFFFF" w:themeFill="background1"/>
            <w:vAlign w:val="center"/>
          </w:tcPr>
          <w:p w14:paraId="2DE6345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93</w:t>
            </w:r>
          </w:p>
        </w:tc>
        <w:tc>
          <w:tcPr>
            <w:tcW w:w="709" w:type="dxa"/>
            <w:shd w:val="clear" w:color="auto" w:fill="FFFFFF" w:themeFill="background1"/>
            <w:vAlign w:val="center"/>
          </w:tcPr>
          <w:p w14:paraId="73724BB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63</w:t>
            </w:r>
          </w:p>
        </w:tc>
        <w:tc>
          <w:tcPr>
            <w:tcW w:w="708" w:type="dxa"/>
            <w:shd w:val="clear" w:color="auto" w:fill="FFFFFF" w:themeFill="background1"/>
            <w:vAlign w:val="center"/>
          </w:tcPr>
          <w:p w14:paraId="02D0679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6</w:t>
            </w:r>
          </w:p>
        </w:tc>
        <w:tc>
          <w:tcPr>
            <w:tcW w:w="709" w:type="dxa"/>
            <w:shd w:val="clear" w:color="auto" w:fill="FFFFFF" w:themeFill="background1"/>
            <w:vAlign w:val="center"/>
          </w:tcPr>
          <w:p w14:paraId="102365F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3</w:t>
            </w:r>
          </w:p>
        </w:tc>
      </w:tr>
      <w:tr w:rsidR="00BD5458" w:rsidRPr="006A56FF" w14:paraId="3D459B74"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5818B7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25CF9B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5.48</w:t>
            </w:r>
          </w:p>
        </w:tc>
        <w:tc>
          <w:tcPr>
            <w:tcW w:w="708" w:type="dxa"/>
            <w:shd w:val="clear" w:color="auto" w:fill="FFFFFF" w:themeFill="background1"/>
            <w:vAlign w:val="center"/>
          </w:tcPr>
          <w:p w14:paraId="288DB72D"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77</w:t>
            </w:r>
          </w:p>
        </w:tc>
        <w:tc>
          <w:tcPr>
            <w:tcW w:w="851" w:type="dxa"/>
            <w:shd w:val="clear" w:color="auto" w:fill="FFFFFF" w:themeFill="background1"/>
            <w:vAlign w:val="center"/>
          </w:tcPr>
          <w:p w14:paraId="5FB8F0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0.49</w:t>
            </w:r>
          </w:p>
        </w:tc>
        <w:tc>
          <w:tcPr>
            <w:tcW w:w="709" w:type="dxa"/>
            <w:shd w:val="clear" w:color="auto" w:fill="FFFFFF" w:themeFill="background1"/>
            <w:vAlign w:val="center"/>
          </w:tcPr>
          <w:p w14:paraId="54FD655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4.56</w:t>
            </w:r>
          </w:p>
        </w:tc>
        <w:tc>
          <w:tcPr>
            <w:tcW w:w="708" w:type="dxa"/>
            <w:shd w:val="clear" w:color="auto" w:fill="FFFFFF" w:themeFill="background1"/>
            <w:vAlign w:val="center"/>
          </w:tcPr>
          <w:p w14:paraId="18259B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3.94</w:t>
            </w:r>
          </w:p>
        </w:tc>
        <w:tc>
          <w:tcPr>
            <w:tcW w:w="993" w:type="dxa"/>
            <w:shd w:val="clear" w:color="auto" w:fill="FFFFFF" w:themeFill="background1"/>
            <w:vAlign w:val="center"/>
          </w:tcPr>
          <w:p w14:paraId="75D09EA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5.82</w:t>
            </w:r>
          </w:p>
        </w:tc>
        <w:tc>
          <w:tcPr>
            <w:tcW w:w="709" w:type="dxa"/>
            <w:shd w:val="clear" w:color="auto" w:fill="FFFFFF" w:themeFill="background1"/>
            <w:vAlign w:val="center"/>
          </w:tcPr>
          <w:p w14:paraId="5F63F9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17</w:t>
            </w:r>
          </w:p>
        </w:tc>
        <w:tc>
          <w:tcPr>
            <w:tcW w:w="708" w:type="dxa"/>
            <w:shd w:val="clear" w:color="auto" w:fill="FFFFFF" w:themeFill="background1"/>
            <w:vAlign w:val="center"/>
          </w:tcPr>
          <w:p w14:paraId="1976455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13</w:t>
            </w:r>
          </w:p>
        </w:tc>
        <w:tc>
          <w:tcPr>
            <w:tcW w:w="709" w:type="dxa"/>
            <w:shd w:val="clear" w:color="auto" w:fill="FFFFFF" w:themeFill="background1"/>
            <w:vAlign w:val="center"/>
          </w:tcPr>
          <w:p w14:paraId="6950010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64</w:t>
            </w:r>
          </w:p>
        </w:tc>
      </w:tr>
      <w:tr w:rsidR="00BD5458" w:rsidRPr="006A56FF" w14:paraId="53A5576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269866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155638B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w:t>
            </w:r>
          </w:p>
        </w:tc>
        <w:tc>
          <w:tcPr>
            <w:tcW w:w="708" w:type="dxa"/>
            <w:shd w:val="clear" w:color="auto" w:fill="FFFFFF" w:themeFill="background1"/>
            <w:vAlign w:val="center"/>
          </w:tcPr>
          <w:p w14:paraId="27CBBF9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7</w:t>
            </w:r>
          </w:p>
        </w:tc>
        <w:tc>
          <w:tcPr>
            <w:tcW w:w="851" w:type="dxa"/>
            <w:shd w:val="clear" w:color="auto" w:fill="FFFFFF" w:themeFill="background1"/>
            <w:vAlign w:val="center"/>
          </w:tcPr>
          <w:p w14:paraId="4E82EE2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25</w:t>
            </w:r>
          </w:p>
        </w:tc>
        <w:tc>
          <w:tcPr>
            <w:tcW w:w="709" w:type="dxa"/>
            <w:shd w:val="clear" w:color="auto" w:fill="FFFFFF" w:themeFill="background1"/>
            <w:vAlign w:val="center"/>
          </w:tcPr>
          <w:p w14:paraId="0FF6711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7C5E02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w:t>
            </w:r>
          </w:p>
        </w:tc>
        <w:tc>
          <w:tcPr>
            <w:tcW w:w="993" w:type="dxa"/>
            <w:shd w:val="clear" w:color="auto" w:fill="FFFFFF" w:themeFill="background1"/>
            <w:vAlign w:val="center"/>
          </w:tcPr>
          <w:p w14:paraId="3D82C1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2</w:t>
            </w:r>
          </w:p>
        </w:tc>
        <w:tc>
          <w:tcPr>
            <w:tcW w:w="709" w:type="dxa"/>
            <w:shd w:val="clear" w:color="auto" w:fill="FFFFFF" w:themeFill="background1"/>
            <w:vAlign w:val="center"/>
          </w:tcPr>
          <w:p w14:paraId="5C3FD4A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17CF329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shd w:val="clear" w:color="auto" w:fill="FFFFFF" w:themeFill="background1"/>
            <w:vAlign w:val="center"/>
          </w:tcPr>
          <w:p w14:paraId="02D5803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w:t>
            </w:r>
          </w:p>
        </w:tc>
      </w:tr>
      <w:tr w:rsidR="00BD5458" w:rsidRPr="006A56FF" w14:paraId="4CCFA91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9173A48"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LEX 65+</w:t>
            </w:r>
          </w:p>
        </w:tc>
        <w:tc>
          <w:tcPr>
            <w:tcW w:w="1134" w:type="dxa"/>
            <w:shd w:val="clear" w:color="auto" w:fill="FFFFFF" w:themeFill="background1"/>
            <w:vAlign w:val="center"/>
          </w:tcPr>
          <w:p w14:paraId="5B238C2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0</w:t>
            </w:r>
          </w:p>
        </w:tc>
        <w:tc>
          <w:tcPr>
            <w:tcW w:w="708" w:type="dxa"/>
            <w:shd w:val="clear" w:color="auto" w:fill="FFFFFF" w:themeFill="background1"/>
            <w:vAlign w:val="center"/>
          </w:tcPr>
          <w:p w14:paraId="7DC5D17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7.49</w:t>
            </w:r>
          </w:p>
        </w:tc>
        <w:tc>
          <w:tcPr>
            <w:tcW w:w="851" w:type="dxa"/>
            <w:shd w:val="clear" w:color="auto" w:fill="FFFFFF" w:themeFill="background1"/>
            <w:vAlign w:val="center"/>
          </w:tcPr>
          <w:p w14:paraId="2901E61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93</w:t>
            </w:r>
          </w:p>
        </w:tc>
        <w:tc>
          <w:tcPr>
            <w:tcW w:w="709" w:type="dxa"/>
            <w:shd w:val="clear" w:color="auto" w:fill="FFFFFF" w:themeFill="background1"/>
            <w:vAlign w:val="center"/>
          </w:tcPr>
          <w:p w14:paraId="48E530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05</w:t>
            </w:r>
          </w:p>
        </w:tc>
        <w:tc>
          <w:tcPr>
            <w:tcW w:w="708" w:type="dxa"/>
            <w:shd w:val="clear" w:color="auto" w:fill="FFFFFF" w:themeFill="background1"/>
            <w:vAlign w:val="center"/>
          </w:tcPr>
          <w:p w14:paraId="1B82ECD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84</w:t>
            </w:r>
          </w:p>
        </w:tc>
        <w:tc>
          <w:tcPr>
            <w:tcW w:w="993" w:type="dxa"/>
            <w:shd w:val="clear" w:color="auto" w:fill="FFFFFF" w:themeFill="background1"/>
            <w:vAlign w:val="center"/>
          </w:tcPr>
          <w:p w14:paraId="08C54A2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2</w:t>
            </w:r>
          </w:p>
        </w:tc>
        <w:tc>
          <w:tcPr>
            <w:tcW w:w="709" w:type="dxa"/>
            <w:shd w:val="clear" w:color="auto" w:fill="FFFFFF" w:themeFill="background1"/>
            <w:vAlign w:val="center"/>
          </w:tcPr>
          <w:p w14:paraId="13BB782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08</w:t>
            </w:r>
          </w:p>
        </w:tc>
        <w:tc>
          <w:tcPr>
            <w:tcW w:w="708" w:type="dxa"/>
            <w:shd w:val="clear" w:color="auto" w:fill="FFFFFF" w:themeFill="background1"/>
            <w:vAlign w:val="center"/>
          </w:tcPr>
          <w:p w14:paraId="19FDB89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37</w:t>
            </w:r>
          </w:p>
        </w:tc>
        <w:tc>
          <w:tcPr>
            <w:tcW w:w="709" w:type="dxa"/>
            <w:shd w:val="clear" w:color="auto" w:fill="FFFFFF" w:themeFill="background1"/>
            <w:vAlign w:val="center"/>
          </w:tcPr>
          <w:p w14:paraId="359FC18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38</w:t>
            </w:r>
          </w:p>
        </w:tc>
      </w:tr>
      <w:tr w:rsidR="00BD5458" w:rsidRPr="006A56FF" w14:paraId="677DCA16"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595A8EC"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SPH</w:t>
            </w:r>
          </w:p>
        </w:tc>
        <w:tc>
          <w:tcPr>
            <w:tcW w:w="1134" w:type="dxa"/>
            <w:shd w:val="clear" w:color="auto" w:fill="FFFFFF" w:themeFill="background1"/>
            <w:vAlign w:val="center"/>
          </w:tcPr>
          <w:p w14:paraId="697E44F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02</w:t>
            </w:r>
          </w:p>
        </w:tc>
        <w:tc>
          <w:tcPr>
            <w:tcW w:w="708" w:type="dxa"/>
            <w:shd w:val="clear" w:color="auto" w:fill="FFFFFF" w:themeFill="background1"/>
            <w:vAlign w:val="center"/>
          </w:tcPr>
          <w:p w14:paraId="2C28B2C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08</w:t>
            </w:r>
          </w:p>
        </w:tc>
        <w:tc>
          <w:tcPr>
            <w:tcW w:w="851" w:type="dxa"/>
            <w:shd w:val="clear" w:color="auto" w:fill="FFFFFF" w:themeFill="background1"/>
            <w:vAlign w:val="center"/>
          </w:tcPr>
          <w:p w14:paraId="305EC66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43</w:t>
            </w:r>
          </w:p>
        </w:tc>
        <w:tc>
          <w:tcPr>
            <w:tcW w:w="709" w:type="dxa"/>
            <w:shd w:val="clear" w:color="auto" w:fill="FFFFFF" w:themeFill="background1"/>
            <w:vAlign w:val="center"/>
          </w:tcPr>
          <w:p w14:paraId="3EEEE01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87</w:t>
            </w:r>
          </w:p>
        </w:tc>
        <w:tc>
          <w:tcPr>
            <w:tcW w:w="708" w:type="dxa"/>
            <w:shd w:val="clear" w:color="auto" w:fill="FFFFFF" w:themeFill="background1"/>
            <w:vAlign w:val="center"/>
          </w:tcPr>
          <w:p w14:paraId="6D16ED4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2.73</w:t>
            </w:r>
          </w:p>
        </w:tc>
        <w:tc>
          <w:tcPr>
            <w:tcW w:w="993" w:type="dxa"/>
            <w:shd w:val="clear" w:color="auto" w:fill="FFFFFF" w:themeFill="background1"/>
            <w:vAlign w:val="center"/>
          </w:tcPr>
          <w:p w14:paraId="2399955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3.48</w:t>
            </w:r>
          </w:p>
        </w:tc>
        <w:tc>
          <w:tcPr>
            <w:tcW w:w="709" w:type="dxa"/>
            <w:shd w:val="clear" w:color="auto" w:fill="FFFFFF" w:themeFill="background1"/>
            <w:vAlign w:val="center"/>
          </w:tcPr>
          <w:p w14:paraId="5603B8D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2.68</w:t>
            </w:r>
          </w:p>
        </w:tc>
        <w:tc>
          <w:tcPr>
            <w:tcW w:w="708" w:type="dxa"/>
            <w:shd w:val="clear" w:color="auto" w:fill="FFFFFF" w:themeFill="background1"/>
            <w:vAlign w:val="center"/>
          </w:tcPr>
          <w:p w14:paraId="67D823A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6.9</w:t>
            </w:r>
          </w:p>
        </w:tc>
        <w:tc>
          <w:tcPr>
            <w:tcW w:w="709" w:type="dxa"/>
            <w:shd w:val="clear" w:color="auto" w:fill="FFFFFF" w:themeFill="background1"/>
            <w:vAlign w:val="center"/>
          </w:tcPr>
          <w:p w14:paraId="69DD3D1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4.9</w:t>
            </w:r>
          </w:p>
        </w:tc>
      </w:tr>
      <w:tr w:rsidR="00BD5458" w:rsidRPr="006A56FF" w14:paraId="565F5DF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FBE9E4F"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2ECC214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6</w:t>
            </w:r>
          </w:p>
        </w:tc>
        <w:tc>
          <w:tcPr>
            <w:tcW w:w="708" w:type="dxa"/>
            <w:shd w:val="clear" w:color="auto" w:fill="FFFFFF" w:themeFill="background1"/>
            <w:vAlign w:val="center"/>
          </w:tcPr>
          <w:p w14:paraId="68248B4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851" w:type="dxa"/>
            <w:shd w:val="clear" w:color="auto" w:fill="FFFFFF" w:themeFill="background1"/>
            <w:vAlign w:val="center"/>
          </w:tcPr>
          <w:p w14:paraId="5D01479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709" w:type="dxa"/>
            <w:shd w:val="clear" w:color="auto" w:fill="FFFFFF" w:themeFill="background1"/>
            <w:vAlign w:val="center"/>
          </w:tcPr>
          <w:p w14:paraId="1524494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8" w:type="dxa"/>
            <w:shd w:val="clear" w:color="auto" w:fill="FFFFFF" w:themeFill="background1"/>
            <w:vAlign w:val="center"/>
          </w:tcPr>
          <w:p w14:paraId="2C1C892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993" w:type="dxa"/>
            <w:shd w:val="clear" w:color="auto" w:fill="FFFFFF" w:themeFill="background1"/>
            <w:vAlign w:val="center"/>
          </w:tcPr>
          <w:p w14:paraId="5DC58A6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7E5AB1C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shd w:val="clear" w:color="auto" w:fill="FFFFFF" w:themeFill="background1"/>
            <w:vAlign w:val="center"/>
          </w:tcPr>
          <w:p w14:paraId="786434B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3747BE6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5</w:t>
            </w:r>
          </w:p>
        </w:tc>
      </w:tr>
      <w:tr w:rsidR="00BD5458" w:rsidRPr="006A56FF" w14:paraId="71503C4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23A5891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MTAB</w:t>
            </w:r>
          </w:p>
        </w:tc>
        <w:tc>
          <w:tcPr>
            <w:tcW w:w="1134" w:type="dxa"/>
            <w:tcBorders>
              <w:bottom w:val="single" w:sz="12" w:space="0" w:color="auto"/>
            </w:tcBorders>
            <w:shd w:val="clear" w:color="auto" w:fill="FFFFFF" w:themeFill="background1"/>
            <w:vAlign w:val="center"/>
          </w:tcPr>
          <w:p w14:paraId="208899C3"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337F8AF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851" w:type="dxa"/>
            <w:tcBorders>
              <w:bottom w:val="single" w:sz="12" w:space="0" w:color="auto"/>
            </w:tcBorders>
            <w:shd w:val="clear" w:color="auto" w:fill="FFFFFF" w:themeFill="background1"/>
            <w:vAlign w:val="center"/>
          </w:tcPr>
          <w:p w14:paraId="3F03A16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tcBorders>
              <w:bottom w:val="single" w:sz="12" w:space="0" w:color="auto"/>
            </w:tcBorders>
            <w:shd w:val="clear" w:color="auto" w:fill="FFFFFF" w:themeFill="background1"/>
            <w:vAlign w:val="center"/>
          </w:tcPr>
          <w:p w14:paraId="09543E5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7FE974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993" w:type="dxa"/>
            <w:tcBorders>
              <w:bottom w:val="single" w:sz="12" w:space="0" w:color="auto"/>
            </w:tcBorders>
            <w:shd w:val="clear" w:color="auto" w:fill="FFFFFF" w:themeFill="background1"/>
            <w:vAlign w:val="center"/>
          </w:tcPr>
          <w:p w14:paraId="3A20FF6E"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1EF3DFE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tcBorders>
              <w:bottom w:val="single" w:sz="12" w:space="0" w:color="auto"/>
            </w:tcBorders>
            <w:shd w:val="clear" w:color="auto" w:fill="FFFFFF" w:themeFill="background1"/>
            <w:vAlign w:val="center"/>
          </w:tcPr>
          <w:p w14:paraId="0CE24D1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60B3EB2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r>
    </w:tbl>
    <w:p w14:paraId="2E259A8E" w14:textId="77777777" w:rsidR="00BD5458" w:rsidRDefault="00BD5458" w:rsidP="00BD5458">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40B6B4EA" w14:textId="77777777" w:rsidR="000C6B26" w:rsidRPr="006A56FF" w:rsidRDefault="000C6B26" w:rsidP="000C6B26">
      <w:pPr>
        <w:spacing w:after="160" w:line="259" w:lineRule="auto"/>
        <w:rPr>
          <w:rFonts w:eastAsiaTheme="minorHAnsi"/>
          <w:iCs/>
          <w:color w:val="44546A" w:themeColor="text2"/>
          <w:sz w:val="20"/>
          <w:szCs w:val="20"/>
          <w:lang w:val="en-US"/>
        </w:rPr>
      </w:pPr>
    </w:p>
    <w:p w14:paraId="76A60124" w14:textId="77777777" w:rsidR="0026723C" w:rsidRPr="00DC7F46" w:rsidRDefault="0026723C">
      <w:pPr>
        <w:spacing w:after="160" w:line="259" w:lineRule="auto"/>
        <w:rPr>
          <w:rFonts w:eastAsia="Times New Roman"/>
          <w:b/>
          <w:bCs/>
          <w:sz w:val="32"/>
          <w:szCs w:val="28"/>
          <w:lang w:val="en-US"/>
          <w:rPrChange w:id="1159" w:author="Philipp Alexander Linden" w:date="2020-06-29T15:32:00Z">
            <w:rPr>
              <w:rFonts w:eastAsia="Times New Roman"/>
              <w:b/>
              <w:bCs/>
              <w:sz w:val="32"/>
              <w:szCs w:val="28"/>
            </w:rPr>
          </w:rPrChange>
        </w:rPr>
      </w:pPr>
      <w:r w:rsidRPr="00DC7F46">
        <w:rPr>
          <w:lang w:val="en-US"/>
          <w:rPrChange w:id="1160" w:author="Philipp Alexander Linden" w:date="2020-06-29T15:32:00Z">
            <w:rPr/>
          </w:rPrChange>
        </w:rPr>
        <w:br w:type="page"/>
      </w:r>
    </w:p>
    <w:p w14:paraId="3FBAC0E2" w14:textId="3D4AB8F2" w:rsidR="0026723C" w:rsidRPr="00DC7F46" w:rsidRDefault="0026723C">
      <w:pPr>
        <w:pStyle w:val="CitaviBibliographyHeading"/>
        <w:rPr>
          <w:lang w:val="en-US"/>
          <w:rPrChange w:id="1161" w:author="Philipp Alexander Linden" w:date="2020-06-29T15:32:00Z">
            <w:rPr/>
          </w:rPrChange>
        </w:rPr>
      </w:pPr>
      <w:r w:rsidRPr="00DC7F46">
        <w:rPr>
          <w:lang w:val="en-US"/>
          <w:rPrChange w:id="1162" w:author="Philipp Alexander Linden" w:date="2020-06-29T15:32:00Z">
            <w:rPr/>
          </w:rPrChange>
        </w:rPr>
        <w:lastRenderedPageBreak/>
        <w:t>CUT CONTENT</w:t>
      </w:r>
    </w:p>
    <w:p w14:paraId="46CADB2B" w14:textId="67A56B17" w:rsidR="0026723C" w:rsidRPr="006A56FF" w:rsidRDefault="0026723C" w:rsidP="0026723C">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ins w:id="1163" w:author="Philipp Alexander Linden" w:date="2020-06-29T17:55:00Z">
        <w:r w:rsidR="00A77345">
          <w:rPr>
            <w:noProof/>
            <w:sz w:val="22"/>
            <w:szCs w:val="22"/>
            <w:lang w:val="en-US"/>
          </w:rPr>
          <w:t>7</w:t>
        </w:r>
      </w:ins>
      <w:del w:id="1164" w:author="Philipp Alexander Linden" w:date="2020-06-29T17:55:00Z">
        <w:r w:rsidR="00643277" w:rsidDel="00A77345">
          <w:rPr>
            <w:noProof/>
            <w:sz w:val="22"/>
            <w:szCs w:val="22"/>
            <w:lang w:val="en-US"/>
          </w:rPr>
          <w:delText>6</w:delText>
        </w:r>
      </w:del>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5) </w:t>
      </w:r>
      <w:r w:rsidRPr="006A56FF">
        <w:rPr>
          <w:sz w:val="22"/>
          <w:szCs w:val="22"/>
          <w:lang w:val="en-US"/>
        </w:rPr>
        <w:t xml:space="preserve">theory-based </w:t>
      </w:r>
      <w:commentRangeStart w:id="1165"/>
      <w:r w:rsidRPr="006A56FF">
        <w:rPr>
          <w:sz w:val="22"/>
          <w:szCs w:val="22"/>
          <w:lang w:val="en-US"/>
        </w:rPr>
        <w:t>clusters</w:t>
      </w:r>
      <w:commentRangeEnd w:id="1165"/>
      <w:r>
        <w:rPr>
          <w:rStyle w:val="Kommentarzeichen"/>
          <w:color w:val="000000"/>
        </w:rPr>
        <w:commentReference w:id="1165"/>
      </w:r>
    </w:p>
    <w:tbl>
      <w:tblPr>
        <w:tblStyle w:val="EinfacheTabelle3"/>
        <w:tblW w:w="8081" w:type="dxa"/>
        <w:shd w:val="clear" w:color="auto" w:fill="FFFFFF" w:themeFill="background1"/>
        <w:tblLayout w:type="fixed"/>
        <w:tblLook w:val="04A0" w:firstRow="1" w:lastRow="0" w:firstColumn="1" w:lastColumn="0" w:noHBand="0" w:noVBand="1"/>
      </w:tblPr>
      <w:tblGrid>
        <w:gridCol w:w="1276"/>
        <w:gridCol w:w="2410"/>
        <w:gridCol w:w="1276"/>
        <w:gridCol w:w="1418"/>
        <w:gridCol w:w="851"/>
        <w:gridCol w:w="850"/>
      </w:tblGrid>
      <w:tr w:rsidR="0026723C" w:rsidRPr="006A56FF" w14:paraId="53518C08"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6F46D1EA" w14:textId="77777777" w:rsidR="0026723C" w:rsidRPr="006A56FF" w:rsidRDefault="0026723C" w:rsidP="00DC7F46">
            <w:pPr>
              <w:spacing w:line="276" w:lineRule="auto"/>
              <w:rPr>
                <w:b w:val="0"/>
                <w:bCs w:val="0"/>
                <w:caps w:val="0"/>
                <w:sz w:val="20"/>
                <w:szCs w:val="20"/>
                <w:lang w:val="en-US"/>
              </w:rPr>
            </w:pPr>
          </w:p>
        </w:tc>
        <w:tc>
          <w:tcPr>
            <w:tcW w:w="2410" w:type="dxa"/>
            <w:tcBorders>
              <w:top w:val="single" w:sz="12" w:space="0" w:color="auto"/>
              <w:bottom w:val="single" w:sz="4" w:space="0" w:color="auto"/>
            </w:tcBorders>
            <w:shd w:val="clear" w:color="auto" w:fill="FFFFFF" w:themeFill="background1"/>
            <w:vAlign w:val="center"/>
          </w:tcPr>
          <w:p w14:paraId="0AF00149"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1</w:t>
            </w:r>
          </w:p>
        </w:tc>
        <w:tc>
          <w:tcPr>
            <w:tcW w:w="1276" w:type="dxa"/>
            <w:tcBorders>
              <w:top w:val="single" w:sz="12" w:space="0" w:color="auto"/>
              <w:bottom w:val="single" w:sz="4" w:space="0" w:color="auto"/>
            </w:tcBorders>
            <w:shd w:val="clear" w:color="auto" w:fill="FFFFFF" w:themeFill="background1"/>
            <w:vAlign w:val="center"/>
          </w:tcPr>
          <w:p w14:paraId="346E09FD"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2</w:t>
            </w:r>
          </w:p>
        </w:tc>
        <w:tc>
          <w:tcPr>
            <w:tcW w:w="1418" w:type="dxa"/>
            <w:tcBorders>
              <w:top w:val="single" w:sz="12" w:space="0" w:color="auto"/>
              <w:bottom w:val="single" w:sz="4" w:space="0" w:color="auto"/>
            </w:tcBorders>
            <w:shd w:val="clear" w:color="auto" w:fill="FFFFFF" w:themeFill="background1"/>
            <w:vAlign w:val="center"/>
          </w:tcPr>
          <w:p w14:paraId="7C81F8C9"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3</w:t>
            </w:r>
          </w:p>
        </w:tc>
        <w:tc>
          <w:tcPr>
            <w:tcW w:w="851" w:type="dxa"/>
            <w:tcBorders>
              <w:top w:val="single" w:sz="12" w:space="0" w:color="auto"/>
              <w:bottom w:val="single" w:sz="4" w:space="0" w:color="auto"/>
            </w:tcBorders>
            <w:shd w:val="clear" w:color="auto" w:fill="FFFFFF" w:themeFill="background1"/>
            <w:vAlign w:val="center"/>
          </w:tcPr>
          <w:p w14:paraId="21323AF8"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4</w:t>
            </w:r>
          </w:p>
        </w:tc>
        <w:tc>
          <w:tcPr>
            <w:tcW w:w="850" w:type="dxa"/>
            <w:tcBorders>
              <w:top w:val="single" w:sz="12" w:space="0" w:color="auto"/>
              <w:bottom w:val="single" w:sz="4" w:space="0" w:color="auto"/>
            </w:tcBorders>
            <w:shd w:val="clear" w:color="auto" w:fill="FFFFFF" w:themeFill="background1"/>
            <w:vAlign w:val="center"/>
          </w:tcPr>
          <w:p w14:paraId="1F0D10FD"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5</w:t>
            </w:r>
          </w:p>
        </w:tc>
      </w:tr>
      <w:tr w:rsidR="0026723C" w:rsidRPr="006A56FF" w14:paraId="562CA7D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A75EBBD"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luster composition</w:t>
            </w:r>
          </w:p>
        </w:tc>
        <w:tc>
          <w:tcPr>
            <w:tcW w:w="2410" w:type="dxa"/>
            <w:tcBorders>
              <w:top w:val="single" w:sz="4" w:space="0" w:color="auto"/>
              <w:bottom w:val="single" w:sz="4" w:space="0" w:color="auto"/>
            </w:tcBorders>
            <w:shd w:val="clear" w:color="auto" w:fill="FFFFFF" w:themeFill="background1"/>
            <w:vAlign w:val="center"/>
          </w:tcPr>
          <w:p w14:paraId="18E1B3E3" w14:textId="77777777" w:rsidR="0026723C" w:rsidRPr="002A4B22"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2A4B22">
              <w:rPr>
                <w:sz w:val="20"/>
                <w:szCs w:val="20"/>
              </w:rPr>
              <w:t>AU, BE, FR, IL, LU, NL, NZ, ES, CH, UK, US</w:t>
            </w:r>
          </w:p>
        </w:tc>
        <w:tc>
          <w:tcPr>
            <w:tcW w:w="1276" w:type="dxa"/>
            <w:tcBorders>
              <w:top w:val="single" w:sz="4" w:space="0" w:color="auto"/>
              <w:bottom w:val="single" w:sz="4" w:space="0" w:color="auto"/>
            </w:tcBorders>
            <w:shd w:val="clear" w:color="auto" w:fill="FFFFFF" w:themeFill="background1"/>
            <w:vAlign w:val="center"/>
          </w:tcPr>
          <w:p w14:paraId="25BED99E"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CZ, LV, PL</w:t>
            </w:r>
          </w:p>
        </w:tc>
        <w:tc>
          <w:tcPr>
            <w:tcW w:w="1418" w:type="dxa"/>
            <w:tcBorders>
              <w:top w:val="single" w:sz="4" w:space="0" w:color="auto"/>
              <w:bottom w:val="single" w:sz="4" w:space="0" w:color="auto"/>
            </w:tcBorders>
            <w:shd w:val="clear" w:color="auto" w:fill="FFFFFF" w:themeFill="background1"/>
            <w:vAlign w:val="center"/>
          </w:tcPr>
          <w:p w14:paraId="25AF472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DK, IE, JP, KR, NO, SE</w:t>
            </w:r>
          </w:p>
        </w:tc>
        <w:tc>
          <w:tcPr>
            <w:tcW w:w="851" w:type="dxa"/>
            <w:tcBorders>
              <w:top w:val="single" w:sz="4" w:space="0" w:color="auto"/>
              <w:bottom w:val="single" w:sz="4" w:space="0" w:color="auto"/>
            </w:tcBorders>
            <w:shd w:val="clear" w:color="auto" w:fill="FFFFFF" w:themeFill="background1"/>
            <w:vAlign w:val="center"/>
          </w:tcPr>
          <w:p w14:paraId="504AA62C"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EE</w:t>
            </w:r>
          </w:p>
        </w:tc>
        <w:tc>
          <w:tcPr>
            <w:tcW w:w="850" w:type="dxa"/>
            <w:tcBorders>
              <w:top w:val="single" w:sz="4" w:space="0" w:color="auto"/>
              <w:bottom w:val="single" w:sz="4" w:space="0" w:color="auto"/>
            </w:tcBorders>
            <w:shd w:val="clear" w:color="auto" w:fill="FFFFFF" w:themeFill="background1"/>
            <w:vAlign w:val="center"/>
          </w:tcPr>
          <w:p w14:paraId="5AD5C67E"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FI, DE</w:t>
            </w:r>
          </w:p>
        </w:tc>
      </w:tr>
      <w:tr w:rsidR="0026723C" w:rsidRPr="006A56FF" w14:paraId="1DF95422"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0A2EC0D0"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luster Size</w:t>
            </w:r>
          </w:p>
        </w:tc>
        <w:tc>
          <w:tcPr>
            <w:tcW w:w="2410" w:type="dxa"/>
            <w:tcBorders>
              <w:top w:val="single" w:sz="4" w:space="0" w:color="auto"/>
              <w:bottom w:val="single" w:sz="4" w:space="0" w:color="auto"/>
            </w:tcBorders>
            <w:shd w:val="clear" w:color="auto" w:fill="FFFFFF" w:themeFill="background1"/>
            <w:vAlign w:val="center"/>
          </w:tcPr>
          <w:p w14:paraId="3EA7B4C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w:t>
            </w:r>
          </w:p>
        </w:tc>
        <w:tc>
          <w:tcPr>
            <w:tcW w:w="1276" w:type="dxa"/>
            <w:tcBorders>
              <w:top w:val="single" w:sz="4" w:space="0" w:color="auto"/>
              <w:bottom w:val="single" w:sz="4" w:space="0" w:color="auto"/>
            </w:tcBorders>
            <w:shd w:val="clear" w:color="auto" w:fill="FFFFFF" w:themeFill="background1"/>
            <w:vAlign w:val="center"/>
          </w:tcPr>
          <w:p w14:paraId="42CEAECD"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1418" w:type="dxa"/>
            <w:tcBorders>
              <w:top w:val="single" w:sz="4" w:space="0" w:color="auto"/>
              <w:bottom w:val="single" w:sz="4" w:space="0" w:color="auto"/>
            </w:tcBorders>
            <w:shd w:val="clear" w:color="auto" w:fill="FFFFFF" w:themeFill="background1"/>
            <w:vAlign w:val="center"/>
          </w:tcPr>
          <w:p w14:paraId="0E14C20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w:t>
            </w:r>
          </w:p>
        </w:tc>
        <w:tc>
          <w:tcPr>
            <w:tcW w:w="851" w:type="dxa"/>
            <w:tcBorders>
              <w:top w:val="single" w:sz="4" w:space="0" w:color="auto"/>
              <w:bottom w:val="single" w:sz="4" w:space="0" w:color="auto"/>
            </w:tcBorders>
            <w:shd w:val="clear" w:color="auto" w:fill="FFFFFF" w:themeFill="background1"/>
            <w:vAlign w:val="center"/>
          </w:tcPr>
          <w:p w14:paraId="4D640199"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50" w:type="dxa"/>
            <w:tcBorders>
              <w:top w:val="single" w:sz="4" w:space="0" w:color="auto"/>
              <w:bottom w:val="single" w:sz="4" w:space="0" w:color="auto"/>
            </w:tcBorders>
            <w:shd w:val="clear" w:color="auto" w:fill="FFFFFF" w:themeFill="background1"/>
            <w:vAlign w:val="center"/>
          </w:tcPr>
          <w:p w14:paraId="109E24E0"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18901E2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011D5D05"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EXPND</w:t>
            </w:r>
          </w:p>
        </w:tc>
        <w:tc>
          <w:tcPr>
            <w:tcW w:w="2410" w:type="dxa"/>
            <w:tcBorders>
              <w:top w:val="single" w:sz="4" w:space="0" w:color="auto"/>
            </w:tcBorders>
            <w:shd w:val="clear" w:color="auto" w:fill="FFFFFF" w:themeFill="background1"/>
            <w:vAlign w:val="center"/>
          </w:tcPr>
          <w:p w14:paraId="5E8632ED"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79.27</w:t>
            </w:r>
          </w:p>
        </w:tc>
        <w:tc>
          <w:tcPr>
            <w:tcW w:w="1276" w:type="dxa"/>
            <w:tcBorders>
              <w:top w:val="single" w:sz="4" w:space="0" w:color="auto"/>
            </w:tcBorders>
            <w:shd w:val="clear" w:color="auto" w:fill="FFFFFF" w:themeFill="background1"/>
            <w:vAlign w:val="center"/>
          </w:tcPr>
          <w:p w14:paraId="5D5C8B15"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1.82</w:t>
            </w:r>
          </w:p>
        </w:tc>
        <w:tc>
          <w:tcPr>
            <w:tcW w:w="1418" w:type="dxa"/>
            <w:tcBorders>
              <w:top w:val="single" w:sz="4" w:space="0" w:color="auto"/>
            </w:tcBorders>
            <w:shd w:val="clear" w:color="auto" w:fill="FFFFFF" w:themeFill="background1"/>
            <w:vAlign w:val="center"/>
          </w:tcPr>
          <w:p w14:paraId="425099E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14.09</w:t>
            </w:r>
          </w:p>
        </w:tc>
        <w:tc>
          <w:tcPr>
            <w:tcW w:w="851" w:type="dxa"/>
            <w:tcBorders>
              <w:top w:val="single" w:sz="4" w:space="0" w:color="auto"/>
            </w:tcBorders>
            <w:shd w:val="clear" w:color="auto" w:fill="FFFFFF" w:themeFill="background1"/>
            <w:vAlign w:val="center"/>
          </w:tcPr>
          <w:p w14:paraId="292CA3E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6.22</w:t>
            </w:r>
          </w:p>
        </w:tc>
        <w:tc>
          <w:tcPr>
            <w:tcW w:w="850" w:type="dxa"/>
            <w:tcBorders>
              <w:top w:val="single" w:sz="4" w:space="0" w:color="auto"/>
            </w:tcBorders>
            <w:shd w:val="clear" w:color="auto" w:fill="FFFFFF" w:themeFill="background1"/>
            <w:vAlign w:val="center"/>
          </w:tcPr>
          <w:p w14:paraId="3099D51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11.33</w:t>
            </w:r>
          </w:p>
        </w:tc>
      </w:tr>
      <w:tr w:rsidR="0026723C" w:rsidRPr="006A56FF" w14:paraId="625C524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BE1BFB7" w14:textId="77777777" w:rsidR="0026723C" w:rsidRPr="006A56FF" w:rsidRDefault="0026723C" w:rsidP="00DC7F46">
            <w:pPr>
              <w:spacing w:line="276" w:lineRule="auto"/>
              <w:rPr>
                <w:b w:val="0"/>
                <w:bCs w:val="0"/>
                <w:caps w:val="0"/>
                <w:sz w:val="20"/>
                <w:szCs w:val="20"/>
                <w:lang w:val="en-US"/>
              </w:rPr>
            </w:pPr>
            <w:r>
              <w:rPr>
                <w:b w:val="0"/>
                <w:bCs w:val="0"/>
                <w:caps w:val="0"/>
                <w:sz w:val="20"/>
                <w:szCs w:val="20"/>
                <w:lang w:val="en-US"/>
              </w:rPr>
              <w:t>BEDS</w:t>
            </w:r>
          </w:p>
        </w:tc>
        <w:tc>
          <w:tcPr>
            <w:tcW w:w="2410" w:type="dxa"/>
            <w:shd w:val="clear" w:color="auto" w:fill="FFFFFF" w:themeFill="background1"/>
            <w:vAlign w:val="center"/>
          </w:tcPr>
          <w:p w14:paraId="4E84D1DB"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5.06</w:t>
            </w:r>
          </w:p>
        </w:tc>
        <w:tc>
          <w:tcPr>
            <w:tcW w:w="1276" w:type="dxa"/>
            <w:shd w:val="clear" w:color="auto" w:fill="FFFFFF" w:themeFill="background1"/>
            <w:vAlign w:val="center"/>
          </w:tcPr>
          <w:p w14:paraId="58739A7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6</w:t>
            </w:r>
          </w:p>
        </w:tc>
        <w:tc>
          <w:tcPr>
            <w:tcW w:w="1418" w:type="dxa"/>
            <w:shd w:val="clear" w:color="auto" w:fill="FFFFFF" w:themeFill="background1"/>
            <w:vAlign w:val="center"/>
          </w:tcPr>
          <w:p w14:paraId="65FACF1A"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57</w:t>
            </w:r>
          </w:p>
        </w:tc>
        <w:tc>
          <w:tcPr>
            <w:tcW w:w="851" w:type="dxa"/>
            <w:shd w:val="clear" w:color="auto" w:fill="FFFFFF" w:themeFill="background1"/>
            <w:vAlign w:val="center"/>
          </w:tcPr>
          <w:p w14:paraId="61E817E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w:t>
            </w:r>
          </w:p>
        </w:tc>
        <w:tc>
          <w:tcPr>
            <w:tcW w:w="850" w:type="dxa"/>
            <w:shd w:val="clear" w:color="auto" w:fill="FFFFFF" w:themeFill="background1"/>
            <w:vAlign w:val="center"/>
          </w:tcPr>
          <w:p w14:paraId="1FE9AB4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6.33</w:t>
            </w:r>
          </w:p>
        </w:tc>
      </w:tr>
      <w:tr w:rsidR="0026723C" w:rsidRPr="006A56FF" w14:paraId="6620F10D"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ACE44D1"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RCPT</w:t>
            </w:r>
            <w:r>
              <w:rPr>
                <w:b w:val="0"/>
                <w:bCs w:val="0"/>
                <w:caps w:val="0"/>
                <w:sz w:val="20"/>
                <w:szCs w:val="20"/>
                <w:lang w:val="en-US"/>
              </w:rPr>
              <w:t>IN</w:t>
            </w:r>
          </w:p>
        </w:tc>
        <w:tc>
          <w:tcPr>
            <w:tcW w:w="2410" w:type="dxa"/>
            <w:shd w:val="clear" w:color="auto" w:fill="FFFFFF" w:themeFill="background1"/>
            <w:vAlign w:val="center"/>
          </w:tcPr>
          <w:p w14:paraId="2632CE88"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5</w:t>
            </w:r>
          </w:p>
        </w:tc>
        <w:tc>
          <w:tcPr>
            <w:tcW w:w="1276" w:type="dxa"/>
            <w:shd w:val="clear" w:color="auto" w:fill="FFFFFF" w:themeFill="background1"/>
            <w:vAlign w:val="center"/>
          </w:tcPr>
          <w:p w14:paraId="062A11A0"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8</w:t>
            </w:r>
          </w:p>
        </w:tc>
        <w:tc>
          <w:tcPr>
            <w:tcW w:w="1418" w:type="dxa"/>
            <w:shd w:val="clear" w:color="auto" w:fill="FFFFFF" w:themeFill="background1"/>
            <w:vAlign w:val="center"/>
          </w:tcPr>
          <w:p w14:paraId="16F2CEEA"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65</w:t>
            </w:r>
          </w:p>
        </w:tc>
        <w:tc>
          <w:tcPr>
            <w:tcW w:w="851" w:type="dxa"/>
            <w:shd w:val="clear" w:color="auto" w:fill="FFFFFF" w:themeFill="background1"/>
            <w:vAlign w:val="center"/>
          </w:tcPr>
          <w:p w14:paraId="7BF8ABCA"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w:t>
            </w:r>
          </w:p>
        </w:tc>
        <w:tc>
          <w:tcPr>
            <w:tcW w:w="850" w:type="dxa"/>
            <w:shd w:val="clear" w:color="auto" w:fill="FFFFFF" w:themeFill="background1"/>
            <w:vAlign w:val="center"/>
          </w:tcPr>
          <w:p w14:paraId="0DE35AD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w:t>
            </w:r>
          </w:p>
        </w:tc>
      </w:tr>
      <w:tr w:rsidR="0026723C" w:rsidRPr="006A56FF" w14:paraId="1B92F21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8CC5EBC"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PEXPND</w:t>
            </w:r>
          </w:p>
        </w:tc>
        <w:tc>
          <w:tcPr>
            <w:tcW w:w="2410" w:type="dxa"/>
            <w:shd w:val="clear" w:color="auto" w:fill="FFFFFF" w:themeFill="background1"/>
            <w:vAlign w:val="center"/>
          </w:tcPr>
          <w:p w14:paraId="735B120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33</w:t>
            </w:r>
          </w:p>
        </w:tc>
        <w:tc>
          <w:tcPr>
            <w:tcW w:w="1276" w:type="dxa"/>
            <w:shd w:val="clear" w:color="auto" w:fill="FFFFFF" w:themeFill="background1"/>
            <w:vAlign w:val="center"/>
          </w:tcPr>
          <w:p w14:paraId="07D0B96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77</w:t>
            </w:r>
          </w:p>
        </w:tc>
        <w:tc>
          <w:tcPr>
            <w:tcW w:w="1418" w:type="dxa"/>
            <w:shd w:val="clear" w:color="auto" w:fill="FFFFFF" w:themeFill="background1"/>
            <w:vAlign w:val="center"/>
          </w:tcPr>
          <w:p w14:paraId="6D65198D"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05</w:t>
            </w:r>
          </w:p>
        </w:tc>
        <w:tc>
          <w:tcPr>
            <w:tcW w:w="851" w:type="dxa"/>
            <w:shd w:val="clear" w:color="auto" w:fill="FFFFFF" w:themeFill="background1"/>
            <w:vAlign w:val="center"/>
          </w:tcPr>
          <w:p w14:paraId="5A92297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850" w:type="dxa"/>
            <w:shd w:val="clear" w:color="auto" w:fill="FFFFFF" w:themeFill="background1"/>
            <w:vAlign w:val="center"/>
          </w:tcPr>
          <w:p w14:paraId="344D7BCB"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94</w:t>
            </w:r>
          </w:p>
        </w:tc>
      </w:tr>
      <w:tr w:rsidR="0026723C" w:rsidRPr="006A56FF" w14:paraId="1A733D4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F5F146E"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A</w:t>
            </w:r>
            <w:r>
              <w:rPr>
                <w:b w:val="0"/>
                <w:bCs w:val="0"/>
                <w:caps w:val="0"/>
                <w:sz w:val="20"/>
                <w:szCs w:val="20"/>
                <w:lang w:val="en-US"/>
              </w:rPr>
              <w:t>SH</w:t>
            </w:r>
          </w:p>
        </w:tc>
        <w:tc>
          <w:tcPr>
            <w:tcW w:w="2410" w:type="dxa"/>
            <w:shd w:val="clear" w:color="auto" w:fill="FFFFFF" w:themeFill="background1"/>
            <w:vAlign w:val="center"/>
          </w:tcPr>
          <w:p w14:paraId="2D9FAE42"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7</w:t>
            </w:r>
          </w:p>
        </w:tc>
        <w:tc>
          <w:tcPr>
            <w:tcW w:w="1276" w:type="dxa"/>
            <w:shd w:val="clear" w:color="auto" w:fill="FFFFFF" w:themeFill="background1"/>
            <w:vAlign w:val="center"/>
          </w:tcPr>
          <w:p w14:paraId="61ECDBD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7</w:t>
            </w:r>
          </w:p>
        </w:tc>
        <w:tc>
          <w:tcPr>
            <w:tcW w:w="1418" w:type="dxa"/>
            <w:shd w:val="clear" w:color="auto" w:fill="FFFFFF" w:themeFill="background1"/>
            <w:vAlign w:val="center"/>
          </w:tcPr>
          <w:p w14:paraId="56BA93FB"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17</w:t>
            </w:r>
          </w:p>
        </w:tc>
        <w:tc>
          <w:tcPr>
            <w:tcW w:w="851" w:type="dxa"/>
            <w:shd w:val="clear" w:color="auto" w:fill="FFFFFF" w:themeFill="background1"/>
            <w:vAlign w:val="center"/>
          </w:tcPr>
          <w:p w14:paraId="4ECBEBF5"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0" w:type="dxa"/>
            <w:shd w:val="clear" w:color="auto" w:fill="FFFFFF" w:themeFill="background1"/>
            <w:vAlign w:val="center"/>
          </w:tcPr>
          <w:p w14:paraId="002805CD"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6232B12F"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201876F"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LEX 65+</w:t>
            </w:r>
          </w:p>
        </w:tc>
        <w:tc>
          <w:tcPr>
            <w:tcW w:w="2410" w:type="dxa"/>
            <w:shd w:val="clear" w:color="auto" w:fill="FFFFFF" w:themeFill="background1"/>
            <w:vAlign w:val="center"/>
          </w:tcPr>
          <w:p w14:paraId="1FB58499"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5</w:t>
            </w:r>
          </w:p>
        </w:tc>
        <w:tc>
          <w:tcPr>
            <w:tcW w:w="1276" w:type="dxa"/>
            <w:shd w:val="clear" w:color="auto" w:fill="FFFFFF" w:themeFill="background1"/>
            <w:vAlign w:val="center"/>
          </w:tcPr>
          <w:p w14:paraId="11ACB462"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9</w:t>
            </w:r>
          </w:p>
        </w:tc>
        <w:tc>
          <w:tcPr>
            <w:tcW w:w="1418" w:type="dxa"/>
            <w:shd w:val="clear" w:color="auto" w:fill="FFFFFF" w:themeFill="background1"/>
            <w:vAlign w:val="center"/>
          </w:tcPr>
          <w:p w14:paraId="2990BC11"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31</w:t>
            </w:r>
          </w:p>
        </w:tc>
        <w:tc>
          <w:tcPr>
            <w:tcW w:w="851" w:type="dxa"/>
            <w:shd w:val="clear" w:color="auto" w:fill="FFFFFF" w:themeFill="background1"/>
            <w:vAlign w:val="center"/>
          </w:tcPr>
          <w:p w14:paraId="308B8EF3"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850" w:type="dxa"/>
            <w:shd w:val="clear" w:color="auto" w:fill="FFFFFF" w:themeFill="background1"/>
            <w:vAlign w:val="center"/>
          </w:tcPr>
          <w:p w14:paraId="74F7D1A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4</w:t>
            </w:r>
          </w:p>
        </w:tc>
      </w:tr>
      <w:tr w:rsidR="0026723C" w:rsidRPr="006A56FF" w14:paraId="40084C63"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DC436DC"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SPH</w:t>
            </w:r>
          </w:p>
        </w:tc>
        <w:tc>
          <w:tcPr>
            <w:tcW w:w="2410" w:type="dxa"/>
            <w:shd w:val="clear" w:color="auto" w:fill="FFFFFF" w:themeFill="background1"/>
            <w:vAlign w:val="center"/>
          </w:tcPr>
          <w:p w14:paraId="7B79672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49</w:t>
            </w:r>
          </w:p>
        </w:tc>
        <w:tc>
          <w:tcPr>
            <w:tcW w:w="1276" w:type="dxa"/>
            <w:shd w:val="clear" w:color="auto" w:fill="FFFFFF" w:themeFill="background1"/>
            <w:vAlign w:val="center"/>
          </w:tcPr>
          <w:p w14:paraId="7B76CC62"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8</w:t>
            </w:r>
          </w:p>
        </w:tc>
        <w:tc>
          <w:tcPr>
            <w:tcW w:w="1418" w:type="dxa"/>
            <w:shd w:val="clear" w:color="auto" w:fill="FFFFFF" w:themeFill="background1"/>
            <w:vAlign w:val="center"/>
          </w:tcPr>
          <w:p w14:paraId="178BB2A1"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84</w:t>
            </w:r>
          </w:p>
        </w:tc>
        <w:tc>
          <w:tcPr>
            <w:tcW w:w="851" w:type="dxa"/>
            <w:shd w:val="clear" w:color="auto" w:fill="FFFFFF" w:themeFill="background1"/>
            <w:vAlign w:val="center"/>
          </w:tcPr>
          <w:p w14:paraId="65509B0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7</w:t>
            </w:r>
          </w:p>
        </w:tc>
        <w:tc>
          <w:tcPr>
            <w:tcW w:w="850" w:type="dxa"/>
            <w:shd w:val="clear" w:color="auto" w:fill="FFFFFF" w:themeFill="background1"/>
            <w:vAlign w:val="center"/>
          </w:tcPr>
          <w:p w14:paraId="60588C3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73</w:t>
            </w:r>
          </w:p>
        </w:tc>
      </w:tr>
      <w:tr w:rsidR="0026723C" w:rsidRPr="006A56FF" w14:paraId="2C3566BE"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967381A"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IDX</w:t>
            </w:r>
          </w:p>
        </w:tc>
        <w:tc>
          <w:tcPr>
            <w:tcW w:w="2410" w:type="dxa"/>
            <w:shd w:val="clear" w:color="auto" w:fill="FFFFFF" w:themeFill="background1"/>
            <w:vAlign w:val="center"/>
          </w:tcPr>
          <w:p w14:paraId="27DFF18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w:t>
            </w:r>
          </w:p>
        </w:tc>
        <w:tc>
          <w:tcPr>
            <w:tcW w:w="1276" w:type="dxa"/>
            <w:shd w:val="clear" w:color="auto" w:fill="FFFFFF" w:themeFill="background1"/>
            <w:vAlign w:val="center"/>
          </w:tcPr>
          <w:p w14:paraId="55415E5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1418" w:type="dxa"/>
            <w:shd w:val="clear" w:color="auto" w:fill="FFFFFF" w:themeFill="background1"/>
            <w:vAlign w:val="center"/>
          </w:tcPr>
          <w:p w14:paraId="47CE414C"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7</w:t>
            </w:r>
          </w:p>
        </w:tc>
        <w:tc>
          <w:tcPr>
            <w:tcW w:w="851" w:type="dxa"/>
            <w:shd w:val="clear" w:color="auto" w:fill="FFFFFF" w:themeFill="background1"/>
            <w:vAlign w:val="center"/>
          </w:tcPr>
          <w:p w14:paraId="4EABD1D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50" w:type="dxa"/>
            <w:shd w:val="clear" w:color="auto" w:fill="FFFFFF" w:themeFill="background1"/>
            <w:vAlign w:val="center"/>
          </w:tcPr>
          <w:p w14:paraId="309DAE53"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r>
      <w:tr w:rsidR="0026723C" w:rsidRPr="006A56FF" w14:paraId="5A306C2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17B35088"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MTAB</w:t>
            </w:r>
          </w:p>
        </w:tc>
        <w:tc>
          <w:tcPr>
            <w:tcW w:w="2410" w:type="dxa"/>
            <w:tcBorders>
              <w:bottom w:val="single" w:sz="12" w:space="0" w:color="auto"/>
            </w:tcBorders>
            <w:shd w:val="clear" w:color="auto" w:fill="FFFFFF" w:themeFill="background1"/>
            <w:vAlign w:val="center"/>
          </w:tcPr>
          <w:p w14:paraId="55252C2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1276" w:type="dxa"/>
            <w:tcBorders>
              <w:bottom w:val="single" w:sz="12" w:space="0" w:color="auto"/>
            </w:tcBorders>
            <w:shd w:val="clear" w:color="auto" w:fill="FFFFFF" w:themeFill="background1"/>
            <w:vAlign w:val="center"/>
          </w:tcPr>
          <w:p w14:paraId="0E1B973B"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1418" w:type="dxa"/>
            <w:tcBorders>
              <w:bottom w:val="single" w:sz="12" w:space="0" w:color="auto"/>
            </w:tcBorders>
            <w:shd w:val="clear" w:color="auto" w:fill="FFFFFF" w:themeFill="background1"/>
            <w:vAlign w:val="center"/>
          </w:tcPr>
          <w:p w14:paraId="53857BB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1" w:type="dxa"/>
            <w:tcBorders>
              <w:bottom w:val="single" w:sz="12" w:space="0" w:color="auto"/>
            </w:tcBorders>
            <w:shd w:val="clear" w:color="auto" w:fill="FFFFFF" w:themeFill="background1"/>
            <w:vAlign w:val="center"/>
          </w:tcPr>
          <w:p w14:paraId="42E7E7A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50" w:type="dxa"/>
            <w:tcBorders>
              <w:bottom w:val="single" w:sz="12" w:space="0" w:color="auto"/>
            </w:tcBorders>
            <w:shd w:val="clear" w:color="auto" w:fill="FFFFFF" w:themeFill="background1"/>
            <w:vAlign w:val="center"/>
          </w:tcPr>
          <w:p w14:paraId="55AFF3F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r>
    </w:tbl>
    <w:p w14:paraId="0EB2114D" w14:textId="4A56FB57" w:rsidR="0026723C" w:rsidRDefault="0026723C" w:rsidP="0026723C">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05F51D2A" w14:textId="77777777" w:rsidR="0026723C" w:rsidRPr="00D67B4C" w:rsidRDefault="0026723C" w:rsidP="0026723C">
      <w:pPr>
        <w:spacing w:after="160" w:line="259" w:lineRule="auto"/>
        <w:rPr>
          <w:rFonts w:eastAsiaTheme="minorHAnsi"/>
          <w:iCs/>
          <w:color w:val="auto"/>
          <w:sz w:val="20"/>
          <w:szCs w:val="14"/>
          <w:lang w:val="en-US"/>
        </w:rPr>
      </w:pPr>
    </w:p>
    <w:p w14:paraId="698BCB1D" w14:textId="77777777" w:rsidR="0026723C" w:rsidRDefault="0026723C" w:rsidP="0026723C">
      <w:pPr>
        <w:keepNext/>
        <w:spacing w:after="200"/>
        <w:rPr>
          <w:rFonts w:eastAsiaTheme="minorHAnsi"/>
          <w:iCs/>
          <w:color w:val="auto"/>
          <w:lang w:val="en-US"/>
        </w:rPr>
      </w:pPr>
      <w:r>
        <w:rPr>
          <w:rFonts w:eastAsiaTheme="minorHAnsi"/>
          <w:iCs/>
          <w:color w:val="auto"/>
          <w:lang w:val="en-US"/>
        </w:rPr>
        <w:t>Table 5</w:t>
      </w:r>
      <w:r w:rsidRPr="006914AC">
        <w:rPr>
          <w:rFonts w:eastAsiaTheme="minorHAnsi"/>
          <w:iCs/>
          <w:color w:val="auto"/>
          <w:lang w:val="en-US"/>
        </w:rPr>
        <w:t>: Overview of Cluster Labels and Characteristics</w:t>
      </w:r>
    </w:p>
    <w:tbl>
      <w:tblPr>
        <w:tblStyle w:val="EinfacheTabelle3"/>
        <w:tblW w:w="8080" w:type="dxa"/>
        <w:shd w:val="clear" w:color="auto" w:fill="FFFFFF" w:themeFill="background1"/>
        <w:tblLayout w:type="fixed"/>
        <w:tblLook w:val="04A0" w:firstRow="1" w:lastRow="0" w:firstColumn="1" w:lastColumn="0" w:noHBand="0" w:noVBand="1"/>
      </w:tblPr>
      <w:tblGrid>
        <w:gridCol w:w="1843"/>
        <w:gridCol w:w="1701"/>
        <w:gridCol w:w="1134"/>
        <w:gridCol w:w="1276"/>
        <w:gridCol w:w="935"/>
        <w:gridCol w:w="1191"/>
      </w:tblGrid>
      <w:tr w:rsidR="0026723C" w:rsidRPr="007A31D0" w14:paraId="2471AFC7"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tcBorders>
            <w:shd w:val="clear" w:color="auto" w:fill="FFFFFF" w:themeFill="background1"/>
            <w:vAlign w:val="center"/>
          </w:tcPr>
          <w:p w14:paraId="32FBFB91" w14:textId="77777777" w:rsidR="0026723C" w:rsidRPr="007A31D0" w:rsidRDefault="0026723C" w:rsidP="00DC7F46">
            <w:pPr>
              <w:spacing w:line="276" w:lineRule="auto"/>
              <w:rPr>
                <w:b w:val="0"/>
                <w:bCs w:val="0"/>
                <w:caps w:val="0"/>
                <w:sz w:val="20"/>
                <w:szCs w:val="20"/>
                <w:lang w:val="en-US"/>
              </w:rPr>
            </w:pPr>
          </w:p>
        </w:tc>
        <w:tc>
          <w:tcPr>
            <w:tcW w:w="1701" w:type="dxa"/>
            <w:tcBorders>
              <w:top w:val="single" w:sz="12" w:space="0" w:color="auto"/>
              <w:bottom w:val="single" w:sz="4" w:space="0" w:color="auto"/>
            </w:tcBorders>
            <w:shd w:val="clear" w:color="auto" w:fill="FFFFFF" w:themeFill="background1"/>
            <w:vAlign w:val="center"/>
          </w:tcPr>
          <w:p w14:paraId="07EEAFF6"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1</w:t>
            </w:r>
          </w:p>
        </w:tc>
        <w:tc>
          <w:tcPr>
            <w:tcW w:w="1134" w:type="dxa"/>
            <w:tcBorders>
              <w:top w:val="single" w:sz="12" w:space="0" w:color="auto"/>
              <w:bottom w:val="single" w:sz="4" w:space="0" w:color="auto"/>
            </w:tcBorders>
            <w:shd w:val="clear" w:color="auto" w:fill="FFFFFF" w:themeFill="background1"/>
            <w:vAlign w:val="center"/>
          </w:tcPr>
          <w:p w14:paraId="6AE13260"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2</w:t>
            </w:r>
          </w:p>
        </w:tc>
        <w:tc>
          <w:tcPr>
            <w:tcW w:w="1276" w:type="dxa"/>
            <w:tcBorders>
              <w:top w:val="single" w:sz="12" w:space="0" w:color="auto"/>
              <w:bottom w:val="single" w:sz="4" w:space="0" w:color="auto"/>
            </w:tcBorders>
            <w:shd w:val="clear" w:color="auto" w:fill="FFFFFF" w:themeFill="background1"/>
            <w:vAlign w:val="center"/>
          </w:tcPr>
          <w:p w14:paraId="5C568E0D"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3</w:t>
            </w:r>
          </w:p>
        </w:tc>
        <w:tc>
          <w:tcPr>
            <w:tcW w:w="935" w:type="dxa"/>
            <w:tcBorders>
              <w:top w:val="single" w:sz="12" w:space="0" w:color="auto"/>
              <w:bottom w:val="single" w:sz="4" w:space="0" w:color="auto"/>
            </w:tcBorders>
            <w:shd w:val="clear" w:color="auto" w:fill="FFFFFF" w:themeFill="background1"/>
            <w:vAlign w:val="center"/>
          </w:tcPr>
          <w:p w14:paraId="7F946841"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4</w:t>
            </w:r>
          </w:p>
        </w:tc>
        <w:tc>
          <w:tcPr>
            <w:tcW w:w="1191" w:type="dxa"/>
            <w:tcBorders>
              <w:top w:val="single" w:sz="12" w:space="0" w:color="auto"/>
              <w:bottom w:val="single" w:sz="4" w:space="0" w:color="auto"/>
            </w:tcBorders>
            <w:shd w:val="clear" w:color="auto" w:fill="FFFFFF" w:themeFill="background1"/>
            <w:vAlign w:val="center"/>
          </w:tcPr>
          <w:p w14:paraId="7B707627"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5</w:t>
            </w:r>
          </w:p>
        </w:tc>
      </w:tr>
      <w:tr w:rsidR="0026723C" w:rsidRPr="007A31D0" w14:paraId="02BCC32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87137A4" w14:textId="77777777" w:rsidR="0026723C" w:rsidRPr="007A31D0" w:rsidRDefault="0026723C" w:rsidP="00DC7F46">
            <w:pPr>
              <w:spacing w:line="276" w:lineRule="auto"/>
              <w:rPr>
                <w:b w:val="0"/>
                <w:bCs w:val="0"/>
                <w:caps w:val="0"/>
                <w:sz w:val="20"/>
                <w:szCs w:val="20"/>
                <w:lang w:val="en-US"/>
              </w:rPr>
            </w:pPr>
            <w:r w:rsidRPr="00F13503">
              <w:rPr>
                <w:b w:val="0"/>
                <w:bCs w:val="0"/>
                <w:caps w:val="0"/>
                <w:sz w:val="20"/>
                <w:szCs w:val="20"/>
                <w:lang w:val="en-US"/>
              </w:rPr>
              <w:t>Cluster composition</w:t>
            </w:r>
          </w:p>
        </w:tc>
        <w:tc>
          <w:tcPr>
            <w:tcW w:w="1701" w:type="dxa"/>
            <w:tcBorders>
              <w:top w:val="single" w:sz="4" w:space="0" w:color="auto"/>
              <w:bottom w:val="single" w:sz="4" w:space="0" w:color="auto"/>
            </w:tcBorders>
            <w:shd w:val="clear" w:color="auto" w:fill="FFFFFF" w:themeFill="background1"/>
            <w:vAlign w:val="center"/>
          </w:tcPr>
          <w:p w14:paraId="6A7059F4" w14:textId="77777777" w:rsidR="0026723C" w:rsidRPr="003D2452"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3D2452">
              <w:rPr>
                <w:sz w:val="20"/>
                <w:szCs w:val="20"/>
              </w:rPr>
              <w:t>AU, BE, FR, IL, LU</w:t>
            </w:r>
            <w:r>
              <w:rPr>
                <w:sz w:val="20"/>
                <w:szCs w:val="20"/>
              </w:rPr>
              <w:t>, NL, NZ, ES, CH, UK, US</w:t>
            </w:r>
          </w:p>
        </w:tc>
        <w:tc>
          <w:tcPr>
            <w:tcW w:w="1134" w:type="dxa"/>
            <w:tcBorders>
              <w:top w:val="single" w:sz="4" w:space="0" w:color="auto"/>
              <w:bottom w:val="single" w:sz="4" w:space="0" w:color="auto"/>
            </w:tcBorders>
            <w:shd w:val="clear" w:color="auto" w:fill="FFFFFF" w:themeFill="background1"/>
            <w:vAlign w:val="center"/>
          </w:tcPr>
          <w:p w14:paraId="7337DB80"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CZ, LV, PL</w:t>
            </w:r>
          </w:p>
        </w:tc>
        <w:tc>
          <w:tcPr>
            <w:tcW w:w="1276" w:type="dxa"/>
            <w:tcBorders>
              <w:top w:val="single" w:sz="4" w:space="0" w:color="auto"/>
              <w:bottom w:val="single" w:sz="4" w:space="0" w:color="auto"/>
            </w:tcBorders>
            <w:shd w:val="clear" w:color="auto" w:fill="FFFFFF" w:themeFill="background1"/>
            <w:vAlign w:val="center"/>
          </w:tcPr>
          <w:p w14:paraId="40ECB2F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DK, IE, JP, KR, NO, SE</w:t>
            </w:r>
          </w:p>
        </w:tc>
        <w:tc>
          <w:tcPr>
            <w:tcW w:w="935" w:type="dxa"/>
            <w:tcBorders>
              <w:top w:val="single" w:sz="4" w:space="0" w:color="auto"/>
              <w:bottom w:val="single" w:sz="4" w:space="0" w:color="auto"/>
            </w:tcBorders>
            <w:shd w:val="clear" w:color="auto" w:fill="FFFFFF" w:themeFill="background1"/>
            <w:vAlign w:val="center"/>
          </w:tcPr>
          <w:p w14:paraId="539B668E"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EE</w:t>
            </w:r>
          </w:p>
        </w:tc>
        <w:tc>
          <w:tcPr>
            <w:tcW w:w="1191" w:type="dxa"/>
            <w:tcBorders>
              <w:top w:val="single" w:sz="4" w:space="0" w:color="auto"/>
              <w:bottom w:val="single" w:sz="4" w:space="0" w:color="auto"/>
            </w:tcBorders>
            <w:shd w:val="clear" w:color="auto" w:fill="FFFFFF" w:themeFill="background1"/>
            <w:vAlign w:val="center"/>
          </w:tcPr>
          <w:p w14:paraId="0BBA3CD7"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FI, DE</w:t>
            </w:r>
          </w:p>
        </w:tc>
      </w:tr>
      <w:tr w:rsidR="0026723C" w:rsidRPr="00D0320B" w14:paraId="63894FCE"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1E964CE3" w14:textId="77777777" w:rsidR="0026723C" w:rsidRDefault="0026723C" w:rsidP="00DC7F46">
            <w:pPr>
              <w:spacing w:line="276" w:lineRule="auto"/>
              <w:rPr>
                <w:sz w:val="20"/>
                <w:szCs w:val="20"/>
                <w:lang w:val="en-US"/>
              </w:rPr>
            </w:pPr>
            <w:r>
              <w:rPr>
                <w:b w:val="0"/>
                <w:bCs w:val="0"/>
                <w:caps w:val="0"/>
                <w:sz w:val="20"/>
                <w:szCs w:val="20"/>
                <w:lang w:val="en-US"/>
              </w:rPr>
              <w:t xml:space="preserve">Supply </w:t>
            </w:r>
          </w:p>
          <w:p w14:paraId="07106508" w14:textId="77777777" w:rsidR="0026723C" w:rsidRDefault="0026723C" w:rsidP="00DC7F46">
            <w:pPr>
              <w:spacing w:line="276" w:lineRule="auto"/>
              <w:ind w:firstLine="180"/>
              <w:rPr>
                <w:sz w:val="20"/>
                <w:szCs w:val="20"/>
                <w:lang w:val="en-US"/>
              </w:rPr>
            </w:pPr>
            <w:r>
              <w:rPr>
                <w:b w:val="0"/>
                <w:bCs w:val="0"/>
                <w:caps w:val="0"/>
                <w:sz w:val="20"/>
                <w:szCs w:val="20"/>
                <w:lang w:val="en-US"/>
              </w:rPr>
              <w:t>EXPD</w:t>
            </w:r>
          </w:p>
          <w:p w14:paraId="1B008FBE" w14:textId="77777777" w:rsidR="0026723C" w:rsidRDefault="0026723C" w:rsidP="00DC7F46">
            <w:pPr>
              <w:spacing w:line="276" w:lineRule="auto"/>
              <w:ind w:firstLine="180"/>
              <w:rPr>
                <w:sz w:val="20"/>
                <w:szCs w:val="20"/>
                <w:lang w:val="en-US"/>
              </w:rPr>
            </w:pPr>
            <w:r>
              <w:rPr>
                <w:b w:val="0"/>
                <w:bCs w:val="0"/>
                <w:caps w:val="0"/>
                <w:sz w:val="20"/>
                <w:szCs w:val="20"/>
                <w:lang w:val="en-US"/>
              </w:rPr>
              <w:t>BEDS</w:t>
            </w:r>
          </w:p>
          <w:p w14:paraId="7F972976" w14:textId="77777777" w:rsidR="0026723C" w:rsidRPr="007A31D0" w:rsidRDefault="0026723C" w:rsidP="00DC7F46">
            <w:pPr>
              <w:spacing w:line="276" w:lineRule="auto"/>
              <w:ind w:firstLine="180"/>
              <w:rPr>
                <w:b w:val="0"/>
                <w:bCs w:val="0"/>
                <w:caps w:val="0"/>
                <w:sz w:val="20"/>
                <w:szCs w:val="20"/>
                <w:lang w:val="en-US"/>
              </w:rPr>
            </w:pPr>
            <w:r>
              <w:rPr>
                <w:b w:val="0"/>
                <w:bCs w:val="0"/>
                <w:caps w:val="0"/>
                <w:sz w:val="20"/>
                <w:szCs w:val="20"/>
                <w:lang w:val="en-US"/>
              </w:rPr>
              <w:t>RCPTIN</w:t>
            </w:r>
          </w:p>
        </w:tc>
        <w:tc>
          <w:tcPr>
            <w:tcW w:w="1701" w:type="dxa"/>
            <w:tcBorders>
              <w:top w:val="single" w:sz="4" w:space="0" w:color="auto"/>
            </w:tcBorders>
            <w:shd w:val="clear" w:color="auto" w:fill="FFFFFF" w:themeFill="background1"/>
            <w:vAlign w:val="center"/>
          </w:tcPr>
          <w:p w14:paraId="651E91F8"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60D2CBE8"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w:t>
            </w:r>
          </w:p>
          <w:p w14:paraId="11E563F1"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2837D42B"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tcBorders>
              <w:top w:val="single" w:sz="4" w:space="0" w:color="auto"/>
            </w:tcBorders>
            <w:shd w:val="clear" w:color="auto" w:fill="FFFFFF" w:themeFill="background1"/>
            <w:vAlign w:val="center"/>
          </w:tcPr>
          <w:p w14:paraId="00D33145"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4115C7A8"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7B995C95"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4581C2A7"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tcBorders>
              <w:top w:val="single" w:sz="4" w:space="0" w:color="auto"/>
            </w:tcBorders>
            <w:shd w:val="clear" w:color="auto" w:fill="FFFFFF" w:themeFill="background1"/>
            <w:vAlign w:val="center"/>
          </w:tcPr>
          <w:p w14:paraId="1E156AB2"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36AAE2F7"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54D1EF54"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 Medium</w:t>
            </w:r>
          </w:p>
        </w:tc>
        <w:tc>
          <w:tcPr>
            <w:tcW w:w="935" w:type="dxa"/>
            <w:tcBorders>
              <w:top w:val="single" w:sz="4" w:space="0" w:color="auto"/>
            </w:tcBorders>
            <w:shd w:val="clear" w:color="auto" w:fill="FFFFFF" w:themeFill="background1"/>
            <w:vAlign w:val="center"/>
          </w:tcPr>
          <w:p w14:paraId="14D73BF1"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0233889"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023CAB27"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6C7EA04D"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1191" w:type="dxa"/>
            <w:tcBorders>
              <w:top w:val="single" w:sz="4" w:space="0" w:color="auto"/>
            </w:tcBorders>
            <w:shd w:val="clear" w:color="auto" w:fill="FFFFFF" w:themeFill="background1"/>
            <w:vAlign w:val="center"/>
          </w:tcPr>
          <w:p w14:paraId="50D89F76"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16A5B98"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 Med.-High</w:t>
            </w:r>
          </w:p>
          <w:p w14:paraId="08489503"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r>
      <w:tr w:rsidR="0026723C" w:rsidRPr="007A31D0" w14:paraId="58B84BA3"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5C78920"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Public-Private Mix</w:t>
            </w:r>
          </w:p>
        </w:tc>
        <w:tc>
          <w:tcPr>
            <w:tcW w:w="1701" w:type="dxa"/>
            <w:shd w:val="clear" w:color="auto" w:fill="FFFFFF" w:themeFill="background1"/>
            <w:vAlign w:val="center"/>
          </w:tcPr>
          <w:p w14:paraId="72E44AB1" w14:textId="77777777" w:rsidR="0026723C" w:rsidRPr="007A087D"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3B125FB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tc>
        <w:tc>
          <w:tcPr>
            <w:tcW w:w="1134" w:type="dxa"/>
            <w:shd w:val="clear" w:color="auto" w:fill="FFFFFF" w:themeFill="background1"/>
            <w:vAlign w:val="center"/>
          </w:tcPr>
          <w:p w14:paraId="4AEF9DD1"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58631B1"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tc>
        <w:tc>
          <w:tcPr>
            <w:tcW w:w="1276" w:type="dxa"/>
            <w:shd w:val="clear" w:color="auto" w:fill="FFFFFF" w:themeFill="background1"/>
            <w:vAlign w:val="center"/>
          </w:tcPr>
          <w:p w14:paraId="682D3A2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p w14:paraId="2A1DB940"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935" w:type="dxa"/>
            <w:shd w:val="clear" w:color="auto" w:fill="FFFFFF" w:themeFill="background1"/>
            <w:vAlign w:val="center"/>
          </w:tcPr>
          <w:p w14:paraId="51588B1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4CDDC096"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7232074A" w14:textId="77777777" w:rsidR="0026723C" w:rsidRPr="007A087D"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044EA90F"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r>
      <w:tr w:rsidR="0026723C" w:rsidRPr="007A31D0" w14:paraId="700D78DA"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13A85FB"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Pefrormance</w:t>
            </w:r>
          </w:p>
        </w:tc>
        <w:tc>
          <w:tcPr>
            <w:tcW w:w="1701" w:type="dxa"/>
            <w:shd w:val="clear" w:color="auto" w:fill="FFFFFF" w:themeFill="background1"/>
            <w:vAlign w:val="center"/>
          </w:tcPr>
          <w:p w14:paraId="2D32B8E3"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w:t>
            </w:r>
            <w:r>
              <w:rPr>
                <w:sz w:val="20"/>
                <w:szCs w:val="20"/>
                <w:lang w:val="en-US"/>
              </w:rPr>
              <w:t>.</w:t>
            </w:r>
            <w:r w:rsidRPr="007A087D">
              <w:rPr>
                <w:sz w:val="20"/>
                <w:szCs w:val="20"/>
                <w:lang w:val="en-US"/>
              </w:rPr>
              <w:t>-High</w:t>
            </w:r>
          </w:p>
          <w:p w14:paraId="0DEBB9FB"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shd w:val="clear" w:color="auto" w:fill="FFFFFF" w:themeFill="background1"/>
            <w:vAlign w:val="center"/>
          </w:tcPr>
          <w:p w14:paraId="274A79AC"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F2A8AC2"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shd w:val="clear" w:color="auto" w:fill="FFFFFF" w:themeFill="background1"/>
            <w:vAlign w:val="center"/>
          </w:tcPr>
          <w:p w14:paraId="4E1A150F"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59A6BF88"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c>
          <w:tcPr>
            <w:tcW w:w="935" w:type="dxa"/>
            <w:shd w:val="clear" w:color="auto" w:fill="FFFFFF" w:themeFill="background1"/>
            <w:vAlign w:val="center"/>
          </w:tcPr>
          <w:p w14:paraId="6D0EB180"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7BC6752"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41D49D50"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14A3EED1"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r>
      <w:tr w:rsidR="0026723C" w:rsidRPr="007A31D0" w14:paraId="4FA6BAB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4FE2347C"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Access Regulation</w:t>
            </w:r>
          </w:p>
        </w:tc>
        <w:tc>
          <w:tcPr>
            <w:tcW w:w="1701" w:type="dxa"/>
            <w:tcBorders>
              <w:bottom w:val="single" w:sz="12" w:space="0" w:color="auto"/>
            </w:tcBorders>
            <w:shd w:val="clear" w:color="auto" w:fill="FFFFFF" w:themeFill="background1"/>
            <w:vAlign w:val="center"/>
          </w:tcPr>
          <w:p w14:paraId="34046B77"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1134" w:type="dxa"/>
            <w:tcBorders>
              <w:bottom w:val="single" w:sz="12" w:space="0" w:color="auto"/>
            </w:tcBorders>
            <w:shd w:val="clear" w:color="auto" w:fill="FFFFFF" w:themeFill="background1"/>
            <w:vAlign w:val="center"/>
          </w:tcPr>
          <w:p w14:paraId="289B75B8"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EFFE43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276" w:type="dxa"/>
            <w:tcBorders>
              <w:bottom w:val="single" w:sz="12" w:space="0" w:color="auto"/>
            </w:tcBorders>
            <w:shd w:val="clear" w:color="auto" w:fill="FFFFFF" w:themeFill="background1"/>
            <w:vAlign w:val="center"/>
          </w:tcPr>
          <w:p w14:paraId="69E3F48A"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935" w:type="dxa"/>
            <w:tcBorders>
              <w:bottom w:val="single" w:sz="12" w:space="0" w:color="auto"/>
            </w:tcBorders>
            <w:shd w:val="clear" w:color="auto" w:fill="FFFFFF" w:themeFill="background1"/>
            <w:vAlign w:val="center"/>
          </w:tcPr>
          <w:p w14:paraId="6929400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6E8B1E78"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c>
          <w:tcPr>
            <w:tcW w:w="1191" w:type="dxa"/>
            <w:tcBorders>
              <w:bottom w:val="single" w:sz="12" w:space="0" w:color="auto"/>
            </w:tcBorders>
            <w:shd w:val="clear" w:color="auto" w:fill="FFFFFF" w:themeFill="background1"/>
            <w:vAlign w:val="center"/>
          </w:tcPr>
          <w:p w14:paraId="6A1CC313"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C7495E1"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r>
    </w:tbl>
    <w:p w14:paraId="29E6D846" w14:textId="77777777" w:rsidR="0026723C" w:rsidRPr="0026723C" w:rsidRDefault="0026723C">
      <w:pPr>
        <w:pStyle w:val="CitaviBibliographyHeading"/>
        <w:rPr>
          <w:lang w:val="en-US"/>
        </w:rPr>
      </w:pPr>
    </w:p>
    <w:p w14:paraId="6B7D3375" w14:textId="77777777" w:rsidR="000C6B26" w:rsidRPr="000C6B26" w:rsidRDefault="000C6B26">
      <w:pPr>
        <w:pStyle w:val="CitaviBibliographyHeading"/>
        <w:rPr>
          <w:lang w:val="en-US"/>
        </w:rPr>
      </w:pPr>
    </w:p>
    <w:sectPr w:rsidR="000C6B26" w:rsidRPr="000C6B26" w:rsidSect="00AD66E9">
      <w:footerReference w:type="default" r:id="rId11"/>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 w:author="Philipp Alexander Linden" w:date="2020-06-29T15:45:00Z" w:initials="PAL">
    <w:p w14:paraId="6A7EDBAD" w14:textId="3EC97568" w:rsidR="00CB6011" w:rsidRDefault="00CB6011">
      <w:pPr>
        <w:pStyle w:val="Kommentartext"/>
      </w:pPr>
      <w:r>
        <w:rPr>
          <w:rStyle w:val="Kommentarzeichen"/>
        </w:rPr>
        <w:annotationRef/>
      </w:r>
      <w:r>
        <w:t>Ist das nicht eher Einleitung? Wenn wir Ergebnisse mit reinnehme, wird es vom Platz vermutlich schwierig.</w:t>
      </w:r>
    </w:p>
  </w:comment>
  <w:comment w:id="21" w:author="Mareike Ariaans" w:date="2020-07-06T10:08:00Z" w:initials="MA">
    <w:p w14:paraId="15262CE7" w14:textId="004C21BF" w:rsidR="00CB6011" w:rsidRDefault="00CB6011">
      <w:pPr>
        <w:pStyle w:val="Kommentartext"/>
      </w:pPr>
      <w:r>
        <w:rPr>
          <w:rStyle w:val="Kommentarzeichen"/>
        </w:rPr>
        <w:annotationRef/>
      </w:r>
      <w:r>
        <w:t>Ja, finde ich auch. Die Einleitung ist ja auch noch recht kurz</w:t>
      </w:r>
    </w:p>
  </w:comment>
  <w:comment w:id="73" w:author="Philipp Alexander Linden" w:date="2020-06-29T15:45:00Z" w:initials="PAL">
    <w:p w14:paraId="0343FFA3" w14:textId="77777777" w:rsidR="00CB6011" w:rsidRDefault="00CB6011" w:rsidP="00872016">
      <w:pPr>
        <w:pStyle w:val="Kommentartext"/>
      </w:pPr>
      <w:r>
        <w:rPr>
          <w:rStyle w:val="Kommentarzeichen"/>
        </w:rPr>
        <w:annotationRef/>
      </w:r>
      <w:r>
        <w:t>Ist das nicht eher Einleitung? Wenn wir Ergebnisse mit reinnehme, wird es vom Platz vermutlich schwierig.</w:t>
      </w:r>
    </w:p>
  </w:comment>
  <w:comment w:id="74" w:author="Mareike Ariaans" w:date="2020-07-06T10:08:00Z" w:initials="MA">
    <w:p w14:paraId="62B2D3F3" w14:textId="77777777" w:rsidR="00CB6011" w:rsidRDefault="00CB6011" w:rsidP="00872016">
      <w:pPr>
        <w:pStyle w:val="Kommentartext"/>
      </w:pPr>
      <w:r>
        <w:rPr>
          <w:rStyle w:val="Kommentarzeichen"/>
        </w:rPr>
        <w:annotationRef/>
      </w:r>
      <w:r>
        <w:t>Ja, finde ich auch. Die Einleitung ist ja auch noch recht kurz</w:t>
      </w:r>
    </w:p>
  </w:comment>
  <w:comment w:id="78" w:author="Mareike Ariaans" w:date="2020-07-06T10:05:00Z" w:initials="MA">
    <w:p w14:paraId="15BAAB12" w14:textId="55A54491" w:rsidR="00CB6011" w:rsidRPr="00F85BAA" w:rsidRDefault="00CB6011">
      <w:pPr>
        <w:pStyle w:val="Kommentartext"/>
        <w:rPr>
          <w:lang w:val="en-US"/>
        </w:rPr>
      </w:pPr>
      <w:r>
        <w:rPr>
          <w:rStyle w:val="Kommentarzeichen"/>
        </w:rPr>
        <w:annotationRef/>
      </w:r>
      <w:r w:rsidRPr="00F85BAA">
        <w:rPr>
          <w:lang w:val="en-US"/>
        </w:rPr>
        <w:t>Introduction?</w:t>
      </w:r>
    </w:p>
  </w:comment>
  <w:comment w:id="137" w:author="Mareike Ariaans" w:date="2020-07-06T11:16:00Z" w:initials="MA">
    <w:p w14:paraId="299D6E46" w14:textId="25245202" w:rsidR="00CB6011" w:rsidRPr="00F85BAA" w:rsidRDefault="00CB6011">
      <w:pPr>
        <w:pStyle w:val="Kommentartext"/>
        <w:rPr>
          <w:lang w:val="en-US"/>
        </w:rPr>
      </w:pPr>
      <w:r>
        <w:rPr>
          <w:rStyle w:val="Kommentarzeichen"/>
        </w:rPr>
        <w:annotationRef/>
      </w:r>
      <w:r w:rsidRPr="00F85BAA">
        <w:rPr>
          <w:lang w:val="en-US"/>
        </w:rPr>
        <w:t>Daten und Methoden</w:t>
      </w:r>
    </w:p>
  </w:comment>
  <w:comment w:id="147" w:author="Mareike Ariaans" w:date="2020-07-06T11:37:00Z" w:initials="MA">
    <w:p w14:paraId="05755F49" w14:textId="6EA52933" w:rsidR="00CB6011" w:rsidRPr="00F85BAA" w:rsidRDefault="00CB6011">
      <w:pPr>
        <w:pStyle w:val="Kommentartext"/>
        <w:rPr>
          <w:lang w:val="en-US"/>
        </w:rPr>
      </w:pPr>
      <w:r>
        <w:rPr>
          <w:rStyle w:val="Kommentarzeichen"/>
        </w:rPr>
        <w:annotationRef/>
      </w:r>
      <w:r w:rsidRPr="00F85BAA">
        <w:rPr>
          <w:lang w:val="en-US"/>
        </w:rPr>
        <w:t xml:space="preserve">Data and </w:t>
      </w:r>
      <w:r>
        <w:rPr>
          <w:lang w:val="en-US"/>
        </w:rPr>
        <w:t>Methods</w:t>
      </w:r>
    </w:p>
  </w:comment>
  <w:comment w:id="188" w:author="Mareike Ariaans" w:date="2020-07-06T11:38:00Z" w:initials="MA">
    <w:p w14:paraId="64A1207F" w14:textId="6003F92E" w:rsidR="00CB6011" w:rsidRPr="00F85BAA" w:rsidRDefault="00CB6011">
      <w:pPr>
        <w:pStyle w:val="Kommentartext"/>
        <w:rPr>
          <w:lang w:val="en-US"/>
        </w:rPr>
      </w:pPr>
      <w:r>
        <w:rPr>
          <w:rStyle w:val="Kommentarzeichen"/>
        </w:rPr>
        <w:annotationRef/>
      </w:r>
      <w:r w:rsidRPr="00F85BAA">
        <w:rPr>
          <w:lang w:val="en-US"/>
        </w:rPr>
        <w:t>Data and M</w:t>
      </w:r>
      <w:r>
        <w:rPr>
          <w:lang w:val="en-US"/>
        </w:rPr>
        <w:t>ethods</w:t>
      </w:r>
    </w:p>
  </w:comment>
  <w:comment w:id="245" w:author="Mareike Ariaans" w:date="2020-07-06T11:53:00Z" w:initials="MA">
    <w:p w14:paraId="13001270" w14:textId="673A7613" w:rsidR="00CB6011" w:rsidRPr="00D0320B" w:rsidRDefault="00CB6011">
      <w:pPr>
        <w:pStyle w:val="Kommentartext"/>
        <w:rPr>
          <w:lang w:val="en-US"/>
        </w:rPr>
      </w:pPr>
      <w:r>
        <w:rPr>
          <w:rStyle w:val="Kommentarzeichen"/>
        </w:rPr>
        <w:annotationRef/>
      </w:r>
      <w:r w:rsidRPr="00D0320B">
        <w:rPr>
          <w:lang w:val="en-US"/>
        </w:rPr>
        <w:t>Data and Methods</w:t>
      </w:r>
    </w:p>
  </w:comment>
  <w:comment w:id="726" w:author="Mareike Ariaans" w:date="2020-07-06T16:19:00Z" w:initials="MA">
    <w:p w14:paraId="391CE890" w14:textId="6CD63992" w:rsidR="00CB6011" w:rsidRDefault="00CB6011">
      <w:pPr>
        <w:pStyle w:val="Kommentartext"/>
      </w:pPr>
      <w:r>
        <w:rPr>
          <w:rStyle w:val="Kommentarzeichen"/>
        </w:rPr>
        <w:annotationRef/>
      </w:r>
      <w:r>
        <w:t>Insgesamt finde ich den Daten und Methodenteil noch zu unruhig. Ich habe den Eindruck, da sind zu viele Sprünge. Ich denke, wenn wir die Stellen aus dem Theorieteil hier integrieren, können wir schon viel gewinnen. Im Unterabschnitt „Daten“ werden zwar die qualitativen Daten beschrieben, aber nicht die quantitativen Indicatoren bennant. Außerdem fehlt die Verknüpfung mit dem Theorieteil, also den konkreten Dimensionen.</w:t>
      </w:r>
    </w:p>
  </w:comment>
  <w:comment w:id="732" w:author="Mareike Ariaans" w:date="2020-07-06T12:57:00Z" w:initials="MA">
    <w:p w14:paraId="7D2F3583" w14:textId="625C4DB0" w:rsidR="00CB6011" w:rsidRDefault="00CB6011">
      <w:pPr>
        <w:pStyle w:val="Kommentartext"/>
      </w:pPr>
      <w:r>
        <w:rPr>
          <w:rStyle w:val="Kommentarzeichen"/>
        </w:rPr>
        <w:annotationRef/>
      </w:r>
      <w:r>
        <w:t>Ich glaube, das ist ein bisschen viel, vor allem da wir nicht alle quali-Indikatoren, die wir erhoben haben einbeziehen muss das hier so nicht rein. Ein detailiertes Codiersystem gab es dafür nicht.</w:t>
      </w:r>
    </w:p>
  </w:comment>
  <w:comment w:id="770" w:author="Philipp Alexander Linden" w:date="2020-06-29T16:54:00Z" w:initials="PAL">
    <w:p w14:paraId="4DA89009" w14:textId="77777777" w:rsidR="00CB6011" w:rsidRDefault="00CB6011">
      <w:pPr>
        <w:pStyle w:val="Kommentartext"/>
      </w:pPr>
      <w:r>
        <w:rPr>
          <w:rStyle w:val="Kommentarzeichen"/>
        </w:rPr>
        <w:annotationRef/>
      </w:r>
      <w:r>
        <w:t>Ich stelle mir beim Schreiben gerade die Frage, ob die Einteilung so Sinn macht. Sollte 0 nicht eher frei sein, 1 gebunden und 2 nur inkind?</w:t>
      </w:r>
    </w:p>
    <w:p w14:paraId="693A9AE6" w14:textId="77777777" w:rsidR="00CB6011" w:rsidRDefault="00CB6011">
      <w:pPr>
        <w:pStyle w:val="Kommentartext"/>
      </w:pPr>
    </w:p>
    <w:p w14:paraId="24BBA0E7" w14:textId="0453B996" w:rsidR="00CB6011" w:rsidRDefault="00CB6011">
      <w:pPr>
        <w:pStyle w:val="Kommentartext"/>
      </w:pPr>
      <w:r>
        <w:t>An der Clusterzuteilung selbst dürfte dies ja nichts ändern, solange die Reihenfolge bleibt.</w:t>
      </w:r>
    </w:p>
  </w:comment>
  <w:comment w:id="771" w:author="Mareike Ariaans" w:date="2020-07-06T13:21:00Z" w:initials="MA">
    <w:p w14:paraId="182A0E05" w14:textId="6D6C78E5" w:rsidR="00CB6011" w:rsidRDefault="00CB6011">
      <w:pPr>
        <w:pStyle w:val="Kommentartext"/>
      </w:pPr>
      <w:r>
        <w:rPr>
          <w:rStyle w:val="Kommentarzeichen"/>
        </w:rPr>
        <w:annotationRef/>
      </w:r>
      <w:r>
        <w:t>Cash benefits nutzen wir als eine Art Proxy für die Größe/Rolle des informellen Marktes. Dabei ist der informalle Markt sehr klein, wenn es nur Sachleistungen gibt, witerhin eher klein, wenn es Geldeleistungen gibt, bei denen dies nur für bestimmte pflegerische Leistungen/ Hilfen verwendet werden dürfen und relativ groß, wenn die Geldleistung ausgegeben werden kann wofür man will (wie in Deutschland). Damit bedeutet 0= wenig privater/informeller Markt und 2= viel privater/informaller Markt</w:t>
      </w:r>
    </w:p>
  </w:comment>
  <w:comment w:id="772" w:author="Philipp Alexander Linden" w:date="2020-06-03T19:24:00Z" w:initials="PAL">
    <w:p w14:paraId="19D3C84F" w14:textId="6C11BC63" w:rsidR="00CB6011" w:rsidRPr="009E7DEE" w:rsidRDefault="00CB6011">
      <w:pPr>
        <w:pStyle w:val="Kommentartext"/>
      </w:pPr>
      <w:r>
        <w:rPr>
          <w:rStyle w:val="Kommentarzeichen"/>
        </w:rPr>
        <w:annotationRef/>
      </w:r>
      <w:r w:rsidRPr="009E7DEE">
        <w:t>165 words</w:t>
      </w:r>
    </w:p>
  </w:comment>
  <w:comment w:id="773" w:author="Philipp Alexander Linden" w:date="2020-07-03T11:42:00Z" w:initials="PAL">
    <w:p w14:paraId="333F948B" w14:textId="099CFC0C" w:rsidR="00CB6011" w:rsidRPr="009E7DEE" w:rsidRDefault="00CB6011">
      <w:pPr>
        <w:pStyle w:val="Kommentartext"/>
      </w:pPr>
      <w:r>
        <w:rPr>
          <w:rStyle w:val="Kommentarzeichen"/>
        </w:rPr>
        <w:annotationRef/>
      </w:r>
      <w:r>
        <w:t>Macht es Sinn, Performance als eine Art Outcome an den Schluss der Tabellen zu stellen?</w:t>
      </w:r>
    </w:p>
  </w:comment>
  <w:comment w:id="774" w:author="Mareike Ariaans" w:date="2020-07-06T13:47:00Z" w:initials="MA">
    <w:p w14:paraId="26DC18DA" w14:textId="467FD63C" w:rsidR="00CB6011" w:rsidRDefault="00CB6011">
      <w:pPr>
        <w:pStyle w:val="Kommentartext"/>
      </w:pPr>
      <w:r>
        <w:rPr>
          <w:rStyle w:val="Kommentarzeichen"/>
        </w:rPr>
        <w:annotationRef/>
      </w:r>
      <w:r>
        <w:t>Vielleicht lässt sich das zusammenfassen. Denn Chile, Mexiko und Turkey haben schon zwei drei Indkatoren geliefert bei den OECD Daten. Also „either completely“ stimmt so nicht, und bei den anderen Ländern gab es ja meist auf mehr als einem Indikator Probleme.</w:t>
      </w:r>
    </w:p>
  </w:comment>
  <w:comment w:id="781" w:author="Mareike Ariaans" w:date="2020-07-06T15:16:00Z" w:initials="MA">
    <w:p w14:paraId="661765EB" w14:textId="3278A04C" w:rsidR="00CB6011" w:rsidRDefault="00CB6011">
      <w:pPr>
        <w:pStyle w:val="Kommentartext"/>
      </w:pPr>
      <w:r>
        <w:rPr>
          <w:rStyle w:val="Kommentarzeichen"/>
        </w:rPr>
        <w:annotationRef/>
      </w:r>
      <w:r>
        <w:t>Hier musst dir nochmal den genauen Literaturhinweis geben.</w:t>
      </w:r>
    </w:p>
  </w:comment>
  <w:comment w:id="810" w:author="Philipp Alexander Linden" w:date="2020-06-29T18:49:00Z" w:initials="PAL">
    <w:p w14:paraId="6E5E6357" w14:textId="07FDB00F" w:rsidR="00CB6011" w:rsidRPr="00264EB7" w:rsidRDefault="00CB6011">
      <w:pPr>
        <w:pStyle w:val="Kommentartext"/>
      </w:pPr>
      <w:r>
        <w:rPr>
          <w:rStyle w:val="Kommentarzeichen"/>
        </w:rPr>
        <w:annotationRef/>
      </w:r>
      <w:r w:rsidRPr="00264EB7">
        <w:t>148 words</w:t>
      </w:r>
    </w:p>
  </w:comment>
  <w:comment w:id="812" w:author="Mareike Ariaans" w:date="2020-07-06T15:32:00Z" w:initials="MA">
    <w:p w14:paraId="4BFBF1E7" w14:textId="23CD51B7" w:rsidR="00CB6011" w:rsidRDefault="00CB6011">
      <w:pPr>
        <w:pStyle w:val="Kommentartext"/>
      </w:pPr>
      <w:r>
        <w:rPr>
          <w:rStyle w:val="Kommentarzeichen"/>
        </w:rPr>
        <w:annotationRef/>
      </w:r>
      <w:r>
        <w:t>Ich bin mir nicht sicher, ob wir das so schrieben können. Da die 8 k-means analysen ja gleich gewichtet werden in der Lösung mit den 16 hierarchischen Analysen</w:t>
      </w:r>
    </w:p>
  </w:comment>
  <w:comment w:id="815" w:author="Mareike Ariaans" w:date="2020-07-06T15:35:00Z" w:initials="MA">
    <w:p w14:paraId="1F8B1EFF" w14:textId="214BEF97" w:rsidR="00CB6011" w:rsidRDefault="00CB6011">
      <w:pPr>
        <w:pStyle w:val="Kommentartext"/>
      </w:pPr>
      <w:r>
        <w:rPr>
          <w:rStyle w:val="Kommentarzeichen"/>
        </w:rPr>
        <w:annotationRef/>
      </w:r>
      <w:r>
        <w:t>Ich würde sagen, es reicht, wenn wir das beim nächsten Cluster beschrieben?</w:t>
      </w:r>
    </w:p>
  </w:comment>
  <w:comment w:id="836" w:author="Mareike Ariaans" w:date="2020-07-06T15:56:00Z" w:initials="MA">
    <w:p w14:paraId="61022C3D" w14:textId="01379E70" w:rsidR="00CB6011" w:rsidRDefault="00CB6011">
      <w:pPr>
        <w:pStyle w:val="Kommentartext"/>
      </w:pPr>
      <w:r>
        <w:rPr>
          <w:rStyle w:val="Kommentarzeichen"/>
        </w:rPr>
        <w:annotationRef/>
      </w:r>
      <w:r>
        <w:t>Vielleicht sollten wir Cluster 6 und 7 hier und in der Tabelle tauschen?</w:t>
      </w:r>
    </w:p>
  </w:comment>
  <w:comment w:id="858" w:author="Mareike Ariaans" w:date="2020-07-06T16:06:00Z" w:initials="MA">
    <w:p w14:paraId="6DA5801C" w14:textId="010E087B" w:rsidR="00CB6011" w:rsidRDefault="00CB6011">
      <w:pPr>
        <w:pStyle w:val="Kommentartext"/>
      </w:pPr>
      <w:r>
        <w:rPr>
          <w:rStyle w:val="Kommentarzeichen"/>
        </w:rPr>
        <w:annotationRef/>
      </w:r>
      <w:r>
        <w:t>So sollten wir das nicht schreiben, weil dann wäre das ja ein full member</w:t>
      </w:r>
    </w:p>
  </w:comment>
  <w:comment w:id="883" w:author="Philipp Alexander Linden" w:date="2020-06-12T15:31:00Z" w:initials="PAL">
    <w:p w14:paraId="3A076B9D" w14:textId="77777777" w:rsidR="00CB6011" w:rsidRPr="00264EB7" w:rsidRDefault="00CB6011" w:rsidP="002D1426">
      <w:pPr>
        <w:pStyle w:val="Kommentartext"/>
      </w:pPr>
      <w:r>
        <w:rPr>
          <w:rStyle w:val="Kommentarzeichen"/>
        </w:rPr>
        <w:annotationRef/>
      </w:r>
      <w:r w:rsidRPr="00264EB7">
        <w:t>184 words</w:t>
      </w:r>
    </w:p>
  </w:comment>
  <w:comment w:id="885" w:author="Mareike Ariaans" w:date="2020-07-07T09:47:00Z" w:initials="MA">
    <w:p w14:paraId="4FBC467B" w14:textId="1944A7E2" w:rsidR="00CB6011" w:rsidRDefault="00CB6011">
      <w:pPr>
        <w:pStyle w:val="Kommentartext"/>
      </w:pPr>
      <w:r>
        <w:rPr>
          <w:rStyle w:val="Kommentarzeichen"/>
        </w:rPr>
        <w:annotationRef/>
      </w:r>
      <w:r>
        <w:t>Anstatt der Zahlen würde ich hier die Labels verwenden. Für die beiden Cluster mit sub-clustern könnte man das Hauptlabel über alle drei Zeilen führen und das Ergänzungslabel nur über a/b:</w:t>
      </w:r>
    </w:p>
    <w:p w14:paraId="0E7E4893" w14:textId="77777777" w:rsidR="00D0320B" w:rsidRPr="00CB6011" w:rsidRDefault="00D0320B" w:rsidP="00D0320B">
      <w:pPr>
        <w:pStyle w:val="Kommentartext"/>
        <w:rPr>
          <w:b/>
          <w:iCs/>
          <w:lang w:val="en-US"/>
        </w:rPr>
      </w:pPr>
      <w:r w:rsidRPr="00CB6011">
        <w:rPr>
          <w:b/>
          <w:iCs/>
          <w:lang w:val="en-US"/>
        </w:rPr>
        <w:t>The high performance public-orientated system</w:t>
      </w:r>
    </w:p>
    <w:p w14:paraId="1DB2F8FC" w14:textId="77777777" w:rsidR="00D0320B" w:rsidRDefault="00D0320B" w:rsidP="00D0320B">
      <w:pPr>
        <w:pStyle w:val="Kommentartext"/>
        <w:numPr>
          <w:ilvl w:val="0"/>
          <w:numId w:val="15"/>
        </w:numPr>
      </w:pPr>
      <w:r>
        <w:t>High supply type</w:t>
      </w:r>
    </w:p>
    <w:p w14:paraId="76069D42" w14:textId="77777777" w:rsidR="00D0320B" w:rsidRDefault="00D0320B" w:rsidP="00D0320B">
      <w:pPr>
        <w:pStyle w:val="Kommentartext"/>
        <w:numPr>
          <w:ilvl w:val="0"/>
          <w:numId w:val="15"/>
        </w:numPr>
      </w:pPr>
      <w:r>
        <w:t>Low supply type</w:t>
      </w:r>
    </w:p>
    <w:p w14:paraId="76CBD247" w14:textId="77777777" w:rsidR="00D0320B" w:rsidRPr="00D0320B" w:rsidRDefault="00D0320B" w:rsidP="00D0320B">
      <w:pPr>
        <w:pStyle w:val="Kommentartext"/>
        <w:rPr>
          <w:lang w:val="en-US"/>
        </w:rPr>
      </w:pPr>
      <w:r w:rsidRPr="00CB6011">
        <w:rPr>
          <w:rFonts w:eastAsiaTheme="minorHAnsi"/>
          <w:b/>
          <w:iCs/>
          <w:color w:val="auto"/>
          <w:szCs w:val="18"/>
          <w:lang w:val="en-US"/>
        </w:rPr>
        <w:t>The high performance private oriented system</w:t>
      </w:r>
    </w:p>
    <w:p w14:paraId="443267AB" w14:textId="77777777" w:rsidR="00D0320B" w:rsidRDefault="00D0320B" w:rsidP="00D0320B">
      <w:pPr>
        <w:pStyle w:val="Kommentartext"/>
        <w:numPr>
          <w:ilvl w:val="0"/>
          <w:numId w:val="16"/>
        </w:numPr>
      </w:pPr>
      <w:r>
        <w:t>High supply type</w:t>
      </w:r>
    </w:p>
    <w:p w14:paraId="79E9487D" w14:textId="108472BD" w:rsidR="00CB6011" w:rsidRDefault="00D0320B" w:rsidP="00D0320B">
      <w:pPr>
        <w:pStyle w:val="Kommentartext"/>
        <w:numPr>
          <w:ilvl w:val="0"/>
          <w:numId w:val="16"/>
        </w:numPr>
      </w:pPr>
      <w:r>
        <w:t>Low supply type</w:t>
      </w:r>
    </w:p>
  </w:comment>
  <w:comment w:id="916" w:author="Mareike Ariaans" w:date="2020-07-06T16:55:00Z" w:initials="MA">
    <w:p w14:paraId="7F91B174" w14:textId="14AE2AC2" w:rsidR="00CB6011" w:rsidRDefault="00CB6011" w:rsidP="00D0320B">
      <w:pPr>
        <w:pStyle w:val="Kommentartext"/>
      </w:pPr>
      <w:r>
        <w:rPr>
          <w:rStyle w:val="Kommentarzeichen"/>
        </w:rPr>
        <w:annotationRef/>
      </w:r>
      <w:r>
        <w:t>Ich würde die Bennenung immer am „Besonderen aufhängen“ Also entweder dem was im Vergleich e</w:t>
      </w:r>
      <w:r w:rsidR="00D0320B">
        <w:t>her hoch oder eher niederig ist</w:t>
      </w:r>
    </w:p>
  </w:comment>
  <w:comment w:id="970" w:author="Mareike Ariaans" w:date="2020-07-06T17:18:00Z" w:initials="MA">
    <w:p w14:paraId="438FB582" w14:textId="2E528FCB" w:rsidR="00CB6011" w:rsidRDefault="00CB6011">
      <w:pPr>
        <w:pStyle w:val="Kommentartext"/>
      </w:pPr>
      <w:r>
        <w:rPr>
          <w:rStyle w:val="Kommentarzeichen"/>
        </w:rPr>
        <w:annotationRef/>
      </w:r>
      <w:r>
        <w:t>Ich denke hier sollten wir cluster 3 und 4 auch als solche einordnen</w:t>
      </w:r>
    </w:p>
  </w:comment>
  <w:comment w:id="971" w:author="Philipp Alexander Linden" w:date="2020-06-29T17:55:00Z" w:initials="PAL">
    <w:p w14:paraId="20542E9E" w14:textId="07F1F95F" w:rsidR="00CB6011" w:rsidRPr="00264EB7" w:rsidRDefault="00CB6011">
      <w:pPr>
        <w:pStyle w:val="Kommentartext"/>
      </w:pPr>
      <w:r>
        <w:rPr>
          <w:rStyle w:val="Kommentarzeichen"/>
        </w:rPr>
        <w:annotationRef/>
      </w:r>
      <w:r w:rsidRPr="00264EB7">
        <w:t>115 words</w:t>
      </w:r>
    </w:p>
  </w:comment>
  <w:comment w:id="1006" w:author="Mareike Ariaans" w:date="2020-06-24T17:12:00Z" w:initials="MA">
    <w:p w14:paraId="586A797C" w14:textId="77777777" w:rsidR="00CB6011" w:rsidRDefault="00CB6011" w:rsidP="00B70268">
      <w:pPr>
        <w:pStyle w:val="Kommentartext"/>
      </w:pPr>
      <w:r>
        <w:rPr>
          <w:rStyle w:val="Kommentarzeichen"/>
        </w:rPr>
        <w:annotationRef/>
      </w:r>
      <w:r>
        <w:t>Hier Verweise zu den anderen Typologien einfügen</w:t>
      </w:r>
    </w:p>
  </w:comment>
  <w:comment w:id="1155" w:author="Philipp Alexander Linden" w:date="2020-06-26T15:35:00Z" w:initials="PAL">
    <w:p w14:paraId="19560E76" w14:textId="44662A9D" w:rsidR="00CB6011" w:rsidRPr="00264EB7" w:rsidRDefault="00CB6011">
      <w:pPr>
        <w:pStyle w:val="Kommentartext"/>
      </w:pPr>
      <w:r>
        <w:rPr>
          <w:rStyle w:val="Kommentarzeichen"/>
        </w:rPr>
        <w:annotationRef/>
      </w:r>
      <w:r w:rsidRPr="00264EB7">
        <w:t>315 words</w:t>
      </w:r>
    </w:p>
  </w:comment>
  <w:comment w:id="1158" w:author="Philipp Alexander Linden" w:date="2020-06-12T15:31:00Z" w:initials="PAL">
    <w:p w14:paraId="73A711EC" w14:textId="77777777" w:rsidR="00CB6011" w:rsidRPr="00264EB7" w:rsidRDefault="00CB6011" w:rsidP="00BD5458">
      <w:pPr>
        <w:pStyle w:val="Kommentartext"/>
      </w:pPr>
      <w:r>
        <w:rPr>
          <w:rStyle w:val="Kommentarzeichen"/>
        </w:rPr>
        <w:annotationRef/>
      </w:r>
      <w:r w:rsidRPr="00264EB7">
        <w:t>177 words</w:t>
      </w:r>
    </w:p>
  </w:comment>
  <w:comment w:id="1165" w:author="Philipp Alexander Linden" w:date="2020-06-12T15:31:00Z" w:initials="PAL">
    <w:p w14:paraId="604E777C" w14:textId="77777777" w:rsidR="00CB6011" w:rsidRPr="00264EB7" w:rsidRDefault="00CB6011" w:rsidP="0026723C">
      <w:pPr>
        <w:pStyle w:val="Kommentartext"/>
      </w:pPr>
      <w:r>
        <w:rPr>
          <w:rStyle w:val="Kommentarzeichen"/>
        </w:rPr>
        <w:annotationRef/>
      </w:r>
      <w:r w:rsidRPr="00264EB7">
        <w:t>131 wor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A7EDBAD" w15:done="0"/>
  <w15:commentEx w15:paraId="15262CE7" w15:paraIdParent="6A7EDBAD" w15:done="0"/>
  <w15:commentEx w15:paraId="0343FFA3" w15:done="0"/>
  <w15:commentEx w15:paraId="62B2D3F3" w15:paraIdParent="0343FFA3" w15:done="0"/>
  <w15:commentEx w15:paraId="15BAAB12" w15:done="0"/>
  <w15:commentEx w15:paraId="299D6E46" w15:done="0"/>
  <w15:commentEx w15:paraId="05755F49" w15:done="0"/>
  <w15:commentEx w15:paraId="64A1207F" w15:done="0"/>
  <w15:commentEx w15:paraId="13001270" w15:done="0"/>
  <w15:commentEx w15:paraId="391CE890" w15:done="0"/>
  <w15:commentEx w15:paraId="7D2F3583" w15:done="0"/>
  <w15:commentEx w15:paraId="24BBA0E7" w15:done="0"/>
  <w15:commentEx w15:paraId="182A0E05" w15:paraIdParent="24BBA0E7" w15:done="0"/>
  <w15:commentEx w15:paraId="19D3C84F" w15:done="0"/>
  <w15:commentEx w15:paraId="333F948B" w15:done="0"/>
  <w15:commentEx w15:paraId="26DC18DA" w15:done="0"/>
  <w15:commentEx w15:paraId="661765EB" w15:done="0"/>
  <w15:commentEx w15:paraId="6E5E6357" w15:done="0"/>
  <w15:commentEx w15:paraId="4BFBF1E7" w15:done="0"/>
  <w15:commentEx w15:paraId="1F8B1EFF" w15:done="0"/>
  <w15:commentEx w15:paraId="61022C3D" w15:done="0"/>
  <w15:commentEx w15:paraId="6DA5801C" w15:done="0"/>
  <w15:commentEx w15:paraId="3A076B9D" w15:done="0"/>
  <w15:commentEx w15:paraId="79E9487D" w15:done="0"/>
  <w15:commentEx w15:paraId="7F91B174" w15:done="0"/>
  <w15:commentEx w15:paraId="438FB582" w15:done="0"/>
  <w15:commentEx w15:paraId="20542E9E" w15:done="0"/>
  <w15:commentEx w15:paraId="586A797C" w15:done="0"/>
  <w15:commentEx w15:paraId="19560E76" w15:done="0"/>
  <w15:commentEx w15:paraId="73A711EC" w15:done="0"/>
  <w15:commentEx w15:paraId="604E777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48B12" w16cex:dateUtc="2020-06-29T13:45:00Z"/>
  <w16cex:commentExtensible w16cex:durableId="22A49B40" w16cex:dateUtc="2020-06-29T14:54:00Z"/>
  <w16cex:commentExtensible w16cex:durableId="22827762" w16cex:dateUtc="2020-06-03T17:24:00Z"/>
  <w16cex:commentExtensible w16cex:durableId="22A99826" w16cex:dateUtc="2020-07-03T09:42:00Z"/>
  <w16cex:commentExtensible w16cex:durableId="22A4B64D" w16cex:dateUtc="2020-06-29T16:49:00Z"/>
  <w16cex:commentExtensible w16cex:durableId="22A08FBE" w16cex:dateUtc="2020-06-12T13:31:00Z"/>
  <w16cex:commentExtensible w16cex:durableId="22A4A9AE" w16cex:dateUtc="2020-06-29T15:55:00Z"/>
  <w16cex:commentExtensible w16cex:durableId="22A09426" w16cex:dateUtc="2020-06-26T13:35:00Z"/>
  <w16cex:commentExtensible w16cex:durableId="228E1E69" w16cex:dateUtc="2020-06-12T13:31:00Z"/>
  <w16cex:commentExtensible w16cex:durableId="228E1E47" w16cex:dateUtc="2020-06-12T1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7EDBAD" w16cid:durableId="22A48B12"/>
  <w16cid:commentId w16cid:paraId="24BBA0E7" w16cid:durableId="22A49B40"/>
  <w16cid:commentId w16cid:paraId="19D3C84F" w16cid:durableId="22827762"/>
  <w16cid:commentId w16cid:paraId="333F948B" w16cid:durableId="22A99826"/>
  <w16cid:commentId w16cid:paraId="6E5E6357" w16cid:durableId="22A4B64D"/>
  <w16cid:commentId w16cid:paraId="3A076B9D" w16cid:durableId="22A08FBE"/>
  <w16cid:commentId w16cid:paraId="20542E9E" w16cid:durableId="22A4A9AE"/>
  <w16cid:commentId w16cid:paraId="19560E76" w16cid:durableId="22A09426"/>
  <w16cid:commentId w16cid:paraId="73A711EC" w16cid:durableId="228E1E69"/>
  <w16cid:commentId w16cid:paraId="604E777C" w16cid:durableId="228E1E4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031919" w14:textId="77777777" w:rsidR="00107B5D" w:rsidRDefault="00107B5D" w:rsidP="00DB62C0">
      <w:r>
        <w:separator/>
      </w:r>
    </w:p>
    <w:p w14:paraId="34E6E1FF" w14:textId="77777777" w:rsidR="00107B5D" w:rsidRDefault="00107B5D"/>
  </w:endnote>
  <w:endnote w:type="continuationSeparator" w:id="0">
    <w:p w14:paraId="6D9D90EC" w14:textId="77777777" w:rsidR="00107B5D" w:rsidRDefault="00107B5D" w:rsidP="00DB62C0">
      <w:r>
        <w:continuationSeparator/>
      </w:r>
    </w:p>
    <w:p w14:paraId="50CD91EA" w14:textId="77777777" w:rsidR="00107B5D" w:rsidRDefault="00107B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Content>
      <w:p w14:paraId="7C3FCD93" w14:textId="1C02B9E2" w:rsidR="00CB6011" w:rsidRDefault="00CB6011">
        <w:pPr>
          <w:pStyle w:val="Fuzeile"/>
          <w:jc w:val="right"/>
        </w:pPr>
        <w:r>
          <w:fldChar w:fldCharType="begin"/>
        </w:r>
        <w:r>
          <w:instrText>PAGE   \* MERGEFORMAT</w:instrText>
        </w:r>
        <w:r>
          <w:fldChar w:fldCharType="separate"/>
        </w:r>
        <w:r w:rsidR="0064424A">
          <w:rPr>
            <w:noProof/>
          </w:rPr>
          <w:t>29</w:t>
        </w:r>
        <w:r>
          <w:fldChar w:fldCharType="end"/>
        </w:r>
      </w:p>
    </w:sdtContent>
  </w:sdt>
  <w:p w14:paraId="36BE76A4" w14:textId="77777777" w:rsidR="00CB6011" w:rsidRDefault="00CB601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E6B3D2" w14:textId="77777777" w:rsidR="00107B5D" w:rsidRDefault="00107B5D" w:rsidP="00DB62C0">
      <w:r>
        <w:separator/>
      </w:r>
    </w:p>
    <w:p w14:paraId="678D226E" w14:textId="77777777" w:rsidR="00107B5D" w:rsidRDefault="00107B5D"/>
  </w:footnote>
  <w:footnote w:type="continuationSeparator" w:id="0">
    <w:p w14:paraId="2E72079B" w14:textId="77777777" w:rsidR="00107B5D" w:rsidRDefault="00107B5D" w:rsidP="00DB62C0">
      <w:r>
        <w:continuationSeparator/>
      </w:r>
    </w:p>
    <w:p w14:paraId="679A8585" w14:textId="77777777" w:rsidR="00107B5D" w:rsidRDefault="00107B5D"/>
  </w:footnote>
  <w:footnote w:id="1">
    <w:p w14:paraId="66862DA2" w14:textId="3CE86A6E" w:rsidR="00CB6011" w:rsidRPr="003222D5" w:rsidRDefault="00CB6011">
      <w:pPr>
        <w:pStyle w:val="Funotentext"/>
        <w:rPr>
          <w:lang w:val="en-US"/>
          <w:rPrChange w:id="843" w:author="Mareike Ariaans" w:date="2020-07-06T16:09:00Z">
            <w:rPr/>
          </w:rPrChange>
        </w:rPr>
      </w:pPr>
      <w:ins w:id="844" w:author="Mareike Ariaans" w:date="2020-07-06T16:08:00Z">
        <w:r>
          <w:rPr>
            <w:rStyle w:val="Funotenzeichen"/>
          </w:rPr>
          <w:footnoteRef/>
        </w:r>
        <w:r w:rsidRPr="003222D5">
          <w:rPr>
            <w:lang w:val="en-US"/>
            <w:rPrChange w:id="845" w:author="Mareike Ariaans" w:date="2020-07-06T16:09:00Z">
              <w:rPr/>
            </w:rPrChange>
          </w:rPr>
          <w:t xml:space="preserve"> The ties of E</w:t>
        </w:r>
      </w:ins>
      <w:ins w:id="846" w:author="Mareike Ariaans" w:date="2020-07-06T16:09:00Z">
        <w:r w:rsidRPr="003222D5">
          <w:rPr>
            <w:lang w:val="en-US"/>
            <w:rPrChange w:id="847" w:author="Mareike Ariaans" w:date="2020-07-06T16:09:00Z">
              <w:rPr/>
            </w:rPrChange>
          </w:rPr>
          <w:t>stonia to F</w:t>
        </w:r>
        <w:r>
          <w:rPr>
            <w:lang w:val="en-US"/>
          </w:rPr>
          <w:t>rance and the US are</w:t>
        </w:r>
      </w:ins>
      <w:ins w:id="848" w:author="Mareike Ariaans" w:date="2020-07-06T16:10:00Z">
        <w:r>
          <w:rPr>
            <w:lang w:val="en-US"/>
          </w:rPr>
          <w:t xml:space="preserve"> rounded values of</w:t>
        </w:r>
      </w:ins>
      <w:ins w:id="849" w:author="Mareike Ariaans" w:date="2020-07-06T16:09:00Z">
        <w:r>
          <w:rPr>
            <w:lang w:val="en-US"/>
          </w:rPr>
          <w:t xml:space="preserve"> 0,66</w:t>
        </w:r>
      </w:ins>
      <w:ins w:id="850" w:author="Mareike Ariaans" w:date="2020-07-06T16:10:00Z">
        <w:r>
          <w:rPr>
            <w:lang w:val="en-US"/>
          </w:rPr>
          <w:t>. As we us unreounded values for Figure 1, the lines appear light grey, not</w:t>
        </w:r>
      </w:ins>
      <w:ins w:id="851" w:author="Mareike Ariaans" w:date="2020-07-06T16:11:00Z">
        <w:r>
          <w:rPr>
            <w:lang w:val="en-US"/>
          </w:rPr>
          <w:t xml:space="preserve"> full grey. </w:t>
        </w:r>
      </w:ins>
      <w:ins w:id="852" w:author="Mareike Ariaans" w:date="2020-07-06T16:12:00Z">
        <w:r>
          <w:rPr>
            <w:lang w:val="en-US"/>
          </w:rPr>
          <w:t>As Estonia only has ties to these two countires of th</w:t>
        </w:r>
      </w:ins>
      <w:ins w:id="853" w:author="Mareike Ariaans" w:date="2020-07-06T16:13:00Z">
        <w:r>
          <w:rPr>
            <w:lang w:val="en-US"/>
          </w:rPr>
          <w:t xml:space="preserve">e five countries </w:t>
        </w:r>
        <w:r w:rsidRPr="003222D5">
          <w:rPr>
            <w:highlight w:val="yellow"/>
            <w:lang w:val="en-US"/>
            <w:rPrChange w:id="854" w:author="Mareike Ariaans" w:date="2020-07-06T16:13:00Z">
              <w:rPr>
                <w:lang w:val="en-US"/>
              </w:rPr>
            </w:rPrChange>
          </w:rPr>
          <w:t>of cluster 7</w:t>
        </w:r>
        <w:r>
          <w:rPr>
            <w:lang w:val="en-US"/>
          </w:rPr>
          <w:t>,</w:t>
        </w:r>
      </w:ins>
      <w:ins w:id="855" w:author="Mareike Ariaans" w:date="2020-07-06T16:16:00Z">
        <w:r>
          <w:rPr>
            <w:lang w:val="en-US"/>
          </w:rPr>
          <w:t xml:space="preserve"> according to the rules set out in the Data and Methods section</w:t>
        </w:r>
      </w:ins>
      <w:ins w:id="856" w:author="Mareike Ariaans" w:date="2020-07-06T16:13:00Z">
        <w:r>
          <w:rPr>
            <w:lang w:val="en-US"/>
          </w:rPr>
          <w:t xml:space="preserve"> </w:t>
        </w:r>
      </w:ins>
      <w:ins w:id="857" w:author="Mareike Ariaans" w:date="2020-07-06T16:16:00Z">
        <w:r>
          <w:rPr>
            <w:lang w:val="en-US"/>
          </w:rPr>
          <w:t>it is condiered a partial member of this cluster.</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2C918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48E156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602432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DEE36D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384568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440F25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A027BA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4F8981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EFA1DE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C4E766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3"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3"/>
  </w:num>
  <w:num w:numId="12">
    <w:abstractNumId w:val="10"/>
  </w:num>
  <w:num w:numId="13">
    <w:abstractNumId w:val="12"/>
  </w:num>
  <w:num w:numId="14">
    <w:abstractNumId w:val="14"/>
  </w:num>
  <w:num w:numId="15">
    <w:abstractNumId w:val="15"/>
  </w:num>
  <w:num w:numId="16">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eike Ariaans">
    <w15:presenceInfo w15:providerId="Windows Live" w15:userId="ad2f2a960a7bcc82"/>
  </w15:person>
  <w15:person w15:author="Philipp Alexander Linden">
    <w15:presenceInfo w15:providerId="Windows Live" w15:userId="f72ec8cf777aaf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activeWritingStyle w:appName="MSWord" w:lang="en-US" w:vendorID="64" w:dllVersion="131078" w:nlCheck="1" w:checkStyle="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01050A"/>
    <w:rsid w:val="000116F3"/>
    <w:rsid w:val="000145CE"/>
    <w:rsid w:val="0002402B"/>
    <w:rsid w:val="0002562E"/>
    <w:rsid w:val="00025E2C"/>
    <w:rsid w:val="0003105A"/>
    <w:rsid w:val="00032793"/>
    <w:rsid w:val="00034C24"/>
    <w:rsid w:val="00037320"/>
    <w:rsid w:val="00040270"/>
    <w:rsid w:val="000442E3"/>
    <w:rsid w:val="00047EB1"/>
    <w:rsid w:val="000527C8"/>
    <w:rsid w:val="00053842"/>
    <w:rsid w:val="00053BF1"/>
    <w:rsid w:val="00056E7C"/>
    <w:rsid w:val="00057C09"/>
    <w:rsid w:val="00061468"/>
    <w:rsid w:val="00071351"/>
    <w:rsid w:val="000732E6"/>
    <w:rsid w:val="00082D2D"/>
    <w:rsid w:val="000852B7"/>
    <w:rsid w:val="00085DE3"/>
    <w:rsid w:val="00094C4D"/>
    <w:rsid w:val="000960F9"/>
    <w:rsid w:val="000A5A7E"/>
    <w:rsid w:val="000A6961"/>
    <w:rsid w:val="000A6C8D"/>
    <w:rsid w:val="000B2A21"/>
    <w:rsid w:val="000B7A56"/>
    <w:rsid w:val="000C097C"/>
    <w:rsid w:val="000C6B26"/>
    <w:rsid w:val="000C7D99"/>
    <w:rsid w:val="000E25FF"/>
    <w:rsid w:val="000E5CF2"/>
    <w:rsid w:val="000E5EEF"/>
    <w:rsid w:val="000F2CA0"/>
    <w:rsid w:val="000F6DC1"/>
    <w:rsid w:val="00105691"/>
    <w:rsid w:val="001066CA"/>
    <w:rsid w:val="001067B2"/>
    <w:rsid w:val="00107B5D"/>
    <w:rsid w:val="0012335A"/>
    <w:rsid w:val="001237F3"/>
    <w:rsid w:val="00126962"/>
    <w:rsid w:val="00131EC9"/>
    <w:rsid w:val="00136D75"/>
    <w:rsid w:val="00147CE1"/>
    <w:rsid w:val="00155513"/>
    <w:rsid w:val="00160F11"/>
    <w:rsid w:val="00162B67"/>
    <w:rsid w:val="001634D1"/>
    <w:rsid w:val="0016482E"/>
    <w:rsid w:val="00170435"/>
    <w:rsid w:val="00173192"/>
    <w:rsid w:val="00180315"/>
    <w:rsid w:val="001817F0"/>
    <w:rsid w:val="00184E5A"/>
    <w:rsid w:val="00185A42"/>
    <w:rsid w:val="00187278"/>
    <w:rsid w:val="00187A9D"/>
    <w:rsid w:val="00191C08"/>
    <w:rsid w:val="00191ECF"/>
    <w:rsid w:val="00194023"/>
    <w:rsid w:val="00194BB1"/>
    <w:rsid w:val="001A0292"/>
    <w:rsid w:val="001B3191"/>
    <w:rsid w:val="001C01E8"/>
    <w:rsid w:val="001C0CE6"/>
    <w:rsid w:val="001D3817"/>
    <w:rsid w:val="001E64E8"/>
    <w:rsid w:val="001E7C4F"/>
    <w:rsid w:val="001F104C"/>
    <w:rsid w:val="001F4B57"/>
    <w:rsid w:val="001F6140"/>
    <w:rsid w:val="001F6353"/>
    <w:rsid w:val="002128F4"/>
    <w:rsid w:val="00216DEA"/>
    <w:rsid w:val="0022344C"/>
    <w:rsid w:val="0022392A"/>
    <w:rsid w:val="00241280"/>
    <w:rsid w:val="00245A78"/>
    <w:rsid w:val="002471AC"/>
    <w:rsid w:val="0025677D"/>
    <w:rsid w:val="00257461"/>
    <w:rsid w:val="00261168"/>
    <w:rsid w:val="00264EB7"/>
    <w:rsid w:val="00265ABF"/>
    <w:rsid w:val="00265CD2"/>
    <w:rsid w:val="0026723C"/>
    <w:rsid w:val="00267612"/>
    <w:rsid w:val="002728B6"/>
    <w:rsid w:val="00272AF4"/>
    <w:rsid w:val="002738D8"/>
    <w:rsid w:val="002746DE"/>
    <w:rsid w:val="0027590F"/>
    <w:rsid w:val="002800B4"/>
    <w:rsid w:val="002840A2"/>
    <w:rsid w:val="00290D20"/>
    <w:rsid w:val="0029377B"/>
    <w:rsid w:val="002A0294"/>
    <w:rsid w:val="002A24A1"/>
    <w:rsid w:val="002A4812"/>
    <w:rsid w:val="002A4B22"/>
    <w:rsid w:val="002A4D2C"/>
    <w:rsid w:val="002A5457"/>
    <w:rsid w:val="002A57AA"/>
    <w:rsid w:val="002A6758"/>
    <w:rsid w:val="002B5BC1"/>
    <w:rsid w:val="002C11D6"/>
    <w:rsid w:val="002C276B"/>
    <w:rsid w:val="002C6547"/>
    <w:rsid w:val="002C694E"/>
    <w:rsid w:val="002C6B2D"/>
    <w:rsid w:val="002D1426"/>
    <w:rsid w:val="002D325D"/>
    <w:rsid w:val="002D4667"/>
    <w:rsid w:val="002D6014"/>
    <w:rsid w:val="002D6AC0"/>
    <w:rsid w:val="002E018D"/>
    <w:rsid w:val="002E107C"/>
    <w:rsid w:val="002E274E"/>
    <w:rsid w:val="002E6277"/>
    <w:rsid w:val="002F083B"/>
    <w:rsid w:val="002F09EA"/>
    <w:rsid w:val="002F6B52"/>
    <w:rsid w:val="00304754"/>
    <w:rsid w:val="00304F93"/>
    <w:rsid w:val="00310B7D"/>
    <w:rsid w:val="00315A0E"/>
    <w:rsid w:val="003222D5"/>
    <w:rsid w:val="0033302D"/>
    <w:rsid w:val="00341A8B"/>
    <w:rsid w:val="00341CEB"/>
    <w:rsid w:val="003458D6"/>
    <w:rsid w:val="003509B8"/>
    <w:rsid w:val="00351C14"/>
    <w:rsid w:val="00351FB1"/>
    <w:rsid w:val="003611ED"/>
    <w:rsid w:val="003636D7"/>
    <w:rsid w:val="00365897"/>
    <w:rsid w:val="00370427"/>
    <w:rsid w:val="00374A56"/>
    <w:rsid w:val="00377728"/>
    <w:rsid w:val="00383E36"/>
    <w:rsid w:val="00386E9B"/>
    <w:rsid w:val="00387D21"/>
    <w:rsid w:val="003911ED"/>
    <w:rsid w:val="003B101F"/>
    <w:rsid w:val="003B3094"/>
    <w:rsid w:val="003B6E4C"/>
    <w:rsid w:val="003C0489"/>
    <w:rsid w:val="003C78E4"/>
    <w:rsid w:val="003D3174"/>
    <w:rsid w:val="003D5343"/>
    <w:rsid w:val="003D5F7A"/>
    <w:rsid w:val="003E139E"/>
    <w:rsid w:val="003F12F4"/>
    <w:rsid w:val="00415494"/>
    <w:rsid w:val="004209F1"/>
    <w:rsid w:val="0042481F"/>
    <w:rsid w:val="004258EA"/>
    <w:rsid w:val="00427CA7"/>
    <w:rsid w:val="00440583"/>
    <w:rsid w:val="00441606"/>
    <w:rsid w:val="00443E2D"/>
    <w:rsid w:val="00444E03"/>
    <w:rsid w:val="004564F2"/>
    <w:rsid w:val="00465EA0"/>
    <w:rsid w:val="00490016"/>
    <w:rsid w:val="004936C3"/>
    <w:rsid w:val="00494168"/>
    <w:rsid w:val="004A2CB2"/>
    <w:rsid w:val="004A3337"/>
    <w:rsid w:val="004A5931"/>
    <w:rsid w:val="004A6407"/>
    <w:rsid w:val="004B1DA7"/>
    <w:rsid w:val="004B3994"/>
    <w:rsid w:val="004B68A3"/>
    <w:rsid w:val="004C3BAD"/>
    <w:rsid w:val="004C4BA1"/>
    <w:rsid w:val="004D1F35"/>
    <w:rsid w:val="004D303B"/>
    <w:rsid w:val="004D3634"/>
    <w:rsid w:val="004E0187"/>
    <w:rsid w:val="004E7C9C"/>
    <w:rsid w:val="00501DAF"/>
    <w:rsid w:val="00504F64"/>
    <w:rsid w:val="005073E5"/>
    <w:rsid w:val="00522322"/>
    <w:rsid w:val="00534234"/>
    <w:rsid w:val="00535BDA"/>
    <w:rsid w:val="00545374"/>
    <w:rsid w:val="0055140A"/>
    <w:rsid w:val="00552069"/>
    <w:rsid w:val="00555ABD"/>
    <w:rsid w:val="005562E8"/>
    <w:rsid w:val="00563976"/>
    <w:rsid w:val="00564EA5"/>
    <w:rsid w:val="005665F1"/>
    <w:rsid w:val="00574BF9"/>
    <w:rsid w:val="00576CF1"/>
    <w:rsid w:val="00577247"/>
    <w:rsid w:val="00581986"/>
    <w:rsid w:val="00590032"/>
    <w:rsid w:val="005A6A98"/>
    <w:rsid w:val="005A70B0"/>
    <w:rsid w:val="005B0787"/>
    <w:rsid w:val="005C01C0"/>
    <w:rsid w:val="005C7AD9"/>
    <w:rsid w:val="005D202B"/>
    <w:rsid w:val="005D4735"/>
    <w:rsid w:val="005D4FC8"/>
    <w:rsid w:val="005E05FB"/>
    <w:rsid w:val="005E0DE7"/>
    <w:rsid w:val="005E424B"/>
    <w:rsid w:val="005F5909"/>
    <w:rsid w:val="005F6D29"/>
    <w:rsid w:val="00600DB4"/>
    <w:rsid w:val="00602B69"/>
    <w:rsid w:val="00604022"/>
    <w:rsid w:val="00621B1A"/>
    <w:rsid w:val="006242EC"/>
    <w:rsid w:val="00630A96"/>
    <w:rsid w:val="0063437C"/>
    <w:rsid w:val="0063517C"/>
    <w:rsid w:val="00635324"/>
    <w:rsid w:val="00643277"/>
    <w:rsid w:val="00643ED3"/>
    <w:rsid w:val="0064424A"/>
    <w:rsid w:val="006445C6"/>
    <w:rsid w:val="0064637A"/>
    <w:rsid w:val="00652A6F"/>
    <w:rsid w:val="00661837"/>
    <w:rsid w:val="006621CC"/>
    <w:rsid w:val="006641F6"/>
    <w:rsid w:val="00672A43"/>
    <w:rsid w:val="00673314"/>
    <w:rsid w:val="00675A89"/>
    <w:rsid w:val="00677E81"/>
    <w:rsid w:val="0068084C"/>
    <w:rsid w:val="006852EF"/>
    <w:rsid w:val="00686E2D"/>
    <w:rsid w:val="00695BDB"/>
    <w:rsid w:val="00697062"/>
    <w:rsid w:val="006A34F1"/>
    <w:rsid w:val="006A3B16"/>
    <w:rsid w:val="006A4AD0"/>
    <w:rsid w:val="006A4FA5"/>
    <w:rsid w:val="006A56FF"/>
    <w:rsid w:val="006C4793"/>
    <w:rsid w:val="006C58E3"/>
    <w:rsid w:val="006D0C8F"/>
    <w:rsid w:val="006D1F30"/>
    <w:rsid w:val="006D4709"/>
    <w:rsid w:val="006E1C8C"/>
    <w:rsid w:val="006E31C0"/>
    <w:rsid w:val="006E55FF"/>
    <w:rsid w:val="00700DC2"/>
    <w:rsid w:val="007105F9"/>
    <w:rsid w:val="00713073"/>
    <w:rsid w:val="00725171"/>
    <w:rsid w:val="00726E91"/>
    <w:rsid w:val="00733407"/>
    <w:rsid w:val="00735F9F"/>
    <w:rsid w:val="007377B2"/>
    <w:rsid w:val="00747F35"/>
    <w:rsid w:val="00753800"/>
    <w:rsid w:val="00757B14"/>
    <w:rsid w:val="007605EE"/>
    <w:rsid w:val="00761B67"/>
    <w:rsid w:val="007641DF"/>
    <w:rsid w:val="007643EB"/>
    <w:rsid w:val="00765EF3"/>
    <w:rsid w:val="0076718F"/>
    <w:rsid w:val="0077240A"/>
    <w:rsid w:val="00772CDD"/>
    <w:rsid w:val="00774363"/>
    <w:rsid w:val="00777025"/>
    <w:rsid w:val="00790491"/>
    <w:rsid w:val="007A042A"/>
    <w:rsid w:val="007A087D"/>
    <w:rsid w:val="007A261A"/>
    <w:rsid w:val="007A4925"/>
    <w:rsid w:val="007B59AB"/>
    <w:rsid w:val="007B6F15"/>
    <w:rsid w:val="007C0CEC"/>
    <w:rsid w:val="007C1E77"/>
    <w:rsid w:val="007C23D7"/>
    <w:rsid w:val="007C7068"/>
    <w:rsid w:val="007D6C6B"/>
    <w:rsid w:val="007E1E49"/>
    <w:rsid w:val="007E58D1"/>
    <w:rsid w:val="007F29CB"/>
    <w:rsid w:val="00800BAB"/>
    <w:rsid w:val="00803E88"/>
    <w:rsid w:val="00807EC6"/>
    <w:rsid w:val="00810ECC"/>
    <w:rsid w:val="0081256C"/>
    <w:rsid w:val="00826A47"/>
    <w:rsid w:val="00826B04"/>
    <w:rsid w:val="00832038"/>
    <w:rsid w:val="00833F1F"/>
    <w:rsid w:val="00835F65"/>
    <w:rsid w:val="00840047"/>
    <w:rsid w:val="008447C6"/>
    <w:rsid w:val="00854572"/>
    <w:rsid w:val="00854C66"/>
    <w:rsid w:val="00857ECD"/>
    <w:rsid w:val="00862CE8"/>
    <w:rsid w:val="00865C1F"/>
    <w:rsid w:val="00872016"/>
    <w:rsid w:val="00873532"/>
    <w:rsid w:val="00886050"/>
    <w:rsid w:val="00887BE7"/>
    <w:rsid w:val="00890CE6"/>
    <w:rsid w:val="0089212E"/>
    <w:rsid w:val="00895245"/>
    <w:rsid w:val="008A03C0"/>
    <w:rsid w:val="008B0625"/>
    <w:rsid w:val="008B2ACE"/>
    <w:rsid w:val="008B5643"/>
    <w:rsid w:val="008B7258"/>
    <w:rsid w:val="008B73A0"/>
    <w:rsid w:val="008B7E3E"/>
    <w:rsid w:val="008C7033"/>
    <w:rsid w:val="008D28C6"/>
    <w:rsid w:val="008D4E02"/>
    <w:rsid w:val="008D6126"/>
    <w:rsid w:val="008D7AC3"/>
    <w:rsid w:val="008E2B69"/>
    <w:rsid w:val="008E361D"/>
    <w:rsid w:val="008F0D52"/>
    <w:rsid w:val="008F1BAD"/>
    <w:rsid w:val="00900C32"/>
    <w:rsid w:val="00901F8F"/>
    <w:rsid w:val="00902DC2"/>
    <w:rsid w:val="00905005"/>
    <w:rsid w:val="00915074"/>
    <w:rsid w:val="0092131F"/>
    <w:rsid w:val="0092358D"/>
    <w:rsid w:val="00925AF8"/>
    <w:rsid w:val="00926574"/>
    <w:rsid w:val="00933EC7"/>
    <w:rsid w:val="00936A8D"/>
    <w:rsid w:val="0094172E"/>
    <w:rsid w:val="009422D7"/>
    <w:rsid w:val="0095023E"/>
    <w:rsid w:val="00952423"/>
    <w:rsid w:val="0095374B"/>
    <w:rsid w:val="00954C0D"/>
    <w:rsid w:val="0095510D"/>
    <w:rsid w:val="0097169C"/>
    <w:rsid w:val="00973D25"/>
    <w:rsid w:val="009743E5"/>
    <w:rsid w:val="00981837"/>
    <w:rsid w:val="009946F7"/>
    <w:rsid w:val="009A7344"/>
    <w:rsid w:val="009B392E"/>
    <w:rsid w:val="009B4BEF"/>
    <w:rsid w:val="009B51BE"/>
    <w:rsid w:val="009C6C71"/>
    <w:rsid w:val="009D02CC"/>
    <w:rsid w:val="009D1163"/>
    <w:rsid w:val="009D12A7"/>
    <w:rsid w:val="009D27F5"/>
    <w:rsid w:val="009D562C"/>
    <w:rsid w:val="009E3189"/>
    <w:rsid w:val="009E7DEE"/>
    <w:rsid w:val="009F5308"/>
    <w:rsid w:val="00A02BFB"/>
    <w:rsid w:val="00A04BA1"/>
    <w:rsid w:val="00A07E6E"/>
    <w:rsid w:val="00A138F0"/>
    <w:rsid w:val="00A17958"/>
    <w:rsid w:val="00A20DA6"/>
    <w:rsid w:val="00A23230"/>
    <w:rsid w:val="00A23D77"/>
    <w:rsid w:val="00A31CB1"/>
    <w:rsid w:val="00A35056"/>
    <w:rsid w:val="00A5043A"/>
    <w:rsid w:val="00A60900"/>
    <w:rsid w:val="00A6405F"/>
    <w:rsid w:val="00A64CDE"/>
    <w:rsid w:val="00A65F8A"/>
    <w:rsid w:val="00A740AC"/>
    <w:rsid w:val="00A76139"/>
    <w:rsid w:val="00A76374"/>
    <w:rsid w:val="00A77345"/>
    <w:rsid w:val="00A906A9"/>
    <w:rsid w:val="00A90803"/>
    <w:rsid w:val="00A91387"/>
    <w:rsid w:val="00A93F2D"/>
    <w:rsid w:val="00A94E53"/>
    <w:rsid w:val="00AA3293"/>
    <w:rsid w:val="00AB2A9F"/>
    <w:rsid w:val="00AC0934"/>
    <w:rsid w:val="00AC1DAB"/>
    <w:rsid w:val="00AC77D4"/>
    <w:rsid w:val="00AD03E0"/>
    <w:rsid w:val="00AD0480"/>
    <w:rsid w:val="00AD66E9"/>
    <w:rsid w:val="00AE58E8"/>
    <w:rsid w:val="00AE794B"/>
    <w:rsid w:val="00AE7ACF"/>
    <w:rsid w:val="00AF0643"/>
    <w:rsid w:val="00AF2C2A"/>
    <w:rsid w:val="00AF5658"/>
    <w:rsid w:val="00B00521"/>
    <w:rsid w:val="00B00DDC"/>
    <w:rsid w:val="00B047CD"/>
    <w:rsid w:val="00B04C52"/>
    <w:rsid w:val="00B10A5C"/>
    <w:rsid w:val="00B10ABD"/>
    <w:rsid w:val="00B11C37"/>
    <w:rsid w:val="00B14BB1"/>
    <w:rsid w:val="00B20442"/>
    <w:rsid w:val="00B23D1F"/>
    <w:rsid w:val="00B252E7"/>
    <w:rsid w:val="00B41CC2"/>
    <w:rsid w:val="00B42A9C"/>
    <w:rsid w:val="00B44DF3"/>
    <w:rsid w:val="00B456DE"/>
    <w:rsid w:val="00B45B4A"/>
    <w:rsid w:val="00B47D0F"/>
    <w:rsid w:val="00B50006"/>
    <w:rsid w:val="00B52283"/>
    <w:rsid w:val="00B52B2F"/>
    <w:rsid w:val="00B562F1"/>
    <w:rsid w:val="00B60E8A"/>
    <w:rsid w:val="00B614ED"/>
    <w:rsid w:val="00B61C59"/>
    <w:rsid w:val="00B6557F"/>
    <w:rsid w:val="00B70268"/>
    <w:rsid w:val="00B82577"/>
    <w:rsid w:val="00B85902"/>
    <w:rsid w:val="00B95452"/>
    <w:rsid w:val="00BB0F4E"/>
    <w:rsid w:val="00BB0FB1"/>
    <w:rsid w:val="00BB1865"/>
    <w:rsid w:val="00BB65C1"/>
    <w:rsid w:val="00BC238A"/>
    <w:rsid w:val="00BC7C5E"/>
    <w:rsid w:val="00BD0071"/>
    <w:rsid w:val="00BD0E63"/>
    <w:rsid w:val="00BD2C3E"/>
    <w:rsid w:val="00BD5458"/>
    <w:rsid w:val="00BE4D6B"/>
    <w:rsid w:val="00BE6B30"/>
    <w:rsid w:val="00BF17B8"/>
    <w:rsid w:val="00BF18C4"/>
    <w:rsid w:val="00BF70E8"/>
    <w:rsid w:val="00C04C9A"/>
    <w:rsid w:val="00C1368A"/>
    <w:rsid w:val="00C1373B"/>
    <w:rsid w:val="00C252F3"/>
    <w:rsid w:val="00C3071E"/>
    <w:rsid w:val="00C3311E"/>
    <w:rsid w:val="00C33595"/>
    <w:rsid w:val="00C33DD0"/>
    <w:rsid w:val="00C40987"/>
    <w:rsid w:val="00C45463"/>
    <w:rsid w:val="00C473F4"/>
    <w:rsid w:val="00C50742"/>
    <w:rsid w:val="00C51D3B"/>
    <w:rsid w:val="00C54555"/>
    <w:rsid w:val="00C65A29"/>
    <w:rsid w:val="00C67F4C"/>
    <w:rsid w:val="00C83EC5"/>
    <w:rsid w:val="00C9734F"/>
    <w:rsid w:val="00CA3F98"/>
    <w:rsid w:val="00CA4021"/>
    <w:rsid w:val="00CA56B9"/>
    <w:rsid w:val="00CB225A"/>
    <w:rsid w:val="00CB5610"/>
    <w:rsid w:val="00CB6011"/>
    <w:rsid w:val="00CC443A"/>
    <w:rsid w:val="00CD07AD"/>
    <w:rsid w:val="00CD4831"/>
    <w:rsid w:val="00CD6CD2"/>
    <w:rsid w:val="00CD73BC"/>
    <w:rsid w:val="00CD7884"/>
    <w:rsid w:val="00CE38C0"/>
    <w:rsid w:val="00CE413C"/>
    <w:rsid w:val="00CE49D5"/>
    <w:rsid w:val="00CE76F2"/>
    <w:rsid w:val="00CF57A8"/>
    <w:rsid w:val="00D0312E"/>
    <w:rsid w:val="00D0320B"/>
    <w:rsid w:val="00D05F60"/>
    <w:rsid w:val="00D062D3"/>
    <w:rsid w:val="00D11535"/>
    <w:rsid w:val="00D13B0F"/>
    <w:rsid w:val="00D15248"/>
    <w:rsid w:val="00D217D9"/>
    <w:rsid w:val="00D4783C"/>
    <w:rsid w:val="00D519B7"/>
    <w:rsid w:val="00D534D0"/>
    <w:rsid w:val="00D55E9E"/>
    <w:rsid w:val="00D564CE"/>
    <w:rsid w:val="00D661E1"/>
    <w:rsid w:val="00D672CA"/>
    <w:rsid w:val="00D67B4C"/>
    <w:rsid w:val="00D734EB"/>
    <w:rsid w:val="00D76EEB"/>
    <w:rsid w:val="00D9383E"/>
    <w:rsid w:val="00DA59EE"/>
    <w:rsid w:val="00DB62C0"/>
    <w:rsid w:val="00DC026B"/>
    <w:rsid w:val="00DC39A1"/>
    <w:rsid w:val="00DC511D"/>
    <w:rsid w:val="00DC7F46"/>
    <w:rsid w:val="00DD46AE"/>
    <w:rsid w:val="00DD6582"/>
    <w:rsid w:val="00DD6DD9"/>
    <w:rsid w:val="00DE025C"/>
    <w:rsid w:val="00DE21DA"/>
    <w:rsid w:val="00DE67C7"/>
    <w:rsid w:val="00DF05EA"/>
    <w:rsid w:val="00DF2170"/>
    <w:rsid w:val="00DF6D31"/>
    <w:rsid w:val="00E00061"/>
    <w:rsid w:val="00E00A57"/>
    <w:rsid w:val="00E01DE4"/>
    <w:rsid w:val="00E028AA"/>
    <w:rsid w:val="00E0718C"/>
    <w:rsid w:val="00E168B9"/>
    <w:rsid w:val="00E2094C"/>
    <w:rsid w:val="00E21111"/>
    <w:rsid w:val="00E22111"/>
    <w:rsid w:val="00E22FC8"/>
    <w:rsid w:val="00E23273"/>
    <w:rsid w:val="00E23A63"/>
    <w:rsid w:val="00E35F12"/>
    <w:rsid w:val="00E374AB"/>
    <w:rsid w:val="00E4285A"/>
    <w:rsid w:val="00E52E6F"/>
    <w:rsid w:val="00E60BA4"/>
    <w:rsid w:val="00E623D6"/>
    <w:rsid w:val="00E74C95"/>
    <w:rsid w:val="00E77BFF"/>
    <w:rsid w:val="00E86C5E"/>
    <w:rsid w:val="00E91ABE"/>
    <w:rsid w:val="00E96149"/>
    <w:rsid w:val="00EA03CF"/>
    <w:rsid w:val="00EA2850"/>
    <w:rsid w:val="00EB31E0"/>
    <w:rsid w:val="00EB32C7"/>
    <w:rsid w:val="00EB4CD6"/>
    <w:rsid w:val="00EB4D73"/>
    <w:rsid w:val="00ED16FD"/>
    <w:rsid w:val="00ED188F"/>
    <w:rsid w:val="00EE18A7"/>
    <w:rsid w:val="00EE301C"/>
    <w:rsid w:val="00EE58A1"/>
    <w:rsid w:val="00EF3AEC"/>
    <w:rsid w:val="00EF6744"/>
    <w:rsid w:val="00F1495E"/>
    <w:rsid w:val="00F165E6"/>
    <w:rsid w:val="00F211E8"/>
    <w:rsid w:val="00F252A1"/>
    <w:rsid w:val="00F27022"/>
    <w:rsid w:val="00F279F3"/>
    <w:rsid w:val="00F30916"/>
    <w:rsid w:val="00F31400"/>
    <w:rsid w:val="00F32E10"/>
    <w:rsid w:val="00F3631B"/>
    <w:rsid w:val="00F42EE7"/>
    <w:rsid w:val="00F51543"/>
    <w:rsid w:val="00F51649"/>
    <w:rsid w:val="00F54FBA"/>
    <w:rsid w:val="00F557A8"/>
    <w:rsid w:val="00F63503"/>
    <w:rsid w:val="00F73978"/>
    <w:rsid w:val="00F8457E"/>
    <w:rsid w:val="00F85BAA"/>
    <w:rsid w:val="00F86C6D"/>
    <w:rsid w:val="00F8757A"/>
    <w:rsid w:val="00F9013E"/>
    <w:rsid w:val="00F90DFE"/>
    <w:rsid w:val="00F9233D"/>
    <w:rsid w:val="00F92878"/>
    <w:rsid w:val="00F95583"/>
    <w:rsid w:val="00F960CE"/>
    <w:rsid w:val="00FA0513"/>
    <w:rsid w:val="00FA06D6"/>
    <w:rsid w:val="00FA0886"/>
    <w:rsid w:val="00FA3154"/>
    <w:rsid w:val="00FA46BF"/>
    <w:rsid w:val="00FA5BF6"/>
    <w:rsid w:val="00FB1FF5"/>
    <w:rsid w:val="00FB24EC"/>
    <w:rsid w:val="00FC18FA"/>
    <w:rsid w:val="00FC736E"/>
    <w:rsid w:val="00FD5259"/>
    <w:rsid w:val="00FD6F7B"/>
    <w:rsid w:val="00FF02BA"/>
    <w:rsid w:val="00FF5B8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41A8B"/>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341A8B"/>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341A8B"/>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341A8B"/>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341A8B"/>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341A8B"/>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341A8B"/>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341A8B"/>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341A8B"/>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341A8B"/>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ind w:left="283" w:hanging="283"/>
    </w:pPr>
  </w:style>
  <w:style w:type="character" w:customStyle="1" w:styleId="CitaviBibliographyEntryZchn">
    <w:name w:val="Citavi Bibliography Entry Zchn"/>
    <w:basedOn w:val="Absatz-Standardschriftart"/>
    <w:link w:val="CitaviBibliographyEntry"/>
    <w:rsid w:val="00D062D3"/>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341A8B"/>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341A8B"/>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341A8B"/>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341A8B"/>
    <w:pPr>
      <w:tabs>
        <w:tab w:val="center" w:pos="4536"/>
        <w:tab w:val="right" w:pos="9072"/>
      </w:tabs>
    </w:pPr>
  </w:style>
  <w:style w:type="character" w:customStyle="1" w:styleId="FuzeileZchn">
    <w:name w:val="Fußzeile Zchn"/>
    <w:basedOn w:val="Absatz-Standardschriftart"/>
    <w:link w:val="Fuzeile"/>
    <w:uiPriority w:val="99"/>
    <w:rsid w:val="00341A8B"/>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341A8B"/>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1A8B"/>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341A8B"/>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341A8B"/>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341A8B"/>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rsid w:val="00341A8B"/>
    <w:rPr>
      <w:rFonts w:ascii="Times New Roman" w:eastAsia="Times New Roman" w:hAnsi="Times New Roman" w:cs="Times New Roman"/>
      <w:b/>
      <w:color w:val="000000"/>
      <w:sz w:val="24"/>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rsid w:val="00341A8B"/>
    <w:rPr>
      <w:rFonts w:ascii="Times New Roman" w:eastAsia="Times New Roman" w:hAnsi="Times New Roman" w:cs="Times New Roman"/>
      <w:color w:val="000000"/>
      <w:sz w:val="24"/>
      <w:u w:val="single"/>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rsid w:val="00341A8B"/>
    <w:rPr>
      <w:rFonts w:ascii="Times New Roman" w:eastAsia="Times New Roman" w:hAnsi="Times New Roman" w:cs="Times New Roman"/>
      <w:i/>
      <w:sz w:val="24"/>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rsid w:val="00341A8B"/>
    <w:rPr>
      <w:rFonts w:ascii="Times New Roman" w:eastAsia="Times New Roman" w:hAnsi="Times New Roman" w:cs="Times New Roman"/>
      <w:i/>
      <w:sz w:val="24"/>
      <w:u w:val="single"/>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341A8B"/>
    <w:rPr>
      <w:rFonts w:ascii="Times New Roman" w:eastAsia="Times New Roman" w:hAnsi="Times New Roman" w:cs="Times New Roman"/>
      <w:i/>
      <w:iCs/>
      <w:sz w:val="24"/>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341A8B"/>
    <w:rPr>
      <w:rFonts w:ascii="Times New Roman" w:eastAsia="Times New Roman" w:hAnsi="Times New Roman" w:cs="Times New Roman"/>
      <w:i/>
      <w:iCs/>
      <w:sz w:val="24"/>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341A8B"/>
    <w:rPr>
      <w:rFonts w:ascii="Times New Roman" w:eastAsia="Times New Roman" w:hAnsi="Times New Roman" w:cs="Times New Roman"/>
      <w:i/>
      <w:iCs/>
      <w:sz w:val="24"/>
      <w:szCs w:val="24"/>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341A8B"/>
    <w:rPr>
      <w:rFonts w:ascii="Times New Roman" w:eastAsia="Times New Roman" w:hAnsi="Times New Roman" w:cs="Times New Roman"/>
      <w:i/>
      <w:iCs/>
      <w:sz w:val="24"/>
      <w:szCs w:val="24"/>
    </w:rPr>
  </w:style>
  <w:style w:type="table" w:styleId="Tabellenraster">
    <w:name w:val="Table Grid"/>
    <w:basedOn w:val="NormaleTabelle"/>
    <w:uiPriority w:val="59"/>
    <w:rsid w:val="00341A8B"/>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341A8B"/>
    <w:pPr>
      <w:spacing w:before="288" w:after="576" w:line="288" w:lineRule="auto"/>
      <w:jc w:val="center"/>
    </w:pPr>
    <w:rPr>
      <w:color w:val="auto"/>
      <w:sz w:val="20"/>
      <w:szCs w:val="20"/>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 w:type="character" w:styleId="Hyperlink">
    <w:name w:val="Hyperlink"/>
    <w:basedOn w:val="Absatz-Standardschriftart"/>
    <w:uiPriority w:val="99"/>
    <w:rsid w:val="00341A8B"/>
    <w:rPr>
      <w:color w:val="auto"/>
      <w:u w:val="none"/>
    </w:rPr>
  </w:style>
  <w:style w:type="paragraph" w:customStyle="1" w:styleId="02FlietextErsterAbsatz">
    <w:name w:val="02 Fließtext Erster Absatz"/>
    <w:basedOn w:val="02FlietextEinzug"/>
    <w:link w:val="02FlietextErsterAbsatzZchn"/>
    <w:qFormat/>
    <w:rsid w:val="00341A8B"/>
    <w:pPr>
      <w:ind w:firstLine="0"/>
    </w:pPr>
  </w:style>
  <w:style w:type="character" w:customStyle="1" w:styleId="02FlietextErsterAbsatzZchn">
    <w:name w:val="02 Fließtext Erster Absatz Zchn"/>
    <w:basedOn w:val="Absatz-Standardschriftart"/>
    <w:link w:val="02FlietextErsterAbsatz"/>
    <w:rsid w:val="002E018D"/>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900C32"/>
    <w:rPr>
      <w:color w:val="605E5C"/>
      <w:shd w:val="clear" w:color="auto" w:fill="E1DFDD"/>
    </w:rPr>
  </w:style>
  <w:style w:type="paragraph" w:customStyle="1" w:styleId="01TitelAutor">
    <w:name w:val="01 Titel Autor"/>
    <w:basedOn w:val="Standard"/>
    <w:rsid w:val="00341A8B"/>
    <w:pPr>
      <w:spacing w:before="1800" w:line="288" w:lineRule="auto"/>
      <w:jc w:val="center"/>
    </w:pPr>
  </w:style>
  <w:style w:type="paragraph" w:customStyle="1" w:styleId="01TitelBeschreibung">
    <w:name w:val="01 Titel Beschreibung"/>
    <w:basedOn w:val="Standard"/>
    <w:rsid w:val="00341A8B"/>
    <w:pPr>
      <w:spacing w:line="288" w:lineRule="auto"/>
      <w:jc w:val="center"/>
    </w:pPr>
  </w:style>
  <w:style w:type="paragraph" w:customStyle="1" w:styleId="01TitelTabelle">
    <w:name w:val="01 Titel Tabelle"/>
    <w:basedOn w:val="Standard"/>
    <w:rsid w:val="00341A8B"/>
    <w:pPr>
      <w:spacing w:line="288" w:lineRule="auto"/>
    </w:pPr>
    <w:rPr>
      <w:szCs w:val="24"/>
    </w:rPr>
  </w:style>
  <w:style w:type="paragraph" w:customStyle="1" w:styleId="01TitelTitel">
    <w:name w:val="01 Titel Titel"/>
    <w:basedOn w:val="Standard"/>
    <w:rsid w:val="00341A8B"/>
    <w:pPr>
      <w:spacing w:line="288" w:lineRule="auto"/>
      <w:jc w:val="center"/>
    </w:pPr>
    <w:rPr>
      <w:sz w:val="48"/>
      <w:szCs w:val="48"/>
    </w:rPr>
  </w:style>
  <w:style w:type="paragraph" w:customStyle="1" w:styleId="01TitelUntertitel">
    <w:name w:val="01 Titel Untertitel"/>
    <w:basedOn w:val="Standard"/>
    <w:rsid w:val="00341A8B"/>
    <w:pPr>
      <w:spacing w:after="1080" w:line="288" w:lineRule="auto"/>
      <w:jc w:val="center"/>
    </w:pPr>
  </w:style>
  <w:style w:type="paragraph" w:customStyle="1" w:styleId="02Flietext">
    <w:name w:val="02 Fließtext"/>
    <w:basedOn w:val="Standard"/>
    <w:rsid w:val="00E00A57"/>
    <w:pPr>
      <w:spacing w:after="180" w:line="480" w:lineRule="auto"/>
      <w:jc w:val="both"/>
    </w:pPr>
  </w:style>
  <w:style w:type="paragraph" w:customStyle="1" w:styleId="02FlietextEinzug">
    <w:name w:val="02 Fließtext Einzug"/>
    <w:basedOn w:val="Standard"/>
    <w:qFormat/>
    <w:rsid w:val="00E00A57"/>
    <w:pPr>
      <w:spacing w:line="480" w:lineRule="auto"/>
      <w:ind w:firstLine="284"/>
      <w:jc w:val="both"/>
    </w:pPr>
  </w:style>
  <w:style w:type="paragraph" w:customStyle="1" w:styleId="03Abbildung">
    <w:name w:val="03 Abbildung"/>
    <w:basedOn w:val="Standard"/>
    <w:next w:val="Beschriftung"/>
    <w:qFormat/>
    <w:rsid w:val="00341A8B"/>
    <w:pPr>
      <w:keepNext/>
      <w:spacing w:before="360"/>
      <w:jc w:val="center"/>
    </w:pPr>
    <w:rPr>
      <w:noProof/>
      <w:lang w:eastAsia="de-DE"/>
    </w:rPr>
  </w:style>
  <w:style w:type="paragraph" w:customStyle="1" w:styleId="03TabelleText10pt">
    <w:name w:val="03 Tabelle Text 10pt"/>
    <w:basedOn w:val="02Flietext"/>
    <w:qFormat/>
    <w:rsid w:val="00341A8B"/>
    <w:pPr>
      <w:spacing w:before="72" w:after="72" w:line="240" w:lineRule="auto"/>
      <w:jc w:val="left"/>
    </w:pPr>
    <w:rPr>
      <w:bCs/>
      <w:sz w:val="20"/>
    </w:rPr>
  </w:style>
  <w:style w:type="paragraph" w:customStyle="1" w:styleId="03TabelleKopfzeile12pt">
    <w:name w:val="03 Tabelle Kopfzeile 12pt"/>
    <w:basedOn w:val="03TabelleText10pt"/>
    <w:qFormat/>
    <w:rsid w:val="00341A8B"/>
    <w:pPr>
      <w:spacing w:before="240" w:after="240"/>
    </w:pPr>
    <w:rPr>
      <w:sz w:val="24"/>
    </w:rPr>
  </w:style>
  <w:style w:type="paragraph" w:customStyle="1" w:styleId="03TabelleText12pt">
    <w:name w:val="03 Tabelle Text 12pt"/>
    <w:basedOn w:val="03TabelleText10pt"/>
    <w:qFormat/>
    <w:rsid w:val="00341A8B"/>
    <w:pPr>
      <w:spacing w:before="0" w:after="0"/>
    </w:pPr>
    <w:rPr>
      <w:sz w:val="24"/>
    </w:rPr>
  </w:style>
  <w:style w:type="paragraph" w:customStyle="1" w:styleId="04Blockzitat1">
    <w:name w:val="04 Blockzitat 1"/>
    <w:basedOn w:val="Standard"/>
    <w:qFormat/>
    <w:rsid w:val="00341A8B"/>
    <w:pPr>
      <w:spacing w:before="144" w:after="144" w:line="288" w:lineRule="auto"/>
      <w:ind w:left="709" w:hanging="57"/>
      <w:jc w:val="both"/>
    </w:pPr>
  </w:style>
  <w:style w:type="paragraph" w:customStyle="1" w:styleId="04Blockzitat2">
    <w:name w:val="04 Blockzitat 2"/>
    <w:basedOn w:val="Standard"/>
    <w:qFormat/>
    <w:rsid w:val="00341A8B"/>
    <w:pPr>
      <w:spacing w:before="144" w:after="144" w:line="288" w:lineRule="auto"/>
      <w:ind w:left="709" w:hanging="57"/>
      <w:jc w:val="both"/>
    </w:pPr>
    <w:rPr>
      <w:sz w:val="20"/>
      <w:szCs w:val="20"/>
    </w:rPr>
  </w:style>
  <w:style w:type="paragraph" w:customStyle="1" w:styleId="04Blockzitat3">
    <w:name w:val="04 Blockzitat 3"/>
    <w:basedOn w:val="Standard"/>
    <w:qFormat/>
    <w:rsid w:val="00341A8B"/>
    <w:pPr>
      <w:spacing w:before="144" w:after="144" w:line="288" w:lineRule="auto"/>
      <w:ind w:left="709" w:hanging="57"/>
      <w:jc w:val="both"/>
    </w:pPr>
    <w:rPr>
      <w:i/>
      <w:iCs/>
    </w:rPr>
  </w:style>
  <w:style w:type="paragraph" w:customStyle="1" w:styleId="05Aufzhlung">
    <w:name w:val="05 Aufzählung"/>
    <w:basedOn w:val="Standard"/>
    <w:qFormat/>
    <w:rsid w:val="00341A8B"/>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061468"/>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341A8B"/>
    <w:rPr>
      <w:spacing w:val="-2"/>
    </w:rPr>
  </w:style>
  <w:style w:type="character" w:customStyle="1" w:styleId="06Weiter">
    <w:name w:val="06 Weiter"/>
    <w:basedOn w:val="Absatz-Standardschriftart"/>
    <w:uiPriority w:val="1"/>
    <w:semiHidden/>
    <w:qFormat/>
    <w:locked/>
    <w:rsid w:val="00341A8B"/>
    <w:rPr>
      <w:spacing w:val="2"/>
    </w:rPr>
  </w:style>
  <w:style w:type="paragraph" w:styleId="Abbildungsverzeichnis">
    <w:name w:val="table of figures"/>
    <w:basedOn w:val="Standard"/>
    <w:next w:val="Standard"/>
    <w:uiPriority w:val="99"/>
    <w:unhideWhenUsed/>
    <w:rsid w:val="00341A8B"/>
    <w:pPr>
      <w:tabs>
        <w:tab w:val="right" w:leader="dot" w:pos="8494"/>
      </w:tabs>
      <w:spacing w:line="288" w:lineRule="auto"/>
      <w:ind w:left="567" w:hanging="567"/>
    </w:pPr>
    <w:rPr>
      <w:noProof/>
    </w:rPr>
  </w:style>
  <w:style w:type="paragraph" w:customStyle="1" w:styleId="Abkrzungsverzeichnis">
    <w:name w:val="Abkürzungsverzeichnis"/>
    <w:basedOn w:val="Standard"/>
    <w:rsid w:val="00341A8B"/>
    <w:pPr>
      <w:spacing w:line="288" w:lineRule="auto"/>
    </w:pPr>
    <w:rPr>
      <w:szCs w:val="24"/>
    </w:rPr>
  </w:style>
  <w:style w:type="paragraph" w:customStyle="1" w:styleId="BeschriftungTabelle">
    <w:name w:val="Beschriftung Tabelle"/>
    <w:basedOn w:val="Beschriftung"/>
    <w:qFormat/>
    <w:rsid w:val="00341A8B"/>
    <w:pPr>
      <w:keepNext/>
      <w:spacing w:before="576" w:after="288"/>
    </w:pPr>
  </w:style>
  <w:style w:type="paragraph" w:styleId="Dokumentstruktur">
    <w:name w:val="Document Map"/>
    <w:basedOn w:val="Standard"/>
    <w:link w:val="DokumentstrukturZchn"/>
    <w:uiPriority w:val="99"/>
    <w:semiHidden/>
    <w:unhideWhenUsed/>
    <w:rsid w:val="00341A8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341A8B"/>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341A8B"/>
    <w:rPr>
      <w:rFonts w:eastAsia="Times New Roman"/>
    </w:rPr>
  </w:style>
  <w:style w:type="table" w:customStyle="1" w:styleId="HelleSchattierung-Akzent11">
    <w:name w:val="Helle Schattierung - Akzent 11"/>
    <w:basedOn w:val="NormaleTabelle"/>
    <w:uiPriority w:val="60"/>
    <w:locked/>
    <w:rsid w:val="00341A8B"/>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341A8B"/>
    <w:pPr>
      <w:tabs>
        <w:tab w:val="right" w:leader="dot" w:pos="3882"/>
      </w:tabs>
      <w:spacing w:line="288" w:lineRule="auto"/>
      <w:ind w:left="238" w:hanging="238"/>
    </w:pPr>
    <w:rPr>
      <w:noProof/>
    </w:rPr>
  </w:style>
  <w:style w:type="paragraph" w:styleId="KeinLeerraum">
    <w:name w:val="No Spacing"/>
    <w:link w:val="KeinLeerraumZchn"/>
    <w:uiPriority w:val="1"/>
    <w:qFormat/>
    <w:rsid w:val="00341A8B"/>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341A8B"/>
    <w:rPr>
      <w:rFonts w:ascii="Calibri" w:eastAsia="Times New Roman" w:hAnsi="Calibri" w:cs="Arial"/>
    </w:rPr>
  </w:style>
  <w:style w:type="paragraph" w:styleId="Listenabsatz">
    <w:name w:val="List Paragraph"/>
    <w:basedOn w:val="Standard"/>
    <w:uiPriority w:val="34"/>
    <w:rsid w:val="00341A8B"/>
    <w:pPr>
      <w:spacing w:line="288" w:lineRule="auto"/>
      <w:contextualSpacing/>
    </w:pPr>
  </w:style>
  <w:style w:type="paragraph" w:styleId="Literaturverzeichnis">
    <w:name w:val="Bibliography"/>
    <w:basedOn w:val="Standard"/>
    <w:next w:val="Standard"/>
    <w:uiPriority w:val="37"/>
    <w:unhideWhenUsed/>
    <w:rsid w:val="00341A8B"/>
    <w:pPr>
      <w:keepLines/>
      <w:spacing w:after="144" w:line="288" w:lineRule="auto"/>
      <w:ind w:left="709" w:hanging="709"/>
      <w:jc w:val="both"/>
    </w:pPr>
  </w:style>
  <w:style w:type="table" w:customStyle="1" w:styleId="MittlereSchattierung11">
    <w:name w:val="Mittlere Schattierung 11"/>
    <w:basedOn w:val="NormaleTabelle"/>
    <w:uiPriority w:val="63"/>
    <w:locked/>
    <w:rsid w:val="00341A8B"/>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341A8B"/>
    <w:pPr>
      <w:numPr>
        <w:numId w:val="13"/>
      </w:numPr>
    </w:pPr>
  </w:style>
  <w:style w:type="table" w:customStyle="1" w:styleId="Tabelle1">
    <w:name w:val="Tabelle 1"/>
    <w:basedOn w:val="NormaleTabelle"/>
    <w:uiPriority w:val="60"/>
    <w:locked/>
    <w:rsid w:val="00341A8B"/>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341A8B"/>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341A8B"/>
    <w:pPr>
      <w:outlineLvl w:val="9"/>
    </w:pPr>
  </w:style>
  <w:style w:type="table" w:customStyle="1" w:styleId="UnsichtbareTabelle">
    <w:name w:val="Unsichtbare Tabelle"/>
    <w:basedOn w:val="NormaleTabelle"/>
    <w:uiPriority w:val="60"/>
    <w:rsid w:val="00341A8B"/>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341A8B"/>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341A8B"/>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341A8B"/>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341A8B"/>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341A8B"/>
    <w:pPr>
      <w:spacing w:after="100"/>
      <w:ind w:left="1920"/>
    </w:pPr>
  </w:style>
  <w:style w:type="paragraph" w:customStyle="1" w:styleId="Zwischenberschrift">
    <w:name w:val="Zwischenüberschrift"/>
    <w:basedOn w:val="Standard"/>
    <w:next w:val="02Flietext"/>
    <w:semiHidden/>
    <w:qFormat/>
    <w:locked/>
    <w:rsid w:val="00341A8B"/>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DC39A1"/>
    <w:rPr>
      <w:sz w:val="20"/>
      <w:szCs w:val="20"/>
    </w:rPr>
  </w:style>
  <w:style w:type="character" w:customStyle="1" w:styleId="EndnotentextZchn">
    <w:name w:val="Endnotentext Zchn"/>
    <w:basedOn w:val="Absatz-Standardschriftart"/>
    <w:link w:val="Endnotentext"/>
    <w:uiPriority w:val="99"/>
    <w:semiHidden/>
    <w:rsid w:val="00DC39A1"/>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DC39A1"/>
    <w:rPr>
      <w:vertAlign w:val="superscript"/>
    </w:rPr>
  </w:style>
  <w:style w:type="character" w:customStyle="1" w:styleId="UnresolvedMention">
    <w:name w:val="Unresolved Mention"/>
    <w:basedOn w:val="Absatz-Standardschriftart"/>
    <w:uiPriority w:val="99"/>
    <w:semiHidden/>
    <w:unhideWhenUsed/>
    <w:rsid w:val="00661837"/>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1E7C4F"/>
  </w:style>
  <w:style w:type="character" w:customStyle="1" w:styleId="CitaviChapterBibliographyHeadingZchn">
    <w:name w:val="Citavi Chapter Bibliography Heading Zchn"/>
    <w:basedOn w:val="02FlietextErsterAbsatzZchn"/>
    <w:link w:val="CitaviChapterBibliographyHeading"/>
    <w:uiPriority w:val="99"/>
    <w:rsid w:val="001E7C4F"/>
    <w:rPr>
      <w:rFonts w:ascii="Times New Roman" w:eastAsia="Times New Roman" w:hAnsi="Times New Roman" w:cs="Times New Roman"/>
      <w:b/>
      <w:color w:val="000000"/>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4658607">
      <w:bodyDiv w:val="1"/>
      <w:marLeft w:val="0"/>
      <w:marRight w:val="0"/>
      <w:marTop w:val="0"/>
      <w:marBottom w:val="0"/>
      <w:divBdr>
        <w:top w:val="none" w:sz="0" w:space="0" w:color="auto"/>
        <w:left w:val="none" w:sz="0" w:space="0" w:color="auto"/>
        <w:bottom w:val="none" w:sz="0" w:space="0" w:color="auto"/>
        <w:right w:val="none" w:sz="0" w:space="0" w:color="auto"/>
      </w:divBdr>
      <w:divsChild>
        <w:div w:id="435952907">
          <w:marLeft w:val="0"/>
          <w:marRight w:val="0"/>
          <w:marTop w:val="0"/>
          <w:marBottom w:val="0"/>
          <w:divBdr>
            <w:top w:val="none" w:sz="0" w:space="0" w:color="auto"/>
            <w:left w:val="none" w:sz="0" w:space="0" w:color="auto"/>
            <w:bottom w:val="none" w:sz="0" w:space="0" w:color="auto"/>
            <w:right w:val="none" w:sz="0" w:space="0" w:color="auto"/>
          </w:divBdr>
        </w:div>
      </w:divsChild>
    </w:div>
    <w:div w:id="1099331245">
      <w:bodyDiv w:val="1"/>
      <w:marLeft w:val="0"/>
      <w:marRight w:val="0"/>
      <w:marTop w:val="0"/>
      <w:marBottom w:val="0"/>
      <w:divBdr>
        <w:top w:val="none" w:sz="0" w:space="0" w:color="auto"/>
        <w:left w:val="none" w:sz="0" w:space="0" w:color="auto"/>
        <w:bottom w:val="none" w:sz="0" w:space="0" w:color="auto"/>
        <w:right w:val="none" w:sz="0" w:space="0" w:color="auto"/>
      </w:divBdr>
      <w:divsChild>
        <w:div w:id="17981342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13AD7C84CDD84F019250A833886B9A12"/>
        <w:category>
          <w:name w:val="Allgemein"/>
          <w:gallery w:val="placeholder"/>
        </w:category>
        <w:types>
          <w:type w:val="bbPlcHdr"/>
        </w:types>
        <w:behaviors>
          <w:behavior w:val="content"/>
        </w:behaviors>
        <w:guid w:val="{E837B1FD-8BE3-4A31-8724-A1B3C2CC7E78}"/>
      </w:docPartPr>
      <w:docPartBody>
        <w:p w:rsidR="00192F28" w:rsidRDefault="00192F28" w:rsidP="00192F28">
          <w:pPr>
            <w:pStyle w:val="13AD7C84CDD84F019250A833886B9A12"/>
          </w:pPr>
          <w:r w:rsidRPr="00170DD2">
            <w:rPr>
              <w:rStyle w:val="Platzhaltertext"/>
            </w:rPr>
            <w:t>Klicken oder tippen Sie hier, um Text einzugeben.</w:t>
          </w:r>
        </w:p>
      </w:docPartBody>
    </w:docPart>
    <w:docPart>
      <w:docPartPr>
        <w:name w:val="BA4933A98030458B918C9F0ABAEC5A28"/>
        <w:category>
          <w:name w:val="Allgemein"/>
          <w:gallery w:val="placeholder"/>
        </w:category>
        <w:types>
          <w:type w:val="bbPlcHdr"/>
        </w:types>
        <w:behaviors>
          <w:behavior w:val="content"/>
        </w:behaviors>
        <w:guid w:val="{376807E6-38E1-4A90-BD2A-7FB4E0FA3386}"/>
      </w:docPartPr>
      <w:docPartBody>
        <w:p w:rsidR="00192F28" w:rsidRDefault="00192F28" w:rsidP="00192F28">
          <w:pPr>
            <w:pStyle w:val="BA4933A98030458B918C9F0ABAEC5A28"/>
          </w:pPr>
          <w:r w:rsidRPr="00170DD2">
            <w:rPr>
              <w:rStyle w:val="Platzhaltertext"/>
            </w:rPr>
            <w:t>Klicken oder tippen Sie hier, um Text einzugeben.</w:t>
          </w:r>
        </w:p>
      </w:docPartBody>
    </w:docPart>
    <w:docPart>
      <w:docPartPr>
        <w:name w:val="3466570717FB49D68C39461A9DA068E0"/>
        <w:category>
          <w:name w:val="Allgemein"/>
          <w:gallery w:val="placeholder"/>
        </w:category>
        <w:types>
          <w:type w:val="bbPlcHdr"/>
        </w:types>
        <w:behaviors>
          <w:behavior w:val="content"/>
        </w:behaviors>
        <w:guid w:val="{F5CABDFC-4DAC-4FC5-9FA3-1792F932067E}"/>
      </w:docPartPr>
      <w:docPartBody>
        <w:p w:rsidR="00CC5835" w:rsidRDefault="00CC5835" w:rsidP="00CC5835">
          <w:pPr>
            <w:pStyle w:val="3466570717FB49D68C39461A9DA068E0"/>
          </w:pPr>
          <w:r w:rsidRPr="00170DD2">
            <w:rPr>
              <w:rStyle w:val="Platzhaltertext"/>
            </w:rPr>
            <w:t>Klicken oder tippen Sie hier, um Text einzugeben.</w:t>
          </w:r>
        </w:p>
      </w:docPartBody>
    </w:docPart>
    <w:docPart>
      <w:docPartPr>
        <w:name w:val="3137F1E46D754BDA83C48E671B6CFA29"/>
        <w:category>
          <w:name w:val="Allgemein"/>
          <w:gallery w:val="placeholder"/>
        </w:category>
        <w:types>
          <w:type w:val="bbPlcHdr"/>
        </w:types>
        <w:behaviors>
          <w:behavior w:val="content"/>
        </w:behaviors>
        <w:guid w:val="{04AD906D-A154-490C-B4F6-789955D073E5}"/>
      </w:docPartPr>
      <w:docPartBody>
        <w:p w:rsidR="00357989" w:rsidRDefault="00357989" w:rsidP="00357989">
          <w:pPr>
            <w:pStyle w:val="3137F1E46D754BDA83C48E671B6CFA29"/>
          </w:pPr>
          <w:r w:rsidRPr="00170DD2">
            <w:rPr>
              <w:rStyle w:val="Platzhaltertext"/>
            </w:rPr>
            <w:t>Klicken oder tippen Sie hier, um Text einzugeben.</w:t>
          </w:r>
        </w:p>
      </w:docPartBody>
    </w:docPart>
    <w:docPart>
      <w:docPartPr>
        <w:name w:val="D2AACC3907094CA0A5C9B323AD6AFB0C"/>
        <w:category>
          <w:name w:val="Allgemein"/>
          <w:gallery w:val="placeholder"/>
        </w:category>
        <w:types>
          <w:type w:val="bbPlcHdr"/>
        </w:types>
        <w:behaviors>
          <w:behavior w:val="content"/>
        </w:behaviors>
        <w:guid w:val="{FF85CA76-3664-4C96-8A95-17B0C4D75602}"/>
      </w:docPartPr>
      <w:docPartBody>
        <w:p w:rsidR="00357989" w:rsidRDefault="00357989" w:rsidP="00357989">
          <w:pPr>
            <w:pStyle w:val="D2AACC3907094CA0A5C9B323AD6AFB0C"/>
          </w:pPr>
          <w:r w:rsidRPr="00170DD2">
            <w:rPr>
              <w:rStyle w:val="Platzhaltertext"/>
            </w:rPr>
            <w:t>Klicken oder tippen Sie hier, um Text einzugeben.</w:t>
          </w:r>
        </w:p>
      </w:docPartBody>
    </w:docPart>
    <w:docPart>
      <w:docPartPr>
        <w:name w:val="151CC5F8E5A943868655020E187702DF"/>
        <w:category>
          <w:name w:val="Allgemein"/>
          <w:gallery w:val="placeholder"/>
        </w:category>
        <w:types>
          <w:type w:val="bbPlcHdr"/>
        </w:types>
        <w:behaviors>
          <w:behavior w:val="content"/>
        </w:behaviors>
        <w:guid w:val="{EABD049A-1B11-414F-B773-EC49935ED7A7}"/>
      </w:docPartPr>
      <w:docPartBody>
        <w:p w:rsidR="00357989" w:rsidRDefault="00357989" w:rsidP="00357989">
          <w:pPr>
            <w:pStyle w:val="151CC5F8E5A943868655020E187702DF"/>
          </w:pPr>
          <w:r w:rsidRPr="00170DD2">
            <w:rPr>
              <w:rStyle w:val="Platzhaltertext"/>
            </w:rPr>
            <w:t>Klicken oder tippen Sie hier, um Text einzugeben.</w:t>
          </w:r>
        </w:p>
      </w:docPartBody>
    </w:docPart>
    <w:docPart>
      <w:docPartPr>
        <w:name w:val="C356B17F070344968CA3B1AA890708AB"/>
        <w:category>
          <w:name w:val="Allgemein"/>
          <w:gallery w:val="placeholder"/>
        </w:category>
        <w:types>
          <w:type w:val="bbPlcHdr"/>
        </w:types>
        <w:behaviors>
          <w:behavior w:val="content"/>
        </w:behaviors>
        <w:guid w:val="{EC7269F4-652B-472B-94DD-5ED40B66E388}"/>
      </w:docPartPr>
      <w:docPartBody>
        <w:p w:rsidR="00357989" w:rsidRDefault="00357989" w:rsidP="00357989">
          <w:pPr>
            <w:pStyle w:val="C356B17F070344968CA3B1AA890708AB"/>
          </w:pPr>
          <w:r w:rsidRPr="00170DD2">
            <w:rPr>
              <w:rStyle w:val="Platzhaltertext"/>
            </w:rPr>
            <w:t>Klicken oder tippen Sie hier, um Text einzugeben.</w:t>
          </w:r>
        </w:p>
      </w:docPartBody>
    </w:docPart>
    <w:docPart>
      <w:docPartPr>
        <w:name w:val="836A0E09C2A847C09471D6193CEF2C81"/>
        <w:category>
          <w:name w:val="Allgemein"/>
          <w:gallery w:val="placeholder"/>
        </w:category>
        <w:types>
          <w:type w:val="bbPlcHdr"/>
        </w:types>
        <w:behaviors>
          <w:behavior w:val="content"/>
        </w:behaviors>
        <w:guid w:val="{CAF463E3-0FA5-4B14-97A0-81E0CDDC36B3}"/>
      </w:docPartPr>
      <w:docPartBody>
        <w:p w:rsidR="00357989" w:rsidRDefault="00357989" w:rsidP="00357989">
          <w:pPr>
            <w:pStyle w:val="836A0E09C2A847C09471D6193CEF2C81"/>
          </w:pPr>
          <w:r w:rsidRPr="00170DD2">
            <w:rPr>
              <w:rStyle w:val="Platzhaltertext"/>
            </w:rPr>
            <w:t>Klicken oder tippen Sie hier, um Text einzugeben.</w:t>
          </w:r>
        </w:p>
      </w:docPartBody>
    </w:docPart>
    <w:docPart>
      <w:docPartPr>
        <w:name w:val="D15996FD79AB40888560A6AB265B1975"/>
        <w:category>
          <w:name w:val="Allgemein"/>
          <w:gallery w:val="placeholder"/>
        </w:category>
        <w:types>
          <w:type w:val="bbPlcHdr"/>
        </w:types>
        <w:behaviors>
          <w:behavior w:val="content"/>
        </w:behaviors>
        <w:guid w:val="{F52813EC-A79B-4933-82E0-9D34FE027CB5}"/>
      </w:docPartPr>
      <w:docPartBody>
        <w:p w:rsidR="00357989" w:rsidRDefault="00357989" w:rsidP="00357989">
          <w:pPr>
            <w:pStyle w:val="D15996FD79AB40888560A6AB265B1975"/>
          </w:pPr>
          <w:r w:rsidRPr="00170DD2">
            <w:rPr>
              <w:rStyle w:val="Platzhaltertext"/>
            </w:rPr>
            <w:t>Klicken oder tippen Sie hier, um Text einzugeben.</w:t>
          </w:r>
        </w:p>
      </w:docPartBody>
    </w:docPart>
    <w:docPart>
      <w:docPartPr>
        <w:name w:val="8ABB7F3F46604959BF0FB62CAA81810F"/>
        <w:category>
          <w:name w:val="Allgemein"/>
          <w:gallery w:val="placeholder"/>
        </w:category>
        <w:types>
          <w:type w:val="bbPlcHdr"/>
        </w:types>
        <w:behaviors>
          <w:behavior w:val="content"/>
        </w:behaviors>
        <w:guid w:val="{D5044C5E-F4AA-4237-8DDE-0B00BC84CFCC}"/>
      </w:docPartPr>
      <w:docPartBody>
        <w:p w:rsidR="00357989" w:rsidRDefault="00357989" w:rsidP="00357989">
          <w:pPr>
            <w:pStyle w:val="8ABB7F3F46604959BF0FB62CAA81810F"/>
          </w:pPr>
          <w:r w:rsidRPr="00170DD2">
            <w:rPr>
              <w:rStyle w:val="Platzhaltertext"/>
            </w:rPr>
            <w:t>Klicken oder tippen Sie hier, um Text einzugeben.</w:t>
          </w:r>
        </w:p>
      </w:docPartBody>
    </w:docPart>
    <w:docPart>
      <w:docPartPr>
        <w:name w:val="4A126922C5E8420F94D41E05C0FCC909"/>
        <w:category>
          <w:name w:val="Allgemein"/>
          <w:gallery w:val="placeholder"/>
        </w:category>
        <w:types>
          <w:type w:val="bbPlcHdr"/>
        </w:types>
        <w:behaviors>
          <w:behavior w:val="content"/>
        </w:behaviors>
        <w:guid w:val="{C30AF197-B470-4610-B5C0-3CF04E574C7C}"/>
      </w:docPartPr>
      <w:docPartBody>
        <w:p w:rsidR="00357989" w:rsidRDefault="00357989" w:rsidP="00357989">
          <w:pPr>
            <w:pStyle w:val="4A126922C5E8420F94D41E05C0FCC909"/>
          </w:pPr>
          <w:r w:rsidRPr="00170DD2">
            <w:rPr>
              <w:rStyle w:val="Platzhaltertext"/>
            </w:rPr>
            <w:t>Klicken oder tippen Sie hier, um Text einzugeben.</w:t>
          </w:r>
        </w:p>
      </w:docPartBody>
    </w:docPart>
    <w:docPart>
      <w:docPartPr>
        <w:name w:val="A5334BB543314443BB94EC4AE6911E2D"/>
        <w:category>
          <w:name w:val="Allgemein"/>
          <w:gallery w:val="placeholder"/>
        </w:category>
        <w:types>
          <w:type w:val="bbPlcHdr"/>
        </w:types>
        <w:behaviors>
          <w:behavior w:val="content"/>
        </w:behaviors>
        <w:guid w:val="{28F5D0B2-4D5C-4246-9D40-98245A5AE66B}"/>
      </w:docPartPr>
      <w:docPartBody>
        <w:p w:rsidR="00357989" w:rsidRDefault="00357989" w:rsidP="00357989">
          <w:pPr>
            <w:pStyle w:val="A5334BB543314443BB94EC4AE6911E2D"/>
          </w:pPr>
          <w:r w:rsidRPr="00170DD2">
            <w:rPr>
              <w:rStyle w:val="Platzhaltertext"/>
            </w:rPr>
            <w:t>Klicken oder tippen Sie hier, um Text einzugeben.</w:t>
          </w:r>
        </w:p>
      </w:docPartBody>
    </w:docPart>
    <w:docPart>
      <w:docPartPr>
        <w:name w:val="CF282BB1D66D4B6785A2B636FAEAAF1D"/>
        <w:category>
          <w:name w:val="Allgemein"/>
          <w:gallery w:val="placeholder"/>
        </w:category>
        <w:types>
          <w:type w:val="bbPlcHdr"/>
        </w:types>
        <w:behaviors>
          <w:behavior w:val="content"/>
        </w:behaviors>
        <w:guid w:val="{3EDE391F-C032-4C55-8B51-CAC7CC3A834E}"/>
      </w:docPartPr>
      <w:docPartBody>
        <w:p w:rsidR="00347FAF" w:rsidRDefault="00357989" w:rsidP="00357989">
          <w:pPr>
            <w:pStyle w:val="CF282BB1D66D4B6785A2B636FAEAAF1D"/>
          </w:pPr>
          <w:r w:rsidRPr="00170DD2">
            <w:rPr>
              <w:rStyle w:val="Platzhaltertext"/>
            </w:rPr>
            <w:t>Klicken oder tippen Sie hier, um Text einzugeben.</w:t>
          </w:r>
        </w:p>
      </w:docPartBody>
    </w:docPart>
    <w:docPart>
      <w:docPartPr>
        <w:name w:val="CFB168E5B9A7404CB9C23D04B1B0159A"/>
        <w:category>
          <w:name w:val="Allgemein"/>
          <w:gallery w:val="placeholder"/>
        </w:category>
        <w:types>
          <w:type w:val="bbPlcHdr"/>
        </w:types>
        <w:behaviors>
          <w:behavior w:val="content"/>
        </w:behaviors>
        <w:guid w:val="{C3EC3CA8-7B6A-4745-9510-63384A3E5EBE}"/>
      </w:docPartPr>
      <w:docPartBody>
        <w:p w:rsidR="00964CF5" w:rsidRDefault="00964CF5" w:rsidP="00964CF5">
          <w:pPr>
            <w:pStyle w:val="CFB168E5B9A7404CB9C23D04B1B0159A"/>
          </w:pPr>
          <w:r w:rsidRPr="00170DD2">
            <w:rPr>
              <w:rStyle w:val="Platzhaltertext"/>
            </w:rPr>
            <w:t>Klicken oder tippen Sie hier, um Text einzugeben.</w:t>
          </w:r>
        </w:p>
      </w:docPartBody>
    </w:docPart>
    <w:docPart>
      <w:docPartPr>
        <w:name w:val="84F401996EAD42F08A00A9260462461F"/>
        <w:category>
          <w:name w:val="Allgemein"/>
          <w:gallery w:val="placeholder"/>
        </w:category>
        <w:types>
          <w:type w:val="bbPlcHdr"/>
        </w:types>
        <w:behaviors>
          <w:behavior w:val="content"/>
        </w:behaviors>
        <w:guid w:val="{7586D292-0539-4919-9559-F7BC63FE3183}"/>
      </w:docPartPr>
      <w:docPartBody>
        <w:p w:rsidR="00964CF5" w:rsidRDefault="00964CF5" w:rsidP="00964CF5">
          <w:pPr>
            <w:pStyle w:val="84F401996EAD42F08A00A9260462461F"/>
          </w:pPr>
          <w:r w:rsidRPr="00170DD2">
            <w:rPr>
              <w:rStyle w:val="Platzhaltertext"/>
            </w:rPr>
            <w:t>Klicken oder tippen Sie hier, um Text einzugeben.</w:t>
          </w:r>
        </w:p>
      </w:docPartBody>
    </w:docPart>
    <w:docPart>
      <w:docPartPr>
        <w:name w:val="E454CA0A68B34D1E9CEA5BE3AB6DF851"/>
        <w:category>
          <w:name w:val="Allgemein"/>
          <w:gallery w:val="placeholder"/>
        </w:category>
        <w:types>
          <w:type w:val="bbPlcHdr"/>
        </w:types>
        <w:behaviors>
          <w:behavior w:val="content"/>
        </w:behaviors>
        <w:guid w:val="{7674EA9B-AA3D-4F2D-964C-ECDE87AB3C33}"/>
      </w:docPartPr>
      <w:docPartBody>
        <w:p w:rsidR="00964CF5" w:rsidRDefault="00964CF5" w:rsidP="00964CF5">
          <w:pPr>
            <w:pStyle w:val="E454CA0A68B34D1E9CEA5BE3AB6DF851"/>
          </w:pPr>
          <w:r w:rsidRPr="00170DD2">
            <w:rPr>
              <w:rStyle w:val="Platzhaltertext"/>
            </w:rPr>
            <w:t>Klicken oder tippen Sie hier, um Text einzugeben.</w:t>
          </w:r>
        </w:p>
      </w:docPartBody>
    </w:docPart>
    <w:docPart>
      <w:docPartPr>
        <w:name w:val="4118B0A02F2141DCB251311D18CB2180"/>
        <w:category>
          <w:name w:val="Allgemein"/>
          <w:gallery w:val="placeholder"/>
        </w:category>
        <w:types>
          <w:type w:val="bbPlcHdr"/>
        </w:types>
        <w:behaviors>
          <w:behavior w:val="content"/>
        </w:behaviors>
        <w:guid w:val="{2E47AF46-E8A5-4313-AED0-991B0403FDD5}"/>
      </w:docPartPr>
      <w:docPartBody>
        <w:p w:rsidR="00964CF5" w:rsidRDefault="00964CF5" w:rsidP="00964CF5">
          <w:pPr>
            <w:pStyle w:val="4118B0A02F2141DCB251311D18CB2180"/>
          </w:pPr>
          <w:r w:rsidRPr="00170DD2">
            <w:rPr>
              <w:rStyle w:val="Platzhaltertext"/>
            </w:rPr>
            <w:t>Klicken oder tippen Sie hier, um Text einzugeben.</w:t>
          </w:r>
        </w:p>
      </w:docPartBody>
    </w:docPart>
    <w:docPart>
      <w:docPartPr>
        <w:name w:val="AE3CD07E18024BD6B7A2D2385F950BDC"/>
        <w:category>
          <w:name w:val="Allgemein"/>
          <w:gallery w:val="placeholder"/>
        </w:category>
        <w:types>
          <w:type w:val="bbPlcHdr"/>
        </w:types>
        <w:behaviors>
          <w:behavior w:val="content"/>
        </w:behaviors>
        <w:guid w:val="{775EFC8B-551B-43DC-978E-369A93A4F264}"/>
      </w:docPartPr>
      <w:docPartBody>
        <w:p w:rsidR="00964CF5" w:rsidRDefault="00964CF5" w:rsidP="00964CF5">
          <w:pPr>
            <w:pStyle w:val="AE3CD07E18024BD6B7A2D2385F950BDC"/>
          </w:pPr>
          <w:r w:rsidRPr="00170DD2">
            <w:rPr>
              <w:rStyle w:val="Platzhaltertext"/>
            </w:rPr>
            <w:t>Klicken oder tippen Sie hier, um Text einzugeben.</w:t>
          </w:r>
        </w:p>
      </w:docPartBody>
    </w:docPart>
    <w:docPart>
      <w:docPartPr>
        <w:name w:val="E8AF97B8681D4B41AE16451455298E75"/>
        <w:category>
          <w:name w:val="Allgemein"/>
          <w:gallery w:val="placeholder"/>
        </w:category>
        <w:types>
          <w:type w:val="bbPlcHdr"/>
        </w:types>
        <w:behaviors>
          <w:behavior w:val="content"/>
        </w:behaviors>
        <w:guid w:val="{201E356D-FD8A-4DF5-9CC5-6EDABADA33F6}"/>
      </w:docPartPr>
      <w:docPartBody>
        <w:p w:rsidR="00964CF5" w:rsidRDefault="00964CF5" w:rsidP="00964CF5">
          <w:pPr>
            <w:pStyle w:val="E8AF97B8681D4B41AE16451455298E75"/>
          </w:pPr>
          <w:r w:rsidRPr="00170DD2">
            <w:rPr>
              <w:rStyle w:val="Platzhaltertext"/>
            </w:rPr>
            <w:t>Klicken oder tippen Sie hier, um Text einzugeben.</w:t>
          </w:r>
        </w:p>
      </w:docPartBody>
    </w:docPart>
    <w:docPart>
      <w:docPartPr>
        <w:name w:val="8EA9AD0B1D094F21AE7EF1A139F80951"/>
        <w:category>
          <w:name w:val="Allgemein"/>
          <w:gallery w:val="placeholder"/>
        </w:category>
        <w:types>
          <w:type w:val="bbPlcHdr"/>
        </w:types>
        <w:behaviors>
          <w:behavior w:val="content"/>
        </w:behaviors>
        <w:guid w:val="{66720FB0-4D88-4D6B-8C8C-C832A711B316}"/>
      </w:docPartPr>
      <w:docPartBody>
        <w:p w:rsidR="00964CF5" w:rsidRDefault="00964CF5" w:rsidP="00964CF5">
          <w:pPr>
            <w:pStyle w:val="8EA9AD0B1D094F21AE7EF1A139F80951"/>
          </w:pPr>
          <w:r w:rsidRPr="00170DD2">
            <w:rPr>
              <w:rStyle w:val="Platzhaltertext"/>
            </w:rPr>
            <w:t>Klicken oder tippen Sie hier, um Text einzugeben.</w:t>
          </w:r>
        </w:p>
      </w:docPartBody>
    </w:docPart>
    <w:docPart>
      <w:docPartPr>
        <w:name w:val="5A1809D5CC24462F8FE22A82A95EB13B"/>
        <w:category>
          <w:name w:val="Allgemein"/>
          <w:gallery w:val="placeholder"/>
        </w:category>
        <w:types>
          <w:type w:val="bbPlcHdr"/>
        </w:types>
        <w:behaviors>
          <w:behavior w:val="content"/>
        </w:behaviors>
        <w:guid w:val="{68A594A9-2AB6-4FF5-8410-99A167A6E62E}"/>
      </w:docPartPr>
      <w:docPartBody>
        <w:p w:rsidR="00C50EB0" w:rsidRDefault="00C50EB0" w:rsidP="00C50EB0">
          <w:pPr>
            <w:pStyle w:val="5A1809D5CC24462F8FE22A82A95EB13B"/>
          </w:pPr>
          <w:r w:rsidRPr="00170DD2">
            <w:rPr>
              <w:rStyle w:val="Platzhaltertext"/>
            </w:rPr>
            <w:t>Klicken oder tippen Sie hier, um Text einzugeben.</w:t>
          </w:r>
        </w:p>
      </w:docPartBody>
    </w:docPart>
    <w:docPart>
      <w:docPartPr>
        <w:name w:val="96C3866F64A94CB081856E61A572D680"/>
        <w:category>
          <w:name w:val="Allgemein"/>
          <w:gallery w:val="placeholder"/>
        </w:category>
        <w:types>
          <w:type w:val="bbPlcHdr"/>
        </w:types>
        <w:behaviors>
          <w:behavior w:val="content"/>
        </w:behaviors>
        <w:guid w:val="{AA0D9A46-9DB7-41E7-A75D-D27E20965612}"/>
      </w:docPartPr>
      <w:docPartBody>
        <w:p w:rsidR="00C50EB0" w:rsidRDefault="00C50EB0" w:rsidP="00C50EB0">
          <w:pPr>
            <w:pStyle w:val="96C3866F64A94CB081856E61A572D680"/>
          </w:pPr>
          <w:r w:rsidRPr="00170DD2">
            <w:rPr>
              <w:rStyle w:val="Platzhaltertext"/>
            </w:rPr>
            <w:t>Klicken oder tippen Sie hier, um Text einzugeben.</w:t>
          </w:r>
        </w:p>
      </w:docPartBody>
    </w:docPart>
    <w:docPart>
      <w:docPartPr>
        <w:name w:val="6B2D75D8747441FCBC779C31018E6055"/>
        <w:category>
          <w:name w:val="Allgemein"/>
          <w:gallery w:val="placeholder"/>
        </w:category>
        <w:types>
          <w:type w:val="bbPlcHdr"/>
        </w:types>
        <w:behaviors>
          <w:behavior w:val="content"/>
        </w:behaviors>
        <w:guid w:val="{0166D6CE-A352-4986-AE3B-9F92395D1406}"/>
      </w:docPartPr>
      <w:docPartBody>
        <w:p w:rsidR="00C50EB0" w:rsidRDefault="00C50EB0" w:rsidP="00C50EB0">
          <w:pPr>
            <w:pStyle w:val="6B2D75D8747441FCBC779C31018E6055"/>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3B6"/>
    <w:rsid w:val="00092767"/>
    <w:rsid w:val="00192F28"/>
    <w:rsid w:val="002765ED"/>
    <w:rsid w:val="003053B6"/>
    <w:rsid w:val="00347FAF"/>
    <w:rsid w:val="00357989"/>
    <w:rsid w:val="00443CAC"/>
    <w:rsid w:val="006D3C6C"/>
    <w:rsid w:val="0088540B"/>
    <w:rsid w:val="008E32BE"/>
    <w:rsid w:val="009426AC"/>
    <w:rsid w:val="00964CF5"/>
    <w:rsid w:val="00975787"/>
    <w:rsid w:val="009D6E4F"/>
    <w:rsid w:val="00A43F81"/>
    <w:rsid w:val="00A70037"/>
    <w:rsid w:val="00B02456"/>
    <w:rsid w:val="00B257AC"/>
    <w:rsid w:val="00B84CF2"/>
    <w:rsid w:val="00BE138D"/>
    <w:rsid w:val="00C27EFE"/>
    <w:rsid w:val="00C50EB0"/>
    <w:rsid w:val="00CC5835"/>
    <w:rsid w:val="00D9650E"/>
    <w:rsid w:val="00E31487"/>
    <w:rsid w:val="00E72B61"/>
    <w:rsid w:val="00F166E7"/>
    <w:rsid w:val="00F837F5"/>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50EB0"/>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 w:type="paragraph" w:customStyle="1" w:styleId="A4988C29E4274C62A54B9128D2F5A702">
    <w:name w:val="A4988C29E4274C62A54B9128D2F5A702"/>
    <w:rsid w:val="00CC5835"/>
    <w:rPr>
      <w:lang w:val="en-US" w:eastAsia="en-US"/>
    </w:rPr>
  </w:style>
  <w:style w:type="paragraph" w:customStyle="1" w:styleId="3466570717FB49D68C39461A9DA068E0">
    <w:name w:val="3466570717FB49D68C39461A9DA068E0"/>
    <w:rsid w:val="00CC5835"/>
    <w:rPr>
      <w:lang w:val="en-US" w:eastAsia="en-US"/>
    </w:rPr>
  </w:style>
  <w:style w:type="paragraph" w:customStyle="1" w:styleId="F0C6E68FCBD545FFAD5E4D9641B6ADD5">
    <w:name w:val="F0C6E68FCBD545FFAD5E4D9641B6ADD5"/>
    <w:rsid w:val="00CC5835"/>
    <w:rPr>
      <w:lang w:val="en-US" w:eastAsia="en-US"/>
    </w:rPr>
  </w:style>
  <w:style w:type="paragraph" w:customStyle="1" w:styleId="ACB44B0C5ADC4A1D8425FC8E9E391E98">
    <w:name w:val="ACB44B0C5ADC4A1D8425FC8E9E391E98"/>
    <w:rsid w:val="00CC5835"/>
    <w:rPr>
      <w:lang w:val="en-US" w:eastAsia="en-US"/>
    </w:rPr>
  </w:style>
  <w:style w:type="paragraph" w:customStyle="1" w:styleId="1212FD1CB7DF4F41A3C37B4EAE9AFDF3">
    <w:name w:val="1212FD1CB7DF4F41A3C37B4EAE9AFDF3"/>
    <w:rsid w:val="00CC5835"/>
    <w:rPr>
      <w:lang w:val="en-US" w:eastAsia="en-US"/>
    </w:rPr>
  </w:style>
  <w:style w:type="paragraph" w:customStyle="1" w:styleId="827A874C38FA4E5187B83ECCCC193997">
    <w:name w:val="827A874C38FA4E5187B83ECCCC193997"/>
    <w:rsid w:val="00357989"/>
  </w:style>
  <w:style w:type="paragraph" w:customStyle="1" w:styleId="3137F1E46D754BDA83C48E671B6CFA29">
    <w:name w:val="3137F1E46D754BDA83C48E671B6CFA29"/>
    <w:rsid w:val="00357989"/>
  </w:style>
  <w:style w:type="paragraph" w:customStyle="1" w:styleId="4C7A91EEA09D49358FE43A1F8BB13803">
    <w:name w:val="4C7A91EEA09D49358FE43A1F8BB13803"/>
    <w:rsid w:val="00357989"/>
  </w:style>
  <w:style w:type="paragraph" w:customStyle="1" w:styleId="D2AACC3907094CA0A5C9B323AD6AFB0C">
    <w:name w:val="D2AACC3907094CA0A5C9B323AD6AFB0C"/>
    <w:rsid w:val="00357989"/>
  </w:style>
  <w:style w:type="paragraph" w:customStyle="1" w:styleId="66933203ED6E4FD4A50EB05933D0CB8C">
    <w:name w:val="66933203ED6E4FD4A50EB05933D0CB8C"/>
    <w:rsid w:val="00357989"/>
  </w:style>
  <w:style w:type="paragraph" w:customStyle="1" w:styleId="23C2ECC1428A4A27ADC42651E267C69E">
    <w:name w:val="23C2ECC1428A4A27ADC42651E267C69E"/>
    <w:rsid w:val="00357989"/>
  </w:style>
  <w:style w:type="paragraph" w:customStyle="1" w:styleId="A8A6E7D4AC174F96925A84DB542560AE">
    <w:name w:val="A8A6E7D4AC174F96925A84DB542560AE"/>
    <w:rsid w:val="00357989"/>
  </w:style>
  <w:style w:type="paragraph" w:customStyle="1" w:styleId="F51DEDB12238436AAE2D705E967C2946">
    <w:name w:val="F51DEDB12238436AAE2D705E967C2946"/>
    <w:rsid w:val="00357989"/>
  </w:style>
  <w:style w:type="paragraph" w:customStyle="1" w:styleId="A22EEDF05E374FE496D0EA7BB884D903">
    <w:name w:val="A22EEDF05E374FE496D0EA7BB884D903"/>
    <w:rsid w:val="00357989"/>
  </w:style>
  <w:style w:type="paragraph" w:customStyle="1" w:styleId="151CC5F8E5A943868655020E187702DF">
    <w:name w:val="151CC5F8E5A943868655020E187702DF"/>
    <w:rsid w:val="00357989"/>
  </w:style>
  <w:style w:type="paragraph" w:customStyle="1" w:styleId="46B3238E4788443F91DBFC1E83877909">
    <w:name w:val="46B3238E4788443F91DBFC1E83877909"/>
    <w:rsid w:val="00357989"/>
  </w:style>
  <w:style w:type="paragraph" w:customStyle="1" w:styleId="C356B17F070344968CA3B1AA890708AB">
    <w:name w:val="C356B17F070344968CA3B1AA890708AB"/>
    <w:rsid w:val="00357989"/>
  </w:style>
  <w:style w:type="paragraph" w:customStyle="1" w:styleId="6682BF8B4C374525B67C784078FBD35A">
    <w:name w:val="6682BF8B4C374525B67C784078FBD35A"/>
    <w:rsid w:val="00357989"/>
  </w:style>
  <w:style w:type="paragraph" w:customStyle="1" w:styleId="836A0E09C2A847C09471D6193CEF2C81">
    <w:name w:val="836A0E09C2A847C09471D6193CEF2C81"/>
    <w:rsid w:val="00357989"/>
  </w:style>
  <w:style w:type="paragraph" w:customStyle="1" w:styleId="0EC5AD2779B3412E8138099553B7B2EE">
    <w:name w:val="0EC5AD2779B3412E8138099553B7B2EE"/>
    <w:rsid w:val="00357989"/>
  </w:style>
  <w:style w:type="paragraph" w:customStyle="1" w:styleId="D15996FD79AB40888560A6AB265B1975">
    <w:name w:val="D15996FD79AB40888560A6AB265B1975"/>
    <w:rsid w:val="00357989"/>
  </w:style>
  <w:style w:type="paragraph" w:customStyle="1" w:styleId="73652C0BCCBC48C3B1AE7FD2312428DA">
    <w:name w:val="73652C0BCCBC48C3B1AE7FD2312428DA"/>
    <w:rsid w:val="00357989"/>
  </w:style>
  <w:style w:type="paragraph" w:customStyle="1" w:styleId="920CC7339F704EB7A1BCA7D8A5D84F56">
    <w:name w:val="920CC7339F704EB7A1BCA7D8A5D84F56"/>
    <w:rsid w:val="00357989"/>
  </w:style>
  <w:style w:type="paragraph" w:customStyle="1" w:styleId="8ABB7F3F46604959BF0FB62CAA81810F">
    <w:name w:val="8ABB7F3F46604959BF0FB62CAA81810F"/>
    <w:rsid w:val="00357989"/>
  </w:style>
  <w:style w:type="paragraph" w:customStyle="1" w:styleId="4A126922C5E8420F94D41E05C0FCC909">
    <w:name w:val="4A126922C5E8420F94D41E05C0FCC909"/>
    <w:rsid w:val="00357989"/>
  </w:style>
  <w:style w:type="paragraph" w:customStyle="1" w:styleId="B35D529A0FBD45AABFDADE887FAC9869">
    <w:name w:val="B35D529A0FBD45AABFDADE887FAC9869"/>
    <w:rsid w:val="00357989"/>
  </w:style>
  <w:style w:type="paragraph" w:customStyle="1" w:styleId="AB36B20BEEEA405D9DB5A0B4B13AD678">
    <w:name w:val="AB36B20BEEEA405D9DB5A0B4B13AD678"/>
    <w:rsid w:val="00357989"/>
  </w:style>
  <w:style w:type="paragraph" w:customStyle="1" w:styleId="6C72ED5596EB44C181AF6DA466E1DF94">
    <w:name w:val="6C72ED5596EB44C181AF6DA466E1DF94"/>
    <w:rsid w:val="00357989"/>
  </w:style>
  <w:style w:type="paragraph" w:customStyle="1" w:styleId="A5334BB543314443BB94EC4AE6911E2D">
    <w:name w:val="A5334BB543314443BB94EC4AE6911E2D"/>
    <w:rsid w:val="00357989"/>
  </w:style>
  <w:style w:type="paragraph" w:customStyle="1" w:styleId="D95517B5BA3B498B94AD7515C8E83E76">
    <w:name w:val="D95517B5BA3B498B94AD7515C8E83E76"/>
    <w:rsid w:val="00357989"/>
  </w:style>
  <w:style w:type="paragraph" w:customStyle="1" w:styleId="CF282BB1D66D4B6785A2B636FAEAAF1D">
    <w:name w:val="CF282BB1D66D4B6785A2B636FAEAAF1D"/>
    <w:rsid w:val="00357989"/>
  </w:style>
  <w:style w:type="paragraph" w:customStyle="1" w:styleId="147B6D6A423B4C4B95EAF3D519C785FB">
    <w:name w:val="147B6D6A423B4C4B95EAF3D519C785FB"/>
    <w:rsid w:val="00964CF5"/>
  </w:style>
  <w:style w:type="paragraph" w:customStyle="1" w:styleId="CFB168E5B9A7404CB9C23D04B1B0159A">
    <w:name w:val="CFB168E5B9A7404CB9C23D04B1B0159A"/>
    <w:rsid w:val="00964CF5"/>
  </w:style>
  <w:style w:type="paragraph" w:customStyle="1" w:styleId="E189C222B9C74F42AEE447A9ACA7DF76">
    <w:name w:val="E189C222B9C74F42AEE447A9ACA7DF76"/>
    <w:rsid w:val="00964CF5"/>
  </w:style>
  <w:style w:type="paragraph" w:customStyle="1" w:styleId="84F401996EAD42F08A00A9260462461F">
    <w:name w:val="84F401996EAD42F08A00A9260462461F"/>
    <w:rsid w:val="00964CF5"/>
  </w:style>
  <w:style w:type="paragraph" w:customStyle="1" w:styleId="E454CA0A68B34D1E9CEA5BE3AB6DF851">
    <w:name w:val="E454CA0A68B34D1E9CEA5BE3AB6DF851"/>
    <w:rsid w:val="00964CF5"/>
  </w:style>
  <w:style w:type="paragraph" w:customStyle="1" w:styleId="CBA7256C297F44B986C1D3614C007CCF">
    <w:name w:val="CBA7256C297F44B986C1D3614C007CCF"/>
    <w:rsid w:val="00964CF5"/>
  </w:style>
  <w:style w:type="paragraph" w:customStyle="1" w:styleId="964857D5E454456BA025E6CC43EB7933">
    <w:name w:val="964857D5E454456BA025E6CC43EB7933"/>
    <w:rsid w:val="00964CF5"/>
  </w:style>
  <w:style w:type="paragraph" w:customStyle="1" w:styleId="A4DE1FECD7A1429DADDF46567A00FBFF">
    <w:name w:val="A4DE1FECD7A1429DADDF46567A00FBFF"/>
    <w:rsid w:val="00964CF5"/>
  </w:style>
  <w:style w:type="paragraph" w:customStyle="1" w:styleId="ECBD61997DDA4984B8D1518EAD22EDA3">
    <w:name w:val="ECBD61997DDA4984B8D1518EAD22EDA3"/>
    <w:rsid w:val="00964CF5"/>
  </w:style>
  <w:style w:type="paragraph" w:customStyle="1" w:styleId="B98E84F4C7324377A84DC697EA190AA8">
    <w:name w:val="B98E84F4C7324377A84DC697EA190AA8"/>
    <w:rsid w:val="00964CF5"/>
  </w:style>
  <w:style w:type="paragraph" w:customStyle="1" w:styleId="44689E0118974FB39525E1CCE43D39FB">
    <w:name w:val="44689E0118974FB39525E1CCE43D39FB"/>
    <w:rsid w:val="00964CF5"/>
  </w:style>
  <w:style w:type="paragraph" w:customStyle="1" w:styleId="0C56A1CE9AB84F1B89AEC68F76A7FA12">
    <w:name w:val="0C56A1CE9AB84F1B89AEC68F76A7FA12"/>
    <w:rsid w:val="00964CF5"/>
  </w:style>
  <w:style w:type="paragraph" w:customStyle="1" w:styleId="A002F7C560B74B1CB3ACB083088468AD">
    <w:name w:val="A002F7C560B74B1CB3ACB083088468AD"/>
    <w:rsid w:val="00964CF5"/>
  </w:style>
  <w:style w:type="paragraph" w:customStyle="1" w:styleId="4118B0A02F2141DCB251311D18CB2180">
    <w:name w:val="4118B0A02F2141DCB251311D18CB2180"/>
    <w:rsid w:val="00964CF5"/>
  </w:style>
  <w:style w:type="paragraph" w:customStyle="1" w:styleId="AE3CD07E18024BD6B7A2D2385F950BDC">
    <w:name w:val="AE3CD07E18024BD6B7A2D2385F950BDC"/>
    <w:rsid w:val="00964CF5"/>
  </w:style>
  <w:style w:type="paragraph" w:customStyle="1" w:styleId="E8AF97B8681D4B41AE16451455298E75">
    <w:name w:val="E8AF97B8681D4B41AE16451455298E75"/>
    <w:rsid w:val="00964CF5"/>
  </w:style>
  <w:style w:type="paragraph" w:customStyle="1" w:styleId="8EA9AD0B1D094F21AE7EF1A139F80951">
    <w:name w:val="8EA9AD0B1D094F21AE7EF1A139F80951"/>
    <w:rsid w:val="00964CF5"/>
  </w:style>
  <w:style w:type="paragraph" w:customStyle="1" w:styleId="5A1809D5CC24462F8FE22A82A95EB13B">
    <w:name w:val="5A1809D5CC24462F8FE22A82A95EB13B"/>
    <w:rsid w:val="00C50EB0"/>
  </w:style>
  <w:style w:type="paragraph" w:customStyle="1" w:styleId="96C3866F64A94CB081856E61A572D680">
    <w:name w:val="96C3866F64A94CB081856E61A572D680"/>
    <w:rsid w:val="00C50EB0"/>
  </w:style>
  <w:style w:type="paragraph" w:customStyle="1" w:styleId="C8E6123E9B9D4C38B139A102D44C4BA4">
    <w:name w:val="C8E6123E9B9D4C38B139A102D44C4BA4"/>
    <w:rsid w:val="00C50EB0"/>
  </w:style>
  <w:style w:type="paragraph" w:customStyle="1" w:styleId="6B2D75D8747441FCBC779C31018E6055">
    <w:name w:val="6B2D75D8747441FCBC779C31018E6055"/>
    <w:rsid w:val="00C50EB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5D13F7-321A-4157-9A28-4ECC48A8CF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152728</Words>
  <Characters>962190</Characters>
  <Application>Microsoft Office Word</Application>
  <DocSecurity>0</DocSecurity>
  <Lines>8018</Lines>
  <Paragraphs>222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12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reike Ariaans</cp:lastModifiedBy>
  <cp:revision>4</cp:revision>
  <cp:lastPrinted>2019-06-30T11:28:00Z</cp:lastPrinted>
  <dcterms:created xsi:type="dcterms:W3CDTF">2020-07-07T07:41:00Z</dcterms:created>
  <dcterms:modified xsi:type="dcterms:W3CDTF">2020-07-07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0">
    <vt:lpwstr>b4ee5ea6-6499-44e2-98d1-af7d42a5fdbf</vt:lpwstr>
  </property>
  <property fmtid="{D5CDD505-2E9C-101B-9397-08002B2CF9AE}" pid="4" name="CitaviDocumentProperty_8">
    <vt:lpwstr>C:\Users\Mareike Ariaans\Documents\Citavi 6\Projects\coelcare_ma_LTCTypology\coelcare_ma_LTCTypology.ctv6</vt:lpwstr>
  </property>
  <property fmtid="{D5CDD505-2E9C-101B-9397-08002B2CF9AE}" pid="5" name="CitaviDocumentProperty_6">
    <vt:lpwstr>False</vt:lpwstr>
  </property>
  <property fmtid="{D5CDD505-2E9C-101B-9397-08002B2CF9AE}" pid="6" name="CitaviDocumentProperty_1">
    <vt:lpwstr>6.4.0.35</vt:lpwstr>
  </property>
</Properties>
</file>